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4F2CC6A" w14:textId="6E3E5CA2" w:rsidR="004475A5" w:rsidRPr="00E475F6" w:rsidRDefault="00177103" w:rsidP="003D07EA">
      <w:pPr>
        <w:spacing w:line="360" w:lineRule="auto"/>
        <w:jc w:val="both"/>
      </w:pPr>
      <w:r w:rsidRPr="00E475F6">
        <w:rPr>
          <w:noProof/>
          <w:lang w:val="en-IE" w:eastAsia="en-IE"/>
        </w:rPr>
        <w:drawing>
          <wp:anchor distT="0" distB="0" distL="114300" distR="114300" simplePos="0" relativeHeight="251658240" behindDoc="1" locked="0" layoutInCell="1" allowOverlap="1" wp14:anchorId="07C1A9E7" wp14:editId="4C8A8AF1">
            <wp:simplePos x="0" y="0"/>
            <wp:positionH relativeFrom="column">
              <wp:posOffset>-661035</wp:posOffset>
            </wp:positionH>
            <wp:positionV relativeFrom="paragraph">
              <wp:posOffset>-890905</wp:posOffset>
            </wp:positionV>
            <wp:extent cx="1995235" cy="1371600"/>
            <wp:effectExtent l="0" t="0" r="1143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S.DIT2.png"/>
                    <pic:cNvPicPr/>
                  </pic:nvPicPr>
                  <pic:blipFill>
                    <a:blip r:embed="rId8">
                      <a:extLst>
                        <a:ext uri="{28A0092B-C50C-407E-A947-70E740481C1C}">
                          <a14:useLocalDpi xmlns:a14="http://schemas.microsoft.com/office/drawing/2010/main" val="0"/>
                        </a:ext>
                      </a:extLst>
                    </a:blip>
                    <a:stretch>
                      <a:fillRect/>
                    </a:stretch>
                  </pic:blipFill>
                  <pic:spPr>
                    <a:xfrm>
                      <a:off x="0" y="0"/>
                      <a:ext cx="1995678" cy="1371904"/>
                    </a:xfrm>
                    <a:prstGeom prst="rect">
                      <a:avLst/>
                    </a:prstGeom>
                  </pic:spPr>
                </pic:pic>
              </a:graphicData>
            </a:graphic>
            <wp14:sizeRelH relativeFrom="page">
              <wp14:pctWidth>0</wp14:pctWidth>
            </wp14:sizeRelH>
            <wp14:sizeRelV relativeFrom="page">
              <wp14:pctHeight>0</wp14:pctHeight>
            </wp14:sizeRelV>
          </wp:anchor>
        </w:drawing>
      </w:r>
    </w:p>
    <w:p w14:paraId="2E38A7B0" w14:textId="77777777" w:rsidR="00365F88" w:rsidRPr="00E475F6" w:rsidRDefault="00365F88" w:rsidP="003D07EA">
      <w:pPr>
        <w:spacing w:line="360" w:lineRule="auto"/>
        <w:jc w:val="both"/>
      </w:pPr>
    </w:p>
    <w:p w14:paraId="4E85D7AA" w14:textId="77777777" w:rsidR="00365F88" w:rsidRPr="00E475F6" w:rsidRDefault="00365F88" w:rsidP="003D07EA">
      <w:pPr>
        <w:spacing w:line="360" w:lineRule="auto"/>
        <w:jc w:val="both"/>
      </w:pPr>
    </w:p>
    <w:p w14:paraId="7FAF6E98" w14:textId="77777777" w:rsidR="00365F88" w:rsidRPr="00E475F6" w:rsidRDefault="00365F88" w:rsidP="003D07EA">
      <w:pPr>
        <w:spacing w:line="360" w:lineRule="auto"/>
        <w:jc w:val="both"/>
      </w:pPr>
    </w:p>
    <w:p w14:paraId="0832B542" w14:textId="77777777" w:rsidR="00365F88" w:rsidRPr="00E475F6" w:rsidRDefault="00365F88" w:rsidP="003D07EA">
      <w:pPr>
        <w:spacing w:line="360" w:lineRule="auto"/>
        <w:jc w:val="both"/>
      </w:pPr>
    </w:p>
    <w:p w14:paraId="689A6765" w14:textId="77777777" w:rsidR="00177103" w:rsidRPr="00E475F6" w:rsidRDefault="00177103" w:rsidP="003D07EA">
      <w:pPr>
        <w:spacing w:line="360" w:lineRule="auto"/>
        <w:jc w:val="both"/>
      </w:pPr>
    </w:p>
    <w:p w14:paraId="067D84D5" w14:textId="77777777" w:rsidR="00177103" w:rsidRPr="00E475F6" w:rsidRDefault="00177103" w:rsidP="003D07EA">
      <w:pPr>
        <w:spacing w:line="360" w:lineRule="auto"/>
        <w:jc w:val="both"/>
      </w:pPr>
    </w:p>
    <w:p w14:paraId="185D8B84" w14:textId="77777777" w:rsidR="00177103" w:rsidRPr="00E475F6" w:rsidRDefault="00177103" w:rsidP="003D07EA">
      <w:pPr>
        <w:spacing w:line="360" w:lineRule="auto"/>
        <w:jc w:val="both"/>
      </w:pPr>
    </w:p>
    <w:p w14:paraId="57BDF9E7" w14:textId="77777777" w:rsidR="00177103" w:rsidRPr="00E475F6" w:rsidRDefault="00177103" w:rsidP="003D07EA">
      <w:pPr>
        <w:spacing w:line="360" w:lineRule="auto"/>
        <w:jc w:val="both"/>
      </w:pPr>
    </w:p>
    <w:p w14:paraId="2E29008A" w14:textId="77777777" w:rsidR="00177103" w:rsidRPr="00E475F6" w:rsidRDefault="00177103" w:rsidP="003D07EA">
      <w:pPr>
        <w:spacing w:line="360" w:lineRule="auto"/>
        <w:jc w:val="both"/>
      </w:pPr>
    </w:p>
    <w:p w14:paraId="76067E01" w14:textId="77777777" w:rsidR="00177103" w:rsidRPr="00E475F6" w:rsidRDefault="00177103" w:rsidP="003D07EA">
      <w:pPr>
        <w:spacing w:line="360" w:lineRule="auto"/>
        <w:jc w:val="both"/>
      </w:pPr>
    </w:p>
    <w:p w14:paraId="1C605828" w14:textId="77777777" w:rsidR="00365F88" w:rsidRPr="00E475F6" w:rsidRDefault="00365F88" w:rsidP="003D07EA">
      <w:pPr>
        <w:spacing w:line="360" w:lineRule="auto"/>
        <w:jc w:val="both"/>
      </w:pPr>
    </w:p>
    <w:tbl>
      <w:tblPr>
        <w:tblStyle w:val="TableGrid"/>
        <w:tblW w:w="0" w:type="auto"/>
        <w:jc w:val="center"/>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2753"/>
        <w:gridCol w:w="2770"/>
        <w:gridCol w:w="2767"/>
      </w:tblGrid>
      <w:tr w:rsidR="00365F88" w14:paraId="7F70FE63" w14:textId="77777777" w:rsidTr="000D40B8">
        <w:trPr>
          <w:jc w:val="center"/>
        </w:trPr>
        <w:tc>
          <w:tcPr>
            <w:tcW w:w="8516" w:type="dxa"/>
            <w:gridSpan w:val="3"/>
          </w:tcPr>
          <w:p w14:paraId="792AF11E" w14:textId="11E3E113" w:rsidR="00365F88" w:rsidRDefault="00365F88" w:rsidP="000D40B8">
            <w:pPr>
              <w:pStyle w:val="Title"/>
              <w:spacing w:line="360" w:lineRule="auto"/>
              <w:jc w:val="center"/>
            </w:pPr>
            <w:r>
              <w:t>Project Title</w:t>
            </w:r>
          </w:p>
        </w:tc>
      </w:tr>
      <w:tr w:rsidR="00365F88" w:rsidRPr="00365F88" w14:paraId="590A1B4A" w14:textId="77777777" w:rsidTr="000D40B8">
        <w:trPr>
          <w:jc w:val="center"/>
        </w:trPr>
        <w:tc>
          <w:tcPr>
            <w:tcW w:w="2838" w:type="dxa"/>
          </w:tcPr>
          <w:p w14:paraId="038D4137" w14:textId="77777777" w:rsidR="00365F88" w:rsidRPr="00E475F6" w:rsidRDefault="00365F88" w:rsidP="000D40B8">
            <w:pPr>
              <w:spacing w:line="360" w:lineRule="auto"/>
              <w:jc w:val="center"/>
              <w:rPr>
                <w:b/>
                <w:sz w:val="24"/>
                <w:szCs w:val="24"/>
              </w:rPr>
            </w:pPr>
            <w:r w:rsidRPr="00E475F6">
              <w:rPr>
                <w:b/>
                <w:sz w:val="24"/>
                <w:szCs w:val="24"/>
              </w:rPr>
              <w:t>Student Name</w:t>
            </w:r>
          </w:p>
          <w:p w14:paraId="2CDC0AC9" w14:textId="207CC453" w:rsidR="001021D4" w:rsidRPr="00E475F6" w:rsidRDefault="001021D4" w:rsidP="000D40B8">
            <w:pPr>
              <w:spacing w:line="360" w:lineRule="auto"/>
              <w:jc w:val="center"/>
              <w:rPr>
                <w:b/>
                <w:sz w:val="24"/>
                <w:szCs w:val="24"/>
              </w:rPr>
            </w:pPr>
            <w:r w:rsidRPr="00E475F6">
              <w:rPr>
                <w:b/>
                <w:noProof/>
                <w:sz w:val="24"/>
                <w:szCs w:val="24"/>
              </w:rPr>
              <w:t>Jonatans</w:t>
            </w:r>
            <w:r w:rsidRPr="00E475F6">
              <w:rPr>
                <w:b/>
                <w:sz w:val="24"/>
                <w:szCs w:val="24"/>
              </w:rPr>
              <w:t xml:space="preserve"> A de Souza</w:t>
            </w:r>
          </w:p>
        </w:tc>
        <w:tc>
          <w:tcPr>
            <w:tcW w:w="2839" w:type="dxa"/>
          </w:tcPr>
          <w:p w14:paraId="5BAF5268" w14:textId="77777777" w:rsidR="00E64DD2" w:rsidRPr="00E475F6" w:rsidRDefault="00365F88" w:rsidP="00E64DD2">
            <w:pPr>
              <w:spacing w:line="360" w:lineRule="auto"/>
              <w:jc w:val="center"/>
              <w:rPr>
                <w:b/>
                <w:sz w:val="24"/>
                <w:szCs w:val="24"/>
              </w:rPr>
            </w:pPr>
            <w:r w:rsidRPr="00E475F6">
              <w:rPr>
                <w:b/>
                <w:sz w:val="24"/>
                <w:szCs w:val="24"/>
              </w:rPr>
              <w:t>Student ID</w:t>
            </w:r>
          </w:p>
          <w:p w14:paraId="10968D60" w14:textId="43288BC0" w:rsidR="001021D4" w:rsidRPr="00E475F6" w:rsidRDefault="001021D4" w:rsidP="00E64DD2">
            <w:pPr>
              <w:spacing w:line="360" w:lineRule="auto"/>
              <w:jc w:val="center"/>
              <w:rPr>
                <w:b/>
                <w:sz w:val="24"/>
                <w:szCs w:val="24"/>
              </w:rPr>
            </w:pPr>
            <w:r w:rsidRPr="00E475F6">
              <w:rPr>
                <w:b/>
                <w:sz w:val="24"/>
                <w:szCs w:val="24"/>
              </w:rPr>
              <w:t>C14442238</w:t>
            </w:r>
          </w:p>
        </w:tc>
        <w:tc>
          <w:tcPr>
            <w:tcW w:w="2839" w:type="dxa"/>
          </w:tcPr>
          <w:p w14:paraId="5892B4F6" w14:textId="77777777" w:rsidR="00365F88" w:rsidRPr="00E475F6" w:rsidRDefault="00365F88" w:rsidP="000D40B8">
            <w:pPr>
              <w:spacing w:line="360" w:lineRule="auto"/>
              <w:jc w:val="center"/>
              <w:rPr>
                <w:b/>
                <w:sz w:val="24"/>
                <w:szCs w:val="24"/>
              </w:rPr>
            </w:pPr>
            <w:r w:rsidRPr="00E475F6">
              <w:rPr>
                <w:b/>
                <w:sz w:val="24"/>
                <w:szCs w:val="24"/>
              </w:rPr>
              <w:t>Supervisor Name</w:t>
            </w:r>
          </w:p>
          <w:p w14:paraId="7ABA52DE" w14:textId="2FA3D2F3" w:rsidR="001021D4" w:rsidRPr="00E475F6" w:rsidRDefault="0094289C" w:rsidP="000D40B8">
            <w:pPr>
              <w:spacing w:line="360" w:lineRule="auto"/>
              <w:jc w:val="center"/>
              <w:rPr>
                <w:b/>
                <w:sz w:val="24"/>
                <w:szCs w:val="24"/>
              </w:rPr>
            </w:pPr>
            <w:r w:rsidRPr="00E475F6">
              <w:rPr>
                <w:b/>
                <w:sz w:val="24"/>
                <w:szCs w:val="24"/>
              </w:rPr>
              <w:t>Tanya Thompson</w:t>
            </w:r>
          </w:p>
        </w:tc>
      </w:tr>
    </w:tbl>
    <w:p w14:paraId="3722AC55" w14:textId="4620A071" w:rsidR="00177103" w:rsidRPr="00E475F6" w:rsidRDefault="00177103" w:rsidP="003D07EA">
      <w:pPr>
        <w:spacing w:line="360" w:lineRule="auto"/>
        <w:jc w:val="both"/>
      </w:pPr>
    </w:p>
    <w:p w14:paraId="6CB7E5AA" w14:textId="77777777" w:rsidR="00177103" w:rsidRPr="00E475F6" w:rsidRDefault="00177103" w:rsidP="003D07EA">
      <w:pPr>
        <w:spacing w:line="360" w:lineRule="auto"/>
        <w:jc w:val="both"/>
      </w:pPr>
      <w:r w:rsidRPr="00E475F6">
        <w:br w:type="page"/>
      </w:r>
    </w:p>
    <w:p w14:paraId="65F2AA0F" w14:textId="03F5BE03" w:rsidR="00177103" w:rsidRPr="00E475F6" w:rsidRDefault="00507330" w:rsidP="003D07EA">
      <w:pPr>
        <w:spacing w:line="360" w:lineRule="auto"/>
        <w:jc w:val="both"/>
        <w:rPr>
          <w:b/>
          <w:color w:val="4F81BD" w:themeColor="accent1"/>
        </w:rPr>
      </w:pPr>
      <w:r w:rsidRPr="00E475F6">
        <w:rPr>
          <w:b/>
          <w:color w:val="4F81BD" w:themeColor="accent1"/>
        </w:rPr>
        <w:lastRenderedPageBreak/>
        <w:t>Table of Contents</w:t>
      </w:r>
    </w:p>
    <w:p w14:paraId="3E4C450A" w14:textId="77777777" w:rsidR="00507330" w:rsidRPr="00E475F6" w:rsidRDefault="00507330" w:rsidP="003D07EA">
      <w:pPr>
        <w:spacing w:line="360" w:lineRule="auto"/>
        <w:jc w:val="both"/>
      </w:pPr>
    </w:p>
    <w:p w14:paraId="2DBE0427" w14:textId="5B725BD7" w:rsidR="00EA0193" w:rsidRDefault="00507330">
      <w:pPr>
        <w:pStyle w:val="TOC1"/>
        <w:rPr>
          <w:noProof/>
          <w:sz w:val="24"/>
          <w:szCs w:val="24"/>
        </w:rPr>
      </w:pPr>
      <w:r w:rsidRPr="00E475F6">
        <w:rPr>
          <w:sz w:val="24"/>
          <w:szCs w:val="24"/>
        </w:rPr>
        <w:fldChar w:fldCharType="begin"/>
      </w:r>
      <w:r w:rsidRPr="00E475F6">
        <w:rPr>
          <w:sz w:val="24"/>
          <w:szCs w:val="24"/>
        </w:rPr>
        <w:instrText xml:space="preserve"> TOC \o "1-3" </w:instrText>
      </w:r>
      <w:r w:rsidRPr="00E475F6">
        <w:rPr>
          <w:sz w:val="24"/>
          <w:szCs w:val="24"/>
        </w:rPr>
        <w:fldChar w:fldCharType="separate"/>
      </w:r>
      <w:r w:rsidR="00EA0193" w:rsidRPr="00E475F6">
        <w:rPr>
          <w:noProof/>
          <w:sz w:val="24"/>
          <w:szCs w:val="24"/>
        </w:rPr>
        <w:t>1.</w:t>
      </w:r>
      <w:r w:rsidR="00EA0193" w:rsidRPr="00E475F6">
        <w:rPr>
          <w:b w:val="0"/>
          <w:caps w:val="0"/>
          <w:noProof/>
          <w:sz w:val="24"/>
          <w:szCs w:val="24"/>
          <w:lang w:val="en-IE" w:eastAsia="ja-JP"/>
        </w:rPr>
        <w:tab/>
      </w:r>
      <w:r w:rsidR="00E80CB6">
        <w:rPr>
          <w:noProof/>
          <w:sz w:val="24"/>
          <w:szCs w:val="24"/>
        </w:rPr>
        <w:t>INTRODUCTION</w:t>
      </w:r>
      <w:r w:rsidR="00EA0193" w:rsidRPr="00E475F6">
        <w:rPr>
          <w:noProof/>
          <w:sz w:val="24"/>
          <w:szCs w:val="24"/>
        </w:rPr>
        <w:tab/>
      </w:r>
      <w:r w:rsidR="00EA0193" w:rsidRPr="00E475F6">
        <w:rPr>
          <w:noProof/>
          <w:sz w:val="24"/>
          <w:szCs w:val="24"/>
        </w:rPr>
        <w:fldChar w:fldCharType="begin"/>
      </w:r>
      <w:r w:rsidR="00EA0193" w:rsidRPr="00E475F6">
        <w:rPr>
          <w:noProof/>
          <w:sz w:val="24"/>
          <w:szCs w:val="24"/>
        </w:rPr>
        <w:instrText xml:space="preserve"> PAGEREF _Toc337981741 \h </w:instrText>
      </w:r>
      <w:r w:rsidR="00EA0193" w:rsidRPr="00E475F6">
        <w:rPr>
          <w:noProof/>
          <w:sz w:val="24"/>
          <w:szCs w:val="24"/>
        </w:rPr>
      </w:r>
      <w:r w:rsidR="00EA0193" w:rsidRPr="00E475F6">
        <w:rPr>
          <w:noProof/>
          <w:sz w:val="24"/>
          <w:szCs w:val="24"/>
        </w:rPr>
        <w:fldChar w:fldCharType="separate"/>
      </w:r>
      <w:r w:rsidR="007C021A">
        <w:rPr>
          <w:noProof/>
          <w:sz w:val="24"/>
          <w:szCs w:val="24"/>
        </w:rPr>
        <w:t>3</w:t>
      </w:r>
      <w:r w:rsidR="00EA0193" w:rsidRPr="00E475F6">
        <w:rPr>
          <w:noProof/>
          <w:sz w:val="24"/>
          <w:szCs w:val="24"/>
        </w:rPr>
        <w:fldChar w:fldCharType="end"/>
      </w:r>
    </w:p>
    <w:p w14:paraId="1C9CFD04" w14:textId="3E093249" w:rsidR="00E80CB6" w:rsidRDefault="00E80CB6" w:rsidP="00E80CB6">
      <w:pPr>
        <w:pStyle w:val="BodyText"/>
        <w:spacing w:after="0"/>
        <w:rPr>
          <w:rFonts w:asciiTheme="majorHAnsi" w:hAnsiTheme="majorHAnsi" w:cstheme="majorHAnsi"/>
        </w:rPr>
      </w:pPr>
      <w:r>
        <w:t xml:space="preserve">  </w:t>
      </w:r>
      <w:r w:rsidRPr="00E80CB6">
        <w:rPr>
          <w:rFonts w:asciiTheme="minorHAnsi" w:hAnsiTheme="minorHAnsi"/>
        </w:rPr>
        <w:t xml:space="preserve"> </w:t>
      </w:r>
      <w:r w:rsidRPr="00E80CB6">
        <w:rPr>
          <w:rFonts w:asciiTheme="minorHAnsi" w:hAnsiTheme="minorHAnsi"/>
          <w:noProof/>
        </w:rPr>
        <w:t>A.</w:t>
      </w:r>
      <w:r>
        <w:rPr>
          <w:noProof/>
        </w:rPr>
        <w:t xml:space="preserve"> </w:t>
      </w:r>
      <w:r w:rsidRPr="00E80CB6">
        <w:rPr>
          <w:rFonts w:asciiTheme="majorHAnsi" w:hAnsiTheme="majorHAnsi" w:cstheme="majorHAnsi"/>
        </w:rPr>
        <w:t>Overview of the project and the background behind it.</w:t>
      </w:r>
    </w:p>
    <w:p w14:paraId="7E512871" w14:textId="00939EBB" w:rsidR="00E80CB6" w:rsidRDefault="00E80CB6" w:rsidP="00E80CB6">
      <w:pPr>
        <w:pStyle w:val="BodyText"/>
        <w:spacing w:after="0"/>
      </w:pPr>
      <w:r>
        <w:rPr>
          <w:rFonts w:asciiTheme="majorHAnsi" w:hAnsiTheme="majorHAnsi" w:cstheme="majorHAnsi"/>
        </w:rPr>
        <w:t xml:space="preserve"> </w:t>
      </w:r>
      <w:r w:rsidRPr="00E80CB6">
        <w:rPr>
          <w:rFonts w:asciiTheme="minorHAnsi" w:hAnsiTheme="minorHAnsi" w:cstheme="majorHAnsi"/>
        </w:rPr>
        <w:t xml:space="preserve">  B</w:t>
      </w:r>
      <w:r>
        <w:rPr>
          <w:rFonts w:asciiTheme="majorHAnsi" w:hAnsiTheme="majorHAnsi" w:cstheme="majorHAnsi"/>
        </w:rPr>
        <w:t xml:space="preserve">. </w:t>
      </w:r>
      <w:r>
        <w:t xml:space="preserve">Project Objectives </w:t>
      </w:r>
    </w:p>
    <w:p w14:paraId="34AECBE2" w14:textId="1CAD5340" w:rsidR="00E80CB6" w:rsidRDefault="00E80CB6" w:rsidP="00E80CB6">
      <w:pPr>
        <w:pStyle w:val="BodyText"/>
        <w:spacing w:after="0"/>
      </w:pPr>
      <w:r>
        <w:t xml:space="preserve">   </w:t>
      </w:r>
      <w:r w:rsidRPr="00E80CB6">
        <w:rPr>
          <w:rFonts w:asciiTheme="minorHAnsi" w:hAnsiTheme="minorHAnsi"/>
        </w:rPr>
        <w:t>C.</w:t>
      </w:r>
      <w:r>
        <w:t xml:space="preserve"> Project Challenges</w:t>
      </w:r>
    </w:p>
    <w:p w14:paraId="3255BAEA" w14:textId="2959BA39" w:rsidR="00E80CB6" w:rsidRDefault="00E80CB6" w:rsidP="00E80CB6">
      <w:pPr>
        <w:pStyle w:val="BodyText"/>
        <w:spacing w:after="0"/>
      </w:pPr>
      <w:r>
        <w:t xml:space="preserve">   </w:t>
      </w:r>
      <w:r w:rsidRPr="00E80CB6">
        <w:rPr>
          <w:rFonts w:asciiTheme="minorHAnsi" w:hAnsiTheme="minorHAnsi"/>
        </w:rPr>
        <w:t>D</w:t>
      </w:r>
      <w:r>
        <w:t>. Structure of the document</w:t>
      </w:r>
    </w:p>
    <w:p w14:paraId="4D3A22E4" w14:textId="75E99243" w:rsidR="00E80CB6" w:rsidRPr="00E80CB6" w:rsidRDefault="00E80CB6" w:rsidP="00E80CB6"/>
    <w:p w14:paraId="6DB20915" w14:textId="1E22FD1D" w:rsidR="00EA0193" w:rsidRPr="00E475F6" w:rsidRDefault="00EA0193">
      <w:pPr>
        <w:pStyle w:val="TOC1"/>
        <w:rPr>
          <w:b w:val="0"/>
          <w:caps w:val="0"/>
          <w:noProof/>
          <w:sz w:val="24"/>
          <w:szCs w:val="24"/>
          <w:lang w:val="en-IE" w:eastAsia="ja-JP"/>
        </w:rPr>
      </w:pPr>
      <w:r w:rsidRPr="00E475F6">
        <w:rPr>
          <w:noProof/>
          <w:sz w:val="24"/>
          <w:szCs w:val="24"/>
        </w:rPr>
        <w:t>2.</w:t>
      </w:r>
      <w:r w:rsidRPr="00E475F6">
        <w:rPr>
          <w:b w:val="0"/>
          <w:caps w:val="0"/>
          <w:noProof/>
          <w:sz w:val="24"/>
          <w:szCs w:val="24"/>
          <w:lang w:val="en-IE" w:eastAsia="ja-JP"/>
        </w:rPr>
        <w:tab/>
      </w:r>
      <w:r w:rsidRPr="00E475F6">
        <w:rPr>
          <w:noProof/>
          <w:sz w:val="24"/>
          <w:szCs w:val="24"/>
        </w:rPr>
        <w:t>Research</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42 \h </w:instrText>
      </w:r>
      <w:r w:rsidRPr="00E475F6">
        <w:rPr>
          <w:noProof/>
          <w:sz w:val="24"/>
          <w:szCs w:val="24"/>
        </w:rPr>
      </w:r>
      <w:r w:rsidRPr="00E475F6">
        <w:rPr>
          <w:noProof/>
          <w:sz w:val="24"/>
          <w:szCs w:val="24"/>
        </w:rPr>
        <w:fldChar w:fldCharType="separate"/>
      </w:r>
      <w:r w:rsidR="007C021A">
        <w:rPr>
          <w:noProof/>
          <w:sz w:val="24"/>
          <w:szCs w:val="24"/>
        </w:rPr>
        <w:t>4</w:t>
      </w:r>
      <w:r w:rsidRPr="00E475F6">
        <w:rPr>
          <w:noProof/>
          <w:sz w:val="24"/>
          <w:szCs w:val="24"/>
        </w:rPr>
        <w:fldChar w:fldCharType="end"/>
      </w:r>
    </w:p>
    <w:p w14:paraId="62135E51" w14:textId="2F8A5897" w:rsidR="00EA0193" w:rsidRPr="00E475F6" w:rsidRDefault="00EA0193">
      <w:pPr>
        <w:pStyle w:val="TOC2"/>
        <w:tabs>
          <w:tab w:val="left" w:pos="637"/>
          <w:tab w:val="right" w:leader="dot" w:pos="8290"/>
        </w:tabs>
        <w:rPr>
          <w:smallCaps w:val="0"/>
          <w:noProof/>
          <w:sz w:val="24"/>
          <w:szCs w:val="24"/>
          <w:lang w:val="en-IE" w:eastAsia="ja-JP"/>
        </w:rPr>
      </w:pPr>
      <w:r w:rsidRPr="00E475F6">
        <w:rPr>
          <w:noProof/>
          <w:sz w:val="24"/>
          <w:szCs w:val="24"/>
        </w:rPr>
        <w:t>a.</w:t>
      </w:r>
      <w:r w:rsidRPr="00E475F6">
        <w:rPr>
          <w:smallCaps w:val="0"/>
          <w:noProof/>
          <w:sz w:val="24"/>
          <w:szCs w:val="24"/>
          <w:lang w:val="en-IE" w:eastAsia="ja-JP"/>
        </w:rPr>
        <w:tab/>
      </w:r>
      <w:r w:rsidRPr="00E475F6">
        <w:rPr>
          <w:noProof/>
          <w:sz w:val="24"/>
          <w:szCs w:val="24"/>
        </w:rPr>
        <w:t>Background Research</w:t>
      </w:r>
      <w:r w:rsidRPr="00E475F6">
        <w:rPr>
          <w:noProof/>
          <w:sz w:val="24"/>
          <w:szCs w:val="24"/>
        </w:rPr>
        <w:tab/>
      </w:r>
      <w:r w:rsidR="00E80CB6">
        <w:rPr>
          <w:noProof/>
          <w:sz w:val="24"/>
          <w:szCs w:val="24"/>
        </w:rPr>
        <w:t>4</w:t>
      </w:r>
    </w:p>
    <w:p w14:paraId="1C1634A7" w14:textId="2E81AE86" w:rsidR="00EA0193" w:rsidRPr="00E475F6" w:rsidRDefault="00EA0193">
      <w:pPr>
        <w:pStyle w:val="TOC2"/>
        <w:tabs>
          <w:tab w:val="left" w:pos="635"/>
          <w:tab w:val="right" w:leader="dot" w:pos="8290"/>
        </w:tabs>
        <w:rPr>
          <w:smallCaps w:val="0"/>
          <w:noProof/>
          <w:sz w:val="24"/>
          <w:szCs w:val="24"/>
          <w:lang w:val="en-IE" w:eastAsia="ja-JP"/>
        </w:rPr>
      </w:pPr>
      <w:r w:rsidRPr="00E475F6">
        <w:rPr>
          <w:noProof/>
          <w:sz w:val="24"/>
          <w:szCs w:val="24"/>
        </w:rPr>
        <w:t>b.</w:t>
      </w:r>
      <w:r w:rsidRPr="00E475F6">
        <w:rPr>
          <w:smallCaps w:val="0"/>
          <w:noProof/>
          <w:sz w:val="24"/>
          <w:szCs w:val="24"/>
          <w:lang w:val="en-IE" w:eastAsia="ja-JP"/>
        </w:rPr>
        <w:tab/>
      </w:r>
      <w:r w:rsidRPr="00E475F6">
        <w:rPr>
          <w:noProof/>
          <w:sz w:val="24"/>
          <w:szCs w:val="24"/>
        </w:rPr>
        <w:t>Alternative Existing Solutions to Your Problem</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44 \h </w:instrText>
      </w:r>
      <w:r w:rsidRPr="00E475F6">
        <w:rPr>
          <w:noProof/>
          <w:sz w:val="24"/>
          <w:szCs w:val="24"/>
        </w:rPr>
      </w:r>
      <w:r w:rsidRPr="00E475F6">
        <w:rPr>
          <w:noProof/>
          <w:sz w:val="24"/>
          <w:szCs w:val="24"/>
        </w:rPr>
        <w:fldChar w:fldCharType="separate"/>
      </w:r>
      <w:r w:rsidR="007C021A">
        <w:rPr>
          <w:noProof/>
          <w:sz w:val="24"/>
          <w:szCs w:val="24"/>
        </w:rPr>
        <w:t>11</w:t>
      </w:r>
      <w:r w:rsidRPr="00E475F6">
        <w:rPr>
          <w:noProof/>
          <w:sz w:val="24"/>
          <w:szCs w:val="24"/>
        </w:rPr>
        <w:fldChar w:fldCharType="end"/>
      </w:r>
    </w:p>
    <w:p w14:paraId="1AEE9B60" w14:textId="68B0A228" w:rsidR="00EA0193" w:rsidRPr="00E475F6" w:rsidRDefault="00EA0193">
      <w:pPr>
        <w:pStyle w:val="TOC2"/>
        <w:tabs>
          <w:tab w:val="left" w:pos="626"/>
          <w:tab w:val="right" w:leader="dot" w:pos="8290"/>
        </w:tabs>
        <w:rPr>
          <w:smallCaps w:val="0"/>
          <w:noProof/>
          <w:sz w:val="24"/>
          <w:szCs w:val="24"/>
          <w:lang w:val="en-IE" w:eastAsia="ja-JP"/>
        </w:rPr>
      </w:pPr>
      <w:r w:rsidRPr="00E475F6">
        <w:rPr>
          <w:noProof/>
          <w:sz w:val="24"/>
          <w:szCs w:val="24"/>
        </w:rPr>
        <w:t>c.</w:t>
      </w:r>
      <w:r w:rsidRPr="00E475F6">
        <w:rPr>
          <w:smallCaps w:val="0"/>
          <w:noProof/>
          <w:sz w:val="24"/>
          <w:szCs w:val="24"/>
          <w:lang w:val="en-IE" w:eastAsia="ja-JP"/>
        </w:rPr>
        <w:tab/>
      </w:r>
      <w:r w:rsidRPr="00E475F6">
        <w:rPr>
          <w:noProof/>
          <w:sz w:val="24"/>
          <w:szCs w:val="24"/>
        </w:rPr>
        <w:t>Technologies Researched</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45 \h </w:instrText>
      </w:r>
      <w:r w:rsidRPr="00E475F6">
        <w:rPr>
          <w:noProof/>
          <w:sz w:val="24"/>
          <w:szCs w:val="24"/>
        </w:rPr>
      </w:r>
      <w:r w:rsidRPr="00E475F6">
        <w:rPr>
          <w:noProof/>
          <w:sz w:val="24"/>
          <w:szCs w:val="24"/>
        </w:rPr>
        <w:fldChar w:fldCharType="separate"/>
      </w:r>
      <w:r w:rsidR="007C021A">
        <w:rPr>
          <w:noProof/>
          <w:sz w:val="24"/>
          <w:szCs w:val="24"/>
        </w:rPr>
        <w:t>13</w:t>
      </w:r>
      <w:r w:rsidRPr="00E475F6">
        <w:rPr>
          <w:noProof/>
          <w:sz w:val="24"/>
          <w:szCs w:val="24"/>
        </w:rPr>
        <w:fldChar w:fldCharType="end"/>
      </w:r>
    </w:p>
    <w:p w14:paraId="4ECB67E6" w14:textId="373E01D0" w:rsidR="00EA0193" w:rsidRPr="00E475F6" w:rsidRDefault="00EA0193">
      <w:pPr>
        <w:pStyle w:val="TOC2"/>
        <w:tabs>
          <w:tab w:val="left" w:pos="644"/>
          <w:tab w:val="right" w:leader="dot" w:pos="8290"/>
        </w:tabs>
        <w:rPr>
          <w:smallCaps w:val="0"/>
          <w:noProof/>
          <w:sz w:val="24"/>
          <w:szCs w:val="24"/>
          <w:lang w:val="en-IE" w:eastAsia="ja-JP"/>
        </w:rPr>
      </w:pPr>
      <w:r w:rsidRPr="00E475F6">
        <w:rPr>
          <w:noProof/>
          <w:sz w:val="24"/>
          <w:szCs w:val="24"/>
        </w:rPr>
        <w:t>d.</w:t>
      </w:r>
      <w:r w:rsidRPr="00E475F6">
        <w:rPr>
          <w:smallCaps w:val="0"/>
          <w:noProof/>
          <w:sz w:val="24"/>
          <w:szCs w:val="24"/>
          <w:lang w:val="en-IE" w:eastAsia="ja-JP"/>
        </w:rPr>
        <w:tab/>
      </w:r>
      <w:r w:rsidRPr="00E475F6">
        <w:rPr>
          <w:noProof/>
          <w:sz w:val="24"/>
          <w:szCs w:val="24"/>
        </w:rPr>
        <w:t>Other Relevant Research Done</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46 \h </w:instrText>
      </w:r>
      <w:r w:rsidRPr="00E475F6">
        <w:rPr>
          <w:noProof/>
          <w:sz w:val="24"/>
          <w:szCs w:val="24"/>
        </w:rPr>
      </w:r>
      <w:r w:rsidRPr="00E475F6">
        <w:rPr>
          <w:noProof/>
          <w:sz w:val="24"/>
          <w:szCs w:val="24"/>
        </w:rPr>
        <w:fldChar w:fldCharType="separate"/>
      </w:r>
      <w:r w:rsidR="007C021A">
        <w:rPr>
          <w:noProof/>
          <w:sz w:val="24"/>
          <w:szCs w:val="24"/>
        </w:rPr>
        <w:t>23</w:t>
      </w:r>
      <w:r w:rsidRPr="00E475F6">
        <w:rPr>
          <w:noProof/>
          <w:sz w:val="24"/>
          <w:szCs w:val="24"/>
        </w:rPr>
        <w:fldChar w:fldCharType="end"/>
      </w:r>
    </w:p>
    <w:p w14:paraId="33635692" w14:textId="51562E88" w:rsidR="006229A5" w:rsidRDefault="00EA0193" w:rsidP="006229A5">
      <w:pPr>
        <w:pStyle w:val="TOC1"/>
        <w:rPr>
          <w:noProof/>
          <w:sz w:val="24"/>
          <w:szCs w:val="24"/>
        </w:rPr>
      </w:pPr>
      <w:r w:rsidRPr="00E475F6">
        <w:rPr>
          <w:noProof/>
          <w:sz w:val="24"/>
          <w:szCs w:val="24"/>
        </w:rPr>
        <w:t>3.</w:t>
      </w:r>
      <w:r w:rsidRPr="00E475F6">
        <w:rPr>
          <w:b w:val="0"/>
          <w:caps w:val="0"/>
          <w:noProof/>
          <w:sz w:val="24"/>
          <w:szCs w:val="24"/>
          <w:lang w:val="en-IE" w:eastAsia="ja-JP"/>
        </w:rPr>
        <w:tab/>
      </w:r>
      <w:r w:rsidR="00E80CB6">
        <w:rPr>
          <w:noProof/>
          <w:sz w:val="24"/>
          <w:szCs w:val="24"/>
        </w:rPr>
        <w:t>Design</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49 \h </w:instrText>
      </w:r>
      <w:r w:rsidRPr="00E475F6">
        <w:rPr>
          <w:noProof/>
          <w:sz w:val="24"/>
          <w:szCs w:val="24"/>
        </w:rPr>
      </w:r>
      <w:r w:rsidRPr="00E475F6">
        <w:rPr>
          <w:noProof/>
          <w:sz w:val="24"/>
          <w:szCs w:val="24"/>
        </w:rPr>
        <w:fldChar w:fldCharType="separate"/>
      </w:r>
      <w:r w:rsidR="007C021A">
        <w:rPr>
          <w:noProof/>
          <w:sz w:val="24"/>
          <w:szCs w:val="24"/>
        </w:rPr>
        <w:t>29</w:t>
      </w:r>
      <w:r w:rsidRPr="00E475F6">
        <w:rPr>
          <w:noProof/>
          <w:sz w:val="24"/>
          <w:szCs w:val="24"/>
        </w:rPr>
        <w:fldChar w:fldCharType="end"/>
      </w:r>
    </w:p>
    <w:p w14:paraId="7243EC5F" w14:textId="0CC5DB0D" w:rsidR="006229A5" w:rsidRPr="006229A5" w:rsidRDefault="006229A5" w:rsidP="006229A5">
      <w:r>
        <w:t xml:space="preserve">    A. </w:t>
      </w:r>
      <w:r w:rsidRPr="006229A5">
        <w:t xml:space="preserve"> </w:t>
      </w:r>
      <w:r>
        <w:rPr>
          <w:b/>
          <w:caps/>
          <w:noProof/>
          <w:lang w:val="en-IE" w:eastAsia="ja-JP"/>
        </w:rPr>
        <w:t xml:space="preserve">  </w:t>
      </w:r>
      <w:r w:rsidRPr="00E475F6">
        <w:rPr>
          <w:noProof/>
        </w:rPr>
        <w:t>Methodology</w:t>
      </w:r>
      <w:r>
        <w:rPr>
          <w:noProof/>
        </w:rPr>
        <w:t>…………………………………………………………………</w:t>
      </w:r>
      <w:r w:rsidR="000A4DF6">
        <w:rPr>
          <w:noProof/>
        </w:rPr>
        <w:t>……………………...</w:t>
      </w:r>
    </w:p>
    <w:p w14:paraId="75490EF7" w14:textId="79717C9E" w:rsidR="006229A5" w:rsidRPr="00E475F6" w:rsidRDefault="006229A5" w:rsidP="006229A5">
      <w:pPr>
        <w:pStyle w:val="TOC2"/>
        <w:tabs>
          <w:tab w:val="left" w:pos="637"/>
          <w:tab w:val="right" w:leader="dot" w:pos="8290"/>
        </w:tabs>
        <w:ind w:left="0"/>
        <w:rPr>
          <w:smallCaps w:val="0"/>
          <w:noProof/>
          <w:sz w:val="24"/>
          <w:szCs w:val="24"/>
          <w:lang w:val="en-IE" w:eastAsia="ja-JP"/>
        </w:rPr>
      </w:pPr>
      <w:r>
        <w:t xml:space="preserve">      </w:t>
      </w:r>
      <w:r>
        <w:rPr>
          <w:noProof/>
          <w:sz w:val="24"/>
          <w:szCs w:val="24"/>
        </w:rPr>
        <w:t>B</w:t>
      </w:r>
      <w:r w:rsidRPr="00E475F6">
        <w:rPr>
          <w:noProof/>
          <w:sz w:val="24"/>
          <w:szCs w:val="24"/>
        </w:rPr>
        <w:t>.</w:t>
      </w:r>
      <w:r w:rsidRPr="00E475F6">
        <w:rPr>
          <w:smallCaps w:val="0"/>
          <w:noProof/>
          <w:sz w:val="24"/>
          <w:szCs w:val="24"/>
          <w:lang w:val="en-IE" w:eastAsia="ja-JP"/>
        </w:rPr>
        <w:tab/>
      </w:r>
      <w:r>
        <w:rPr>
          <w:noProof/>
          <w:sz w:val="24"/>
          <w:szCs w:val="24"/>
        </w:rPr>
        <w:t>Technical Architecture Diagram……………………………………………………………</w:t>
      </w:r>
    </w:p>
    <w:p w14:paraId="0ED0210E" w14:textId="561519EB" w:rsidR="006229A5" w:rsidRDefault="006229A5" w:rsidP="006229A5">
      <w:pPr>
        <w:pStyle w:val="TOC2"/>
        <w:tabs>
          <w:tab w:val="left" w:pos="635"/>
          <w:tab w:val="right" w:leader="dot" w:pos="8290"/>
        </w:tabs>
        <w:rPr>
          <w:noProof/>
          <w:sz w:val="24"/>
          <w:szCs w:val="24"/>
        </w:rPr>
      </w:pPr>
      <w:r>
        <w:rPr>
          <w:noProof/>
          <w:sz w:val="24"/>
          <w:szCs w:val="24"/>
        </w:rPr>
        <w:t>C</w:t>
      </w:r>
      <w:r w:rsidRPr="00E475F6">
        <w:rPr>
          <w:noProof/>
          <w:sz w:val="24"/>
          <w:szCs w:val="24"/>
        </w:rPr>
        <w:t>.</w:t>
      </w:r>
      <w:r w:rsidRPr="00E475F6">
        <w:rPr>
          <w:smallCaps w:val="0"/>
          <w:noProof/>
          <w:sz w:val="24"/>
          <w:szCs w:val="24"/>
          <w:lang w:val="en-IE" w:eastAsia="ja-JP"/>
        </w:rPr>
        <w:tab/>
      </w:r>
      <w:r>
        <w:rPr>
          <w:noProof/>
          <w:sz w:val="24"/>
          <w:szCs w:val="24"/>
        </w:rPr>
        <w:t>Other Design Document…………………………………………………………………………</w:t>
      </w:r>
    </w:p>
    <w:p w14:paraId="73C8BD97" w14:textId="3D4E76C4" w:rsidR="00EA0193" w:rsidRPr="006229A5" w:rsidRDefault="006229A5" w:rsidP="006229A5">
      <w:pPr>
        <w:rPr>
          <w:b/>
        </w:rPr>
      </w:pPr>
      <w:r>
        <w:t xml:space="preserve"> </w:t>
      </w:r>
      <w:r w:rsidRPr="006229A5">
        <w:t xml:space="preserve"> </w:t>
      </w:r>
      <w:r w:rsidR="00EA0193" w:rsidRPr="00E475F6">
        <w:rPr>
          <w:noProof/>
        </w:rPr>
        <w:tab/>
      </w:r>
    </w:p>
    <w:p w14:paraId="771E2E2E" w14:textId="18B9F7A4" w:rsidR="00EA0193" w:rsidRPr="00E475F6" w:rsidRDefault="00EA0193">
      <w:pPr>
        <w:pStyle w:val="TOC1"/>
        <w:rPr>
          <w:b w:val="0"/>
          <w:caps w:val="0"/>
          <w:noProof/>
          <w:sz w:val="24"/>
          <w:szCs w:val="24"/>
          <w:lang w:val="en-IE" w:eastAsia="ja-JP"/>
        </w:rPr>
      </w:pPr>
      <w:r w:rsidRPr="00E475F6">
        <w:rPr>
          <w:noProof/>
          <w:sz w:val="24"/>
          <w:szCs w:val="24"/>
        </w:rPr>
        <w:t>5.</w:t>
      </w:r>
      <w:r w:rsidRPr="00E475F6">
        <w:rPr>
          <w:b w:val="0"/>
          <w:caps w:val="0"/>
          <w:noProof/>
          <w:sz w:val="24"/>
          <w:szCs w:val="24"/>
          <w:lang w:val="en-IE" w:eastAsia="ja-JP"/>
        </w:rPr>
        <w:tab/>
      </w:r>
      <w:r w:rsidRPr="00E475F6">
        <w:rPr>
          <w:noProof/>
          <w:sz w:val="24"/>
          <w:szCs w:val="24"/>
        </w:rPr>
        <w:t>Design</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1 \h </w:instrText>
      </w:r>
      <w:r w:rsidRPr="00E475F6">
        <w:rPr>
          <w:noProof/>
          <w:sz w:val="24"/>
          <w:szCs w:val="24"/>
        </w:rPr>
      </w:r>
      <w:r w:rsidRPr="00E475F6">
        <w:rPr>
          <w:noProof/>
          <w:sz w:val="24"/>
          <w:szCs w:val="24"/>
        </w:rPr>
        <w:fldChar w:fldCharType="separate"/>
      </w:r>
      <w:r w:rsidR="007C021A">
        <w:rPr>
          <w:noProof/>
          <w:sz w:val="24"/>
          <w:szCs w:val="24"/>
        </w:rPr>
        <w:t>33</w:t>
      </w:r>
      <w:r w:rsidRPr="00E475F6">
        <w:rPr>
          <w:noProof/>
          <w:sz w:val="24"/>
          <w:szCs w:val="24"/>
        </w:rPr>
        <w:fldChar w:fldCharType="end"/>
      </w:r>
    </w:p>
    <w:p w14:paraId="5BDEA34E" w14:textId="56E11A4F" w:rsidR="00EA0193" w:rsidRPr="00E475F6" w:rsidRDefault="00EA0193">
      <w:pPr>
        <w:pStyle w:val="TOC2"/>
        <w:tabs>
          <w:tab w:val="left" w:pos="637"/>
          <w:tab w:val="right" w:leader="dot" w:pos="8290"/>
        </w:tabs>
        <w:rPr>
          <w:smallCaps w:val="0"/>
          <w:noProof/>
          <w:sz w:val="24"/>
          <w:szCs w:val="24"/>
          <w:lang w:val="en-IE" w:eastAsia="ja-JP"/>
        </w:rPr>
      </w:pPr>
      <w:r w:rsidRPr="00E475F6">
        <w:rPr>
          <w:noProof/>
          <w:sz w:val="24"/>
          <w:szCs w:val="24"/>
        </w:rPr>
        <w:t>a.</w:t>
      </w:r>
      <w:r w:rsidRPr="00E475F6">
        <w:rPr>
          <w:smallCaps w:val="0"/>
          <w:noProof/>
          <w:sz w:val="24"/>
          <w:szCs w:val="24"/>
          <w:lang w:val="en-IE" w:eastAsia="ja-JP"/>
        </w:rPr>
        <w:tab/>
      </w:r>
      <w:r w:rsidRPr="00E475F6">
        <w:rPr>
          <w:noProof/>
          <w:sz w:val="24"/>
          <w:szCs w:val="24"/>
        </w:rPr>
        <w:t>Technical Architecture Diagram</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2 \h </w:instrText>
      </w:r>
      <w:r w:rsidRPr="00E475F6">
        <w:rPr>
          <w:noProof/>
          <w:sz w:val="24"/>
          <w:szCs w:val="24"/>
        </w:rPr>
      </w:r>
      <w:r w:rsidRPr="00E475F6">
        <w:rPr>
          <w:noProof/>
          <w:sz w:val="24"/>
          <w:szCs w:val="24"/>
        </w:rPr>
        <w:fldChar w:fldCharType="separate"/>
      </w:r>
      <w:r w:rsidR="007C021A">
        <w:rPr>
          <w:noProof/>
          <w:sz w:val="24"/>
          <w:szCs w:val="24"/>
        </w:rPr>
        <w:t>41</w:t>
      </w:r>
      <w:r w:rsidRPr="00E475F6">
        <w:rPr>
          <w:noProof/>
          <w:sz w:val="24"/>
          <w:szCs w:val="24"/>
        </w:rPr>
        <w:fldChar w:fldCharType="end"/>
      </w:r>
    </w:p>
    <w:p w14:paraId="072BC646" w14:textId="6E72F3DD" w:rsidR="00EA0193" w:rsidRPr="00E475F6" w:rsidRDefault="00EA0193">
      <w:pPr>
        <w:pStyle w:val="TOC2"/>
        <w:tabs>
          <w:tab w:val="left" w:pos="635"/>
          <w:tab w:val="right" w:leader="dot" w:pos="8290"/>
        </w:tabs>
        <w:rPr>
          <w:smallCaps w:val="0"/>
          <w:noProof/>
          <w:sz w:val="24"/>
          <w:szCs w:val="24"/>
          <w:lang w:val="en-IE" w:eastAsia="ja-JP"/>
        </w:rPr>
      </w:pPr>
      <w:r w:rsidRPr="00E475F6">
        <w:rPr>
          <w:noProof/>
          <w:sz w:val="24"/>
          <w:szCs w:val="24"/>
        </w:rPr>
        <w:t>b.</w:t>
      </w:r>
      <w:r w:rsidRPr="00E475F6">
        <w:rPr>
          <w:smallCaps w:val="0"/>
          <w:noProof/>
          <w:sz w:val="24"/>
          <w:szCs w:val="24"/>
          <w:lang w:val="en-IE" w:eastAsia="ja-JP"/>
        </w:rPr>
        <w:tab/>
      </w:r>
      <w:r w:rsidRPr="00E475F6">
        <w:rPr>
          <w:noProof/>
          <w:sz w:val="24"/>
          <w:szCs w:val="24"/>
        </w:rPr>
        <w:t>Other Design Documents</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3 \h </w:instrText>
      </w:r>
      <w:r w:rsidRPr="00E475F6">
        <w:rPr>
          <w:noProof/>
          <w:sz w:val="24"/>
          <w:szCs w:val="24"/>
        </w:rPr>
      </w:r>
      <w:r w:rsidRPr="00E475F6">
        <w:rPr>
          <w:noProof/>
          <w:sz w:val="24"/>
          <w:szCs w:val="24"/>
        </w:rPr>
        <w:fldChar w:fldCharType="separate"/>
      </w:r>
      <w:r w:rsidR="007C021A">
        <w:rPr>
          <w:noProof/>
          <w:sz w:val="24"/>
          <w:szCs w:val="24"/>
        </w:rPr>
        <w:t>43</w:t>
      </w:r>
      <w:r w:rsidRPr="00E475F6">
        <w:rPr>
          <w:noProof/>
          <w:sz w:val="24"/>
          <w:szCs w:val="24"/>
        </w:rPr>
        <w:fldChar w:fldCharType="end"/>
      </w:r>
    </w:p>
    <w:p w14:paraId="3562243A" w14:textId="3483AF06" w:rsidR="00EA0193" w:rsidRPr="00E475F6" w:rsidRDefault="00EA0193">
      <w:pPr>
        <w:pStyle w:val="TOC1"/>
        <w:rPr>
          <w:b w:val="0"/>
          <w:caps w:val="0"/>
          <w:noProof/>
          <w:sz w:val="24"/>
          <w:szCs w:val="24"/>
          <w:lang w:val="en-IE" w:eastAsia="ja-JP"/>
        </w:rPr>
      </w:pPr>
      <w:r w:rsidRPr="00E475F6">
        <w:rPr>
          <w:noProof/>
          <w:sz w:val="24"/>
          <w:szCs w:val="24"/>
        </w:rPr>
        <w:t>6.</w:t>
      </w:r>
      <w:r w:rsidRPr="00E475F6">
        <w:rPr>
          <w:b w:val="0"/>
          <w:caps w:val="0"/>
          <w:noProof/>
          <w:sz w:val="24"/>
          <w:szCs w:val="24"/>
          <w:lang w:val="en-IE" w:eastAsia="ja-JP"/>
        </w:rPr>
        <w:tab/>
      </w:r>
      <w:r w:rsidRPr="00E475F6">
        <w:rPr>
          <w:noProof/>
          <w:sz w:val="24"/>
          <w:szCs w:val="24"/>
        </w:rPr>
        <w:t>Prototyping and Development</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4 \h </w:instrText>
      </w:r>
      <w:r w:rsidRPr="00E475F6">
        <w:rPr>
          <w:noProof/>
          <w:sz w:val="24"/>
          <w:szCs w:val="24"/>
        </w:rPr>
      </w:r>
      <w:r w:rsidRPr="00E475F6">
        <w:rPr>
          <w:noProof/>
          <w:sz w:val="24"/>
          <w:szCs w:val="24"/>
        </w:rPr>
        <w:fldChar w:fldCharType="separate"/>
      </w:r>
      <w:r w:rsidR="007C021A">
        <w:rPr>
          <w:noProof/>
          <w:sz w:val="24"/>
          <w:szCs w:val="24"/>
        </w:rPr>
        <w:t>48</w:t>
      </w:r>
      <w:r w:rsidRPr="00E475F6">
        <w:rPr>
          <w:noProof/>
          <w:sz w:val="24"/>
          <w:szCs w:val="24"/>
        </w:rPr>
        <w:fldChar w:fldCharType="end"/>
      </w:r>
    </w:p>
    <w:p w14:paraId="111492C6" w14:textId="7E7CD47A" w:rsidR="00EA0193" w:rsidRPr="00E475F6" w:rsidRDefault="00EA0193">
      <w:pPr>
        <w:pStyle w:val="TOC1"/>
        <w:rPr>
          <w:b w:val="0"/>
          <w:caps w:val="0"/>
          <w:noProof/>
          <w:sz w:val="24"/>
          <w:szCs w:val="24"/>
          <w:lang w:val="en-IE" w:eastAsia="ja-JP"/>
        </w:rPr>
      </w:pPr>
      <w:r w:rsidRPr="00E475F6">
        <w:rPr>
          <w:noProof/>
          <w:sz w:val="24"/>
          <w:szCs w:val="24"/>
        </w:rPr>
        <w:t>7.</w:t>
      </w:r>
      <w:r w:rsidRPr="00E475F6">
        <w:rPr>
          <w:b w:val="0"/>
          <w:caps w:val="0"/>
          <w:noProof/>
          <w:sz w:val="24"/>
          <w:szCs w:val="24"/>
          <w:lang w:val="en-IE" w:eastAsia="ja-JP"/>
        </w:rPr>
        <w:tab/>
      </w:r>
      <w:r w:rsidRPr="00E475F6">
        <w:rPr>
          <w:noProof/>
          <w:sz w:val="24"/>
          <w:szCs w:val="24"/>
        </w:rPr>
        <w:t>Testing</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5 \h </w:instrText>
      </w:r>
      <w:r w:rsidRPr="00E475F6">
        <w:rPr>
          <w:noProof/>
          <w:sz w:val="24"/>
          <w:szCs w:val="24"/>
        </w:rPr>
      </w:r>
      <w:r w:rsidRPr="00E475F6">
        <w:rPr>
          <w:noProof/>
          <w:sz w:val="24"/>
          <w:szCs w:val="24"/>
        </w:rPr>
        <w:fldChar w:fldCharType="separate"/>
      </w:r>
      <w:r w:rsidR="007C021A">
        <w:rPr>
          <w:noProof/>
          <w:sz w:val="24"/>
          <w:szCs w:val="24"/>
        </w:rPr>
        <w:t>61</w:t>
      </w:r>
      <w:r w:rsidRPr="00E475F6">
        <w:rPr>
          <w:noProof/>
          <w:sz w:val="24"/>
          <w:szCs w:val="24"/>
        </w:rPr>
        <w:fldChar w:fldCharType="end"/>
      </w:r>
    </w:p>
    <w:p w14:paraId="5D4F7744" w14:textId="3CBD78FC" w:rsidR="00EA0193" w:rsidRPr="00E475F6" w:rsidRDefault="00EA0193">
      <w:pPr>
        <w:pStyle w:val="TOC1"/>
        <w:rPr>
          <w:b w:val="0"/>
          <w:caps w:val="0"/>
          <w:noProof/>
          <w:sz w:val="24"/>
          <w:szCs w:val="24"/>
          <w:lang w:val="en-IE" w:eastAsia="ja-JP"/>
        </w:rPr>
      </w:pPr>
      <w:r w:rsidRPr="00E475F6">
        <w:rPr>
          <w:noProof/>
          <w:sz w:val="24"/>
          <w:szCs w:val="24"/>
        </w:rPr>
        <w:t>8.</w:t>
      </w:r>
      <w:r w:rsidRPr="00E475F6">
        <w:rPr>
          <w:b w:val="0"/>
          <w:caps w:val="0"/>
          <w:noProof/>
          <w:sz w:val="24"/>
          <w:szCs w:val="24"/>
          <w:lang w:val="en-IE" w:eastAsia="ja-JP"/>
        </w:rPr>
        <w:tab/>
      </w:r>
      <w:r w:rsidRPr="00E475F6">
        <w:rPr>
          <w:noProof/>
          <w:sz w:val="24"/>
          <w:szCs w:val="24"/>
        </w:rPr>
        <w:t>Issues and Risks</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6 \h </w:instrText>
      </w:r>
      <w:r w:rsidRPr="00E475F6">
        <w:rPr>
          <w:noProof/>
          <w:sz w:val="24"/>
          <w:szCs w:val="24"/>
        </w:rPr>
      </w:r>
      <w:r w:rsidRPr="00E475F6">
        <w:rPr>
          <w:noProof/>
          <w:sz w:val="24"/>
          <w:szCs w:val="24"/>
        </w:rPr>
        <w:fldChar w:fldCharType="separate"/>
      </w:r>
      <w:r w:rsidR="007C021A">
        <w:rPr>
          <w:noProof/>
          <w:sz w:val="24"/>
          <w:szCs w:val="24"/>
        </w:rPr>
        <w:t>63</w:t>
      </w:r>
      <w:r w:rsidRPr="00E475F6">
        <w:rPr>
          <w:noProof/>
          <w:sz w:val="24"/>
          <w:szCs w:val="24"/>
        </w:rPr>
        <w:fldChar w:fldCharType="end"/>
      </w:r>
    </w:p>
    <w:p w14:paraId="4C9F5487" w14:textId="18EE96BC" w:rsidR="00EA0193" w:rsidRPr="00E475F6" w:rsidRDefault="00EA0193">
      <w:pPr>
        <w:pStyle w:val="TOC1"/>
        <w:rPr>
          <w:b w:val="0"/>
          <w:caps w:val="0"/>
          <w:noProof/>
          <w:sz w:val="24"/>
          <w:szCs w:val="24"/>
          <w:lang w:val="en-IE" w:eastAsia="ja-JP"/>
        </w:rPr>
      </w:pPr>
      <w:r w:rsidRPr="00E475F6">
        <w:rPr>
          <w:noProof/>
          <w:sz w:val="24"/>
          <w:szCs w:val="24"/>
        </w:rPr>
        <w:t>9.</w:t>
      </w:r>
      <w:r w:rsidRPr="00E475F6">
        <w:rPr>
          <w:b w:val="0"/>
          <w:caps w:val="0"/>
          <w:noProof/>
          <w:sz w:val="24"/>
          <w:szCs w:val="24"/>
          <w:lang w:val="en-IE" w:eastAsia="ja-JP"/>
        </w:rPr>
        <w:tab/>
      </w:r>
      <w:r w:rsidRPr="00E475F6">
        <w:rPr>
          <w:noProof/>
          <w:sz w:val="24"/>
          <w:szCs w:val="24"/>
        </w:rPr>
        <w:t>Plan and Future Work</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7 \h </w:instrText>
      </w:r>
      <w:r w:rsidRPr="00E475F6">
        <w:rPr>
          <w:noProof/>
          <w:sz w:val="24"/>
          <w:szCs w:val="24"/>
        </w:rPr>
      </w:r>
      <w:r w:rsidRPr="00E475F6">
        <w:rPr>
          <w:noProof/>
          <w:sz w:val="24"/>
          <w:szCs w:val="24"/>
        </w:rPr>
        <w:fldChar w:fldCharType="separate"/>
      </w:r>
      <w:r w:rsidR="007C021A">
        <w:rPr>
          <w:noProof/>
          <w:sz w:val="24"/>
          <w:szCs w:val="24"/>
        </w:rPr>
        <w:t>63</w:t>
      </w:r>
      <w:r w:rsidRPr="00E475F6">
        <w:rPr>
          <w:noProof/>
          <w:sz w:val="24"/>
          <w:szCs w:val="24"/>
        </w:rPr>
        <w:fldChar w:fldCharType="end"/>
      </w:r>
    </w:p>
    <w:p w14:paraId="177A9D4E" w14:textId="3031786F" w:rsidR="00EA0193" w:rsidRPr="00E475F6" w:rsidRDefault="00EA0193">
      <w:pPr>
        <w:pStyle w:val="TOC1"/>
        <w:tabs>
          <w:tab w:val="left" w:pos="552"/>
        </w:tabs>
        <w:rPr>
          <w:b w:val="0"/>
          <w:caps w:val="0"/>
          <w:noProof/>
          <w:sz w:val="24"/>
          <w:szCs w:val="24"/>
          <w:lang w:val="en-IE" w:eastAsia="ja-JP"/>
        </w:rPr>
      </w:pPr>
      <w:r w:rsidRPr="00E475F6">
        <w:rPr>
          <w:noProof/>
          <w:sz w:val="24"/>
          <w:szCs w:val="24"/>
        </w:rPr>
        <w:t>10.</w:t>
      </w:r>
      <w:r w:rsidRPr="00E475F6">
        <w:rPr>
          <w:b w:val="0"/>
          <w:caps w:val="0"/>
          <w:noProof/>
          <w:sz w:val="24"/>
          <w:szCs w:val="24"/>
          <w:lang w:val="en-IE" w:eastAsia="ja-JP"/>
        </w:rPr>
        <w:tab/>
      </w:r>
      <w:r w:rsidRPr="00E475F6">
        <w:rPr>
          <w:noProof/>
          <w:sz w:val="24"/>
          <w:szCs w:val="24"/>
        </w:rPr>
        <w:t>Conclusions</w:t>
      </w:r>
      <w:r w:rsidRPr="00E475F6">
        <w:rPr>
          <w:noProof/>
          <w:sz w:val="24"/>
          <w:szCs w:val="24"/>
        </w:rPr>
        <w:tab/>
      </w:r>
      <w:r w:rsidRPr="00E475F6">
        <w:rPr>
          <w:noProof/>
          <w:sz w:val="24"/>
          <w:szCs w:val="24"/>
        </w:rPr>
        <w:fldChar w:fldCharType="begin"/>
      </w:r>
      <w:r w:rsidRPr="00E475F6">
        <w:rPr>
          <w:noProof/>
          <w:sz w:val="24"/>
          <w:szCs w:val="24"/>
        </w:rPr>
        <w:instrText xml:space="preserve"> PAGEREF _Toc337981758 \h </w:instrText>
      </w:r>
      <w:r w:rsidRPr="00E475F6">
        <w:rPr>
          <w:noProof/>
          <w:sz w:val="24"/>
          <w:szCs w:val="24"/>
        </w:rPr>
      </w:r>
      <w:r w:rsidRPr="00E475F6">
        <w:rPr>
          <w:noProof/>
          <w:sz w:val="24"/>
          <w:szCs w:val="24"/>
        </w:rPr>
        <w:fldChar w:fldCharType="separate"/>
      </w:r>
      <w:r w:rsidR="007C021A">
        <w:rPr>
          <w:noProof/>
          <w:sz w:val="24"/>
          <w:szCs w:val="24"/>
        </w:rPr>
        <w:t>66</w:t>
      </w:r>
      <w:r w:rsidRPr="00E475F6">
        <w:rPr>
          <w:noProof/>
          <w:sz w:val="24"/>
          <w:szCs w:val="24"/>
        </w:rPr>
        <w:fldChar w:fldCharType="end"/>
      </w:r>
    </w:p>
    <w:p w14:paraId="0F0160E2" w14:textId="77777777" w:rsidR="00507330" w:rsidRPr="00E475F6" w:rsidRDefault="00507330" w:rsidP="003D07EA">
      <w:pPr>
        <w:spacing w:line="360" w:lineRule="auto"/>
        <w:jc w:val="both"/>
      </w:pPr>
      <w:r w:rsidRPr="00E475F6">
        <w:fldChar w:fldCharType="end"/>
      </w:r>
    </w:p>
    <w:p w14:paraId="42EE862F" w14:textId="77777777" w:rsidR="00507330" w:rsidRPr="00E475F6" w:rsidRDefault="00507330" w:rsidP="003D07EA">
      <w:pPr>
        <w:spacing w:line="360" w:lineRule="auto"/>
        <w:jc w:val="both"/>
      </w:pPr>
    </w:p>
    <w:p w14:paraId="539E88DF" w14:textId="77777777" w:rsidR="00507330" w:rsidRPr="00E475F6" w:rsidRDefault="00507330" w:rsidP="003D07EA">
      <w:pPr>
        <w:spacing w:line="360" w:lineRule="auto"/>
        <w:jc w:val="both"/>
      </w:pPr>
    </w:p>
    <w:p w14:paraId="1BBD1350" w14:textId="77777777" w:rsidR="00177103" w:rsidRPr="00E475F6" w:rsidRDefault="00177103" w:rsidP="003D07EA">
      <w:pPr>
        <w:spacing w:line="360" w:lineRule="auto"/>
        <w:jc w:val="both"/>
      </w:pPr>
    </w:p>
    <w:p w14:paraId="3F9A973D" w14:textId="77777777" w:rsidR="00177103" w:rsidRPr="00E475F6" w:rsidRDefault="00177103" w:rsidP="003D07EA">
      <w:pPr>
        <w:spacing w:line="360" w:lineRule="auto"/>
        <w:jc w:val="both"/>
      </w:pPr>
    </w:p>
    <w:p w14:paraId="6221BA53" w14:textId="77777777" w:rsidR="00911575" w:rsidRPr="00E475F6" w:rsidRDefault="00911575" w:rsidP="003D07EA">
      <w:pPr>
        <w:spacing w:line="360" w:lineRule="auto"/>
        <w:jc w:val="both"/>
      </w:pPr>
    </w:p>
    <w:p w14:paraId="42F5DBFE" w14:textId="77777777" w:rsidR="00911575" w:rsidRPr="00E475F6" w:rsidRDefault="00911575" w:rsidP="003D07EA">
      <w:pPr>
        <w:spacing w:line="360" w:lineRule="auto"/>
        <w:jc w:val="both"/>
      </w:pPr>
    </w:p>
    <w:p w14:paraId="44CC3487" w14:textId="77777777" w:rsidR="00911575" w:rsidRPr="00E475F6" w:rsidRDefault="00911575" w:rsidP="003D07EA">
      <w:pPr>
        <w:spacing w:line="360" w:lineRule="auto"/>
        <w:jc w:val="both"/>
      </w:pPr>
    </w:p>
    <w:p w14:paraId="6907FD13" w14:textId="7284C087" w:rsidR="00911575" w:rsidRPr="00E475F6" w:rsidRDefault="00911575" w:rsidP="003D07EA">
      <w:pPr>
        <w:spacing w:line="360" w:lineRule="auto"/>
        <w:jc w:val="both"/>
      </w:pPr>
      <w:r w:rsidRPr="00E475F6">
        <w:br w:type="page"/>
      </w:r>
    </w:p>
    <w:p w14:paraId="69DAFA32" w14:textId="11299E8A" w:rsidR="00911575" w:rsidRDefault="00911575" w:rsidP="003D07EA">
      <w:pPr>
        <w:pStyle w:val="Heading1"/>
        <w:numPr>
          <w:ilvl w:val="0"/>
          <w:numId w:val="1"/>
        </w:numPr>
        <w:spacing w:line="360" w:lineRule="auto"/>
        <w:jc w:val="both"/>
      </w:pPr>
      <w:bookmarkStart w:id="0" w:name="_Toc337981741"/>
      <w:r>
        <w:lastRenderedPageBreak/>
        <w:t>Project Statement</w:t>
      </w:r>
      <w:bookmarkEnd w:id="0"/>
    </w:p>
    <w:p w14:paraId="2D0CBCC1" w14:textId="30AA5EFB" w:rsidR="00E30D8B" w:rsidRDefault="0024004C" w:rsidP="0024004C">
      <w:pPr>
        <w:pStyle w:val="NormalWeb"/>
        <w:rPr>
          <w:rFonts w:asciiTheme="minorHAnsi" w:hAnsiTheme="minorHAnsi"/>
        </w:rPr>
      </w:pPr>
      <w:r w:rsidRPr="00CA1A3B">
        <w:rPr>
          <w:rFonts w:asciiTheme="minorHAnsi" w:hAnsiTheme="minorHAnsi"/>
          <w:noProof/>
        </w:rPr>
        <w:t>The goal of this project is to develop</w:t>
      </w:r>
      <w:r w:rsidR="00F37CED">
        <w:rPr>
          <w:rFonts w:asciiTheme="minorHAnsi" w:hAnsiTheme="minorHAnsi"/>
        </w:rPr>
        <w:t xml:space="preserve"> a</w:t>
      </w:r>
      <w:r w:rsidR="00306548">
        <w:rPr>
          <w:rFonts w:asciiTheme="minorHAnsi" w:hAnsiTheme="minorHAnsi"/>
        </w:rPr>
        <w:t>n</w:t>
      </w:r>
      <w:r w:rsidR="00F37CED">
        <w:rPr>
          <w:rFonts w:asciiTheme="minorHAnsi" w:hAnsiTheme="minorHAnsi"/>
        </w:rPr>
        <w:t xml:space="preserve"> </w:t>
      </w:r>
      <w:r w:rsidR="00306548">
        <w:rPr>
          <w:rFonts w:asciiTheme="minorHAnsi" w:hAnsiTheme="minorHAnsi"/>
        </w:rPr>
        <w:t>English</w:t>
      </w:r>
      <w:r w:rsidR="00F37CED">
        <w:rPr>
          <w:rFonts w:asciiTheme="minorHAnsi" w:hAnsiTheme="minorHAnsi"/>
        </w:rPr>
        <w:t>-learning software</w:t>
      </w:r>
      <w:r w:rsidR="00E34ED7">
        <w:rPr>
          <w:rFonts w:asciiTheme="minorHAnsi" w:hAnsiTheme="minorHAnsi"/>
        </w:rPr>
        <w:t xml:space="preserve"> called </w:t>
      </w:r>
      <w:r w:rsidR="00E34ED7" w:rsidRPr="00CA1A3B">
        <w:rPr>
          <w:rFonts w:asciiTheme="minorHAnsi" w:hAnsiTheme="minorHAnsi"/>
          <w:noProof/>
        </w:rPr>
        <w:t>VocabNote</w:t>
      </w:r>
      <w:r w:rsidR="00F37CED">
        <w:rPr>
          <w:rFonts w:asciiTheme="minorHAnsi" w:hAnsiTheme="minorHAnsi"/>
        </w:rPr>
        <w:t xml:space="preserve">. </w:t>
      </w:r>
      <w:r w:rsidR="00F37CED" w:rsidRPr="00F37CED">
        <w:rPr>
          <w:rFonts w:asciiTheme="minorHAnsi" w:hAnsiTheme="minorHAnsi"/>
          <w:noProof/>
        </w:rPr>
        <w:t>It wi</w:t>
      </w:r>
      <w:r w:rsidR="00F37CED">
        <w:rPr>
          <w:rFonts w:asciiTheme="minorHAnsi" w:hAnsiTheme="minorHAnsi"/>
          <w:noProof/>
        </w:rPr>
        <w:t xml:space="preserve">ll </w:t>
      </w:r>
      <w:r w:rsidR="00F37CED" w:rsidRPr="00CA1A3B">
        <w:rPr>
          <w:rFonts w:asciiTheme="minorHAnsi" w:hAnsiTheme="minorHAnsi"/>
          <w:noProof/>
        </w:rPr>
        <w:t xml:space="preserve">be </w:t>
      </w:r>
      <w:r w:rsidRPr="00CA1A3B">
        <w:rPr>
          <w:rFonts w:asciiTheme="minorHAnsi" w:hAnsiTheme="minorHAnsi"/>
          <w:noProof/>
        </w:rPr>
        <w:t>designed</w:t>
      </w:r>
      <w:r w:rsidRPr="00F42FBC">
        <w:rPr>
          <w:rFonts w:asciiTheme="minorHAnsi" w:hAnsiTheme="minorHAnsi"/>
        </w:rPr>
        <w:t xml:space="preserve"> for those who wish to learn English more efficiently and effectively. </w:t>
      </w:r>
    </w:p>
    <w:p w14:paraId="01CD7841" w14:textId="39B270AA" w:rsidR="0024004C" w:rsidRPr="00F42FBC" w:rsidRDefault="0024004C" w:rsidP="0024004C">
      <w:pPr>
        <w:pStyle w:val="NormalWeb"/>
        <w:rPr>
          <w:rFonts w:asciiTheme="minorHAnsi" w:hAnsiTheme="minorHAnsi"/>
        </w:rPr>
      </w:pPr>
      <w:r w:rsidRPr="00F42FBC">
        <w:rPr>
          <w:rFonts w:asciiTheme="minorHAnsi" w:hAnsiTheme="minorHAnsi"/>
        </w:rPr>
        <w:br/>
        <w:t xml:space="preserve">Learners often write down newly learned words into a notebook and typically don't practice those words very regularly to be able to add them to their vocabulary. </w:t>
      </w:r>
    </w:p>
    <w:p w14:paraId="75A3AD98" w14:textId="5967544F" w:rsidR="00E30D8B" w:rsidRDefault="0024004C" w:rsidP="00E30D8B">
      <w:pPr>
        <w:pStyle w:val="NormalWeb"/>
        <w:rPr>
          <w:rFonts w:asciiTheme="minorHAnsi" w:hAnsiTheme="minorHAnsi"/>
        </w:rPr>
      </w:pPr>
      <w:r w:rsidRPr="00F42FBC">
        <w:rPr>
          <w:rFonts w:asciiTheme="minorHAnsi" w:hAnsiTheme="minorHAnsi"/>
        </w:rPr>
        <w:t>Trying to memorize new vocabularies from a notebook is usually ineffective and dull.</w:t>
      </w:r>
      <w:r w:rsidR="00E30D8B">
        <w:rPr>
          <w:rFonts w:asciiTheme="minorHAnsi" w:hAnsiTheme="minorHAnsi"/>
        </w:rPr>
        <w:t xml:space="preserve"> This project will provide games and </w:t>
      </w:r>
      <w:r w:rsidR="00E30D8B" w:rsidRPr="00F42FBC">
        <w:rPr>
          <w:rFonts w:asciiTheme="minorHAnsi" w:hAnsiTheme="minorHAnsi"/>
        </w:rPr>
        <w:t xml:space="preserve"> </w:t>
      </w:r>
      <w:r w:rsidR="00E30D8B">
        <w:rPr>
          <w:rFonts w:asciiTheme="minorHAnsi" w:hAnsiTheme="minorHAnsi"/>
          <w:noProof/>
        </w:rPr>
        <w:t>G</w:t>
      </w:r>
      <w:r w:rsidR="00E30D8B" w:rsidRPr="00F37CED">
        <w:rPr>
          <w:rFonts w:asciiTheme="minorHAnsi" w:hAnsiTheme="minorHAnsi"/>
          <w:noProof/>
        </w:rPr>
        <w:t>amification</w:t>
      </w:r>
      <w:r w:rsidR="00E30D8B" w:rsidRPr="00F42FBC">
        <w:rPr>
          <w:rFonts w:asciiTheme="minorHAnsi" w:hAnsiTheme="minorHAnsi"/>
        </w:rPr>
        <w:t xml:space="preserve"> techniques</w:t>
      </w:r>
      <w:r w:rsidR="00E30D8B">
        <w:rPr>
          <w:rFonts w:asciiTheme="minorHAnsi" w:hAnsiTheme="minorHAnsi"/>
        </w:rPr>
        <w:t xml:space="preserve"> such as badges, </w:t>
      </w:r>
      <w:r w:rsidR="00E30D8B" w:rsidRPr="007C77D3">
        <w:rPr>
          <w:rFonts w:asciiTheme="minorHAnsi" w:hAnsiTheme="minorHAnsi"/>
          <w:noProof/>
        </w:rPr>
        <w:t>leaderboard,</w:t>
      </w:r>
      <w:r w:rsidR="00E30D8B">
        <w:rPr>
          <w:rFonts w:asciiTheme="minorHAnsi" w:hAnsiTheme="minorHAnsi"/>
          <w:noProof/>
        </w:rPr>
        <w:t xml:space="preserve"> </w:t>
      </w:r>
      <w:r w:rsidR="00CA1A3B">
        <w:rPr>
          <w:rFonts w:asciiTheme="minorHAnsi" w:hAnsiTheme="minorHAnsi"/>
          <w:noProof/>
        </w:rPr>
        <w:t>perfomance</w:t>
      </w:r>
      <w:r w:rsidR="00E30D8B">
        <w:rPr>
          <w:rFonts w:asciiTheme="minorHAnsi" w:hAnsiTheme="minorHAnsi"/>
        </w:rPr>
        <w:t xml:space="preserve"> </w:t>
      </w:r>
      <w:r w:rsidR="00E30D8B" w:rsidRPr="00E34ED7">
        <w:rPr>
          <w:rFonts w:asciiTheme="minorHAnsi" w:hAnsiTheme="minorHAnsi"/>
          <w:noProof/>
        </w:rPr>
        <w:t>analysis</w:t>
      </w:r>
      <w:r w:rsidR="00EB37AC">
        <w:rPr>
          <w:rFonts w:asciiTheme="minorHAnsi" w:hAnsiTheme="minorHAnsi"/>
          <w:noProof/>
        </w:rPr>
        <w:t>,</w:t>
      </w:r>
      <w:r w:rsidR="00E30D8B" w:rsidRPr="00E34ED7">
        <w:rPr>
          <w:rFonts w:asciiTheme="minorHAnsi" w:hAnsiTheme="minorHAnsi"/>
          <w:noProof/>
        </w:rPr>
        <w:t xml:space="preserve"> to</w:t>
      </w:r>
      <w:r w:rsidR="00E30D8B" w:rsidRPr="00F42FBC">
        <w:rPr>
          <w:rFonts w:asciiTheme="minorHAnsi" w:hAnsiTheme="minorHAnsi"/>
        </w:rPr>
        <w:t xml:space="preserve"> motivate and to </w:t>
      </w:r>
      <w:r w:rsidR="00E30D8B">
        <w:rPr>
          <w:rFonts w:asciiTheme="minorHAnsi" w:hAnsiTheme="minorHAnsi"/>
        </w:rPr>
        <w:t>offer</w:t>
      </w:r>
      <w:r w:rsidR="00E30D8B" w:rsidRPr="00F42FBC">
        <w:rPr>
          <w:rFonts w:asciiTheme="minorHAnsi" w:hAnsiTheme="minorHAnsi"/>
        </w:rPr>
        <w:t xml:space="preserve"> a more entertaining and dynamic learning experience. </w:t>
      </w:r>
    </w:p>
    <w:p w14:paraId="3EB9645C" w14:textId="3BD412C3" w:rsidR="00E30D8B" w:rsidRDefault="00E30D8B" w:rsidP="0024004C">
      <w:pPr>
        <w:pStyle w:val="NormalWeb"/>
        <w:rPr>
          <w:rFonts w:asciiTheme="minorHAnsi" w:hAnsiTheme="minorHAnsi"/>
        </w:rPr>
      </w:pPr>
    </w:p>
    <w:p w14:paraId="698F3B0A" w14:textId="270E1AEF" w:rsidR="00E30D8B" w:rsidRDefault="00E30D8B" w:rsidP="0024004C">
      <w:pPr>
        <w:pStyle w:val="NormalWeb"/>
        <w:rPr>
          <w:rFonts w:asciiTheme="minorHAnsi" w:hAnsiTheme="minorHAnsi"/>
        </w:rPr>
      </w:pPr>
      <w:r>
        <w:rPr>
          <w:rFonts w:asciiTheme="minorHAnsi" w:hAnsiTheme="minorHAnsi"/>
        </w:rPr>
        <w:t xml:space="preserve">This project can be beneficial for English classrooms and students learning from other apps such as Duolingo and Babbel to complement the lesson and allow students to practice their newly learned words more </w:t>
      </w:r>
      <w:r w:rsidRPr="00412D50">
        <w:rPr>
          <w:rFonts w:asciiTheme="minorHAnsi" w:hAnsiTheme="minorHAnsi"/>
          <w:noProof/>
        </w:rPr>
        <w:t>effectively</w:t>
      </w:r>
      <w:r>
        <w:rPr>
          <w:rFonts w:asciiTheme="minorHAnsi" w:hAnsiTheme="minorHAnsi"/>
        </w:rPr>
        <w:t>.</w:t>
      </w:r>
    </w:p>
    <w:p w14:paraId="55A80027" w14:textId="0CEC65B2" w:rsidR="00E717ED" w:rsidRDefault="00E717ED" w:rsidP="0024004C">
      <w:pPr>
        <w:pStyle w:val="NormalWeb"/>
        <w:rPr>
          <w:rFonts w:asciiTheme="minorHAnsi" w:hAnsiTheme="minorHAnsi"/>
        </w:rPr>
      </w:pPr>
    </w:p>
    <w:p w14:paraId="640618A1" w14:textId="45E0292A" w:rsidR="00E717ED" w:rsidRPr="00F42FBC" w:rsidRDefault="00E30D8B" w:rsidP="0024004C">
      <w:pPr>
        <w:pStyle w:val="NormalWeb"/>
        <w:rPr>
          <w:rFonts w:asciiTheme="minorHAnsi" w:hAnsiTheme="minorHAnsi"/>
        </w:rPr>
      </w:pPr>
      <w:r>
        <w:rPr>
          <w:rFonts w:asciiTheme="minorHAnsi" w:hAnsiTheme="minorHAnsi"/>
        </w:rPr>
        <w:t xml:space="preserve">Combining games </w:t>
      </w:r>
      <w:r w:rsidR="0045693C">
        <w:rPr>
          <w:rFonts w:asciiTheme="minorHAnsi" w:hAnsiTheme="minorHAnsi"/>
        </w:rPr>
        <w:t>with</w:t>
      </w:r>
      <w:r>
        <w:rPr>
          <w:rFonts w:asciiTheme="minorHAnsi" w:hAnsiTheme="minorHAnsi"/>
        </w:rPr>
        <w:t xml:space="preserve"> learning has been proved to be an excellent strategy </w:t>
      </w:r>
      <w:r w:rsidR="00E34ED7">
        <w:rPr>
          <w:rFonts w:asciiTheme="minorHAnsi" w:hAnsiTheme="minorHAnsi"/>
          <w:noProof/>
        </w:rPr>
        <w:t>for</w:t>
      </w:r>
      <w:r>
        <w:rPr>
          <w:rFonts w:asciiTheme="minorHAnsi" w:hAnsiTheme="minorHAnsi"/>
        </w:rPr>
        <w:t xml:space="preserve"> </w:t>
      </w:r>
      <w:r w:rsidR="0045693C">
        <w:rPr>
          <w:rFonts w:asciiTheme="minorHAnsi" w:hAnsiTheme="minorHAnsi"/>
        </w:rPr>
        <w:t xml:space="preserve">learning a language </w:t>
      </w:r>
      <w:r w:rsidR="00E34ED7">
        <w:rPr>
          <w:rFonts w:asciiTheme="minorHAnsi" w:hAnsiTheme="minorHAnsi"/>
          <w:noProof/>
        </w:rPr>
        <w:t xml:space="preserve">by stimulating </w:t>
      </w:r>
      <w:r w:rsidR="0045693C" w:rsidRPr="00E34ED7">
        <w:rPr>
          <w:rFonts w:asciiTheme="minorHAnsi" w:hAnsiTheme="minorHAnsi"/>
          <w:noProof/>
        </w:rPr>
        <w:t>the brain</w:t>
      </w:r>
      <w:r w:rsidR="00E34ED7">
        <w:rPr>
          <w:rFonts w:asciiTheme="minorHAnsi" w:hAnsiTheme="minorHAnsi"/>
          <w:noProof/>
        </w:rPr>
        <w:t>’s r</w:t>
      </w:r>
      <w:bookmarkStart w:id="1" w:name="_GoBack"/>
      <w:bookmarkEnd w:id="1"/>
      <w:r w:rsidR="00E34ED7">
        <w:rPr>
          <w:rFonts w:asciiTheme="minorHAnsi" w:hAnsiTheme="minorHAnsi"/>
          <w:noProof/>
        </w:rPr>
        <w:t>eward system</w:t>
      </w:r>
      <w:r w:rsidR="00E27998">
        <w:rPr>
          <w:rFonts w:asciiTheme="minorHAnsi" w:hAnsiTheme="minorHAnsi"/>
        </w:rPr>
        <w:t xml:space="preserve"> and re</w:t>
      </w:r>
      <w:r w:rsidR="0045693C">
        <w:rPr>
          <w:rFonts w:asciiTheme="minorHAnsi" w:hAnsiTheme="minorHAnsi"/>
        </w:rPr>
        <w:t xml:space="preserve">leasing the </w:t>
      </w:r>
      <w:r w:rsidR="0045693C" w:rsidRPr="00E34ED7">
        <w:rPr>
          <w:rFonts w:asciiTheme="minorHAnsi" w:hAnsiTheme="minorHAnsi"/>
          <w:noProof/>
        </w:rPr>
        <w:t>feel</w:t>
      </w:r>
      <w:r w:rsidR="00E34ED7">
        <w:rPr>
          <w:rFonts w:asciiTheme="minorHAnsi" w:hAnsiTheme="minorHAnsi"/>
          <w:noProof/>
        </w:rPr>
        <w:t>-</w:t>
      </w:r>
      <w:r w:rsidR="0045693C" w:rsidRPr="00E34ED7">
        <w:rPr>
          <w:rFonts w:asciiTheme="minorHAnsi" w:hAnsiTheme="minorHAnsi"/>
          <w:noProof/>
        </w:rPr>
        <w:t>good</w:t>
      </w:r>
      <w:r w:rsidR="0045693C">
        <w:rPr>
          <w:rFonts w:asciiTheme="minorHAnsi" w:hAnsiTheme="minorHAnsi"/>
        </w:rPr>
        <w:t xml:space="preserve"> hormone, which is Dopamine.</w:t>
      </w:r>
    </w:p>
    <w:p w14:paraId="54133F91" w14:textId="12D6FF67" w:rsidR="00F37CED" w:rsidRPr="00F42FBC" w:rsidRDefault="0024004C" w:rsidP="0024004C">
      <w:pPr>
        <w:pStyle w:val="NormalWeb"/>
        <w:rPr>
          <w:rFonts w:asciiTheme="minorHAnsi" w:hAnsiTheme="minorHAnsi"/>
        </w:rPr>
      </w:pPr>
      <w:r w:rsidRPr="00F42FBC">
        <w:rPr>
          <w:rFonts w:asciiTheme="minorHAnsi" w:hAnsiTheme="minorHAnsi"/>
        </w:rPr>
        <w:br/>
      </w:r>
    </w:p>
    <w:p w14:paraId="2D0E1B6E" w14:textId="0F69BF39" w:rsidR="00F37CED" w:rsidRDefault="0024004C" w:rsidP="0024004C">
      <w:pPr>
        <w:pStyle w:val="NormalWeb"/>
        <w:rPr>
          <w:rFonts w:asciiTheme="minorHAnsi" w:hAnsiTheme="minorHAnsi"/>
        </w:rPr>
      </w:pPr>
      <w:r w:rsidRPr="00F42FBC">
        <w:rPr>
          <w:rFonts w:asciiTheme="minorHAnsi" w:hAnsiTheme="minorHAnsi"/>
        </w:rPr>
        <w:br/>
      </w:r>
    </w:p>
    <w:p w14:paraId="52DD4DE6" w14:textId="7BC5318B" w:rsidR="0024004C" w:rsidRPr="00F42FBC" w:rsidRDefault="0024004C" w:rsidP="0024004C">
      <w:pPr>
        <w:pStyle w:val="NormalWeb"/>
        <w:rPr>
          <w:rFonts w:asciiTheme="minorHAnsi" w:hAnsiTheme="minorHAnsi"/>
        </w:rPr>
      </w:pPr>
      <w:r w:rsidRPr="00F42FBC">
        <w:rPr>
          <w:rFonts w:asciiTheme="minorHAnsi" w:hAnsiTheme="minorHAnsi"/>
        </w:rPr>
        <w:br/>
      </w:r>
    </w:p>
    <w:p w14:paraId="3571C9BA" w14:textId="7565BA85" w:rsidR="008B2DFE" w:rsidRPr="00E475F6" w:rsidRDefault="008B2DFE" w:rsidP="0024004C">
      <w:pPr>
        <w:rPr>
          <w:rStyle w:val="blackclass1"/>
          <w:rFonts w:cs="Tahoma"/>
          <w:lang w:val="en-IE"/>
        </w:rPr>
      </w:pPr>
    </w:p>
    <w:p w14:paraId="166DE672" w14:textId="1080EAD2" w:rsidR="008B2DFE" w:rsidRPr="00E475F6" w:rsidRDefault="008B2DFE" w:rsidP="001021D4">
      <w:pPr>
        <w:rPr>
          <w:rStyle w:val="blackclass1"/>
          <w:rFonts w:cs="Tahoma"/>
        </w:rPr>
      </w:pPr>
    </w:p>
    <w:p w14:paraId="3CBD2F0A" w14:textId="6A31A045" w:rsidR="008B2DFE" w:rsidRPr="00E475F6" w:rsidRDefault="008B2DFE" w:rsidP="001021D4">
      <w:pPr>
        <w:rPr>
          <w:rStyle w:val="blackclass1"/>
          <w:rFonts w:cs="Tahoma"/>
        </w:rPr>
      </w:pPr>
    </w:p>
    <w:p w14:paraId="0CDE56D4" w14:textId="3446C6B2" w:rsidR="008B2DFE" w:rsidRPr="00E475F6" w:rsidRDefault="008B2DFE" w:rsidP="001021D4">
      <w:pPr>
        <w:rPr>
          <w:rStyle w:val="blackclass1"/>
          <w:rFonts w:cs="Tahoma"/>
        </w:rPr>
      </w:pPr>
    </w:p>
    <w:p w14:paraId="1A41697E" w14:textId="03C51F2B" w:rsidR="00050430" w:rsidRPr="00E475F6" w:rsidRDefault="00050430" w:rsidP="001021D4">
      <w:pPr>
        <w:rPr>
          <w:rStyle w:val="blackclass1"/>
          <w:rFonts w:cs="Tahoma"/>
        </w:rPr>
      </w:pPr>
    </w:p>
    <w:p w14:paraId="3C49572A" w14:textId="34FC647E" w:rsidR="00050430" w:rsidRPr="00E475F6" w:rsidRDefault="00050430" w:rsidP="001021D4">
      <w:pPr>
        <w:rPr>
          <w:rStyle w:val="blackclass1"/>
          <w:rFonts w:cs="Tahoma"/>
        </w:rPr>
      </w:pPr>
    </w:p>
    <w:p w14:paraId="51A815E8" w14:textId="4FEAA79F" w:rsidR="00050430" w:rsidRPr="00E475F6" w:rsidRDefault="00050430" w:rsidP="001021D4">
      <w:pPr>
        <w:rPr>
          <w:rStyle w:val="blackclass1"/>
          <w:rFonts w:cs="Tahoma"/>
        </w:rPr>
      </w:pPr>
    </w:p>
    <w:p w14:paraId="782D4C89" w14:textId="3A9E526D" w:rsidR="00050430" w:rsidRPr="00E475F6" w:rsidRDefault="00050430" w:rsidP="001021D4">
      <w:pPr>
        <w:rPr>
          <w:rStyle w:val="blackclass1"/>
          <w:rFonts w:cs="Tahoma"/>
        </w:rPr>
      </w:pPr>
    </w:p>
    <w:p w14:paraId="66CCFC48" w14:textId="31B4BC74" w:rsidR="00050430" w:rsidRPr="00E475F6" w:rsidRDefault="00050430" w:rsidP="001021D4">
      <w:pPr>
        <w:rPr>
          <w:rStyle w:val="blackclass1"/>
          <w:rFonts w:cs="Tahoma"/>
        </w:rPr>
      </w:pPr>
    </w:p>
    <w:p w14:paraId="7DAE72FF" w14:textId="3A98C9EC" w:rsidR="00050430" w:rsidRPr="00E475F6" w:rsidRDefault="00050430" w:rsidP="001021D4">
      <w:pPr>
        <w:rPr>
          <w:rStyle w:val="blackclass1"/>
          <w:rFonts w:cs="Tahoma"/>
        </w:rPr>
      </w:pPr>
    </w:p>
    <w:p w14:paraId="75DACBE4" w14:textId="2C2D0D46" w:rsidR="00050430" w:rsidRPr="00E475F6" w:rsidRDefault="00050430" w:rsidP="001021D4">
      <w:pPr>
        <w:rPr>
          <w:rStyle w:val="blackclass1"/>
          <w:rFonts w:cs="Tahoma"/>
        </w:rPr>
      </w:pPr>
    </w:p>
    <w:p w14:paraId="3F9606E2" w14:textId="45E5A1DA" w:rsidR="008B2DFE" w:rsidRPr="00E475F6" w:rsidRDefault="008B2DFE" w:rsidP="001021D4">
      <w:pPr>
        <w:rPr>
          <w:rStyle w:val="blackclass1"/>
          <w:rFonts w:cs="Tahoma"/>
        </w:rPr>
      </w:pPr>
    </w:p>
    <w:p w14:paraId="157F0509" w14:textId="77777777" w:rsidR="008B2DFE" w:rsidRPr="00E475F6" w:rsidRDefault="008B2DFE" w:rsidP="001021D4"/>
    <w:p w14:paraId="16A72713" w14:textId="380871F3" w:rsidR="00043CBE" w:rsidRDefault="00911575" w:rsidP="003D07EA">
      <w:pPr>
        <w:pStyle w:val="Heading1"/>
        <w:numPr>
          <w:ilvl w:val="0"/>
          <w:numId w:val="1"/>
        </w:numPr>
        <w:spacing w:line="360" w:lineRule="auto"/>
        <w:jc w:val="both"/>
      </w:pPr>
      <w:bookmarkStart w:id="2" w:name="_Toc337981742"/>
      <w:r>
        <w:t>Research</w:t>
      </w:r>
      <w:bookmarkEnd w:id="2"/>
    </w:p>
    <w:p w14:paraId="0A0F65DA" w14:textId="5EE650F5" w:rsidR="007F37CD" w:rsidRDefault="007F37CD" w:rsidP="000C2536">
      <w:pPr>
        <w:pStyle w:val="Heading2"/>
        <w:numPr>
          <w:ilvl w:val="1"/>
          <w:numId w:val="1"/>
        </w:numPr>
        <w:ind w:left="567" w:hanging="567"/>
      </w:pPr>
      <w:bookmarkStart w:id="3" w:name="_Toc337981743"/>
      <w:r>
        <w:t>Background Research</w:t>
      </w:r>
      <w:bookmarkEnd w:id="3"/>
    </w:p>
    <w:p w14:paraId="44BCB3CD" w14:textId="45FDF797" w:rsidR="00C2321D" w:rsidRPr="00E475F6" w:rsidRDefault="00C2321D" w:rsidP="00C2321D"/>
    <w:p w14:paraId="3B1032FF" w14:textId="2956072C" w:rsidR="003F74A9" w:rsidRPr="00E475F6" w:rsidRDefault="003F74A9" w:rsidP="00C2321D"/>
    <w:p w14:paraId="645DE080" w14:textId="6DAB2DA7" w:rsidR="005B0951" w:rsidRDefault="005B0951" w:rsidP="005B0951">
      <w:pPr>
        <w:pStyle w:val="Heading2"/>
      </w:pPr>
      <w:r>
        <w:t>Learning a foreign language</w:t>
      </w:r>
    </w:p>
    <w:p w14:paraId="5B0350F5" w14:textId="77777777" w:rsidR="005B0951" w:rsidRPr="00E475F6" w:rsidRDefault="005B0951" w:rsidP="005B0951"/>
    <w:p w14:paraId="26A3E68F" w14:textId="5CBBA347" w:rsidR="00BA328A" w:rsidRPr="00E475F6" w:rsidRDefault="00BA328A" w:rsidP="00BA328A">
      <w:r w:rsidRPr="00E475F6">
        <w:t xml:space="preserve">Learning a foreign language can be an arduous and intimidating process; </w:t>
      </w:r>
      <w:r w:rsidR="003C4415" w:rsidRPr="00E475F6">
        <w:t>however</w:t>
      </w:r>
      <w:r w:rsidRPr="00E475F6">
        <w:t>, the benefits of it, are far more significant than the effort made by the brain to acquire it.</w:t>
      </w:r>
    </w:p>
    <w:p w14:paraId="78D0C91F" w14:textId="7056E944" w:rsidR="00BA328A" w:rsidRPr="00E475F6" w:rsidRDefault="00BA328A" w:rsidP="00BA328A">
      <w:r w:rsidRPr="00E475F6">
        <w:t xml:space="preserve">Think of it as working out in the gym, bicep curls, leg press, among others exercises, they all </w:t>
      </w:r>
      <w:r w:rsidRPr="00E475F6">
        <w:rPr>
          <w:noProof/>
        </w:rPr>
        <w:t>aid on</w:t>
      </w:r>
      <w:r w:rsidRPr="00E475F6">
        <w:t xml:space="preserve"> </w:t>
      </w:r>
      <w:r w:rsidR="006F4E24" w:rsidRPr="00E475F6">
        <w:t>muscle growth</w:t>
      </w:r>
      <w:r w:rsidRPr="00E475F6">
        <w:t xml:space="preserve">, </w:t>
      </w:r>
      <w:r w:rsidR="00B904B9" w:rsidRPr="00E475F6">
        <w:t xml:space="preserve">with practice and repetition, </w:t>
      </w:r>
      <w:r w:rsidR="00AD3CE0" w:rsidRPr="00E475F6">
        <w:t xml:space="preserve">the </w:t>
      </w:r>
      <w:r w:rsidR="00AD3CE0" w:rsidRPr="00E475F6">
        <w:rPr>
          <w:noProof/>
        </w:rPr>
        <w:t>practitioner</w:t>
      </w:r>
      <w:r w:rsidR="00B904B9" w:rsidRPr="00E475F6">
        <w:t xml:space="preserve"> will get stronger and agile. </w:t>
      </w:r>
      <w:r w:rsidR="003C4415" w:rsidRPr="00E475F6">
        <w:t>The</w:t>
      </w:r>
      <w:r w:rsidRPr="00E475F6">
        <w:t xml:space="preserve"> same occurs in </w:t>
      </w:r>
      <w:r w:rsidR="006F4E24" w:rsidRPr="00E475F6">
        <w:rPr>
          <w:noProof/>
        </w:rPr>
        <w:t>our</w:t>
      </w:r>
      <w:r w:rsidRPr="00E475F6">
        <w:t xml:space="preserve"> brain when learning a language, it is, in fact, an excellent mental exercise to enhance </w:t>
      </w:r>
      <w:r w:rsidR="006F4E24" w:rsidRPr="00E475F6">
        <w:rPr>
          <w:noProof/>
        </w:rPr>
        <w:t>our</w:t>
      </w:r>
      <w:r w:rsidRPr="00E475F6">
        <w:t xml:space="preserve"> cognitive skills and increase intelligence.</w:t>
      </w:r>
    </w:p>
    <w:p w14:paraId="7CC0ADE8" w14:textId="77777777" w:rsidR="00BA328A" w:rsidRPr="00E475F6" w:rsidRDefault="00BA328A" w:rsidP="00BA328A"/>
    <w:p w14:paraId="06DCA308" w14:textId="77777777" w:rsidR="00BA328A" w:rsidRPr="00E475F6" w:rsidRDefault="00BA328A" w:rsidP="00BA328A">
      <w:r w:rsidRPr="00E475F6">
        <w:t>Many years ago, experts thought that raising bilingual kids was believed to hinder their development and lower their IQ; however, further studies conducted by Peal, Elizabeth Lambert, Wallace E in 1962proved the contrary. They have discovered that being bilingual does not hinder the overall development, the opposite occurs.</w:t>
      </w:r>
    </w:p>
    <w:p w14:paraId="59672639" w14:textId="0EBC7B52" w:rsidR="00BA328A" w:rsidRPr="00E475F6" w:rsidRDefault="00BA328A" w:rsidP="00BA328A">
      <w:r w:rsidRPr="00E475F6">
        <w:t>They learned that bilinguals performed better than monolinguals in 15 verbal and nonverbal tests.</w:t>
      </w:r>
      <w:r w:rsidR="006C4E5B" w:rsidRPr="00E475F6">
        <w:rPr>
          <w:rStyle w:val="EndnoteReference"/>
        </w:rPr>
        <w:endnoteReference w:id="1"/>
      </w:r>
    </w:p>
    <w:p w14:paraId="65323B03" w14:textId="77777777" w:rsidR="00BA328A" w:rsidRPr="00E475F6" w:rsidRDefault="00BA328A" w:rsidP="00BA328A"/>
    <w:p w14:paraId="530EC7EB" w14:textId="048C310C" w:rsidR="00BA328A" w:rsidRPr="00E475F6" w:rsidRDefault="00BA328A" w:rsidP="00BA328A">
      <w:r w:rsidRPr="00E475F6">
        <w:t xml:space="preserve">Studies conducted by Thomas H. Bak </w:t>
      </w:r>
      <w:r w:rsidRPr="00E475F6">
        <w:rPr>
          <w:noProof/>
        </w:rPr>
        <w:t>MD,</w:t>
      </w:r>
      <w:r w:rsidR="006C4E5B" w:rsidRPr="00E475F6">
        <w:rPr>
          <w:noProof/>
        </w:rPr>
        <w:t xml:space="preserve"> </w:t>
      </w:r>
      <w:r w:rsidRPr="00E475F6">
        <w:rPr>
          <w:noProof/>
        </w:rPr>
        <w:t>Jack</w:t>
      </w:r>
      <w:r w:rsidRPr="00E475F6">
        <w:t xml:space="preserve"> J. Nissan </w:t>
      </w:r>
      <w:r w:rsidRPr="00E475F6">
        <w:rPr>
          <w:noProof/>
        </w:rPr>
        <w:t>Ph</w:t>
      </w:r>
      <w:r w:rsidR="003C4415" w:rsidRPr="00E475F6">
        <w:rPr>
          <w:noProof/>
        </w:rPr>
        <w:t>.D.</w:t>
      </w:r>
      <w:r w:rsidRPr="00E475F6">
        <w:rPr>
          <w:noProof/>
        </w:rPr>
        <w:t>,</w:t>
      </w:r>
      <w:r w:rsidR="006C4E5B" w:rsidRPr="00E475F6">
        <w:rPr>
          <w:noProof/>
        </w:rPr>
        <w:t xml:space="preserve"> </w:t>
      </w:r>
      <w:r w:rsidRPr="00E475F6">
        <w:rPr>
          <w:noProof/>
        </w:rPr>
        <w:t>Michael</w:t>
      </w:r>
      <w:r w:rsidR="006C4E5B" w:rsidRPr="00E475F6">
        <w:rPr>
          <w:noProof/>
        </w:rPr>
        <w:t xml:space="preserve">, </w:t>
      </w:r>
      <w:r w:rsidRPr="00E475F6">
        <w:t xml:space="preserve"> M. Allerhand </w:t>
      </w:r>
      <w:r w:rsidRPr="00E475F6">
        <w:rPr>
          <w:noProof/>
        </w:rPr>
        <w:t>Ph</w:t>
      </w:r>
      <w:r w:rsidR="003C4415" w:rsidRPr="00E475F6">
        <w:rPr>
          <w:noProof/>
        </w:rPr>
        <w:t>.D. and</w:t>
      </w:r>
      <w:r w:rsidR="006C4E5B" w:rsidRPr="00E475F6">
        <w:rPr>
          <w:noProof/>
        </w:rPr>
        <w:t xml:space="preserve"> </w:t>
      </w:r>
      <w:r w:rsidRPr="00E475F6">
        <w:rPr>
          <w:noProof/>
        </w:rPr>
        <w:t>Ian</w:t>
      </w:r>
      <w:r w:rsidRPr="00E475F6">
        <w:t xml:space="preserve"> J. Deary proved that speaking more than one language had significantly improved cognitive skills and can also slow down brain aging.</w:t>
      </w:r>
      <w:r w:rsidR="006C4E5B" w:rsidRPr="00E475F6">
        <w:rPr>
          <w:rStyle w:val="EndnoteReference"/>
        </w:rPr>
        <w:endnoteReference w:id="2"/>
      </w:r>
    </w:p>
    <w:p w14:paraId="79185670" w14:textId="77777777" w:rsidR="00BA328A" w:rsidRPr="00E475F6" w:rsidRDefault="00BA328A" w:rsidP="00BA328A"/>
    <w:p w14:paraId="35B8FF40" w14:textId="26DA7AF9" w:rsidR="00BA328A" w:rsidRPr="00E475F6" w:rsidRDefault="00BA328A" w:rsidP="00BA328A">
      <w:r w:rsidRPr="00E475F6">
        <w:t>People who speak more than one language are more likely to perform better at math</w:t>
      </w:r>
      <w:r w:rsidR="003C4415" w:rsidRPr="00E475F6">
        <w:t>,</w:t>
      </w:r>
      <w:r w:rsidRPr="00E475F6">
        <w:t xml:space="preserve"> vocabulary and reading exams, </w:t>
      </w:r>
    </w:p>
    <w:p w14:paraId="658FB128" w14:textId="747E3B1A" w:rsidR="00C2321D" w:rsidRPr="00E475F6" w:rsidRDefault="00BA328A" w:rsidP="00BA328A">
      <w:r w:rsidRPr="00E475F6">
        <w:t xml:space="preserve">They have better </w:t>
      </w:r>
      <w:r w:rsidRPr="00E475F6">
        <w:rPr>
          <w:noProof/>
        </w:rPr>
        <w:t>decision</w:t>
      </w:r>
      <w:r w:rsidR="00AD3CE0" w:rsidRPr="00E475F6">
        <w:rPr>
          <w:noProof/>
        </w:rPr>
        <w:t>-</w:t>
      </w:r>
      <w:r w:rsidRPr="00E475F6">
        <w:rPr>
          <w:noProof/>
        </w:rPr>
        <w:t>making</w:t>
      </w:r>
      <w:r w:rsidR="00B904B9" w:rsidRPr="00E475F6">
        <w:t xml:space="preserve"> skills</w:t>
      </w:r>
      <w:r w:rsidRPr="00E475F6">
        <w:t>, creativity, focus, better at memorization skills among others.</w:t>
      </w:r>
      <w:r w:rsidR="006C4E5B" w:rsidRPr="00E475F6">
        <w:rPr>
          <w:rStyle w:val="EndnoteReference"/>
        </w:rPr>
        <w:endnoteReference w:id="3"/>
      </w:r>
    </w:p>
    <w:p w14:paraId="4C45C065" w14:textId="4FB33298" w:rsidR="005B0951" w:rsidRPr="00E475F6" w:rsidRDefault="005B0951" w:rsidP="00BA328A"/>
    <w:p w14:paraId="60AAC984" w14:textId="199E6EAA" w:rsidR="005B0951" w:rsidRDefault="005B0951" w:rsidP="005B0951">
      <w:pPr>
        <w:pStyle w:val="Heading2"/>
      </w:pPr>
    </w:p>
    <w:p w14:paraId="6E08349D" w14:textId="608AA400" w:rsidR="00082396" w:rsidRPr="00E475F6" w:rsidRDefault="00082396" w:rsidP="00082396"/>
    <w:p w14:paraId="41C27A94" w14:textId="008CA3F5" w:rsidR="00082396" w:rsidRPr="00E475F6" w:rsidRDefault="00082396" w:rsidP="00082396"/>
    <w:p w14:paraId="2E7A8C20" w14:textId="109D34D2" w:rsidR="00082396" w:rsidRPr="00E475F6" w:rsidRDefault="00082396" w:rsidP="00082396"/>
    <w:p w14:paraId="7A000C77" w14:textId="77777777" w:rsidR="00607140" w:rsidRPr="00E475F6" w:rsidRDefault="00607140" w:rsidP="00082396"/>
    <w:p w14:paraId="608AD129" w14:textId="77777777" w:rsidR="005B0951" w:rsidRDefault="005B0951" w:rsidP="005B0951">
      <w:pPr>
        <w:pStyle w:val="Heading2"/>
      </w:pPr>
      <w:r>
        <w:lastRenderedPageBreak/>
        <w:t>English as a second language</w:t>
      </w:r>
    </w:p>
    <w:p w14:paraId="48870176" w14:textId="77777777" w:rsidR="005B0951" w:rsidRPr="00E475F6" w:rsidRDefault="005B0951" w:rsidP="005B0951"/>
    <w:p w14:paraId="7E4FF776" w14:textId="0D554B1E" w:rsidR="005B0951" w:rsidRPr="00E475F6" w:rsidRDefault="005B0951" w:rsidP="005B0951">
      <w:r w:rsidRPr="00E475F6">
        <w:t xml:space="preserve">English </w:t>
      </w:r>
      <w:r w:rsidRPr="00D44C0A">
        <w:rPr>
          <w:noProof/>
        </w:rPr>
        <w:t>is recognized</w:t>
      </w:r>
      <w:r w:rsidRPr="00E475F6">
        <w:t xml:space="preserve"> as the lingua franca of business and academia.</w:t>
      </w:r>
      <w:r w:rsidRPr="00E475F6">
        <w:rPr>
          <w:rStyle w:val="EndnoteReference"/>
        </w:rPr>
        <w:endnoteReference w:id="4"/>
      </w:r>
    </w:p>
    <w:p w14:paraId="5CD563C6" w14:textId="7C9E86FC" w:rsidR="005B0951" w:rsidRPr="00E475F6" w:rsidRDefault="005B0951" w:rsidP="005B0951">
      <w:r w:rsidRPr="00E475F6">
        <w:t>85% of multinationals use English as their official language.</w:t>
      </w:r>
      <w:r w:rsidRPr="00E475F6">
        <w:rPr>
          <w:rStyle w:val="EndnoteReference"/>
        </w:rPr>
        <w:endnoteReference w:id="5"/>
      </w:r>
    </w:p>
    <w:p w14:paraId="01619127" w14:textId="083F0737" w:rsidR="005B0951" w:rsidRPr="00E475F6" w:rsidRDefault="005B0951" w:rsidP="005B0951">
      <w:r w:rsidRPr="00E475F6">
        <w:t xml:space="preserve">It is the third most spoken and </w:t>
      </w:r>
      <w:r w:rsidRPr="00D44C0A">
        <w:rPr>
          <w:noProof/>
        </w:rPr>
        <w:t>is considered</w:t>
      </w:r>
      <w:r w:rsidRPr="00E475F6">
        <w:t xml:space="preserve"> as the most influential language in the </w:t>
      </w:r>
      <w:r w:rsidRPr="00E475F6">
        <w:rPr>
          <w:noProof/>
        </w:rPr>
        <w:t>world.</w:t>
      </w:r>
      <w:r w:rsidR="00861F63" w:rsidRPr="00E475F6">
        <w:rPr>
          <w:rStyle w:val="EndnoteReference"/>
          <w:noProof/>
        </w:rPr>
        <w:endnoteReference w:id="6"/>
      </w:r>
      <w:r w:rsidR="00861F63" w:rsidRPr="00E475F6">
        <w:t xml:space="preserve"> </w:t>
      </w:r>
      <w:r w:rsidR="00861F63" w:rsidRPr="00E475F6">
        <w:rPr>
          <w:noProof/>
        </w:rPr>
        <w:t xml:space="preserve">It is </w:t>
      </w:r>
      <w:r w:rsidR="003E4CDC" w:rsidRPr="00E475F6">
        <w:rPr>
          <w:noProof/>
        </w:rPr>
        <w:t>the most studied language</w:t>
      </w:r>
      <w:r w:rsidR="00861F63" w:rsidRPr="00E475F6">
        <w:rPr>
          <w:noProof/>
        </w:rPr>
        <w:t xml:space="preserve"> world</w:t>
      </w:r>
      <w:r w:rsidR="003E4CDC" w:rsidRPr="00E475F6">
        <w:rPr>
          <w:noProof/>
        </w:rPr>
        <w:t>wide</w:t>
      </w:r>
      <w:r w:rsidR="00861F63" w:rsidRPr="00E475F6">
        <w:t>.</w:t>
      </w:r>
      <w:r w:rsidR="00861F63" w:rsidRPr="00E475F6">
        <w:rPr>
          <w:rStyle w:val="EndnoteReference"/>
        </w:rPr>
        <w:endnoteReference w:id="7"/>
      </w:r>
    </w:p>
    <w:p w14:paraId="7F4876CF" w14:textId="292BBC2B" w:rsidR="005B0951" w:rsidRPr="00E475F6" w:rsidRDefault="005B0951" w:rsidP="005B0951">
      <w:r w:rsidRPr="00E475F6">
        <w:t xml:space="preserve">The use of English has been growing </w:t>
      </w:r>
      <w:r w:rsidRPr="00E475F6">
        <w:rPr>
          <w:noProof/>
        </w:rPr>
        <w:t>substantially; It</w:t>
      </w:r>
      <w:r w:rsidRPr="00E475F6">
        <w:t xml:space="preserve"> </w:t>
      </w:r>
      <w:r w:rsidRPr="00D44C0A">
        <w:rPr>
          <w:noProof/>
        </w:rPr>
        <w:t>is used</w:t>
      </w:r>
      <w:r w:rsidRPr="00E475F6">
        <w:t xml:space="preserve"> as the </w:t>
      </w:r>
      <w:r w:rsidR="00467B5A" w:rsidRPr="00E475F6">
        <w:rPr>
          <w:noProof/>
        </w:rPr>
        <w:t>primary</w:t>
      </w:r>
      <w:r w:rsidR="00861F63" w:rsidRPr="00E475F6">
        <w:t xml:space="preserve"> language for </w:t>
      </w:r>
      <w:r w:rsidR="00861F63" w:rsidRPr="00E475F6">
        <w:rPr>
          <w:noProof/>
        </w:rPr>
        <w:t>E-Commerce.</w:t>
      </w:r>
      <w:r w:rsidR="003E4CDC" w:rsidRPr="00E475F6">
        <w:rPr>
          <w:rStyle w:val="EndnoteReference"/>
          <w:noProof/>
        </w:rPr>
        <w:endnoteReference w:id="8"/>
      </w:r>
      <w:r w:rsidR="00861F63" w:rsidRPr="00E475F6">
        <w:t xml:space="preserve"> </w:t>
      </w:r>
    </w:p>
    <w:p w14:paraId="1A02D61B" w14:textId="2AF9AED2" w:rsidR="005B0951" w:rsidRPr="00E475F6" w:rsidRDefault="005B0951" w:rsidP="005B0951">
      <w:pPr>
        <w:rPr>
          <w:noProof/>
        </w:rPr>
      </w:pPr>
      <w:r w:rsidRPr="00E475F6">
        <w:t>According to Babell, 1.5 billion people speak English, only 3</w:t>
      </w:r>
      <w:r w:rsidR="00861F63" w:rsidRPr="00E475F6">
        <w:rPr>
          <w:noProof/>
        </w:rPr>
        <w:t>60 million are native speakers</w:t>
      </w:r>
      <w:r w:rsidR="00861F63" w:rsidRPr="00E475F6">
        <w:rPr>
          <w:rStyle w:val="EndnoteReference"/>
          <w:noProof/>
        </w:rPr>
        <w:endnoteReference w:id="9"/>
      </w:r>
      <w:r w:rsidRPr="00E475F6">
        <w:rPr>
          <w:noProof/>
        </w:rPr>
        <w:t>.</w:t>
      </w:r>
    </w:p>
    <w:p w14:paraId="47B46A15" w14:textId="77777777" w:rsidR="00CD3F6E" w:rsidRPr="00E475F6" w:rsidRDefault="00CD3F6E" w:rsidP="005B0951"/>
    <w:p w14:paraId="21F1C9BB" w14:textId="500BAC1E" w:rsidR="005B0951" w:rsidRPr="00E475F6" w:rsidRDefault="005B0951" w:rsidP="005B0951">
      <w:r w:rsidRPr="00E475F6">
        <w:t xml:space="preserve">It is clear that speaking English is very beneficial for having a career advantage. Job opportunities will rise, international communication can be improved, and exploring the world can become </w:t>
      </w:r>
      <w:r w:rsidR="00861F63" w:rsidRPr="00E475F6">
        <w:t xml:space="preserve">more </w:t>
      </w:r>
      <w:r w:rsidR="00861F63" w:rsidRPr="00E475F6">
        <w:rPr>
          <w:noProof/>
        </w:rPr>
        <w:t>convenient</w:t>
      </w:r>
      <w:r w:rsidRPr="00E475F6">
        <w:t>.</w:t>
      </w:r>
    </w:p>
    <w:p w14:paraId="6AD6CD64" w14:textId="77777777" w:rsidR="005C3024" w:rsidRPr="00E475F6" w:rsidRDefault="005C3024" w:rsidP="005B0951"/>
    <w:p w14:paraId="7242AE2D" w14:textId="72C8DF20" w:rsidR="007D39B3" w:rsidRPr="00E475F6" w:rsidRDefault="007D39B3" w:rsidP="005B0951">
      <w:pPr>
        <w:rPr>
          <w:noProof/>
        </w:rPr>
      </w:pPr>
      <w:r w:rsidRPr="00E475F6">
        <w:t xml:space="preserve">There are many </w:t>
      </w:r>
      <w:r w:rsidRPr="00E475F6">
        <w:rPr>
          <w:noProof/>
        </w:rPr>
        <w:t>ways one can learn English, watching tv shows, listening to podcasts, reading a book, starting a conversation with a native speaker, among others. The key is to find a way where one can be thoroughly immersed</w:t>
      </w:r>
      <w:r w:rsidR="00E41692" w:rsidRPr="00E475F6">
        <w:rPr>
          <w:noProof/>
        </w:rPr>
        <w:t xml:space="preserve"> in the learning process</w:t>
      </w:r>
      <w:r w:rsidRPr="00E475F6">
        <w:rPr>
          <w:noProof/>
        </w:rPr>
        <w:t>, away from distractions and having fun</w:t>
      </w:r>
      <w:r w:rsidR="00E41692" w:rsidRPr="00E475F6">
        <w:rPr>
          <w:noProof/>
        </w:rPr>
        <w:t xml:space="preserve"> to be effective</w:t>
      </w:r>
      <w:r w:rsidRPr="00E475F6">
        <w:rPr>
          <w:noProof/>
        </w:rPr>
        <w:t>.</w:t>
      </w:r>
    </w:p>
    <w:p w14:paraId="6F071BF0" w14:textId="77777777" w:rsidR="00CD3F6E" w:rsidRPr="00E475F6" w:rsidRDefault="00CD3F6E" w:rsidP="005B0951">
      <w:pPr>
        <w:rPr>
          <w:noProof/>
        </w:rPr>
      </w:pPr>
    </w:p>
    <w:p w14:paraId="1CF6D3EE" w14:textId="00954409" w:rsidR="00CD3F6E" w:rsidRPr="00E475F6" w:rsidRDefault="00CD3F6E" w:rsidP="005B0951">
      <w:pPr>
        <w:rPr>
          <w:noProof/>
        </w:rPr>
      </w:pPr>
      <w:r w:rsidRPr="00E475F6">
        <w:rPr>
          <w:noProof/>
        </w:rPr>
        <w:t xml:space="preserve">The level of comfort dictates how well information is transmitted and stored in the brain. Students who </w:t>
      </w:r>
      <w:r w:rsidRPr="00D44C0A">
        <w:rPr>
          <w:noProof/>
        </w:rPr>
        <w:t>are immersed</w:t>
      </w:r>
      <w:r w:rsidRPr="00E475F6">
        <w:rPr>
          <w:noProof/>
        </w:rPr>
        <w:t xml:space="preserve"> and </w:t>
      </w:r>
      <w:r w:rsidR="003E4CDC" w:rsidRPr="00E475F6">
        <w:rPr>
          <w:noProof/>
        </w:rPr>
        <w:t xml:space="preserve">motivated tend to learn faster; </w:t>
      </w:r>
      <w:r w:rsidRPr="00E475F6">
        <w:rPr>
          <w:noProof/>
        </w:rPr>
        <w:t>information is transmitted with ease through the affective filter in the amygdala, resulting in higher level of cognition and decrease the learning curve.</w:t>
      </w:r>
      <w:r w:rsidRPr="00E475F6">
        <w:rPr>
          <w:rStyle w:val="EndnoteReference"/>
          <w:noProof/>
        </w:rPr>
        <w:endnoteReference w:id="10"/>
      </w:r>
    </w:p>
    <w:p w14:paraId="01EC0190" w14:textId="77777777" w:rsidR="00490D7B" w:rsidRPr="00E475F6" w:rsidRDefault="00490D7B" w:rsidP="005B0951">
      <w:pPr>
        <w:rPr>
          <w:noProof/>
        </w:rPr>
      </w:pPr>
    </w:p>
    <w:p w14:paraId="47EA4A21" w14:textId="13E19A24" w:rsidR="00490D7B" w:rsidRPr="00E475F6" w:rsidRDefault="00CD3F6E" w:rsidP="005B0951">
      <w:pPr>
        <w:rPr>
          <w:noProof/>
        </w:rPr>
      </w:pPr>
      <w:r w:rsidRPr="00E475F6">
        <w:rPr>
          <w:noProof/>
        </w:rPr>
        <w:t xml:space="preserve">Stress can gradually increase </w:t>
      </w:r>
      <w:r w:rsidR="00490D7B" w:rsidRPr="00E475F6">
        <w:rPr>
          <w:noProof/>
        </w:rPr>
        <w:t xml:space="preserve">when students are not being motivated and enjoying the subject </w:t>
      </w:r>
      <w:r w:rsidR="00490D7B" w:rsidRPr="00D44C0A">
        <w:rPr>
          <w:noProof/>
        </w:rPr>
        <w:t>being taught</w:t>
      </w:r>
      <w:r w:rsidR="00490D7B" w:rsidRPr="00E475F6">
        <w:rPr>
          <w:noProof/>
        </w:rPr>
        <w:t xml:space="preserve"> due to lack of energy and dynamic</w:t>
      </w:r>
      <w:r w:rsidR="003E4CDC" w:rsidRPr="00E475F6">
        <w:rPr>
          <w:noProof/>
        </w:rPr>
        <w:t>.</w:t>
      </w:r>
    </w:p>
    <w:p w14:paraId="76B47E58" w14:textId="77777777" w:rsidR="005C3024" w:rsidRPr="00E475F6" w:rsidRDefault="005C3024" w:rsidP="005B0951">
      <w:pPr>
        <w:rPr>
          <w:noProof/>
        </w:rPr>
      </w:pPr>
    </w:p>
    <w:p w14:paraId="5971800A" w14:textId="77777777" w:rsidR="005C3024" w:rsidRPr="00E475F6" w:rsidRDefault="00490D7B" w:rsidP="005B0951">
      <w:pPr>
        <w:rPr>
          <w:noProof/>
        </w:rPr>
      </w:pPr>
      <w:r w:rsidRPr="00E475F6">
        <w:rPr>
          <w:noProof/>
        </w:rPr>
        <w:t>Cognitive Psychology studies have discovered that stress, lack of motivation, anxiety, boredom, and confusion can hinder students from learning.</w:t>
      </w:r>
    </w:p>
    <w:p w14:paraId="57E1CAA1" w14:textId="654B788E" w:rsidR="00467B5A" w:rsidRPr="00E475F6" w:rsidRDefault="005C3024" w:rsidP="005B0951">
      <w:pPr>
        <w:rPr>
          <w:noProof/>
        </w:rPr>
      </w:pPr>
      <w:r w:rsidRPr="00E475F6">
        <w:rPr>
          <w:noProof/>
        </w:rPr>
        <w:t xml:space="preserve">In stressful conditions, information </w:t>
      </w:r>
      <w:r w:rsidRPr="00D44C0A">
        <w:rPr>
          <w:noProof/>
        </w:rPr>
        <w:t>is blocked</w:t>
      </w:r>
      <w:r w:rsidRPr="00E475F6">
        <w:rPr>
          <w:noProof/>
        </w:rPr>
        <w:t xml:space="preserve"> from accessing the brain's areas of higher cognitive memory consolidation and storage, which can </w:t>
      </w:r>
      <w:r w:rsidR="00CA02A5" w:rsidRPr="00E475F6">
        <w:rPr>
          <w:noProof/>
        </w:rPr>
        <w:t>prevent</w:t>
      </w:r>
      <w:r w:rsidRPr="00E475F6">
        <w:rPr>
          <w:noProof/>
        </w:rPr>
        <w:t xml:space="preserve"> the learning process.</w:t>
      </w:r>
      <w:r w:rsidR="00490D7B" w:rsidRPr="00E475F6">
        <w:rPr>
          <w:rStyle w:val="EndnoteReference"/>
          <w:noProof/>
        </w:rPr>
        <w:endnoteReference w:id="11"/>
      </w:r>
    </w:p>
    <w:p w14:paraId="6B981C8F" w14:textId="5FE51239" w:rsidR="00C27A3D" w:rsidRPr="00E475F6" w:rsidRDefault="00CA02A5" w:rsidP="005B0951">
      <w:pPr>
        <w:rPr>
          <w:noProof/>
        </w:rPr>
      </w:pPr>
      <w:r w:rsidRPr="00E475F6">
        <w:rPr>
          <w:noProof/>
        </w:rPr>
        <w:t xml:space="preserve">A gamified approach can be </w:t>
      </w:r>
      <w:r w:rsidR="003E4CDC" w:rsidRPr="00E475F6">
        <w:rPr>
          <w:noProof/>
        </w:rPr>
        <w:t>used</w:t>
      </w:r>
      <w:r w:rsidRPr="00E475F6">
        <w:rPr>
          <w:noProof/>
        </w:rPr>
        <w:t xml:space="preserve"> </w:t>
      </w:r>
      <w:r w:rsidR="008A7304" w:rsidRPr="00E475F6">
        <w:rPr>
          <w:noProof/>
        </w:rPr>
        <w:t>to aid the learning process.</w:t>
      </w:r>
    </w:p>
    <w:p w14:paraId="7CCB1B3A" w14:textId="535CDAED" w:rsidR="003E4CDC" w:rsidRPr="00E475F6" w:rsidRDefault="003E4CDC" w:rsidP="005B0951">
      <w:pPr>
        <w:rPr>
          <w:noProof/>
        </w:rPr>
      </w:pPr>
    </w:p>
    <w:p w14:paraId="2C479C60" w14:textId="25642D55" w:rsidR="003E4CDC" w:rsidRPr="00E475F6" w:rsidRDefault="003E4CDC" w:rsidP="005B0951">
      <w:pPr>
        <w:rPr>
          <w:noProof/>
        </w:rPr>
      </w:pPr>
    </w:p>
    <w:p w14:paraId="0F2BCCF4" w14:textId="51CD336A" w:rsidR="003E4CDC" w:rsidRPr="00E475F6" w:rsidRDefault="003E4CDC" w:rsidP="005B0951">
      <w:pPr>
        <w:rPr>
          <w:noProof/>
        </w:rPr>
      </w:pPr>
    </w:p>
    <w:p w14:paraId="483A473E" w14:textId="30ED0FE5" w:rsidR="00D9458D" w:rsidRPr="00E475F6" w:rsidRDefault="00D9458D" w:rsidP="005B0951">
      <w:pPr>
        <w:rPr>
          <w:noProof/>
        </w:rPr>
      </w:pPr>
    </w:p>
    <w:p w14:paraId="1187A155" w14:textId="4528E5F7" w:rsidR="00D9458D" w:rsidRPr="00E475F6" w:rsidRDefault="00D9458D" w:rsidP="005B0951">
      <w:pPr>
        <w:rPr>
          <w:noProof/>
        </w:rPr>
      </w:pPr>
    </w:p>
    <w:p w14:paraId="4D0B1935" w14:textId="5F0ED74F" w:rsidR="00D9458D" w:rsidRPr="00E475F6" w:rsidRDefault="00D9458D" w:rsidP="005B0951">
      <w:pPr>
        <w:rPr>
          <w:noProof/>
        </w:rPr>
      </w:pPr>
    </w:p>
    <w:p w14:paraId="5766EC81" w14:textId="14E0B34F" w:rsidR="00770F78" w:rsidRPr="00E475F6" w:rsidRDefault="00770F78" w:rsidP="005B0951">
      <w:pPr>
        <w:rPr>
          <w:noProof/>
        </w:rPr>
      </w:pPr>
    </w:p>
    <w:p w14:paraId="0B4B8FE8" w14:textId="220256C3" w:rsidR="00770F78" w:rsidRPr="00E475F6" w:rsidRDefault="00770F78" w:rsidP="005B0951">
      <w:pPr>
        <w:rPr>
          <w:noProof/>
        </w:rPr>
      </w:pPr>
    </w:p>
    <w:p w14:paraId="4EC72F43" w14:textId="3026A3DE" w:rsidR="00467B5A" w:rsidRPr="00E475F6" w:rsidRDefault="00467B5A" w:rsidP="005B0951">
      <w:pPr>
        <w:rPr>
          <w:noProof/>
        </w:rPr>
      </w:pPr>
    </w:p>
    <w:p w14:paraId="5569484D" w14:textId="6C1F045D" w:rsidR="00467B5A" w:rsidRPr="00E475F6" w:rsidRDefault="00467B5A" w:rsidP="005B0951">
      <w:pPr>
        <w:rPr>
          <w:noProof/>
        </w:rPr>
      </w:pPr>
    </w:p>
    <w:p w14:paraId="7CF75B84" w14:textId="45BA2FD6" w:rsidR="00467B5A" w:rsidRPr="00E475F6" w:rsidRDefault="00467B5A" w:rsidP="005B0951">
      <w:pPr>
        <w:rPr>
          <w:noProof/>
        </w:rPr>
      </w:pPr>
    </w:p>
    <w:p w14:paraId="12C9F8E4" w14:textId="77777777" w:rsidR="00467B5A" w:rsidRPr="00E475F6" w:rsidRDefault="00467B5A" w:rsidP="005B0951">
      <w:pPr>
        <w:rPr>
          <w:noProof/>
        </w:rPr>
      </w:pPr>
    </w:p>
    <w:p w14:paraId="52196FA9" w14:textId="06389A05" w:rsidR="003E4CDC" w:rsidRPr="00E475F6" w:rsidRDefault="003E4CDC" w:rsidP="005B0951">
      <w:pPr>
        <w:rPr>
          <w:noProof/>
        </w:rPr>
      </w:pPr>
    </w:p>
    <w:p w14:paraId="44795CC0" w14:textId="389210D3" w:rsidR="003E4CDC" w:rsidRPr="002F7B87" w:rsidRDefault="003E4CDC" w:rsidP="003E4CDC">
      <w:pPr>
        <w:pStyle w:val="Heading2"/>
        <w:rPr>
          <w:noProof/>
        </w:rPr>
      </w:pPr>
      <w:r w:rsidRPr="002F7B87">
        <w:rPr>
          <w:noProof/>
        </w:rPr>
        <w:lastRenderedPageBreak/>
        <w:t>Gamification</w:t>
      </w:r>
    </w:p>
    <w:p w14:paraId="4BF0408F" w14:textId="36E76E07" w:rsidR="00941F82" w:rsidRPr="00E475F6" w:rsidRDefault="00941F82" w:rsidP="00BA328A">
      <w:pPr>
        <w:rPr>
          <w:noProof/>
        </w:rPr>
      </w:pPr>
    </w:p>
    <w:p w14:paraId="6774CDD8" w14:textId="47CC995E" w:rsidR="003E4CDC" w:rsidRPr="00E475F6" w:rsidRDefault="003E4CDC" w:rsidP="00BA328A">
      <w:pPr>
        <w:rPr>
          <w:noProof/>
        </w:rPr>
      </w:pPr>
    </w:p>
    <w:p w14:paraId="22EDF964" w14:textId="3C9CE4F1" w:rsidR="003E4CDC" w:rsidRPr="00E475F6" w:rsidRDefault="002F7B87" w:rsidP="002F7B87">
      <w:r w:rsidRPr="00E475F6">
        <w:rPr>
          <w:noProof/>
        </w:rPr>
        <w:t>Gamification is the process of implementing game elements</w:t>
      </w:r>
      <w:r w:rsidRPr="00E475F6">
        <w:t xml:space="preserve"> and digital game design techniques to non-game contexts</w:t>
      </w:r>
      <w:r w:rsidRPr="00E475F6">
        <w:rPr>
          <w:rStyle w:val="EndnoteReference"/>
        </w:rPr>
        <w:endnoteReference w:id="12"/>
      </w:r>
      <w:r w:rsidR="000A5640" w:rsidRPr="00E475F6">
        <w:t xml:space="preserve">, such </w:t>
      </w:r>
      <w:r w:rsidR="000A5640" w:rsidRPr="00E475F6">
        <w:rPr>
          <w:noProof/>
        </w:rPr>
        <w:t>as</w:t>
      </w:r>
      <w:r w:rsidR="002C14F4" w:rsidRPr="00E475F6">
        <w:rPr>
          <w:noProof/>
        </w:rPr>
        <w:t xml:space="preserve"> education, </w:t>
      </w:r>
      <w:r w:rsidRPr="00E475F6">
        <w:rPr>
          <w:noProof/>
        </w:rPr>
        <w:t>business</w:t>
      </w:r>
      <w:r w:rsidR="002C14F4" w:rsidRPr="00E475F6">
        <w:rPr>
          <w:noProof/>
        </w:rPr>
        <w:t>,</w:t>
      </w:r>
      <w:r w:rsidR="000A5640" w:rsidRPr="00E475F6">
        <w:t xml:space="preserve"> and </w:t>
      </w:r>
      <w:r w:rsidR="004A5DEC" w:rsidRPr="00E475F6">
        <w:t>Healthcare</w:t>
      </w:r>
      <w:r w:rsidRPr="00E475F6">
        <w:t xml:space="preserve"> to increase motivat</w:t>
      </w:r>
      <w:r w:rsidRPr="00E475F6">
        <w:rPr>
          <w:noProof/>
        </w:rPr>
        <w:t>ion, engagement, entertainment</w:t>
      </w:r>
      <w:r w:rsidR="000A5640" w:rsidRPr="00E475F6">
        <w:rPr>
          <w:noProof/>
        </w:rPr>
        <w:t>,</w:t>
      </w:r>
      <w:r w:rsidRPr="00E475F6">
        <w:rPr>
          <w:noProof/>
        </w:rPr>
        <w:t xml:space="preserve"> and learning</w:t>
      </w:r>
      <w:r w:rsidRPr="00E475F6">
        <w:t>.</w:t>
      </w:r>
    </w:p>
    <w:p w14:paraId="3556030F" w14:textId="5FEC5547" w:rsidR="003E4CDC" w:rsidRPr="00E475F6" w:rsidRDefault="003E4CDC" w:rsidP="00BA328A"/>
    <w:p w14:paraId="1E657A3A" w14:textId="0D4B687D" w:rsidR="003E4CDC" w:rsidRPr="00E475F6" w:rsidRDefault="000A5640" w:rsidP="00BA328A">
      <w:r w:rsidRPr="00E475F6">
        <w:t>Many studies in education and learning contexts have found that gamification has mostly positive effects when used for learning.</w:t>
      </w:r>
      <w:r w:rsidRPr="00E475F6">
        <w:rPr>
          <w:rStyle w:val="EndnoteReference"/>
        </w:rPr>
        <w:endnoteReference w:id="13"/>
      </w:r>
    </w:p>
    <w:p w14:paraId="20F43BAF" w14:textId="0C4E4DC6" w:rsidR="00EF39F4" w:rsidRPr="00E475F6" w:rsidRDefault="00EF39F4" w:rsidP="00BA328A"/>
    <w:p w14:paraId="126FE507" w14:textId="0EF77CB2" w:rsidR="000A5640" w:rsidRPr="00E475F6" w:rsidRDefault="000A5640" w:rsidP="00BA328A"/>
    <w:p w14:paraId="1B9B9837" w14:textId="2E674399" w:rsidR="00456D77" w:rsidRPr="00E475F6" w:rsidRDefault="00EF39F4" w:rsidP="00456D77">
      <w:r w:rsidRPr="00E475F6">
        <w:rPr>
          <w:noProof/>
        </w:rPr>
        <w:t xml:space="preserve">One study conducted by Sze Lui, LAM 2011 stated that students </w:t>
      </w:r>
      <w:r w:rsidR="00467B5A" w:rsidRPr="00E475F6">
        <w:rPr>
          <w:noProof/>
        </w:rPr>
        <w:t>favo</w:t>
      </w:r>
      <w:r w:rsidR="00456D77" w:rsidRPr="00E475F6">
        <w:rPr>
          <w:noProof/>
        </w:rPr>
        <w:t>red</w:t>
      </w:r>
      <w:r w:rsidRPr="00E475F6">
        <w:rPr>
          <w:noProof/>
        </w:rPr>
        <w:t xml:space="preserve"> the use of gamification technologies</w:t>
      </w:r>
      <w:r w:rsidR="00015CF9" w:rsidRPr="00E475F6">
        <w:rPr>
          <w:noProof/>
        </w:rPr>
        <w:t xml:space="preserve"> when learning vocabulary</w:t>
      </w:r>
      <w:r w:rsidRPr="00E475F6">
        <w:rPr>
          <w:noProof/>
        </w:rPr>
        <w:t>, for the reason that it was more entertaining, and facilitated vocabulary retention.</w:t>
      </w:r>
      <w:r w:rsidR="00456D77" w:rsidRPr="00E475F6">
        <w:t xml:space="preserve"> Gamification improved </w:t>
      </w:r>
      <w:r w:rsidR="00467B5A" w:rsidRPr="00E475F6">
        <w:t>the attitude of students</w:t>
      </w:r>
      <w:r w:rsidR="00456D77" w:rsidRPr="00E475F6">
        <w:t xml:space="preserve"> toward </w:t>
      </w:r>
      <w:r w:rsidR="00456D77" w:rsidRPr="00E475F6">
        <w:rPr>
          <w:noProof/>
        </w:rPr>
        <w:t>learning</w:t>
      </w:r>
      <w:r w:rsidR="00456D77" w:rsidRPr="00E475F6">
        <w:t>.</w:t>
      </w:r>
      <w:r w:rsidR="00456D77" w:rsidRPr="00E475F6">
        <w:rPr>
          <w:noProof/>
        </w:rPr>
        <w:t xml:space="preserve"> </w:t>
      </w:r>
      <w:r w:rsidR="00456D77" w:rsidRPr="00E475F6">
        <w:rPr>
          <w:rStyle w:val="EndnoteReference"/>
        </w:rPr>
        <w:endnoteReference w:id="14"/>
      </w:r>
    </w:p>
    <w:p w14:paraId="47776E76" w14:textId="26FECF45" w:rsidR="00EF39F4" w:rsidRPr="00E475F6" w:rsidRDefault="00EF39F4" w:rsidP="00BA328A"/>
    <w:p w14:paraId="00D2F706" w14:textId="66A1A9C9" w:rsidR="00EF39F4" w:rsidRPr="00E475F6" w:rsidRDefault="00EF39F4" w:rsidP="00BA328A"/>
    <w:p w14:paraId="62FB82DF" w14:textId="77777777" w:rsidR="00EF39F4" w:rsidRPr="00E475F6" w:rsidRDefault="00EF39F4" w:rsidP="00BA328A"/>
    <w:p w14:paraId="5C893961" w14:textId="7D2D31FA" w:rsidR="00463123" w:rsidRPr="00E475F6" w:rsidRDefault="000A5640" w:rsidP="00463123">
      <w:r w:rsidRPr="00E475F6">
        <w:t xml:space="preserve">53 percent of technology stakeholders stated that by 2020, the use of gamification </w:t>
      </w:r>
      <w:r w:rsidRPr="00D44C0A">
        <w:rPr>
          <w:noProof/>
        </w:rPr>
        <w:t>will</w:t>
      </w:r>
      <w:r w:rsidR="00463123" w:rsidRPr="00E475F6">
        <w:t xml:space="preserve"> grow extensively, It will change the communications scene, </w:t>
      </w:r>
      <w:r w:rsidR="002C14F4" w:rsidRPr="00E475F6">
        <w:t xml:space="preserve">it </w:t>
      </w:r>
      <w:r w:rsidR="00463123" w:rsidRPr="00E475F6">
        <w:t xml:space="preserve">will </w:t>
      </w:r>
      <w:r w:rsidR="00463123" w:rsidRPr="00D44C0A">
        <w:rPr>
          <w:noProof/>
        </w:rPr>
        <w:t>be implemented</w:t>
      </w:r>
      <w:r w:rsidR="00463123" w:rsidRPr="00E475F6">
        <w:t xml:space="preserve"> in various ways for work, education, and other aspects of human life.</w:t>
      </w:r>
      <w:r w:rsidR="00463123" w:rsidRPr="00E475F6">
        <w:rPr>
          <w:rStyle w:val="EndnoteReference"/>
        </w:rPr>
        <w:endnoteReference w:id="15"/>
      </w:r>
    </w:p>
    <w:p w14:paraId="102437DF" w14:textId="0689D4C1" w:rsidR="00463123" w:rsidRPr="00E475F6" w:rsidRDefault="00463123" w:rsidP="00463123"/>
    <w:p w14:paraId="380EC0CF" w14:textId="2AF47CAA" w:rsidR="006A0093" w:rsidRPr="00E475F6" w:rsidRDefault="000F7C15" w:rsidP="008B2DFE">
      <w:r w:rsidRPr="00E475F6">
        <w:t>The global gamification market</w:t>
      </w:r>
      <w:r w:rsidR="00CE0992" w:rsidRPr="00E475F6">
        <w:t xml:space="preserve"> is expected to </w:t>
      </w:r>
      <w:r w:rsidRPr="00E475F6">
        <w:t>be worth $11.10 Billion by 2020</w:t>
      </w:r>
      <w:r w:rsidR="00CE0992" w:rsidRPr="00E475F6">
        <w:t>.</w:t>
      </w:r>
      <w:r w:rsidR="00CE0992" w:rsidRPr="00E475F6">
        <w:rPr>
          <w:rStyle w:val="EndnoteReference"/>
        </w:rPr>
        <w:endnoteReference w:id="16"/>
      </w:r>
    </w:p>
    <w:p w14:paraId="49F6601A" w14:textId="7EAEAD2E" w:rsidR="006A0093" w:rsidRPr="00E475F6" w:rsidRDefault="00CD79A5" w:rsidP="008B2DFE">
      <w:r>
        <w:pict w14:anchorId="78051F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7pt;height:168.85pt">
            <v:imagedata r:id="rId9" o:title="healthcare-gamification-market"/>
          </v:shape>
        </w:pict>
      </w:r>
    </w:p>
    <w:p w14:paraId="0E36BB12" w14:textId="3D28224E" w:rsidR="006A0093" w:rsidRPr="00E475F6" w:rsidRDefault="00467B5A" w:rsidP="00467B5A">
      <w:pPr>
        <w:ind w:left="1440" w:firstLine="720"/>
      </w:pPr>
      <w:r w:rsidRPr="00D44C0A">
        <w:rPr>
          <w:sz w:val="20"/>
        </w:rPr>
        <w:t xml:space="preserve">Figure 2: </w:t>
      </w:r>
      <w:r w:rsidR="006A0093" w:rsidRPr="00D44C0A">
        <w:rPr>
          <w:sz w:val="20"/>
        </w:rPr>
        <w:t>Global Market Insight</w:t>
      </w:r>
      <w:r w:rsidRPr="00E475F6">
        <w:rPr>
          <w:rStyle w:val="EndnoteReference"/>
        </w:rPr>
        <w:endnoteReference w:id="17"/>
      </w:r>
    </w:p>
    <w:p w14:paraId="2B5F3843" w14:textId="39D6B9A2" w:rsidR="000F7C15" w:rsidRPr="00E475F6" w:rsidRDefault="000F7C15" w:rsidP="008B2DFE"/>
    <w:p w14:paraId="7D9C57A3" w14:textId="77777777" w:rsidR="006A0093" w:rsidRPr="00E475F6" w:rsidRDefault="006A0093" w:rsidP="008B2DFE"/>
    <w:p w14:paraId="15C2AB5F" w14:textId="79A09544" w:rsidR="00CE0992" w:rsidRPr="00E475F6" w:rsidRDefault="00CE0992" w:rsidP="008B2DFE">
      <w:r w:rsidRPr="00E475F6">
        <w:t xml:space="preserve">Gamification has also become very popular in the Healthcare sector. According to Global Market Insight, Healthcare </w:t>
      </w:r>
      <w:r w:rsidRPr="00E475F6">
        <w:rPr>
          <w:noProof/>
        </w:rPr>
        <w:t>gamification</w:t>
      </w:r>
      <w:r w:rsidRPr="00E475F6">
        <w:t xml:space="preserve"> market </w:t>
      </w:r>
      <w:r w:rsidRPr="00E475F6">
        <w:rPr>
          <w:noProof/>
        </w:rPr>
        <w:t>is predicted</w:t>
      </w:r>
      <w:r w:rsidRPr="00E475F6">
        <w:t xml:space="preserve"> to have a massive </w:t>
      </w:r>
      <w:r w:rsidRPr="00E475F6">
        <w:rPr>
          <w:noProof/>
        </w:rPr>
        <w:t>growth,</w:t>
      </w:r>
      <w:r w:rsidR="00545242" w:rsidRPr="00E475F6">
        <w:rPr>
          <w:noProof/>
        </w:rPr>
        <w:t xml:space="preserve">  </w:t>
      </w:r>
      <w:r w:rsidRPr="00E475F6">
        <w:rPr>
          <w:noProof/>
        </w:rPr>
        <w:t>due</w:t>
      </w:r>
      <w:r w:rsidRPr="00E475F6">
        <w:t xml:space="preserve"> to the popularity </w:t>
      </w:r>
      <w:r w:rsidR="004A5DEC" w:rsidRPr="00E475F6">
        <w:t>of gamification, which is rising. It is expected to be worth $40 billion by 2024</w:t>
      </w:r>
      <w:r w:rsidR="00E932B5" w:rsidRPr="00E475F6">
        <w:t>.</w:t>
      </w:r>
      <w:r w:rsidR="004A5DEC" w:rsidRPr="00E475F6">
        <w:rPr>
          <w:rStyle w:val="EndnoteReference"/>
        </w:rPr>
        <w:endnoteReference w:id="18"/>
      </w:r>
    </w:p>
    <w:p w14:paraId="75DBDC1E" w14:textId="65B0746B" w:rsidR="004A5DEC" w:rsidRPr="00E475F6" w:rsidRDefault="004A5DEC" w:rsidP="008B2DFE"/>
    <w:p w14:paraId="218957AE" w14:textId="77777777" w:rsidR="004A5DEC" w:rsidRPr="00E475F6" w:rsidRDefault="004A5DEC" w:rsidP="004A5DEC">
      <w:r w:rsidRPr="00E475F6">
        <w:t xml:space="preserve">Disease prevention applications using gamification techniques </w:t>
      </w:r>
    </w:p>
    <w:p w14:paraId="4AEDC3FC" w14:textId="39F591FC" w:rsidR="00B81B67" w:rsidRPr="00E475F6" w:rsidRDefault="004A5DEC" w:rsidP="00FD4D29">
      <w:r w:rsidRPr="00E475F6">
        <w:t>are expected to increase, due to the growth of player</w:t>
      </w:r>
      <w:r w:rsidR="00385E7B" w:rsidRPr="00E475F6">
        <w:t>s</w:t>
      </w:r>
      <w:r w:rsidRPr="00E475F6">
        <w:t xml:space="preserve"> competing for fitness, supporting the development of many apps which compare performances.</w:t>
      </w:r>
      <w:r w:rsidR="00E34ED7" w:rsidRPr="00E475F6">
        <w:rPr>
          <w:rStyle w:val="EndnoteReference"/>
        </w:rPr>
        <w:t xml:space="preserve"> </w:t>
      </w:r>
      <w:r w:rsidR="00E34ED7" w:rsidRPr="00E475F6">
        <w:rPr>
          <w:rStyle w:val="EndnoteReference"/>
        </w:rPr>
        <w:endnoteReference w:id="19"/>
      </w:r>
    </w:p>
    <w:p w14:paraId="2BB441D6" w14:textId="77777777" w:rsidR="00B81B67" w:rsidRDefault="00B81B67" w:rsidP="00B81B67">
      <w:pPr>
        <w:pStyle w:val="Heading2"/>
        <w:rPr>
          <w:noProof/>
        </w:rPr>
      </w:pPr>
      <w:r>
        <w:lastRenderedPageBreak/>
        <w:t xml:space="preserve">Gamification </w:t>
      </w:r>
      <w:r w:rsidRPr="008A25E4">
        <w:rPr>
          <w:noProof/>
        </w:rPr>
        <w:t>techniques</w:t>
      </w:r>
    </w:p>
    <w:p w14:paraId="4C752B11" w14:textId="21AF6F5C" w:rsidR="00B81B67" w:rsidRPr="00E475F6" w:rsidRDefault="00B81B67" w:rsidP="00FD4D29"/>
    <w:p w14:paraId="624FEB3F" w14:textId="108EFB89" w:rsidR="00B81B67" w:rsidRPr="00E475F6" w:rsidRDefault="00B81B67" w:rsidP="00FD4D29"/>
    <w:p w14:paraId="58546539" w14:textId="4DC8E4DF" w:rsidR="00B81B67" w:rsidRPr="00E475F6" w:rsidRDefault="00B81B67" w:rsidP="00FD4D29"/>
    <w:p w14:paraId="7CB18D57" w14:textId="1D6E3FB1" w:rsidR="00EF66B6" w:rsidRPr="00E475F6" w:rsidRDefault="00EF66B6" w:rsidP="00EF66B6">
      <w:pPr>
        <w:pStyle w:val="ListParagraph"/>
        <w:numPr>
          <w:ilvl w:val="0"/>
          <w:numId w:val="10"/>
        </w:numPr>
        <w:rPr>
          <w:sz w:val="24"/>
        </w:rPr>
      </w:pPr>
      <w:r w:rsidRPr="00E475F6">
        <w:rPr>
          <w:sz w:val="24"/>
        </w:rPr>
        <w:t>Rewards</w:t>
      </w:r>
    </w:p>
    <w:p w14:paraId="2111E1E7" w14:textId="5125B75D" w:rsidR="00D322FF" w:rsidRPr="00E475F6" w:rsidRDefault="00D322FF" w:rsidP="00D322FF">
      <w:pPr>
        <w:ind w:left="720"/>
        <w:rPr>
          <w:rFonts w:eastAsiaTheme="minorHAnsi"/>
          <w:lang w:val="en-IE"/>
        </w:rPr>
      </w:pPr>
      <w:r w:rsidRPr="00E475F6">
        <w:rPr>
          <w:rFonts w:eastAsiaTheme="minorHAnsi"/>
          <w:lang w:val="en-IE"/>
        </w:rPr>
        <w:t>Rewards such as badges</w:t>
      </w:r>
      <w:r w:rsidR="00A227CF" w:rsidRPr="00E475F6">
        <w:rPr>
          <w:rFonts w:eastAsiaTheme="minorHAnsi"/>
          <w:noProof/>
          <w:lang w:val="en-IE"/>
        </w:rPr>
        <w:t>, trophies,</w:t>
      </w:r>
      <w:r w:rsidR="00A2311F" w:rsidRPr="00E475F6">
        <w:rPr>
          <w:rFonts w:eastAsiaTheme="minorHAnsi"/>
          <w:noProof/>
          <w:lang w:val="en-IE"/>
        </w:rPr>
        <w:t xml:space="preserve"> </w:t>
      </w:r>
      <w:r w:rsidR="000F01D0" w:rsidRPr="00E475F6">
        <w:rPr>
          <w:rFonts w:eastAsiaTheme="minorHAnsi"/>
          <w:noProof/>
          <w:lang w:val="en-IE"/>
        </w:rPr>
        <w:t>medals</w:t>
      </w:r>
      <w:r w:rsidR="00B540AE" w:rsidRPr="00E475F6">
        <w:rPr>
          <w:rFonts w:eastAsiaTheme="minorHAnsi"/>
          <w:lang w:val="en-IE"/>
        </w:rPr>
        <w:t>,</w:t>
      </w:r>
      <w:r w:rsidR="000F01D0" w:rsidRPr="00E475F6">
        <w:rPr>
          <w:rFonts w:eastAsiaTheme="minorHAnsi"/>
          <w:lang w:val="en-IE"/>
        </w:rPr>
        <w:t xml:space="preserve"> </w:t>
      </w:r>
      <w:r w:rsidRPr="00E475F6">
        <w:rPr>
          <w:rFonts w:eastAsiaTheme="minorHAnsi"/>
          <w:lang w:val="en-IE"/>
        </w:rPr>
        <w:t xml:space="preserve">among others </w:t>
      </w:r>
      <w:r w:rsidRPr="00D44C0A">
        <w:rPr>
          <w:rFonts w:eastAsiaTheme="minorHAnsi"/>
          <w:noProof/>
          <w:lang w:val="en-IE"/>
        </w:rPr>
        <w:t>are used</w:t>
      </w:r>
      <w:r w:rsidRPr="00E475F6">
        <w:rPr>
          <w:rFonts w:eastAsiaTheme="minorHAnsi"/>
          <w:lang w:val="en-IE"/>
        </w:rPr>
        <w:t xml:space="preserve"> by many </w:t>
      </w:r>
      <w:r w:rsidRPr="00E475F6">
        <w:rPr>
          <w:rFonts w:eastAsiaTheme="minorHAnsi"/>
          <w:noProof/>
          <w:lang w:val="en-IE"/>
        </w:rPr>
        <w:t>applications</w:t>
      </w:r>
      <w:r w:rsidRPr="00E475F6">
        <w:rPr>
          <w:rFonts w:eastAsiaTheme="minorHAnsi"/>
          <w:lang w:val="en-IE"/>
        </w:rPr>
        <w:t xml:space="preserve"> that </w:t>
      </w:r>
      <w:r w:rsidRPr="00E475F6">
        <w:rPr>
          <w:rFonts w:eastAsiaTheme="minorHAnsi"/>
          <w:noProof/>
          <w:lang w:val="en-IE"/>
        </w:rPr>
        <w:t>appl</w:t>
      </w:r>
      <w:r w:rsidR="000F01D0" w:rsidRPr="00E475F6">
        <w:rPr>
          <w:rFonts w:eastAsiaTheme="minorHAnsi"/>
          <w:noProof/>
          <w:lang w:val="en-IE"/>
        </w:rPr>
        <w:t>y</w:t>
      </w:r>
      <w:r w:rsidRPr="00E475F6">
        <w:rPr>
          <w:rFonts w:eastAsiaTheme="minorHAnsi"/>
          <w:lang w:val="en-IE"/>
        </w:rPr>
        <w:t xml:space="preserve"> gamification techniques.</w:t>
      </w:r>
    </w:p>
    <w:p w14:paraId="01C214DA" w14:textId="77777777" w:rsidR="000F01D0" w:rsidRPr="00E475F6" w:rsidRDefault="000F01D0" w:rsidP="00D322FF">
      <w:pPr>
        <w:ind w:left="720"/>
        <w:rPr>
          <w:rFonts w:eastAsiaTheme="minorHAnsi"/>
          <w:lang w:val="en-IE"/>
        </w:rPr>
      </w:pPr>
    </w:p>
    <w:p w14:paraId="7989EB91" w14:textId="3CFA2F72" w:rsidR="00EF66B6" w:rsidRPr="00E475F6" w:rsidRDefault="00EF66B6" w:rsidP="00EF66B6">
      <w:pPr>
        <w:pStyle w:val="ListParagraph"/>
        <w:rPr>
          <w:noProof/>
          <w:sz w:val="24"/>
        </w:rPr>
      </w:pPr>
      <w:r w:rsidRPr="00E475F6">
        <w:rPr>
          <w:noProof/>
          <w:sz w:val="24"/>
        </w:rPr>
        <w:t>Rewards can trigger the release of serotonin which is a hormone that command</w:t>
      </w:r>
      <w:r w:rsidR="001B5BA1" w:rsidRPr="00E475F6">
        <w:rPr>
          <w:noProof/>
          <w:sz w:val="24"/>
        </w:rPr>
        <w:t>s our mood and Dopamine</w:t>
      </w:r>
      <w:r w:rsidRPr="00E475F6">
        <w:rPr>
          <w:noProof/>
          <w:sz w:val="24"/>
        </w:rPr>
        <w:t>.</w:t>
      </w:r>
      <w:r w:rsidRPr="00E475F6">
        <w:rPr>
          <w:rStyle w:val="EndnoteReference"/>
          <w:noProof/>
          <w:sz w:val="24"/>
        </w:rPr>
        <w:endnoteReference w:id="20"/>
      </w:r>
    </w:p>
    <w:p w14:paraId="59E759D5" w14:textId="3B255DC5" w:rsidR="000F01D0" w:rsidRPr="00E475F6" w:rsidRDefault="000F01D0" w:rsidP="00EF66B6">
      <w:pPr>
        <w:pStyle w:val="ListParagraph"/>
        <w:rPr>
          <w:noProof/>
          <w:sz w:val="24"/>
        </w:rPr>
      </w:pPr>
    </w:p>
    <w:p w14:paraId="1645EA18" w14:textId="758A86F6" w:rsidR="004655E9" w:rsidRPr="00E475F6" w:rsidRDefault="00A227CF" w:rsidP="00A227CF">
      <w:pPr>
        <w:pStyle w:val="ListParagraph"/>
        <w:rPr>
          <w:noProof/>
          <w:sz w:val="24"/>
        </w:rPr>
      </w:pPr>
      <w:r w:rsidRPr="00E475F6">
        <w:rPr>
          <w:noProof/>
          <w:sz w:val="24"/>
        </w:rPr>
        <w:t xml:space="preserve">Duolingo uses a virtual game currency called lingots as a reward, where learners can earn it by finishing lessons, leveling up and having long streaks. Learners earn lingots everytime they </w:t>
      </w:r>
      <w:r w:rsidR="004655E9" w:rsidRPr="00E475F6">
        <w:rPr>
          <w:noProof/>
          <w:sz w:val="24"/>
        </w:rPr>
        <w:t>finish a</w:t>
      </w:r>
      <w:r w:rsidRPr="00E475F6">
        <w:rPr>
          <w:noProof/>
          <w:sz w:val="24"/>
        </w:rPr>
        <w:t xml:space="preserve"> lesson</w:t>
      </w:r>
      <w:r w:rsidR="004655E9" w:rsidRPr="00E475F6">
        <w:rPr>
          <w:noProof/>
          <w:sz w:val="24"/>
        </w:rPr>
        <w:t>.</w:t>
      </w:r>
    </w:p>
    <w:p w14:paraId="5E686ED3" w14:textId="77777777" w:rsidR="004655E9" w:rsidRPr="00E475F6" w:rsidRDefault="004655E9" w:rsidP="00A227CF">
      <w:pPr>
        <w:pStyle w:val="ListParagraph"/>
        <w:rPr>
          <w:noProof/>
          <w:sz w:val="24"/>
        </w:rPr>
      </w:pPr>
    </w:p>
    <w:p w14:paraId="238B1C1F" w14:textId="78CB48AE" w:rsidR="000F01D0" w:rsidRPr="00E475F6" w:rsidRDefault="004655E9" w:rsidP="00A227CF">
      <w:pPr>
        <w:pStyle w:val="ListParagraph"/>
        <w:rPr>
          <w:noProof/>
          <w:sz w:val="24"/>
        </w:rPr>
      </w:pPr>
      <w:r w:rsidRPr="00E475F6">
        <w:rPr>
          <w:noProof/>
          <w:sz w:val="24"/>
        </w:rPr>
        <w:t xml:space="preserve">Lingots can be used </w:t>
      </w:r>
      <w:r w:rsidR="00A227CF" w:rsidRPr="00E475F6">
        <w:rPr>
          <w:noProof/>
          <w:sz w:val="24"/>
        </w:rPr>
        <w:t>o</w:t>
      </w:r>
      <w:r w:rsidRPr="00E475F6">
        <w:rPr>
          <w:noProof/>
          <w:sz w:val="24"/>
        </w:rPr>
        <w:t>n Duolingo store to buy items such as heart refill which permits</w:t>
      </w:r>
      <w:r w:rsidR="00A227CF" w:rsidRPr="00E475F6">
        <w:rPr>
          <w:noProof/>
          <w:sz w:val="24"/>
        </w:rPr>
        <w:t xml:space="preserve"> learners to pass difficult lesson</w:t>
      </w:r>
      <w:r w:rsidRPr="00E475F6">
        <w:rPr>
          <w:noProof/>
          <w:sz w:val="24"/>
        </w:rPr>
        <w:t>s</w:t>
      </w:r>
      <w:r w:rsidR="00A227CF" w:rsidRPr="00E475F6">
        <w:rPr>
          <w:noProof/>
          <w:sz w:val="24"/>
        </w:rPr>
        <w:t>, streak freeze which allow</w:t>
      </w:r>
      <w:r w:rsidR="00A03F8A" w:rsidRPr="00E475F6">
        <w:rPr>
          <w:noProof/>
          <w:sz w:val="24"/>
        </w:rPr>
        <w:t>s</w:t>
      </w:r>
      <w:r w:rsidR="00A227CF" w:rsidRPr="00E475F6">
        <w:rPr>
          <w:noProof/>
          <w:sz w:val="24"/>
        </w:rPr>
        <w:t xml:space="preserve"> learners to keep their streaks after days of inactivity</w:t>
      </w:r>
      <w:r w:rsidRPr="00E475F6">
        <w:rPr>
          <w:noProof/>
          <w:sz w:val="24"/>
        </w:rPr>
        <w:t>, among others</w:t>
      </w:r>
      <w:r w:rsidR="00A227CF" w:rsidRPr="00E475F6">
        <w:rPr>
          <w:noProof/>
          <w:sz w:val="24"/>
        </w:rPr>
        <w:t>.</w:t>
      </w:r>
    </w:p>
    <w:p w14:paraId="49F2F4E9" w14:textId="5F978038" w:rsidR="00EF1F88" w:rsidRPr="00E475F6" w:rsidRDefault="00EF1F88" w:rsidP="00A227CF">
      <w:pPr>
        <w:pStyle w:val="ListParagraph"/>
        <w:rPr>
          <w:noProof/>
          <w:sz w:val="24"/>
        </w:rPr>
      </w:pPr>
    </w:p>
    <w:p w14:paraId="76151BF2" w14:textId="1198F485" w:rsidR="00EA334A" w:rsidRPr="00E475F6" w:rsidRDefault="007D6948" w:rsidP="00EA334A">
      <w:pPr>
        <w:pStyle w:val="ListParagraph"/>
        <w:rPr>
          <w:noProof/>
          <w:sz w:val="24"/>
        </w:rPr>
      </w:pPr>
      <w:r>
        <w:rPr>
          <w:noProof/>
          <w:sz w:val="24"/>
          <w:lang w:val="en-GB"/>
        </w:rPr>
        <w:pict w14:anchorId="56F8D984">
          <v:shape id="_x0000_s1027" type="#_x0000_t75" style="position:absolute;left:0;text-align:left;margin-left:239.7pt;margin-top:34.95pt;width:149.6pt;height:256.15pt;z-index:251660288">
            <v:imagedata r:id="rId10" o:title="Earning-lingots-on-Duolingo"/>
            <w10:wrap type="square" side="left"/>
          </v:shape>
        </w:pict>
      </w:r>
      <w:r w:rsidR="00EF1F88" w:rsidRPr="00E475F6">
        <w:rPr>
          <w:noProof/>
          <w:sz w:val="24"/>
        </w:rPr>
        <w:t>Duolingo uses another form of reward which is badges; learners can earn them when they ac</w:t>
      </w:r>
      <w:r w:rsidR="00EA334A" w:rsidRPr="00E475F6">
        <w:rPr>
          <w:noProof/>
          <w:sz w:val="24"/>
        </w:rPr>
        <w:t>hieve something within the game</w:t>
      </w:r>
      <w:r w:rsidR="004655E9" w:rsidRPr="00E475F6">
        <w:rPr>
          <w:noProof/>
          <w:sz w:val="24"/>
        </w:rPr>
        <w:t>.</w:t>
      </w:r>
    </w:p>
    <w:p w14:paraId="1B34D95C" w14:textId="77777777" w:rsidR="00EA334A" w:rsidRDefault="00EA334A" w:rsidP="00A227CF">
      <w:pPr>
        <w:pStyle w:val="ListParagraph"/>
        <w:rPr>
          <w:noProof/>
        </w:rPr>
      </w:pPr>
    </w:p>
    <w:p w14:paraId="184218B0" w14:textId="716F876D" w:rsidR="00A227CF" w:rsidRPr="00E475F6" w:rsidRDefault="006302B1" w:rsidP="00A227CF">
      <w:pPr>
        <w:rPr>
          <w:noProof/>
        </w:rPr>
      </w:pPr>
      <w:r w:rsidRPr="00E475F6">
        <w:rPr>
          <w:noProof/>
          <w:lang w:val="en-IE" w:eastAsia="en-IE"/>
        </w:rPr>
        <w:drawing>
          <wp:inline distT="0" distB="0" distL="0" distR="0" wp14:anchorId="0B1A0FCB" wp14:editId="05FDB759">
            <wp:extent cx="2606040" cy="3048000"/>
            <wp:effectExtent l="0" t="0" r="3810" b="0"/>
            <wp:docPr id="11" name="Picture 11" descr="badgesD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adgesDu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606040" cy="3048000"/>
                    </a:xfrm>
                    <a:prstGeom prst="rect">
                      <a:avLst/>
                    </a:prstGeom>
                    <a:noFill/>
                    <a:ln>
                      <a:noFill/>
                    </a:ln>
                  </pic:spPr>
                </pic:pic>
              </a:graphicData>
            </a:graphic>
          </wp:inline>
        </w:drawing>
      </w:r>
    </w:p>
    <w:p w14:paraId="01BC06F0" w14:textId="77777777" w:rsidR="00EA334A" w:rsidRPr="00E475F6" w:rsidRDefault="006302B1" w:rsidP="00EA334A">
      <w:pPr>
        <w:rPr>
          <w:noProof/>
        </w:rPr>
      </w:pPr>
      <w:r w:rsidRPr="00D44C0A">
        <w:rPr>
          <w:noProof/>
          <w:sz w:val="20"/>
        </w:rPr>
        <w:t>Figure</w:t>
      </w:r>
      <w:r w:rsidR="00F724BE" w:rsidRPr="00D44C0A">
        <w:rPr>
          <w:noProof/>
          <w:sz w:val="20"/>
        </w:rPr>
        <w:t xml:space="preserve"> </w:t>
      </w:r>
      <w:r w:rsidRPr="00D44C0A">
        <w:rPr>
          <w:noProof/>
          <w:sz w:val="20"/>
        </w:rPr>
        <w:t>2.1: Duolingo badges</w:t>
      </w:r>
      <w:r w:rsidRPr="00D44C0A">
        <w:rPr>
          <w:rStyle w:val="EndnoteReference"/>
          <w:noProof/>
          <w:sz w:val="20"/>
        </w:rPr>
        <w:endnoteReference w:id="21"/>
      </w:r>
      <w:r w:rsidR="00EA334A" w:rsidRPr="00D44C0A">
        <w:rPr>
          <w:noProof/>
          <w:sz w:val="20"/>
        </w:rPr>
        <w:tab/>
      </w:r>
      <w:r w:rsidR="00EA334A" w:rsidRPr="00D44C0A">
        <w:rPr>
          <w:noProof/>
          <w:sz w:val="20"/>
        </w:rPr>
        <w:tab/>
      </w:r>
      <w:r w:rsidR="00EA334A" w:rsidRPr="00D44C0A">
        <w:rPr>
          <w:noProof/>
          <w:sz w:val="20"/>
        </w:rPr>
        <w:tab/>
      </w:r>
      <w:r w:rsidR="00EA334A" w:rsidRPr="00D44C0A">
        <w:rPr>
          <w:noProof/>
          <w:sz w:val="20"/>
        </w:rPr>
        <w:tab/>
        <w:t>Figure 2.2:Duolingo Lingots</w:t>
      </w:r>
      <w:r w:rsidR="00EA334A" w:rsidRPr="00E475F6">
        <w:rPr>
          <w:rStyle w:val="EndnoteReference"/>
          <w:noProof/>
        </w:rPr>
        <w:endnoteReference w:id="22"/>
      </w:r>
    </w:p>
    <w:p w14:paraId="0F61A96C" w14:textId="6CE938A5" w:rsidR="006302B1" w:rsidRPr="00E475F6" w:rsidRDefault="006302B1" w:rsidP="00EA334A">
      <w:pPr>
        <w:rPr>
          <w:noProof/>
        </w:rPr>
      </w:pPr>
      <w:r w:rsidRPr="00E475F6">
        <w:rPr>
          <w:noProof/>
        </w:rPr>
        <w:tab/>
      </w:r>
      <w:r w:rsidRPr="00E475F6">
        <w:rPr>
          <w:noProof/>
        </w:rPr>
        <w:tab/>
      </w:r>
      <w:r w:rsidRPr="00E475F6">
        <w:rPr>
          <w:noProof/>
        </w:rPr>
        <w:tab/>
      </w:r>
      <w:r w:rsidR="00EA334A" w:rsidRPr="00E475F6">
        <w:rPr>
          <w:noProof/>
        </w:rPr>
        <w:t xml:space="preserve">    </w:t>
      </w:r>
      <w:r w:rsidR="00EA334A" w:rsidRPr="00E475F6">
        <w:rPr>
          <w:noProof/>
        </w:rPr>
        <w:tab/>
      </w:r>
      <w:r w:rsidR="00EA334A" w:rsidRPr="00E475F6">
        <w:rPr>
          <w:noProof/>
        </w:rPr>
        <w:tab/>
      </w:r>
      <w:r w:rsidR="00EA334A" w:rsidRPr="00E475F6">
        <w:rPr>
          <w:noProof/>
        </w:rPr>
        <w:tab/>
      </w:r>
      <w:r w:rsidR="00EA334A" w:rsidRPr="00E475F6">
        <w:rPr>
          <w:noProof/>
        </w:rPr>
        <w:tab/>
        <w:t xml:space="preserve">                                                            </w:t>
      </w:r>
    </w:p>
    <w:p w14:paraId="3C86D926" w14:textId="2209948E" w:rsidR="000F01D0" w:rsidRDefault="00EA334A" w:rsidP="006302B1">
      <w:pPr>
        <w:pStyle w:val="ListParagraph"/>
        <w:ind w:left="1440"/>
        <w:rPr>
          <w:noProof/>
        </w:rPr>
      </w:pPr>
      <w:r>
        <w:rPr>
          <w:noProof/>
        </w:rPr>
        <w:t xml:space="preserve">                                                                                           </w:t>
      </w:r>
    </w:p>
    <w:p w14:paraId="61F5E1C1" w14:textId="1C8ADC8F" w:rsidR="000F01D0" w:rsidRDefault="00A227CF" w:rsidP="00EF66B6">
      <w:pPr>
        <w:pStyle w:val="ListParagraph"/>
        <w:rPr>
          <w:noProof/>
        </w:rPr>
      </w:pPr>
      <w:r>
        <w:rPr>
          <w:noProof/>
        </w:rPr>
        <w:tab/>
      </w:r>
      <w:r>
        <w:rPr>
          <w:noProof/>
        </w:rPr>
        <w:tab/>
      </w:r>
      <w:r>
        <w:rPr>
          <w:noProof/>
        </w:rPr>
        <w:tab/>
        <w:t xml:space="preserve">             </w:t>
      </w:r>
    </w:p>
    <w:p w14:paraId="1C7E0D3A" w14:textId="6F10CBE3" w:rsidR="000F01D0" w:rsidRPr="00E475F6" w:rsidRDefault="00EF1F88" w:rsidP="00105B7C">
      <w:pPr>
        <w:rPr>
          <w:noProof/>
        </w:rPr>
      </w:pPr>
      <w:r w:rsidRPr="00E475F6">
        <w:rPr>
          <w:noProof/>
        </w:rPr>
        <w:lastRenderedPageBreak/>
        <w:tab/>
      </w:r>
      <w:r w:rsidRPr="00E475F6">
        <w:rPr>
          <w:noProof/>
        </w:rPr>
        <w:tab/>
      </w:r>
      <w:r w:rsidRPr="00E475F6">
        <w:rPr>
          <w:noProof/>
        </w:rPr>
        <w:tab/>
      </w:r>
    </w:p>
    <w:p w14:paraId="641EB2FC" w14:textId="778A5EB9" w:rsidR="00EF66B6" w:rsidRPr="00E475F6" w:rsidRDefault="00EF66B6" w:rsidP="00EA334A"/>
    <w:p w14:paraId="39C24BA7" w14:textId="2DEBAF1E" w:rsidR="00B540AE" w:rsidRPr="00E475F6" w:rsidRDefault="00B540AE" w:rsidP="00B540AE"/>
    <w:p w14:paraId="3613B530" w14:textId="7591DE08" w:rsidR="00B81B67" w:rsidRPr="00E475F6" w:rsidRDefault="00B81B67" w:rsidP="00B81B67">
      <w:pPr>
        <w:pStyle w:val="ListParagraph"/>
        <w:numPr>
          <w:ilvl w:val="0"/>
          <w:numId w:val="10"/>
        </w:numPr>
        <w:rPr>
          <w:sz w:val="24"/>
        </w:rPr>
      </w:pPr>
      <w:r w:rsidRPr="00E475F6">
        <w:rPr>
          <w:sz w:val="24"/>
        </w:rPr>
        <w:t>Progress bar</w:t>
      </w:r>
    </w:p>
    <w:p w14:paraId="6C027696" w14:textId="32719F18" w:rsidR="00316B84" w:rsidRPr="00E475F6" w:rsidRDefault="00B540AE" w:rsidP="00B81D88">
      <w:pPr>
        <w:pStyle w:val="ListParagraph"/>
        <w:rPr>
          <w:sz w:val="24"/>
        </w:rPr>
      </w:pPr>
      <w:r w:rsidRPr="00E475F6">
        <w:rPr>
          <w:sz w:val="24"/>
        </w:rPr>
        <w:t xml:space="preserve">Progress bars is an element, which </w:t>
      </w:r>
      <w:r w:rsidRPr="00E475F6">
        <w:rPr>
          <w:noProof/>
          <w:sz w:val="24"/>
        </w:rPr>
        <w:t>allows</w:t>
      </w:r>
      <w:r w:rsidRPr="00E475F6">
        <w:rPr>
          <w:sz w:val="24"/>
        </w:rPr>
        <w:t xml:space="preserve"> players to know their progress and how close they are to achieve something.</w:t>
      </w:r>
    </w:p>
    <w:p w14:paraId="08F38D2F" w14:textId="5CAB6052" w:rsidR="00316B84" w:rsidRPr="00E475F6" w:rsidRDefault="00316B84" w:rsidP="00B540AE">
      <w:pPr>
        <w:pStyle w:val="ListParagraph"/>
        <w:rPr>
          <w:sz w:val="24"/>
        </w:rPr>
      </w:pPr>
      <w:r w:rsidRPr="00E475F6">
        <w:rPr>
          <w:sz w:val="24"/>
        </w:rPr>
        <w:t xml:space="preserve">Khan </w:t>
      </w:r>
      <w:r w:rsidRPr="00E475F6">
        <w:rPr>
          <w:noProof/>
          <w:sz w:val="24"/>
        </w:rPr>
        <w:t>Academy</w:t>
      </w:r>
      <w:r w:rsidRPr="00E475F6">
        <w:rPr>
          <w:sz w:val="24"/>
        </w:rPr>
        <w:t xml:space="preserve"> uses it to display the progress of its learners when learning a subject.</w:t>
      </w:r>
    </w:p>
    <w:p w14:paraId="0DB1CD95" w14:textId="192D193F" w:rsidR="00B540AE" w:rsidRDefault="00CD79A5" w:rsidP="00B540AE">
      <w:pPr>
        <w:pStyle w:val="ListParagraph"/>
        <w:jc w:val="center"/>
      </w:pPr>
      <w:r>
        <w:pict w14:anchorId="2E676226">
          <v:shape id="_x0000_i1026" type="#_x0000_t75" style="width:251.15pt;height:247.7pt">
            <v:imagedata r:id="rId12" o:title="ProgressBarKhan"/>
          </v:shape>
        </w:pict>
      </w:r>
    </w:p>
    <w:p w14:paraId="6DCEDAA0" w14:textId="5F7B14B9" w:rsidR="00EA334A" w:rsidRPr="00D44C0A" w:rsidRDefault="00EA334A" w:rsidP="00D44C0A">
      <w:pPr>
        <w:pStyle w:val="ListParagraph"/>
        <w:rPr>
          <w:sz w:val="20"/>
        </w:rPr>
      </w:pPr>
      <w:r>
        <w:rPr>
          <w:sz w:val="18"/>
        </w:rPr>
        <w:t xml:space="preserve">                                  </w:t>
      </w:r>
      <w:r w:rsidRPr="00105B7C">
        <w:rPr>
          <w:sz w:val="20"/>
        </w:rPr>
        <w:t xml:space="preserve"> Figure 2.3: KhanAcademy Student’s progress bar.</w:t>
      </w:r>
      <w:r w:rsidRPr="00105B7C">
        <w:rPr>
          <w:rStyle w:val="EndnoteReference"/>
          <w:sz w:val="20"/>
        </w:rPr>
        <w:endnoteReference w:id="23"/>
      </w:r>
    </w:p>
    <w:p w14:paraId="575AECC3" w14:textId="1723972E" w:rsidR="00EA334A" w:rsidRDefault="00EA334A" w:rsidP="00D44C0A"/>
    <w:p w14:paraId="3118B3CB" w14:textId="77777777" w:rsidR="00B540AE" w:rsidRDefault="00B540AE" w:rsidP="00B540AE">
      <w:pPr>
        <w:pStyle w:val="ListParagraph"/>
      </w:pPr>
    </w:p>
    <w:p w14:paraId="5A5DA9CD" w14:textId="075B4F8E" w:rsidR="00316B84" w:rsidRPr="00E475F6" w:rsidRDefault="00B540AE" w:rsidP="00316B84">
      <w:pPr>
        <w:pStyle w:val="ListParagraph"/>
        <w:numPr>
          <w:ilvl w:val="0"/>
          <w:numId w:val="10"/>
        </w:numPr>
        <w:rPr>
          <w:sz w:val="24"/>
        </w:rPr>
      </w:pPr>
      <w:r w:rsidRPr="00E475F6">
        <w:rPr>
          <w:sz w:val="24"/>
        </w:rPr>
        <w:t>Leveling</w:t>
      </w:r>
    </w:p>
    <w:p w14:paraId="263A7DFF" w14:textId="59E551B9" w:rsidR="00467404" w:rsidRPr="00E475F6" w:rsidRDefault="00316B84" w:rsidP="00B81D88">
      <w:pPr>
        <w:pStyle w:val="ListParagraph"/>
        <w:rPr>
          <w:sz w:val="24"/>
        </w:rPr>
      </w:pPr>
      <w:r w:rsidRPr="00E475F6">
        <w:rPr>
          <w:sz w:val="24"/>
        </w:rPr>
        <w:t xml:space="preserve">Leveling up keeps learners motivated and give them a sense of achievement, </w:t>
      </w:r>
      <w:r w:rsidR="00467404" w:rsidRPr="00E475F6">
        <w:rPr>
          <w:sz w:val="24"/>
        </w:rPr>
        <w:t>it exploits the learner’s desire to reac</w:t>
      </w:r>
      <w:r w:rsidR="00B81D88" w:rsidRPr="00E475F6">
        <w:rPr>
          <w:sz w:val="24"/>
        </w:rPr>
        <w:t>h a new and harder level.</w:t>
      </w:r>
    </w:p>
    <w:p w14:paraId="420927C4" w14:textId="4E7D454B" w:rsidR="00467404" w:rsidRPr="00D44C0A" w:rsidRDefault="00467404" w:rsidP="00D44C0A">
      <w:pPr>
        <w:pStyle w:val="ListParagraph"/>
        <w:rPr>
          <w:sz w:val="24"/>
        </w:rPr>
      </w:pPr>
      <w:r w:rsidRPr="00E475F6">
        <w:rPr>
          <w:sz w:val="24"/>
        </w:rPr>
        <w:t xml:space="preserve">Duolingo </w:t>
      </w:r>
      <w:r w:rsidRPr="00E475F6">
        <w:rPr>
          <w:noProof/>
          <w:sz w:val="24"/>
        </w:rPr>
        <w:t>applies</w:t>
      </w:r>
      <w:r w:rsidRPr="00E475F6">
        <w:rPr>
          <w:sz w:val="24"/>
        </w:rPr>
        <w:t xml:space="preserve"> it everytime learners</w:t>
      </w:r>
      <w:r w:rsidRPr="00E475F6">
        <w:rPr>
          <w:noProof/>
          <w:sz w:val="24"/>
        </w:rPr>
        <w:t xml:space="preserve"> earn</w:t>
      </w:r>
      <w:r w:rsidRPr="00E475F6">
        <w:rPr>
          <w:sz w:val="24"/>
        </w:rPr>
        <w:t xml:space="preserve"> a specific amount of points to level up.</w:t>
      </w:r>
    </w:p>
    <w:p w14:paraId="5BD007CA" w14:textId="671B215A" w:rsidR="00316B84" w:rsidRPr="00E475F6" w:rsidRDefault="00CD79A5" w:rsidP="0040707B">
      <w:pPr>
        <w:ind w:left="720"/>
        <w:jc w:val="center"/>
      </w:pPr>
      <w:r>
        <w:pict w14:anchorId="0B1FBDFC">
          <v:shape id="_x0000_i1027" type="#_x0000_t75" style="width:91.7pt;height:93.45pt">
            <v:imagedata r:id="rId13" o:title="duolingolevel"/>
          </v:shape>
        </w:pict>
      </w:r>
    </w:p>
    <w:p w14:paraId="134CE54A" w14:textId="69581DD5" w:rsidR="00467404" w:rsidRPr="00E475F6" w:rsidRDefault="0040707B" w:rsidP="0040707B">
      <w:pPr>
        <w:ind w:left="2880"/>
      </w:pPr>
      <w:r w:rsidRPr="00E475F6">
        <w:t xml:space="preserve">        </w:t>
      </w:r>
      <w:r w:rsidR="00EA334A" w:rsidRPr="00E475F6">
        <w:t xml:space="preserve">   </w:t>
      </w:r>
      <w:r w:rsidR="00EA334A" w:rsidRPr="00D44C0A">
        <w:rPr>
          <w:sz w:val="20"/>
        </w:rPr>
        <w:t>Figure 2.4</w:t>
      </w:r>
      <w:r w:rsidR="00105B7C" w:rsidRPr="00D44C0A">
        <w:rPr>
          <w:sz w:val="20"/>
        </w:rPr>
        <w:t>:</w:t>
      </w:r>
      <w:r w:rsidR="00EA334A" w:rsidRPr="00D44C0A">
        <w:rPr>
          <w:sz w:val="20"/>
        </w:rPr>
        <w:t xml:space="preserve"> Duolingo level up</w:t>
      </w:r>
      <w:r w:rsidR="00EA334A" w:rsidRPr="00E475F6">
        <w:rPr>
          <w:rStyle w:val="EndnoteReference"/>
          <w:noProof/>
        </w:rPr>
        <w:endnoteReference w:id="24"/>
      </w:r>
    </w:p>
    <w:p w14:paraId="2524A433" w14:textId="39650C80" w:rsidR="00B81D88" w:rsidRPr="00E475F6" w:rsidRDefault="00B81D88" w:rsidP="0040707B">
      <w:pPr>
        <w:ind w:left="2880"/>
      </w:pPr>
    </w:p>
    <w:p w14:paraId="749D6263" w14:textId="7E5151F2" w:rsidR="00B81D88" w:rsidRPr="00E475F6" w:rsidRDefault="00B81D88" w:rsidP="0040707B">
      <w:pPr>
        <w:ind w:left="2880"/>
      </w:pPr>
    </w:p>
    <w:p w14:paraId="10C19F23" w14:textId="77777777" w:rsidR="00B81D88" w:rsidRPr="00E475F6" w:rsidRDefault="00B81D88" w:rsidP="0040707B">
      <w:pPr>
        <w:ind w:left="2880"/>
      </w:pPr>
    </w:p>
    <w:p w14:paraId="0EAC787B" w14:textId="77777777" w:rsidR="00316B84" w:rsidRPr="00E475F6" w:rsidRDefault="00316B84" w:rsidP="00316B84"/>
    <w:p w14:paraId="2C122FA5" w14:textId="69560860" w:rsidR="00B81B67" w:rsidRPr="00E475F6" w:rsidRDefault="00B81B67" w:rsidP="00B81B67">
      <w:pPr>
        <w:pStyle w:val="ListParagraph"/>
        <w:numPr>
          <w:ilvl w:val="0"/>
          <w:numId w:val="10"/>
        </w:numPr>
        <w:rPr>
          <w:sz w:val="24"/>
        </w:rPr>
      </w:pPr>
      <w:r w:rsidRPr="00E475F6">
        <w:rPr>
          <w:sz w:val="24"/>
        </w:rPr>
        <w:t>Leaderboard</w:t>
      </w:r>
    </w:p>
    <w:p w14:paraId="0E193FC9" w14:textId="6FD3A251" w:rsidR="005506DB" w:rsidRPr="00E475F6" w:rsidRDefault="005506DB" w:rsidP="005506DB">
      <w:pPr>
        <w:pStyle w:val="ListParagraph"/>
        <w:rPr>
          <w:sz w:val="24"/>
        </w:rPr>
      </w:pPr>
      <w:r w:rsidRPr="00E475F6">
        <w:rPr>
          <w:sz w:val="24"/>
        </w:rPr>
        <w:t xml:space="preserve">It is a board where the leading competitors are displayed. It increases motivation and the desire to be </w:t>
      </w:r>
      <w:r w:rsidRPr="00E475F6">
        <w:rPr>
          <w:noProof/>
          <w:sz w:val="24"/>
        </w:rPr>
        <w:t>on top</w:t>
      </w:r>
      <w:r w:rsidRPr="00E475F6">
        <w:rPr>
          <w:sz w:val="24"/>
        </w:rPr>
        <w:t xml:space="preserve"> of the leaderboard.</w:t>
      </w:r>
    </w:p>
    <w:p w14:paraId="3CFC67DB" w14:textId="77777777" w:rsidR="005506DB" w:rsidRDefault="005506DB" w:rsidP="005506DB">
      <w:pPr>
        <w:pStyle w:val="ListParagraph"/>
      </w:pPr>
    </w:p>
    <w:p w14:paraId="2E96B11B" w14:textId="431B5606" w:rsidR="000721AD" w:rsidRDefault="00CD79A5" w:rsidP="000721AD">
      <w:pPr>
        <w:pStyle w:val="ListParagraph"/>
        <w:jc w:val="center"/>
      </w:pPr>
      <w:r>
        <w:pict w14:anchorId="23836511">
          <v:shape id="_x0000_i1028" type="#_x0000_t75" style="width:224.55pt;height:168pt">
            <v:imagedata r:id="rId14" o:title="company-leaderboard-dribbble"/>
          </v:shape>
        </w:pict>
      </w:r>
    </w:p>
    <w:p w14:paraId="40DCE721" w14:textId="254E10C8" w:rsidR="005506DB" w:rsidRPr="00105B7C" w:rsidRDefault="00105B7C" w:rsidP="00EA334A">
      <w:pPr>
        <w:pStyle w:val="ListParagraph"/>
        <w:ind w:left="1440"/>
        <w:jc w:val="center"/>
        <w:rPr>
          <w:sz w:val="24"/>
        </w:rPr>
      </w:pPr>
      <w:r>
        <w:rPr>
          <w:sz w:val="20"/>
        </w:rPr>
        <w:t xml:space="preserve">Figure 2.5: </w:t>
      </w:r>
      <w:r w:rsidR="005506DB" w:rsidRPr="00105B7C">
        <w:rPr>
          <w:sz w:val="20"/>
        </w:rPr>
        <w:t xml:space="preserve">Company Leaderboard </w:t>
      </w:r>
      <w:r w:rsidR="00EA334A" w:rsidRPr="00105B7C">
        <w:rPr>
          <w:rStyle w:val="EndnoteReference"/>
          <w:sz w:val="20"/>
        </w:rPr>
        <w:endnoteReference w:id="25"/>
      </w:r>
    </w:p>
    <w:p w14:paraId="6F79C091" w14:textId="2D04AE59" w:rsidR="000721AD" w:rsidRPr="00E475F6" w:rsidRDefault="000721AD" w:rsidP="000721AD"/>
    <w:p w14:paraId="6DE5944A" w14:textId="7DD18A95" w:rsidR="00B81B67" w:rsidRPr="00E475F6" w:rsidRDefault="00B81B67" w:rsidP="00B81B67">
      <w:pPr>
        <w:pStyle w:val="ListParagraph"/>
        <w:numPr>
          <w:ilvl w:val="0"/>
          <w:numId w:val="10"/>
        </w:numPr>
        <w:rPr>
          <w:sz w:val="24"/>
        </w:rPr>
      </w:pPr>
      <w:r w:rsidRPr="00E475F6">
        <w:rPr>
          <w:sz w:val="24"/>
        </w:rPr>
        <w:t>Quizzes</w:t>
      </w:r>
    </w:p>
    <w:p w14:paraId="28793E99" w14:textId="6C9885A0" w:rsidR="00B73184" w:rsidRPr="00E475F6" w:rsidRDefault="000721AD" w:rsidP="00B73184">
      <w:pPr>
        <w:pStyle w:val="ListParagraph"/>
        <w:rPr>
          <w:sz w:val="24"/>
        </w:rPr>
      </w:pPr>
      <w:r w:rsidRPr="00E475F6">
        <w:rPr>
          <w:sz w:val="24"/>
        </w:rPr>
        <w:t xml:space="preserve">Quizzes are used to test the </w:t>
      </w:r>
      <w:r w:rsidRPr="00E475F6">
        <w:rPr>
          <w:noProof/>
          <w:sz w:val="24"/>
        </w:rPr>
        <w:t>learner's</w:t>
      </w:r>
      <w:r w:rsidRPr="00E475F6">
        <w:rPr>
          <w:sz w:val="24"/>
        </w:rPr>
        <w:t xml:space="preserve"> </w:t>
      </w:r>
      <w:r w:rsidRPr="00E475F6">
        <w:rPr>
          <w:noProof/>
          <w:sz w:val="24"/>
        </w:rPr>
        <w:t>knowledge</w:t>
      </w:r>
      <w:r w:rsidRPr="00E475F6">
        <w:rPr>
          <w:sz w:val="24"/>
        </w:rPr>
        <w:t>.</w:t>
      </w:r>
    </w:p>
    <w:p w14:paraId="4B64E923" w14:textId="5EE9304E" w:rsidR="00B73184" w:rsidRPr="00E475F6" w:rsidRDefault="00B73184" w:rsidP="000721AD">
      <w:pPr>
        <w:pStyle w:val="ListParagraph"/>
        <w:rPr>
          <w:sz w:val="24"/>
        </w:rPr>
      </w:pPr>
      <w:r w:rsidRPr="00E475F6">
        <w:rPr>
          <w:sz w:val="24"/>
        </w:rPr>
        <w:t>Coursera utilizes quizzes at the end of each lesson to check learners understanding of a lesson.</w:t>
      </w:r>
    </w:p>
    <w:p w14:paraId="32EF1945" w14:textId="320245C5" w:rsidR="00B73184" w:rsidRDefault="00B73184" w:rsidP="000721AD">
      <w:pPr>
        <w:pStyle w:val="ListParagraph"/>
      </w:pPr>
    </w:p>
    <w:p w14:paraId="1C3B5416" w14:textId="69C67D95" w:rsidR="00B73184" w:rsidRDefault="00B73184" w:rsidP="000721AD">
      <w:pPr>
        <w:pStyle w:val="ListParagraph"/>
      </w:pPr>
    </w:p>
    <w:p w14:paraId="7ECCAAF8" w14:textId="174FFC4D" w:rsidR="00B73184" w:rsidRDefault="00B73184" w:rsidP="00B73184">
      <w:pPr>
        <w:pStyle w:val="ListParagraph"/>
        <w:jc w:val="center"/>
      </w:pPr>
      <w:r>
        <w:rPr>
          <w:noProof/>
          <w:lang w:eastAsia="en-IE"/>
        </w:rPr>
        <w:drawing>
          <wp:inline distT="0" distB="0" distL="0" distR="0" wp14:anchorId="7EC86724" wp14:editId="64B139D6">
            <wp:extent cx="3851120" cy="2513435"/>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60475" cy="2519541"/>
                    </a:xfrm>
                    <a:prstGeom prst="rect">
                      <a:avLst/>
                    </a:prstGeom>
                  </pic:spPr>
                </pic:pic>
              </a:graphicData>
            </a:graphic>
          </wp:inline>
        </w:drawing>
      </w:r>
    </w:p>
    <w:p w14:paraId="728EE073" w14:textId="513038B9" w:rsidR="00B73184" w:rsidRDefault="00105B7C" w:rsidP="00B73184">
      <w:pPr>
        <w:pStyle w:val="ListParagraph"/>
      </w:pPr>
      <w:r>
        <w:t xml:space="preserve">                            </w:t>
      </w:r>
      <w:r>
        <w:tab/>
      </w:r>
      <w:r w:rsidRPr="00D44C0A">
        <w:rPr>
          <w:sz w:val="20"/>
        </w:rPr>
        <w:t xml:space="preserve">      Figure 2.6: Coursera Quizz</w:t>
      </w:r>
      <w:r>
        <w:rPr>
          <w:rStyle w:val="EndnoteReference"/>
        </w:rPr>
        <w:endnoteReference w:id="26"/>
      </w:r>
    </w:p>
    <w:p w14:paraId="6374C15C" w14:textId="77777777" w:rsidR="00B73184" w:rsidRDefault="00B73184" w:rsidP="000721AD">
      <w:pPr>
        <w:pStyle w:val="ListParagraph"/>
      </w:pPr>
    </w:p>
    <w:p w14:paraId="50FCB9B7" w14:textId="02B3227A" w:rsidR="000721AD" w:rsidRDefault="000721AD" w:rsidP="000721AD">
      <w:pPr>
        <w:pStyle w:val="ListParagraph"/>
      </w:pPr>
    </w:p>
    <w:p w14:paraId="2D3E6083" w14:textId="5239F385" w:rsidR="000721AD" w:rsidRDefault="000721AD" w:rsidP="000721AD">
      <w:pPr>
        <w:pStyle w:val="ListParagraph"/>
      </w:pPr>
    </w:p>
    <w:p w14:paraId="1440276F" w14:textId="4951C030" w:rsidR="00B73184" w:rsidRDefault="00B73184" w:rsidP="000721AD">
      <w:pPr>
        <w:pStyle w:val="ListParagraph"/>
      </w:pPr>
    </w:p>
    <w:p w14:paraId="6046CEDF" w14:textId="3283D2FE" w:rsidR="00B73184" w:rsidRDefault="00B73184" w:rsidP="000721AD">
      <w:pPr>
        <w:pStyle w:val="ListParagraph"/>
      </w:pPr>
    </w:p>
    <w:p w14:paraId="06422AD3" w14:textId="2D467558" w:rsidR="00B73184" w:rsidRDefault="00B73184" w:rsidP="000721AD">
      <w:pPr>
        <w:pStyle w:val="ListParagraph"/>
      </w:pPr>
    </w:p>
    <w:p w14:paraId="0310760F" w14:textId="77777777" w:rsidR="00B73184" w:rsidRDefault="00B73184" w:rsidP="000721AD">
      <w:pPr>
        <w:pStyle w:val="ListParagraph"/>
      </w:pPr>
    </w:p>
    <w:p w14:paraId="173601EF" w14:textId="09243159" w:rsidR="00B81B67" w:rsidRPr="00E475F6" w:rsidRDefault="00EF66B6" w:rsidP="00B81B67">
      <w:pPr>
        <w:pStyle w:val="ListParagraph"/>
        <w:numPr>
          <w:ilvl w:val="0"/>
          <w:numId w:val="10"/>
        </w:numPr>
        <w:rPr>
          <w:sz w:val="24"/>
        </w:rPr>
      </w:pPr>
      <w:r w:rsidRPr="00E475F6">
        <w:rPr>
          <w:sz w:val="24"/>
        </w:rPr>
        <w:t>Challenges</w:t>
      </w:r>
    </w:p>
    <w:p w14:paraId="30FEA79A" w14:textId="6F9B3172" w:rsidR="00B73184" w:rsidRPr="00E475F6" w:rsidRDefault="00B73184" w:rsidP="00B73184">
      <w:pPr>
        <w:pStyle w:val="ListParagraph"/>
        <w:rPr>
          <w:sz w:val="24"/>
        </w:rPr>
      </w:pPr>
      <w:r w:rsidRPr="00E475F6">
        <w:rPr>
          <w:sz w:val="24"/>
        </w:rPr>
        <w:t xml:space="preserve">Challenge can be used to maintain the motivation level and push users to achieve something </w:t>
      </w:r>
      <w:r w:rsidRPr="00E475F6">
        <w:rPr>
          <w:noProof/>
          <w:sz w:val="24"/>
        </w:rPr>
        <w:t>meaningful</w:t>
      </w:r>
      <w:r w:rsidRPr="00E475F6">
        <w:rPr>
          <w:sz w:val="24"/>
        </w:rPr>
        <w:t>.</w:t>
      </w:r>
    </w:p>
    <w:p w14:paraId="108B7938" w14:textId="1DC76B60" w:rsidR="00B73184" w:rsidRPr="00E475F6" w:rsidRDefault="00B73184" w:rsidP="00B73184">
      <w:pPr>
        <w:pStyle w:val="ListParagraph"/>
        <w:rPr>
          <w:sz w:val="24"/>
        </w:rPr>
      </w:pPr>
    </w:p>
    <w:p w14:paraId="066EF62E" w14:textId="71A6F0A5" w:rsidR="00B73184" w:rsidRPr="00E475F6" w:rsidRDefault="00B73184" w:rsidP="00B73184">
      <w:pPr>
        <w:pStyle w:val="ListParagraph"/>
        <w:rPr>
          <w:sz w:val="24"/>
        </w:rPr>
      </w:pPr>
      <w:r w:rsidRPr="00E475F6">
        <w:rPr>
          <w:sz w:val="24"/>
        </w:rPr>
        <w:t xml:space="preserve">Runkeeper is </w:t>
      </w:r>
      <w:r w:rsidRPr="00E475F6">
        <w:rPr>
          <w:noProof/>
          <w:sz w:val="24"/>
        </w:rPr>
        <w:t xml:space="preserve">a fitness tracking app, which allows its users to keep track of their workout. It uses </w:t>
      </w:r>
      <w:r w:rsidR="008C041E" w:rsidRPr="00E475F6">
        <w:rPr>
          <w:noProof/>
          <w:sz w:val="24"/>
        </w:rPr>
        <w:t>health challenges, which is a fantastic gamification feature to motivate its users.</w:t>
      </w:r>
    </w:p>
    <w:p w14:paraId="4C85C68C" w14:textId="4DA508AE" w:rsidR="00B73184" w:rsidRDefault="00B73184" w:rsidP="00B73184">
      <w:pPr>
        <w:pStyle w:val="ListParagraph"/>
      </w:pPr>
      <w:r>
        <w:t xml:space="preserve"> </w:t>
      </w:r>
      <w:r>
        <w:rPr>
          <w:noProof/>
          <w:lang w:eastAsia="en-IE"/>
        </w:rPr>
        <w:drawing>
          <wp:inline distT="0" distB="0" distL="0" distR="0" wp14:anchorId="4F4AE53C" wp14:editId="6FFA3103">
            <wp:extent cx="5270500" cy="4036695"/>
            <wp:effectExtent l="0" t="0" r="635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70500" cy="4036695"/>
                    </a:xfrm>
                    <a:prstGeom prst="rect">
                      <a:avLst/>
                    </a:prstGeom>
                  </pic:spPr>
                </pic:pic>
              </a:graphicData>
            </a:graphic>
          </wp:inline>
        </w:drawing>
      </w:r>
    </w:p>
    <w:p w14:paraId="4BF8AFF4" w14:textId="5BAE1B55" w:rsidR="00EF66B6" w:rsidRPr="008C041E" w:rsidRDefault="00105B7C" w:rsidP="00105B7C">
      <w:pPr>
        <w:pStyle w:val="ListParagraph"/>
        <w:ind w:left="2160" w:firstLine="720"/>
        <w:rPr>
          <w:sz w:val="20"/>
        </w:rPr>
      </w:pPr>
      <w:r>
        <w:rPr>
          <w:sz w:val="20"/>
        </w:rPr>
        <w:t>Figure 2.7: Runkeeper challenges</w:t>
      </w:r>
      <w:r w:rsidR="00C5109F">
        <w:rPr>
          <w:rStyle w:val="EndnoteReference"/>
          <w:sz w:val="20"/>
        </w:rPr>
        <w:endnoteReference w:id="27"/>
      </w:r>
    </w:p>
    <w:p w14:paraId="15EBC988" w14:textId="4CB64659" w:rsidR="00B81B67" w:rsidRPr="00E475F6" w:rsidRDefault="00B81B67" w:rsidP="00FD4D29"/>
    <w:p w14:paraId="7C2717A9" w14:textId="7178DC0A" w:rsidR="00B81B67" w:rsidRPr="00E475F6" w:rsidRDefault="00B81B67" w:rsidP="00FD4D29"/>
    <w:p w14:paraId="449E5103" w14:textId="3D40E87F" w:rsidR="00105B7C" w:rsidRDefault="00105B7C" w:rsidP="00105B7C">
      <w:pPr>
        <w:pStyle w:val="Heading2"/>
      </w:pPr>
      <w:r>
        <w:t>Conclusion</w:t>
      </w:r>
    </w:p>
    <w:p w14:paraId="55CFA1AB" w14:textId="0EEE93E9" w:rsidR="00FD4D29" w:rsidRPr="00E475F6" w:rsidRDefault="00FD4D29" w:rsidP="00FD4D29">
      <w:pPr>
        <w:rPr>
          <w:noProof/>
        </w:rPr>
      </w:pPr>
      <w:r w:rsidRPr="00E475F6">
        <w:t xml:space="preserve">Anything can be </w:t>
      </w:r>
      <w:r w:rsidRPr="00E475F6">
        <w:rPr>
          <w:noProof/>
        </w:rPr>
        <w:t>gamified; it</w:t>
      </w:r>
      <w:r w:rsidRPr="00E475F6">
        <w:t xml:space="preserve"> is </w:t>
      </w:r>
      <w:r w:rsidRPr="00E475F6">
        <w:rPr>
          <w:noProof/>
        </w:rPr>
        <w:t>straightforward</w:t>
      </w:r>
      <w:r w:rsidRPr="00E475F6">
        <w:t xml:space="preserve">, one can gamify efforts such as doing more exercises, losing </w:t>
      </w:r>
      <w:r w:rsidRPr="00E475F6">
        <w:rPr>
          <w:noProof/>
        </w:rPr>
        <w:t>weight</w:t>
      </w:r>
      <w:r w:rsidRPr="00E475F6">
        <w:t>,</w:t>
      </w:r>
      <w:r w:rsidR="0040707B" w:rsidRPr="00E475F6">
        <w:t xml:space="preserve"> </w:t>
      </w:r>
      <w:r w:rsidR="0040707B" w:rsidRPr="00E475F6">
        <w:rPr>
          <w:noProof/>
        </w:rPr>
        <w:t>mainta</w:t>
      </w:r>
      <w:r w:rsidR="00051157" w:rsidRPr="00E475F6">
        <w:rPr>
          <w:noProof/>
        </w:rPr>
        <w:t>i</w:t>
      </w:r>
      <w:r w:rsidR="0040707B" w:rsidRPr="00E475F6">
        <w:rPr>
          <w:noProof/>
        </w:rPr>
        <w:t>ning</w:t>
      </w:r>
      <w:r w:rsidRPr="00E475F6">
        <w:t xml:space="preserve"> habits </w:t>
      </w:r>
      <w:r w:rsidRPr="00E475F6">
        <w:rPr>
          <w:noProof/>
        </w:rPr>
        <w:t>consistent</w:t>
      </w:r>
      <w:r w:rsidR="0040707B" w:rsidRPr="00E475F6">
        <w:rPr>
          <w:noProof/>
        </w:rPr>
        <w:t>ly</w:t>
      </w:r>
      <w:r w:rsidRPr="00E475F6">
        <w:rPr>
          <w:noProof/>
        </w:rPr>
        <w:t xml:space="preserve">, the goal is to earn something as a reward such as badges, trophies, being on top of a leaderboard, among others. Gamification taps into our competitive nature thus making players addicted and wanting to play more. </w:t>
      </w:r>
    </w:p>
    <w:p w14:paraId="2F3948DD" w14:textId="2BA86AA1" w:rsidR="00FD4D29" w:rsidRPr="00E475F6" w:rsidRDefault="00FD4D29" w:rsidP="00FD4D29">
      <w:pPr>
        <w:rPr>
          <w:noProof/>
        </w:rPr>
      </w:pPr>
    </w:p>
    <w:p w14:paraId="30DA5E05" w14:textId="4F8491D9" w:rsidR="00E932B5" w:rsidRDefault="00E932B5" w:rsidP="00E932B5">
      <w:pPr>
        <w:rPr>
          <w:noProof/>
        </w:rPr>
      </w:pPr>
    </w:p>
    <w:p w14:paraId="2BDC2287" w14:textId="0112B7EE" w:rsidR="00684EE9" w:rsidRDefault="00684EE9" w:rsidP="00684EE9">
      <w:pPr>
        <w:pStyle w:val="Heading2"/>
        <w:rPr>
          <w:noProof/>
        </w:rPr>
      </w:pPr>
      <w:r>
        <w:rPr>
          <w:noProof/>
        </w:rPr>
        <w:t>Chatbot</w:t>
      </w:r>
    </w:p>
    <w:p w14:paraId="55E6F23B" w14:textId="246A4D80" w:rsidR="00684EE9" w:rsidRDefault="00684EE9" w:rsidP="00E932B5">
      <w:pPr>
        <w:rPr>
          <w:noProof/>
        </w:rPr>
      </w:pPr>
    </w:p>
    <w:p w14:paraId="4A56C208" w14:textId="77777777" w:rsidR="00684EE9" w:rsidRDefault="00684EE9" w:rsidP="00684EE9">
      <w:pPr>
        <w:rPr>
          <w:noProof/>
        </w:rPr>
      </w:pPr>
      <w:r>
        <w:rPr>
          <w:noProof/>
        </w:rPr>
        <w:t>A chatbot is a software, which can simulate a conversation via text or auditory methods.</w:t>
      </w:r>
    </w:p>
    <w:p w14:paraId="7D5E9175" w14:textId="77777777" w:rsidR="00684EE9" w:rsidRDefault="00684EE9" w:rsidP="00684EE9">
      <w:pPr>
        <w:rPr>
          <w:noProof/>
        </w:rPr>
      </w:pPr>
      <w:r>
        <w:rPr>
          <w:noProof/>
        </w:rPr>
        <w:t>The idea of a mechanical consciousness was first conceived in 1872 when the Author Samuel Butler wrote a science fiction novel featuring it.</w:t>
      </w:r>
    </w:p>
    <w:p w14:paraId="2FFF2C91" w14:textId="4C867A5C" w:rsidR="00684EE9" w:rsidRDefault="00684EE9" w:rsidP="00684EE9">
      <w:pPr>
        <w:rPr>
          <w:noProof/>
        </w:rPr>
      </w:pPr>
      <w:r>
        <w:rPr>
          <w:noProof/>
        </w:rPr>
        <w:t>However, the idea only took off in 1966 when the first form of artificial intelligence was created: Eliza.</w:t>
      </w:r>
      <w:r w:rsidR="00CF5A7C">
        <w:rPr>
          <w:rStyle w:val="EndnoteReference"/>
          <w:noProof/>
        </w:rPr>
        <w:endnoteReference w:id="28"/>
      </w:r>
    </w:p>
    <w:p w14:paraId="6B5D8247" w14:textId="77777777" w:rsidR="00684EE9" w:rsidRDefault="00684EE9" w:rsidP="00684EE9">
      <w:pPr>
        <w:rPr>
          <w:noProof/>
        </w:rPr>
      </w:pPr>
    </w:p>
    <w:p w14:paraId="7D5BC232" w14:textId="77777777" w:rsidR="00684EE9" w:rsidRDefault="00684EE9" w:rsidP="00684EE9">
      <w:pPr>
        <w:rPr>
          <w:noProof/>
        </w:rPr>
      </w:pPr>
    </w:p>
    <w:p w14:paraId="4435E14A" w14:textId="77777777" w:rsidR="00684EE9" w:rsidRDefault="00684EE9" w:rsidP="00684EE9">
      <w:pPr>
        <w:rPr>
          <w:noProof/>
        </w:rPr>
      </w:pPr>
      <w:r>
        <w:rPr>
          <w:noProof/>
        </w:rPr>
        <w:t>Eliza is known as the first chatbot, Joseph Weizenbaum developed it, and its function was to emulate a psychotherapist.</w:t>
      </w:r>
    </w:p>
    <w:p w14:paraId="6210A7BA" w14:textId="166CFD28" w:rsidR="00684EE9" w:rsidRDefault="00684EE9" w:rsidP="00684EE9">
      <w:pPr>
        <w:rPr>
          <w:noProof/>
        </w:rPr>
      </w:pPr>
      <w:r>
        <w:rPr>
          <w:noProof/>
        </w:rPr>
        <w:t>Eliza was able to have basic conversations, if one said to Eliza that he/she is sad, Eliza would reply with "why are you sad?" , it would try to continue a dialog; however, the program was unable to maintain a conversation.</w:t>
      </w:r>
      <w:r w:rsidR="00CF5A7C" w:rsidRPr="00CF5A7C">
        <w:rPr>
          <w:rStyle w:val="EndnoteReference"/>
          <w:noProof/>
        </w:rPr>
        <w:t xml:space="preserve"> </w:t>
      </w:r>
      <w:r w:rsidR="00CF5A7C">
        <w:rPr>
          <w:rStyle w:val="EndnoteReference"/>
          <w:noProof/>
        </w:rPr>
        <w:endnoteReference w:id="29"/>
      </w:r>
    </w:p>
    <w:p w14:paraId="33FF6E3A" w14:textId="77777777" w:rsidR="00684EE9" w:rsidRDefault="00684EE9" w:rsidP="00684EE9">
      <w:pPr>
        <w:rPr>
          <w:noProof/>
        </w:rPr>
      </w:pPr>
    </w:p>
    <w:p w14:paraId="693470DF" w14:textId="38DDCF0F" w:rsidR="00684EE9" w:rsidRDefault="00684EE9" w:rsidP="00684EE9">
      <w:pPr>
        <w:rPr>
          <w:noProof/>
        </w:rPr>
      </w:pPr>
      <w:r>
        <w:rPr>
          <w:noProof/>
        </w:rPr>
        <w:t>Despite not having real intelligence and only being able to perform pattern matching and substitution methodology,  Eliza was considered innovational, which inspired more people to implement chatbots.</w:t>
      </w:r>
      <w:r w:rsidR="00CF5A7C" w:rsidRPr="00CF5A7C">
        <w:rPr>
          <w:rStyle w:val="EndnoteReference"/>
          <w:noProof/>
        </w:rPr>
        <w:t xml:space="preserve"> </w:t>
      </w:r>
      <w:r w:rsidR="00CF5A7C">
        <w:rPr>
          <w:rStyle w:val="EndnoteReference"/>
          <w:noProof/>
        </w:rPr>
        <w:endnoteReference w:id="30"/>
      </w:r>
    </w:p>
    <w:p w14:paraId="1BDB17FF" w14:textId="77777777" w:rsidR="00684EE9" w:rsidRDefault="00684EE9" w:rsidP="00684EE9">
      <w:pPr>
        <w:rPr>
          <w:noProof/>
        </w:rPr>
      </w:pPr>
    </w:p>
    <w:p w14:paraId="3F344437" w14:textId="77777777" w:rsidR="00684EE9" w:rsidRDefault="00684EE9" w:rsidP="00684EE9">
      <w:pPr>
        <w:rPr>
          <w:noProof/>
        </w:rPr>
      </w:pPr>
      <w:r>
        <w:rPr>
          <w:noProof/>
        </w:rPr>
        <w:t>Siri</w:t>
      </w:r>
    </w:p>
    <w:p w14:paraId="5329BCC2" w14:textId="77777777" w:rsidR="00684EE9" w:rsidRDefault="00684EE9" w:rsidP="00684EE9">
      <w:pPr>
        <w:rPr>
          <w:noProof/>
        </w:rPr>
      </w:pPr>
      <w:r>
        <w:rPr>
          <w:noProof/>
        </w:rPr>
        <w:t>In 2010 Apple acquired an intelligent personal assistant called Siri. SRI International Artificial Intelligence Center invented it.</w:t>
      </w:r>
    </w:p>
    <w:p w14:paraId="7D8E8905" w14:textId="163D3237" w:rsidR="00684EE9" w:rsidRDefault="00684EE9" w:rsidP="00684EE9">
      <w:pPr>
        <w:rPr>
          <w:noProof/>
        </w:rPr>
      </w:pPr>
      <w:r>
        <w:rPr>
          <w:noProof/>
        </w:rPr>
        <w:t>Siri was developed to allow people to utilize the internet differently, can instead of using a search engine, which gives a list of websites to choose,  Siri can have a conversation with its users for example(</w:t>
      </w:r>
    </w:p>
    <w:p w14:paraId="13847ABD" w14:textId="793B934A" w:rsidR="00684EE9" w:rsidRDefault="00684EE9" w:rsidP="00684EE9">
      <w:pPr>
        <w:rPr>
          <w:noProof/>
        </w:rPr>
      </w:pPr>
      <w:r>
        <w:rPr>
          <w:noProof/>
        </w:rPr>
        <w:t xml:space="preserve">-Siri, what is the weather five days forecast for Dublin Ireland? </w:t>
      </w:r>
    </w:p>
    <w:p w14:paraId="5C654DF2" w14:textId="77777777" w:rsidR="00684EE9" w:rsidRDefault="00684EE9" w:rsidP="00684EE9">
      <w:pPr>
        <w:rPr>
          <w:noProof/>
        </w:rPr>
      </w:pPr>
      <w:r>
        <w:rPr>
          <w:noProof/>
        </w:rPr>
        <w:t>-It is not looking good through Saturday... down to 5 degrees and raining.)</w:t>
      </w:r>
    </w:p>
    <w:p w14:paraId="356C30FB" w14:textId="75D43440" w:rsidR="00684EE9" w:rsidRDefault="00684EE9" w:rsidP="00684EE9">
      <w:pPr>
        <w:rPr>
          <w:noProof/>
        </w:rPr>
      </w:pPr>
      <w:r>
        <w:rPr>
          <w:noProof/>
        </w:rPr>
        <w:t>Siri allows a user to book reservations at restaurants, schedule events, transcribe text messages by utilizing speech-to-text.</w:t>
      </w:r>
      <w:r w:rsidR="00CF5A7C" w:rsidRPr="00CF5A7C">
        <w:rPr>
          <w:rStyle w:val="EndnoteReference"/>
          <w:noProof/>
        </w:rPr>
        <w:t xml:space="preserve"> </w:t>
      </w:r>
      <w:r w:rsidR="00CF5A7C">
        <w:rPr>
          <w:rStyle w:val="EndnoteReference"/>
          <w:noProof/>
        </w:rPr>
        <w:endnoteReference w:id="31"/>
      </w:r>
    </w:p>
    <w:p w14:paraId="129FCE86" w14:textId="77777777" w:rsidR="00684EE9" w:rsidRDefault="00684EE9" w:rsidP="00684EE9">
      <w:pPr>
        <w:rPr>
          <w:noProof/>
        </w:rPr>
      </w:pPr>
    </w:p>
    <w:p w14:paraId="17C2AD25" w14:textId="77777777" w:rsidR="00684EE9" w:rsidRDefault="00684EE9" w:rsidP="00684EE9">
      <w:pPr>
        <w:rPr>
          <w:noProof/>
        </w:rPr>
      </w:pPr>
    </w:p>
    <w:p w14:paraId="22791C57" w14:textId="77777777" w:rsidR="00684EE9" w:rsidRDefault="00684EE9" w:rsidP="00684EE9">
      <w:pPr>
        <w:rPr>
          <w:noProof/>
        </w:rPr>
      </w:pPr>
      <w:r>
        <w:rPr>
          <w:noProof/>
        </w:rPr>
        <w:t>Alexa</w:t>
      </w:r>
    </w:p>
    <w:p w14:paraId="1B40FC6A" w14:textId="383CE8F7" w:rsidR="00684EE9" w:rsidRDefault="00684EE9" w:rsidP="00684EE9">
      <w:pPr>
        <w:rPr>
          <w:noProof/>
        </w:rPr>
      </w:pPr>
      <w:r>
        <w:rPr>
          <w:noProof/>
        </w:rPr>
        <w:t>Alexa is a personal assistant developed by Amazon. It performs the same actions as Siri does; however,  it is run as a service in the cloud, which allows Amazon developers to improve it continuously by the millions of users utilizing this product.</w:t>
      </w:r>
      <w:r w:rsidR="00CF5A7C" w:rsidRPr="00CF5A7C">
        <w:rPr>
          <w:rStyle w:val="EndnoteReference"/>
          <w:noProof/>
        </w:rPr>
        <w:t xml:space="preserve"> </w:t>
      </w:r>
      <w:r w:rsidR="00CF5A7C">
        <w:rPr>
          <w:rStyle w:val="EndnoteReference"/>
          <w:noProof/>
        </w:rPr>
        <w:endnoteReference w:id="32"/>
      </w:r>
    </w:p>
    <w:p w14:paraId="27203AF0" w14:textId="77777777" w:rsidR="00684EE9" w:rsidRDefault="00684EE9" w:rsidP="00684EE9">
      <w:pPr>
        <w:rPr>
          <w:noProof/>
        </w:rPr>
      </w:pPr>
    </w:p>
    <w:p w14:paraId="1A81C728" w14:textId="77777777" w:rsidR="00684EE9" w:rsidRDefault="00684EE9" w:rsidP="00684EE9">
      <w:pPr>
        <w:rPr>
          <w:noProof/>
        </w:rPr>
      </w:pPr>
    </w:p>
    <w:p w14:paraId="7FC20552" w14:textId="77777777" w:rsidR="00684EE9" w:rsidRDefault="00684EE9" w:rsidP="00684EE9">
      <w:pPr>
        <w:rPr>
          <w:noProof/>
        </w:rPr>
      </w:pPr>
    </w:p>
    <w:p w14:paraId="5153190B" w14:textId="176A1AB6" w:rsidR="00684EE9" w:rsidRDefault="00684EE9" w:rsidP="00684EE9">
      <w:pPr>
        <w:rPr>
          <w:noProof/>
        </w:rPr>
      </w:pPr>
    </w:p>
    <w:p w14:paraId="5C8F80DF" w14:textId="1D4BBF1D" w:rsidR="005F6C97" w:rsidRDefault="005F6C97" w:rsidP="00684EE9">
      <w:pPr>
        <w:rPr>
          <w:noProof/>
        </w:rPr>
      </w:pPr>
    </w:p>
    <w:p w14:paraId="7DEF7D78" w14:textId="096FC914" w:rsidR="005F6C97" w:rsidRDefault="005F6C97" w:rsidP="00684EE9">
      <w:pPr>
        <w:rPr>
          <w:noProof/>
        </w:rPr>
      </w:pPr>
    </w:p>
    <w:p w14:paraId="2081AB61" w14:textId="333C34B8" w:rsidR="005F6C97" w:rsidRDefault="005F6C97" w:rsidP="00684EE9">
      <w:pPr>
        <w:rPr>
          <w:noProof/>
        </w:rPr>
      </w:pPr>
    </w:p>
    <w:p w14:paraId="27BF54E1" w14:textId="50743D65" w:rsidR="005F6C97" w:rsidRDefault="005F6C97" w:rsidP="00684EE9">
      <w:pPr>
        <w:rPr>
          <w:noProof/>
        </w:rPr>
      </w:pPr>
    </w:p>
    <w:p w14:paraId="166439D7" w14:textId="77777777" w:rsidR="005F6C97" w:rsidRDefault="005F6C97" w:rsidP="00684EE9">
      <w:pPr>
        <w:rPr>
          <w:noProof/>
        </w:rPr>
      </w:pPr>
    </w:p>
    <w:p w14:paraId="7BF49761" w14:textId="77777777" w:rsidR="00684EE9" w:rsidRDefault="00684EE9" w:rsidP="00684EE9">
      <w:pPr>
        <w:rPr>
          <w:noProof/>
        </w:rPr>
      </w:pPr>
      <w:r>
        <w:rPr>
          <w:noProof/>
        </w:rPr>
        <w:lastRenderedPageBreak/>
        <w:t>There are two primary methods to develop a chatbot.</w:t>
      </w:r>
    </w:p>
    <w:p w14:paraId="71606304" w14:textId="77777777" w:rsidR="00684EE9" w:rsidRDefault="00684EE9" w:rsidP="00684EE9">
      <w:pPr>
        <w:rPr>
          <w:noProof/>
        </w:rPr>
      </w:pPr>
    </w:p>
    <w:p w14:paraId="19C3772F" w14:textId="42577FD4" w:rsidR="00684EE9" w:rsidRDefault="00684EE9" w:rsidP="00684EE9">
      <w:pPr>
        <w:rPr>
          <w:noProof/>
        </w:rPr>
      </w:pPr>
      <w:r>
        <w:rPr>
          <w:noProof/>
        </w:rPr>
        <w:t>Retrieval-based model has a set of predefined questions and responses which are stored in a repository. Based on the input and context, the bot chooses an appropriate response to it users, however it only output</w:t>
      </w:r>
      <w:r w:rsidR="00285CDB">
        <w:rPr>
          <w:noProof/>
        </w:rPr>
        <w:t>s</w:t>
      </w:r>
      <w:r>
        <w:rPr>
          <w:noProof/>
        </w:rPr>
        <w:t xml:space="preserve"> responses that are in the repository.</w:t>
      </w:r>
    </w:p>
    <w:p w14:paraId="7ABFFABF" w14:textId="77777777" w:rsidR="00684EE9" w:rsidRDefault="00684EE9" w:rsidP="00684EE9">
      <w:pPr>
        <w:rPr>
          <w:noProof/>
        </w:rPr>
      </w:pPr>
    </w:p>
    <w:p w14:paraId="320365D4" w14:textId="77777777" w:rsidR="00684EE9" w:rsidRDefault="00684EE9" w:rsidP="00684EE9">
      <w:pPr>
        <w:rPr>
          <w:noProof/>
        </w:rPr>
      </w:pPr>
    </w:p>
    <w:p w14:paraId="476633FB" w14:textId="77777777" w:rsidR="00684EE9" w:rsidRDefault="00684EE9" w:rsidP="00684EE9">
      <w:pPr>
        <w:rPr>
          <w:noProof/>
        </w:rPr>
      </w:pPr>
    </w:p>
    <w:p w14:paraId="36E50657" w14:textId="77777777" w:rsidR="00684EE9" w:rsidRDefault="00684EE9" w:rsidP="00684EE9">
      <w:pPr>
        <w:rPr>
          <w:noProof/>
        </w:rPr>
      </w:pPr>
      <w:r>
        <w:rPr>
          <w:noProof/>
        </w:rPr>
        <w:t xml:space="preserve">Generative model is a more complicated approach, which uses "Deep learning". It does  not use a predefined repository like the retrieval-based model. </w:t>
      </w:r>
    </w:p>
    <w:p w14:paraId="0B310F80" w14:textId="77777777" w:rsidR="00684EE9" w:rsidRDefault="00684EE9" w:rsidP="00684EE9">
      <w:pPr>
        <w:rPr>
          <w:noProof/>
        </w:rPr>
      </w:pPr>
    </w:p>
    <w:p w14:paraId="6423A839" w14:textId="1F0D4302" w:rsidR="00684EE9" w:rsidRDefault="00684EE9" w:rsidP="00684EE9">
      <w:pPr>
        <w:rPr>
          <w:noProof/>
        </w:rPr>
      </w:pPr>
    </w:p>
    <w:p w14:paraId="46F97DA1" w14:textId="77777777" w:rsidR="00684EE9" w:rsidRDefault="00684EE9" w:rsidP="00684EE9">
      <w:pPr>
        <w:rPr>
          <w:noProof/>
        </w:rPr>
      </w:pPr>
      <w:r>
        <w:rPr>
          <w:noProof/>
        </w:rPr>
        <w:t>The main advantage of using a retrieval-based model is that it will not make a grammatical mistake, however, it is hard to scale, for the reason that new set of responses will have to be input to the repository.</w:t>
      </w:r>
    </w:p>
    <w:p w14:paraId="6C556B0B" w14:textId="77777777" w:rsidR="00684EE9" w:rsidRDefault="00684EE9" w:rsidP="00684EE9">
      <w:pPr>
        <w:rPr>
          <w:noProof/>
        </w:rPr>
      </w:pPr>
    </w:p>
    <w:p w14:paraId="23F871DE" w14:textId="46791A85" w:rsidR="00684EE9" w:rsidRDefault="00684EE9" w:rsidP="00684EE9">
      <w:pPr>
        <w:rPr>
          <w:noProof/>
        </w:rPr>
      </w:pPr>
      <w:r>
        <w:rPr>
          <w:noProof/>
        </w:rPr>
        <w:t xml:space="preserve">The main advantage of generative model is that it is more scalable for the reason that it automatically outputs a response based on the data that was fed to the Deep learning </w:t>
      </w:r>
      <w:r w:rsidR="00285CDB">
        <w:rPr>
          <w:noProof/>
        </w:rPr>
        <w:t>model</w:t>
      </w:r>
      <w:r>
        <w:rPr>
          <w:noProof/>
        </w:rPr>
        <w:t>; however, there is a chance of a very inaccurate response thus making it impractical at times.</w:t>
      </w:r>
    </w:p>
    <w:p w14:paraId="0D3528A5" w14:textId="77777777" w:rsidR="00684EE9" w:rsidRDefault="00684EE9" w:rsidP="00684EE9">
      <w:pPr>
        <w:rPr>
          <w:noProof/>
        </w:rPr>
      </w:pPr>
    </w:p>
    <w:p w14:paraId="4B64F0FF" w14:textId="77777777" w:rsidR="00684EE9" w:rsidRDefault="00684EE9" w:rsidP="00684EE9">
      <w:pPr>
        <w:rPr>
          <w:noProof/>
        </w:rPr>
      </w:pPr>
      <w:r>
        <w:rPr>
          <w:noProof/>
        </w:rPr>
        <w:t>Generative model is extremely complex to perfect it with the current knowledge available about Deep learning algorithms. Chatbot using Deep learning can get us only so far. However, it is far from perfect.</w:t>
      </w:r>
    </w:p>
    <w:p w14:paraId="7A7E432B" w14:textId="77777777" w:rsidR="00684EE9" w:rsidRDefault="00684EE9" w:rsidP="00684EE9">
      <w:pPr>
        <w:rPr>
          <w:noProof/>
        </w:rPr>
      </w:pPr>
      <w:r>
        <w:rPr>
          <w:noProof/>
        </w:rPr>
        <w:t>With current technology, it is impossible to develop a perfect chatbot based on the generative model.</w:t>
      </w:r>
    </w:p>
    <w:p w14:paraId="58E3D556" w14:textId="77777777" w:rsidR="00684EE9" w:rsidRDefault="00684EE9" w:rsidP="00684EE9">
      <w:pPr>
        <w:rPr>
          <w:noProof/>
        </w:rPr>
      </w:pPr>
    </w:p>
    <w:p w14:paraId="377C22E1" w14:textId="77777777" w:rsidR="00684EE9" w:rsidRDefault="00684EE9" w:rsidP="00684EE9">
      <w:pPr>
        <w:rPr>
          <w:noProof/>
        </w:rPr>
      </w:pPr>
      <w:r>
        <w:rPr>
          <w:noProof/>
        </w:rPr>
        <w:t>Sequence to Sequence model which is a Deep learning architecture, is uniquely suited for a generative model; however, it is still at an early stages of building an accurate chatbot.</w:t>
      </w:r>
    </w:p>
    <w:p w14:paraId="1D2BF37B" w14:textId="5E4DF1EB" w:rsidR="00684EE9" w:rsidRDefault="00684EE9" w:rsidP="00684EE9">
      <w:pPr>
        <w:rPr>
          <w:noProof/>
        </w:rPr>
      </w:pPr>
      <w:r>
        <w:rPr>
          <w:noProof/>
        </w:rPr>
        <w:t xml:space="preserve">Chatbots in production are more likely to use </w:t>
      </w:r>
      <w:r w:rsidR="005F6C97">
        <w:rPr>
          <w:noProof/>
        </w:rPr>
        <w:t xml:space="preserve">a combination of </w:t>
      </w:r>
      <w:r>
        <w:rPr>
          <w:noProof/>
        </w:rPr>
        <w:t>retrieval-based model</w:t>
      </w:r>
      <w:r w:rsidR="005F6C97">
        <w:rPr>
          <w:noProof/>
        </w:rPr>
        <w:t xml:space="preserve"> and Deep learning</w:t>
      </w:r>
      <w:r>
        <w:rPr>
          <w:noProof/>
        </w:rPr>
        <w:t xml:space="preserve"> currently.</w:t>
      </w:r>
      <w:r w:rsidR="00CF5A7C">
        <w:rPr>
          <w:rStyle w:val="EndnoteReference"/>
          <w:noProof/>
        </w:rPr>
        <w:endnoteReference w:id="33"/>
      </w:r>
    </w:p>
    <w:p w14:paraId="6F46B237" w14:textId="0E3BB974" w:rsidR="00F90166" w:rsidRDefault="00F90166" w:rsidP="00684EE9">
      <w:pPr>
        <w:rPr>
          <w:noProof/>
        </w:rPr>
      </w:pPr>
    </w:p>
    <w:p w14:paraId="24463DA8" w14:textId="5DD291B9" w:rsidR="00F90166" w:rsidRDefault="00F90166" w:rsidP="00684EE9">
      <w:pPr>
        <w:rPr>
          <w:noProof/>
        </w:rPr>
      </w:pPr>
    </w:p>
    <w:p w14:paraId="722D5699" w14:textId="62A47232" w:rsidR="00F90166" w:rsidRDefault="00F90166" w:rsidP="00684EE9">
      <w:pPr>
        <w:rPr>
          <w:noProof/>
        </w:rPr>
      </w:pPr>
    </w:p>
    <w:p w14:paraId="59BDC35A" w14:textId="35F98F1B" w:rsidR="00F90166" w:rsidRDefault="00F90166" w:rsidP="00684EE9">
      <w:pPr>
        <w:rPr>
          <w:noProof/>
        </w:rPr>
      </w:pPr>
    </w:p>
    <w:p w14:paraId="41F3D2E1" w14:textId="13D7C62F" w:rsidR="00F90166" w:rsidRDefault="00F90166" w:rsidP="00684EE9">
      <w:pPr>
        <w:rPr>
          <w:noProof/>
        </w:rPr>
      </w:pPr>
    </w:p>
    <w:p w14:paraId="57DAA774" w14:textId="20C64AA2" w:rsidR="00F90166" w:rsidRDefault="00F90166" w:rsidP="00684EE9">
      <w:pPr>
        <w:rPr>
          <w:noProof/>
        </w:rPr>
      </w:pPr>
    </w:p>
    <w:p w14:paraId="7229E1A5" w14:textId="159F2168" w:rsidR="00F90166" w:rsidRDefault="00F90166" w:rsidP="00684EE9">
      <w:pPr>
        <w:rPr>
          <w:noProof/>
        </w:rPr>
      </w:pPr>
    </w:p>
    <w:p w14:paraId="14D15FE3" w14:textId="1DBA5286" w:rsidR="00F90166" w:rsidRDefault="00F90166" w:rsidP="00684EE9">
      <w:pPr>
        <w:rPr>
          <w:noProof/>
        </w:rPr>
      </w:pPr>
    </w:p>
    <w:p w14:paraId="0FFCA2CB" w14:textId="5E8A0691" w:rsidR="00F90166" w:rsidRDefault="00F90166" w:rsidP="00684EE9">
      <w:pPr>
        <w:rPr>
          <w:noProof/>
        </w:rPr>
      </w:pPr>
    </w:p>
    <w:p w14:paraId="702AD95E" w14:textId="77777777" w:rsidR="00F90166" w:rsidRDefault="00F90166" w:rsidP="00684EE9">
      <w:pPr>
        <w:rPr>
          <w:noProof/>
        </w:rPr>
      </w:pPr>
    </w:p>
    <w:p w14:paraId="3EF4E679" w14:textId="018CAE84" w:rsidR="00F90166" w:rsidRDefault="00F90166" w:rsidP="00684EE9">
      <w:pPr>
        <w:rPr>
          <w:noProof/>
        </w:rPr>
      </w:pPr>
    </w:p>
    <w:p w14:paraId="0D0FB76D" w14:textId="36E74CBC" w:rsidR="00F90166" w:rsidRDefault="00F90166" w:rsidP="00684EE9">
      <w:pPr>
        <w:rPr>
          <w:noProof/>
        </w:rPr>
      </w:pPr>
    </w:p>
    <w:p w14:paraId="62779698" w14:textId="65D19584" w:rsidR="00F90166" w:rsidRDefault="00F90166" w:rsidP="00F90166">
      <w:pPr>
        <w:pStyle w:val="Heading2"/>
        <w:rPr>
          <w:noProof/>
        </w:rPr>
      </w:pPr>
      <w:r>
        <w:rPr>
          <w:noProof/>
        </w:rPr>
        <w:lastRenderedPageBreak/>
        <w:t>Natural language processing</w:t>
      </w:r>
    </w:p>
    <w:p w14:paraId="3461E33D" w14:textId="77777777" w:rsidR="00F90166" w:rsidRPr="00F90166" w:rsidRDefault="00F90166" w:rsidP="00F90166"/>
    <w:p w14:paraId="6A6DDF0E" w14:textId="77777777" w:rsidR="00F90166" w:rsidRDefault="00F90166" w:rsidP="00F90166">
      <w:r>
        <w:t>Natural language processing(NLP) is the area of artificial intelligence which aids computers to comprehend, manipulate and interpret human language. Its primary objective is to fill the gap between computer understanding and human communication.</w:t>
      </w:r>
    </w:p>
    <w:p w14:paraId="1412FEEB" w14:textId="77777777" w:rsidR="00F90166" w:rsidRDefault="00F90166" w:rsidP="00F90166"/>
    <w:p w14:paraId="37CA4740" w14:textId="77777777" w:rsidR="00F90166" w:rsidRDefault="00F90166" w:rsidP="00F90166"/>
    <w:p w14:paraId="661C3FD5" w14:textId="5FF91847" w:rsidR="00F90166" w:rsidRDefault="00F90166" w:rsidP="00F90166">
      <w:r>
        <w:t>There are various techniques used in NLP  to interpret human languages such as ruled-based and algorithmic approaches, machine learning, and statistical methods. The vast approach to process natural language is needed for the reason that voice-based data and text varies.</w:t>
      </w:r>
    </w:p>
    <w:p w14:paraId="64C9C98F" w14:textId="77777777" w:rsidR="00F90166" w:rsidRDefault="00F90166" w:rsidP="00F90166"/>
    <w:p w14:paraId="2C466478" w14:textId="77777777" w:rsidR="00F90166" w:rsidRDefault="00F90166" w:rsidP="00F90166"/>
    <w:p w14:paraId="23890A31" w14:textId="77777777" w:rsidR="00F90166" w:rsidRDefault="00F90166" w:rsidP="00F90166">
      <w:r>
        <w:t>The main tasks used in NLP are part of speech tagging, tokenization, lemmatization/stemming, language detection and identification of semantic relationships. These tasks are used to enable the processes such as:</w:t>
      </w:r>
    </w:p>
    <w:p w14:paraId="5B58AEEC" w14:textId="77777777" w:rsidR="00F90166" w:rsidRDefault="00F90166" w:rsidP="00F90166"/>
    <w:p w14:paraId="743B8B9E" w14:textId="77777777" w:rsidR="00F90166" w:rsidRDefault="00F90166" w:rsidP="00F90166"/>
    <w:p w14:paraId="2B681E37" w14:textId="77777777" w:rsidR="00F90166" w:rsidRDefault="00F90166" w:rsidP="00F90166">
      <w:r>
        <w:t>Machine translation- Allows for automatic translation of text or speech from one language to another such as English to French.</w:t>
      </w:r>
    </w:p>
    <w:p w14:paraId="545BFA86" w14:textId="77777777" w:rsidR="00F90166" w:rsidRDefault="00F90166" w:rsidP="00F90166"/>
    <w:p w14:paraId="67A6B8A6" w14:textId="77777777" w:rsidR="00F90166" w:rsidRDefault="00F90166" w:rsidP="00F90166">
      <w:r>
        <w:t>Speech-to-text and text-to-speech conversion - enables the conversion of voice command into written text and vice versa.</w:t>
      </w:r>
    </w:p>
    <w:p w14:paraId="0206AD92" w14:textId="77777777" w:rsidR="00F90166" w:rsidRDefault="00F90166" w:rsidP="00F90166"/>
    <w:p w14:paraId="02C50958" w14:textId="0623F7F4" w:rsidR="00F90166" w:rsidRPr="00F90166" w:rsidRDefault="00F90166" w:rsidP="00F90166">
      <w:r>
        <w:t>Document summarization- Automatically generate synopses of large bodies of text.</w:t>
      </w:r>
      <w:r>
        <w:rPr>
          <w:rStyle w:val="EndnoteReference"/>
        </w:rPr>
        <w:endnoteReference w:id="34"/>
      </w:r>
    </w:p>
    <w:p w14:paraId="682C11B9" w14:textId="0151D0EE" w:rsidR="00684EE9" w:rsidRDefault="00684EE9" w:rsidP="00E932B5">
      <w:pPr>
        <w:rPr>
          <w:noProof/>
        </w:rPr>
      </w:pPr>
    </w:p>
    <w:p w14:paraId="3AC8F189" w14:textId="44050516" w:rsidR="00684EE9" w:rsidRDefault="00684EE9" w:rsidP="00E932B5">
      <w:pPr>
        <w:rPr>
          <w:noProof/>
        </w:rPr>
      </w:pPr>
    </w:p>
    <w:p w14:paraId="0FA10452" w14:textId="7EF5D775" w:rsidR="00684EE9" w:rsidRDefault="00684EE9" w:rsidP="00E932B5">
      <w:pPr>
        <w:rPr>
          <w:noProof/>
        </w:rPr>
      </w:pPr>
    </w:p>
    <w:p w14:paraId="38579F36" w14:textId="6A5443FD" w:rsidR="00684EE9" w:rsidRDefault="00684EE9" w:rsidP="00E932B5">
      <w:pPr>
        <w:rPr>
          <w:noProof/>
        </w:rPr>
      </w:pPr>
    </w:p>
    <w:p w14:paraId="3DC14070" w14:textId="71F330F1" w:rsidR="00684EE9" w:rsidRDefault="00684EE9" w:rsidP="00E932B5">
      <w:pPr>
        <w:rPr>
          <w:noProof/>
        </w:rPr>
      </w:pPr>
    </w:p>
    <w:p w14:paraId="19A97AF3" w14:textId="5BF0E3B2" w:rsidR="00684EE9" w:rsidRDefault="00684EE9" w:rsidP="00E932B5">
      <w:pPr>
        <w:rPr>
          <w:noProof/>
        </w:rPr>
      </w:pPr>
    </w:p>
    <w:p w14:paraId="435C0539" w14:textId="60855B11" w:rsidR="00684EE9" w:rsidRDefault="00684EE9" w:rsidP="00E932B5">
      <w:pPr>
        <w:rPr>
          <w:noProof/>
        </w:rPr>
      </w:pPr>
    </w:p>
    <w:p w14:paraId="77037FBB" w14:textId="56C9C96E" w:rsidR="00684EE9" w:rsidRDefault="00684EE9" w:rsidP="00E932B5">
      <w:pPr>
        <w:rPr>
          <w:noProof/>
        </w:rPr>
      </w:pPr>
    </w:p>
    <w:p w14:paraId="164154A9" w14:textId="034B3029" w:rsidR="00684EE9" w:rsidRDefault="00684EE9" w:rsidP="00E932B5">
      <w:pPr>
        <w:rPr>
          <w:noProof/>
        </w:rPr>
      </w:pPr>
    </w:p>
    <w:p w14:paraId="76833AE1" w14:textId="4BD4EC99" w:rsidR="00684EE9" w:rsidRDefault="00684EE9" w:rsidP="00E932B5">
      <w:pPr>
        <w:rPr>
          <w:noProof/>
        </w:rPr>
      </w:pPr>
    </w:p>
    <w:p w14:paraId="428591CF" w14:textId="349A5D5D" w:rsidR="00FE7F7E" w:rsidRDefault="00FE7F7E" w:rsidP="00E932B5">
      <w:pPr>
        <w:rPr>
          <w:noProof/>
        </w:rPr>
      </w:pPr>
    </w:p>
    <w:p w14:paraId="20FC885C" w14:textId="77777777" w:rsidR="00FE7F7E" w:rsidRDefault="00FE7F7E" w:rsidP="00E932B5">
      <w:pPr>
        <w:rPr>
          <w:noProof/>
        </w:rPr>
      </w:pPr>
    </w:p>
    <w:p w14:paraId="64FB3C8F" w14:textId="3D7220FB" w:rsidR="00684EE9" w:rsidRDefault="00684EE9" w:rsidP="00E932B5">
      <w:pPr>
        <w:rPr>
          <w:noProof/>
        </w:rPr>
      </w:pPr>
    </w:p>
    <w:p w14:paraId="5E6800C4" w14:textId="332B2620" w:rsidR="00B45906" w:rsidRDefault="00B45906" w:rsidP="00E932B5">
      <w:pPr>
        <w:rPr>
          <w:noProof/>
        </w:rPr>
      </w:pPr>
    </w:p>
    <w:p w14:paraId="1962677A" w14:textId="5D43F706" w:rsidR="00B45906" w:rsidRDefault="00B45906" w:rsidP="00E932B5">
      <w:pPr>
        <w:rPr>
          <w:noProof/>
        </w:rPr>
      </w:pPr>
    </w:p>
    <w:p w14:paraId="136885A9" w14:textId="475A2164" w:rsidR="00B45906" w:rsidRDefault="00B45906" w:rsidP="00E932B5">
      <w:pPr>
        <w:rPr>
          <w:noProof/>
        </w:rPr>
      </w:pPr>
    </w:p>
    <w:p w14:paraId="67BFD111" w14:textId="55F9AACC" w:rsidR="00B45906" w:rsidRDefault="00B45906" w:rsidP="00E932B5">
      <w:pPr>
        <w:rPr>
          <w:noProof/>
        </w:rPr>
      </w:pPr>
    </w:p>
    <w:p w14:paraId="661A3C7C" w14:textId="1B3D9AD4" w:rsidR="00B45906" w:rsidRDefault="00B45906" w:rsidP="00E932B5">
      <w:pPr>
        <w:rPr>
          <w:noProof/>
        </w:rPr>
      </w:pPr>
    </w:p>
    <w:p w14:paraId="256985C4" w14:textId="77777777" w:rsidR="00B45906" w:rsidRPr="00E475F6" w:rsidRDefault="00B45906" w:rsidP="00E932B5">
      <w:pPr>
        <w:rPr>
          <w:noProof/>
        </w:rPr>
      </w:pPr>
    </w:p>
    <w:p w14:paraId="39188C6C" w14:textId="0DDB6639" w:rsidR="004A5DEC" w:rsidRPr="00E475F6" w:rsidRDefault="004A5DEC" w:rsidP="008B2DFE"/>
    <w:p w14:paraId="359A94F9" w14:textId="29BA49B2" w:rsidR="007F37CD" w:rsidRDefault="007F37CD" w:rsidP="000C2536">
      <w:pPr>
        <w:pStyle w:val="Heading2"/>
        <w:numPr>
          <w:ilvl w:val="1"/>
          <w:numId w:val="1"/>
        </w:numPr>
        <w:ind w:left="567" w:hanging="567"/>
      </w:pPr>
      <w:bookmarkStart w:id="4" w:name="_Toc337981744"/>
      <w:r>
        <w:lastRenderedPageBreak/>
        <w:t xml:space="preserve">Alternative Existing Solutions </w:t>
      </w:r>
      <w:bookmarkEnd w:id="4"/>
    </w:p>
    <w:p w14:paraId="1BF61759" w14:textId="265649CD" w:rsidR="00043CBE" w:rsidRPr="00E475F6" w:rsidRDefault="00043CBE" w:rsidP="00043CBE"/>
    <w:p w14:paraId="1B202D7A" w14:textId="77777777" w:rsidR="008A2EA8" w:rsidRDefault="008A2EA8" w:rsidP="008A2EA8">
      <w:pPr>
        <w:pStyle w:val="Heading2"/>
      </w:pPr>
      <w:r>
        <w:t>Duolingo</w:t>
      </w:r>
    </w:p>
    <w:p w14:paraId="3C7D6B80" w14:textId="77777777" w:rsidR="008A2EA8" w:rsidRPr="00E475F6" w:rsidRDefault="008A2EA8" w:rsidP="008A2EA8"/>
    <w:p w14:paraId="3291E099" w14:textId="47726180" w:rsidR="008A2EA8" w:rsidRPr="00E475F6" w:rsidRDefault="008A2EA8" w:rsidP="008A2EA8">
      <w:r w:rsidRPr="00E475F6">
        <w:t>Duolingo is</w:t>
      </w:r>
      <w:r w:rsidR="00105B7C" w:rsidRPr="00E475F6">
        <w:t xml:space="preserve"> a </w:t>
      </w:r>
      <w:r w:rsidRPr="00E475F6">
        <w:t xml:space="preserve"> language learning app free of charge, which offers courses on many languages, it currently has 32 languages courses for English speakers and much more for speakers from other languages such as French, Portuguese, German, Italian among others. </w:t>
      </w:r>
    </w:p>
    <w:p w14:paraId="216211EB" w14:textId="175EE9A8" w:rsidR="008A2EA8" w:rsidRPr="00E475F6" w:rsidRDefault="008A2EA8" w:rsidP="008A2EA8">
      <w:r w:rsidRPr="00E475F6">
        <w:t>Duolingo uses many gamification principles such as badges, points, streaks, lingots</w:t>
      </w:r>
      <w:r w:rsidR="00BA5C0E" w:rsidRPr="00E475F6">
        <w:t xml:space="preserve"> which is a virtual currency</w:t>
      </w:r>
      <w:r w:rsidRPr="00E475F6">
        <w:t>, progress bar, a shop and so on.</w:t>
      </w:r>
    </w:p>
    <w:p w14:paraId="4A563106" w14:textId="77777777" w:rsidR="008A2EA8" w:rsidRPr="00E475F6" w:rsidRDefault="008A2EA8" w:rsidP="008A2EA8"/>
    <w:p w14:paraId="67A3860C" w14:textId="2B563B0E" w:rsidR="008A2EA8" w:rsidRPr="00E475F6" w:rsidRDefault="008A2EA8" w:rsidP="008A2EA8">
      <w:r w:rsidRPr="00E475F6">
        <w:t xml:space="preserve">Duolingo </w:t>
      </w:r>
      <w:r w:rsidRPr="00CA1A3B">
        <w:rPr>
          <w:noProof/>
        </w:rPr>
        <w:t>is divided</w:t>
      </w:r>
      <w:r w:rsidRPr="00E475F6">
        <w:t xml:space="preserve"> into modules, each module there are specific lessons to help learners to achieve their goal</w:t>
      </w:r>
      <w:r w:rsidR="005E46D7" w:rsidRPr="00E475F6">
        <w:t>s</w:t>
      </w:r>
      <w:r w:rsidRPr="00E475F6">
        <w:t>. For each correct answer, one can earn points to be able to progress to a new lesson.</w:t>
      </w:r>
    </w:p>
    <w:p w14:paraId="6F7CE3EC" w14:textId="4765D849" w:rsidR="00E522F1" w:rsidRPr="00E475F6" w:rsidRDefault="008A2EA8" w:rsidP="008A2EA8">
      <w:r w:rsidRPr="00E475F6">
        <w:t>In each lesson, one can practice their speaking, listening and writing in a very entertaining way.</w:t>
      </w:r>
    </w:p>
    <w:p w14:paraId="29274E33" w14:textId="1BE85D49" w:rsidR="00E522F1" w:rsidRPr="00E475F6" w:rsidRDefault="00E522F1" w:rsidP="008A2EA8"/>
    <w:p w14:paraId="3C4F82F3" w14:textId="27579ED2" w:rsidR="00E522F1" w:rsidRPr="00E475F6" w:rsidRDefault="00E522F1" w:rsidP="008A2EA8">
      <w:r w:rsidRPr="00E475F6">
        <w:rPr>
          <w:noProof/>
          <w:lang w:val="en-IE" w:eastAsia="en-IE"/>
        </w:rPr>
        <w:drawing>
          <wp:inline distT="0" distB="0" distL="0" distR="0" wp14:anchorId="6774979B" wp14:editId="77FDF75D">
            <wp:extent cx="5024315" cy="2747029"/>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39304" cy="2755224"/>
                    </a:xfrm>
                    <a:prstGeom prst="rect">
                      <a:avLst/>
                    </a:prstGeom>
                  </pic:spPr>
                </pic:pic>
              </a:graphicData>
            </a:graphic>
          </wp:inline>
        </w:drawing>
      </w:r>
    </w:p>
    <w:p w14:paraId="6CEA8CDA" w14:textId="532E261D" w:rsidR="00105B7C" w:rsidRPr="00E475F6" w:rsidRDefault="00105B7C" w:rsidP="00105B7C">
      <w:pPr>
        <w:ind w:left="2160" w:firstLine="720"/>
      </w:pPr>
      <w:r w:rsidRPr="00D44C0A">
        <w:rPr>
          <w:sz w:val="20"/>
        </w:rPr>
        <w:t xml:space="preserve">Figure 2.8 </w:t>
      </w:r>
      <w:r w:rsidRPr="00D44C0A">
        <w:rPr>
          <w:noProof/>
          <w:sz w:val="20"/>
        </w:rPr>
        <w:t>Duolingo</w:t>
      </w:r>
      <w:r w:rsidRPr="00E475F6">
        <w:rPr>
          <w:noProof/>
        </w:rPr>
        <w:t>.</w:t>
      </w:r>
      <w:r w:rsidRPr="00E475F6">
        <w:rPr>
          <w:rStyle w:val="EndnoteReference"/>
        </w:rPr>
        <w:endnoteReference w:id="35"/>
      </w:r>
    </w:p>
    <w:p w14:paraId="794CBD07" w14:textId="0577C614" w:rsidR="00E522F1" w:rsidRPr="00E475F6" w:rsidRDefault="00E522F1" w:rsidP="008A2EA8"/>
    <w:p w14:paraId="332CCDEA" w14:textId="7E1ADDEE" w:rsidR="00043CBE" w:rsidRPr="00E475F6" w:rsidRDefault="00263EBD" w:rsidP="008A2EA8">
      <w:r w:rsidRPr="00E475F6">
        <w:t xml:space="preserve">To </w:t>
      </w:r>
      <w:r w:rsidRPr="00E475F6">
        <w:rPr>
          <w:noProof/>
        </w:rPr>
        <w:t>maintain motivat</w:t>
      </w:r>
      <w:r w:rsidR="00670CA7" w:rsidRPr="00E475F6">
        <w:rPr>
          <w:noProof/>
        </w:rPr>
        <w:t>i</w:t>
      </w:r>
      <w:r w:rsidRPr="00E475F6">
        <w:rPr>
          <w:noProof/>
        </w:rPr>
        <w:t>on</w:t>
      </w:r>
      <w:r w:rsidR="008A2EA8" w:rsidRPr="00E475F6">
        <w:t xml:space="preserve">, Duolingo records how many days in a row </w:t>
      </w:r>
      <w:r w:rsidR="0050326B" w:rsidRPr="00E475F6">
        <w:rPr>
          <w:noProof/>
        </w:rPr>
        <w:t xml:space="preserve">learners </w:t>
      </w:r>
      <w:r w:rsidR="0050326B" w:rsidRPr="00E475F6">
        <w:t xml:space="preserve">spend learning, and send </w:t>
      </w:r>
      <w:r w:rsidR="008A2EA8" w:rsidRPr="00E475F6">
        <w:t>notification</w:t>
      </w:r>
      <w:r w:rsidR="0050326B" w:rsidRPr="00E475F6">
        <w:t>s to them</w:t>
      </w:r>
      <w:r w:rsidR="008A2EA8" w:rsidRPr="00E475F6">
        <w:t xml:space="preserve"> when it notices </w:t>
      </w:r>
      <w:r w:rsidR="0050326B" w:rsidRPr="00E475F6">
        <w:rPr>
          <w:noProof/>
        </w:rPr>
        <w:t>they</w:t>
      </w:r>
      <w:r w:rsidR="008A2EA8" w:rsidRPr="00E475F6">
        <w:t xml:space="preserve"> have not logged in for a period.</w:t>
      </w:r>
      <w:r w:rsidR="008A2EA8" w:rsidRPr="00E475F6">
        <w:rPr>
          <w:rStyle w:val="EndnoteReference"/>
        </w:rPr>
        <w:endnoteReference w:id="36"/>
      </w:r>
    </w:p>
    <w:p w14:paraId="732BB7F5" w14:textId="7E798761" w:rsidR="00043CBE" w:rsidRPr="00E475F6" w:rsidRDefault="00043CBE" w:rsidP="00043CBE"/>
    <w:p w14:paraId="174B9545" w14:textId="55F49033" w:rsidR="00043CBE" w:rsidRPr="00E475F6" w:rsidRDefault="004E5E9D" w:rsidP="00043CBE">
      <w:pPr>
        <w:rPr>
          <w:noProof/>
        </w:rPr>
      </w:pPr>
      <w:r w:rsidRPr="00E475F6">
        <w:t xml:space="preserve">Duolingo is </w:t>
      </w:r>
      <w:r w:rsidRPr="00E475F6">
        <w:rPr>
          <w:noProof/>
        </w:rPr>
        <w:t>an excellent example of successful application of gamification for language learning.</w:t>
      </w:r>
    </w:p>
    <w:p w14:paraId="224CE572" w14:textId="0C29350D" w:rsidR="004E5E9D" w:rsidRPr="00E475F6" w:rsidRDefault="004E5E9D" w:rsidP="00043CBE">
      <w:pPr>
        <w:rPr>
          <w:noProof/>
        </w:rPr>
      </w:pPr>
      <w:r w:rsidRPr="00E475F6">
        <w:rPr>
          <w:noProof/>
        </w:rPr>
        <w:t>A study conducted in 2012, ha</w:t>
      </w:r>
      <w:r w:rsidR="003504C7" w:rsidRPr="00E475F6">
        <w:rPr>
          <w:noProof/>
        </w:rPr>
        <w:t>s</w:t>
      </w:r>
      <w:r w:rsidRPr="00E475F6">
        <w:rPr>
          <w:noProof/>
        </w:rPr>
        <w:t xml:space="preserve"> proved the effec</w:t>
      </w:r>
      <w:r w:rsidR="003504C7" w:rsidRPr="00E475F6">
        <w:rPr>
          <w:noProof/>
        </w:rPr>
        <w:t>tivenes</w:t>
      </w:r>
      <w:r w:rsidRPr="00E475F6">
        <w:rPr>
          <w:noProof/>
        </w:rPr>
        <w:t>s of Duolingo,</w:t>
      </w:r>
      <w:r w:rsidR="003504C7" w:rsidRPr="00E475F6">
        <w:rPr>
          <w:noProof/>
        </w:rPr>
        <w:t xml:space="preserve"> researchers</w:t>
      </w:r>
      <w:r w:rsidRPr="00E475F6">
        <w:rPr>
          <w:noProof/>
        </w:rPr>
        <w:t xml:space="preserve"> ha</w:t>
      </w:r>
      <w:r w:rsidR="003504C7" w:rsidRPr="00E475F6">
        <w:rPr>
          <w:noProof/>
        </w:rPr>
        <w:t>ve discovered that the average improvement ability was 91.4 points which were statistically significant. Participants gained 8.1 points per one hour of study using Duolingo.</w:t>
      </w:r>
      <w:r w:rsidR="003504C7" w:rsidRPr="00E475F6">
        <w:rPr>
          <w:rStyle w:val="EndnoteReference"/>
          <w:noProof/>
        </w:rPr>
        <w:endnoteReference w:id="37"/>
      </w:r>
      <w:r w:rsidR="003504C7" w:rsidRPr="00E475F6">
        <w:rPr>
          <w:noProof/>
        </w:rPr>
        <w:t xml:space="preserve"> </w:t>
      </w:r>
    </w:p>
    <w:p w14:paraId="23E4DF68" w14:textId="77777777" w:rsidR="00E522F1" w:rsidRPr="00E475F6" w:rsidRDefault="00E522F1" w:rsidP="00043CBE">
      <w:pPr>
        <w:rPr>
          <w:noProof/>
        </w:rPr>
      </w:pPr>
    </w:p>
    <w:p w14:paraId="411DA853" w14:textId="4DCF276B" w:rsidR="005E46D7" w:rsidRPr="00E475F6" w:rsidRDefault="005E46D7" w:rsidP="00D60CFF"/>
    <w:p w14:paraId="65C4DC82" w14:textId="71862CD6" w:rsidR="00043CBE" w:rsidRDefault="00FC45BF" w:rsidP="00FC45BF">
      <w:pPr>
        <w:pStyle w:val="Heading2"/>
      </w:pPr>
      <w:r>
        <w:lastRenderedPageBreak/>
        <w:t>Babbel</w:t>
      </w:r>
    </w:p>
    <w:p w14:paraId="484F9B3C" w14:textId="4F5F7528" w:rsidR="000774AF" w:rsidRPr="00E475F6" w:rsidRDefault="000774AF" w:rsidP="000774AF"/>
    <w:p w14:paraId="4200E51B" w14:textId="4AD3A63B" w:rsidR="000774AF" w:rsidRPr="00E475F6" w:rsidRDefault="000774AF" w:rsidP="000774AF">
      <w:r w:rsidRPr="00E475F6">
        <w:t>Babbell is a paid language learning app, unlike Duolingo, Babbel is a paid app</w:t>
      </w:r>
      <w:r w:rsidR="00BA5C0E" w:rsidRPr="00E475F6">
        <w:t xml:space="preserve"> and has </w:t>
      </w:r>
      <w:r w:rsidR="00134A78" w:rsidRPr="00E475F6">
        <w:rPr>
          <w:noProof/>
        </w:rPr>
        <w:t>fewer</w:t>
      </w:r>
      <w:r w:rsidR="00BA5C0E" w:rsidRPr="00E475F6">
        <w:t xml:space="preserve"> gamification techniques</w:t>
      </w:r>
      <w:r w:rsidRPr="00E475F6">
        <w:t>.</w:t>
      </w:r>
    </w:p>
    <w:p w14:paraId="03DD36F1" w14:textId="2398206E" w:rsidR="00DA24F5" w:rsidRPr="00E475F6" w:rsidRDefault="00DA24F5" w:rsidP="000774AF">
      <w:r w:rsidRPr="00E475F6">
        <w:t>Here is the price range.</w:t>
      </w:r>
    </w:p>
    <w:p w14:paraId="46E63A14" w14:textId="77777777" w:rsidR="00DA24F5" w:rsidRPr="00E475F6" w:rsidRDefault="00DA24F5" w:rsidP="000774AF"/>
    <w:p w14:paraId="38713AEB" w14:textId="7A23BC75" w:rsidR="000774AF" w:rsidRPr="00E475F6" w:rsidRDefault="00DA24F5" w:rsidP="00DA24F5">
      <w:r w:rsidRPr="00E475F6">
        <w:t xml:space="preserve"> </w:t>
      </w:r>
      <w:r w:rsidRPr="00E475F6">
        <w:rPr>
          <w:noProof/>
          <w:lang w:val="en-IE" w:eastAsia="en-IE"/>
        </w:rPr>
        <w:drawing>
          <wp:inline distT="0" distB="0" distL="0" distR="0" wp14:anchorId="38F4D997" wp14:editId="627C5535">
            <wp:extent cx="5270500" cy="16764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0500" cy="1676400"/>
                    </a:xfrm>
                    <a:prstGeom prst="rect">
                      <a:avLst/>
                    </a:prstGeom>
                  </pic:spPr>
                </pic:pic>
              </a:graphicData>
            </a:graphic>
          </wp:inline>
        </w:drawing>
      </w:r>
    </w:p>
    <w:p w14:paraId="55967529" w14:textId="008B7F88" w:rsidR="00DA24F5" w:rsidRPr="00E475F6" w:rsidRDefault="00DA24F5" w:rsidP="00DA24F5">
      <w:r w:rsidRPr="00E475F6">
        <w:rPr>
          <w:rFonts w:ascii="Cambria" w:hAnsi="Cambria" w:cs="Times New Roman"/>
        </w:rPr>
        <w:t xml:space="preserve">    </w:t>
      </w:r>
      <w:r w:rsidR="00B2582D" w:rsidRPr="00E475F6">
        <w:rPr>
          <w:rFonts w:ascii="Cambria" w:hAnsi="Cambria" w:cs="Times New Roman"/>
        </w:rPr>
        <w:tab/>
      </w:r>
      <w:r w:rsidR="00B2582D" w:rsidRPr="00E475F6">
        <w:rPr>
          <w:rFonts w:ascii="Cambria" w:hAnsi="Cambria" w:cs="Times New Roman"/>
        </w:rPr>
        <w:tab/>
      </w:r>
      <w:r w:rsidR="00B2582D" w:rsidRPr="00E475F6">
        <w:rPr>
          <w:rFonts w:ascii="Cambria" w:hAnsi="Cambria" w:cs="Times New Roman"/>
        </w:rPr>
        <w:tab/>
      </w:r>
      <w:r w:rsidR="00B2582D" w:rsidRPr="00E475F6">
        <w:t>Figure 2.8  Babbel price range</w:t>
      </w:r>
      <w:r w:rsidR="00B2582D" w:rsidRPr="00E475F6">
        <w:rPr>
          <w:rStyle w:val="EndnoteReference"/>
        </w:rPr>
        <w:endnoteReference w:id="38"/>
      </w:r>
    </w:p>
    <w:p w14:paraId="0C1A5A0E" w14:textId="77777777" w:rsidR="00DA24F5" w:rsidRPr="00E475F6" w:rsidRDefault="00DA24F5" w:rsidP="000774AF"/>
    <w:p w14:paraId="0900BBAD" w14:textId="152B1C8A" w:rsidR="00DA24F5" w:rsidRPr="00E475F6" w:rsidRDefault="00DA24F5" w:rsidP="000774AF"/>
    <w:p w14:paraId="0A2E3338" w14:textId="21D3040C" w:rsidR="00DA24F5" w:rsidRPr="00E475F6" w:rsidRDefault="00DA24F5" w:rsidP="00DA24F5">
      <w:r w:rsidRPr="00E475F6">
        <w:rPr>
          <w:noProof/>
        </w:rPr>
        <w:t>Babbel's</w:t>
      </w:r>
      <w:r w:rsidRPr="00E475F6">
        <w:t xml:space="preserve"> </w:t>
      </w:r>
      <w:r w:rsidRPr="00E475F6">
        <w:rPr>
          <w:noProof/>
        </w:rPr>
        <w:t>structure</w:t>
      </w:r>
      <w:r w:rsidRPr="00E475F6">
        <w:t xml:space="preserve"> to teaching a language is </w:t>
      </w:r>
      <w:r w:rsidRPr="00E475F6">
        <w:rPr>
          <w:noProof/>
        </w:rPr>
        <w:t xml:space="preserve">different </w:t>
      </w:r>
      <w:r w:rsidR="00670CA7" w:rsidRPr="00E475F6">
        <w:rPr>
          <w:noProof/>
        </w:rPr>
        <w:t>from</w:t>
      </w:r>
      <w:r w:rsidRPr="00E475F6">
        <w:t xml:space="preserve"> Duolingo</w:t>
      </w:r>
      <w:r w:rsidR="00670CA7" w:rsidRPr="00E475F6">
        <w:t xml:space="preserve"> methods of teaching</w:t>
      </w:r>
      <w:r w:rsidRPr="00E475F6">
        <w:t>.</w:t>
      </w:r>
    </w:p>
    <w:p w14:paraId="283CD328" w14:textId="2D38DFB9" w:rsidR="00DA24F5" w:rsidRPr="00E475F6" w:rsidRDefault="00DA24F5" w:rsidP="00DA24F5">
      <w:r w:rsidRPr="00E475F6">
        <w:t xml:space="preserve">Babbel is broken down into course </w:t>
      </w:r>
      <w:r w:rsidRPr="00E475F6">
        <w:rPr>
          <w:noProof/>
        </w:rPr>
        <w:t>catalogs</w:t>
      </w:r>
      <w:r w:rsidRPr="00E475F6">
        <w:t xml:space="preserve"> such as.</w:t>
      </w:r>
      <w:r w:rsidRPr="00E475F6">
        <w:rPr>
          <w:rStyle w:val="EndnoteReference"/>
        </w:rPr>
        <w:t xml:space="preserve"> </w:t>
      </w:r>
    </w:p>
    <w:p w14:paraId="42330733" w14:textId="41141C27" w:rsidR="000774AF" w:rsidRPr="00E475F6" w:rsidRDefault="000774AF" w:rsidP="000774AF"/>
    <w:p w14:paraId="6C12DA97" w14:textId="77777777" w:rsidR="00DA24F5" w:rsidRPr="00E475F6" w:rsidRDefault="000774AF" w:rsidP="000774AF">
      <w:pPr>
        <w:pStyle w:val="ListParagraph"/>
        <w:numPr>
          <w:ilvl w:val="0"/>
          <w:numId w:val="9"/>
        </w:numPr>
        <w:rPr>
          <w:sz w:val="24"/>
          <w:szCs w:val="24"/>
        </w:rPr>
      </w:pPr>
      <w:r w:rsidRPr="00E475F6">
        <w:rPr>
          <w:sz w:val="24"/>
          <w:szCs w:val="24"/>
        </w:rPr>
        <w:t>Beginner course</w:t>
      </w:r>
    </w:p>
    <w:p w14:paraId="6B3143B7" w14:textId="72240CFA" w:rsidR="000774AF" w:rsidRPr="00E475F6" w:rsidRDefault="000774AF" w:rsidP="00DA24F5">
      <w:pPr>
        <w:pStyle w:val="ListParagraph"/>
        <w:rPr>
          <w:sz w:val="24"/>
          <w:szCs w:val="24"/>
        </w:rPr>
      </w:pPr>
      <w:r w:rsidRPr="00E475F6">
        <w:rPr>
          <w:sz w:val="24"/>
          <w:szCs w:val="24"/>
        </w:rPr>
        <w:t>One can be introduced to the language, and learn the basics.</w:t>
      </w:r>
    </w:p>
    <w:p w14:paraId="41A42CC7" w14:textId="77777777" w:rsidR="00DA24F5" w:rsidRPr="00E475F6" w:rsidRDefault="000774AF" w:rsidP="00DA24F5">
      <w:pPr>
        <w:pStyle w:val="ListParagraph"/>
        <w:numPr>
          <w:ilvl w:val="0"/>
          <w:numId w:val="9"/>
        </w:numPr>
        <w:rPr>
          <w:sz w:val="24"/>
          <w:szCs w:val="24"/>
        </w:rPr>
      </w:pPr>
      <w:r w:rsidRPr="00E475F6">
        <w:rPr>
          <w:sz w:val="24"/>
          <w:szCs w:val="24"/>
        </w:rPr>
        <w:t>Grammar</w:t>
      </w:r>
    </w:p>
    <w:p w14:paraId="7CA9F1D6" w14:textId="5CF517F0" w:rsidR="000774AF" w:rsidRPr="00E475F6" w:rsidRDefault="000774AF" w:rsidP="00DA24F5">
      <w:pPr>
        <w:pStyle w:val="ListParagraph"/>
        <w:rPr>
          <w:sz w:val="24"/>
          <w:szCs w:val="24"/>
        </w:rPr>
      </w:pPr>
      <w:r w:rsidRPr="00E475F6">
        <w:rPr>
          <w:sz w:val="24"/>
          <w:szCs w:val="24"/>
        </w:rPr>
        <w:t>This</w:t>
      </w:r>
      <w:r w:rsidR="00DA24F5" w:rsidRPr="00E475F6">
        <w:rPr>
          <w:sz w:val="24"/>
          <w:szCs w:val="24"/>
        </w:rPr>
        <w:t xml:space="preserve"> course </w:t>
      </w:r>
      <w:r w:rsidR="00DA24F5" w:rsidRPr="00D44C0A">
        <w:rPr>
          <w:noProof/>
          <w:sz w:val="24"/>
          <w:szCs w:val="24"/>
        </w:rPr>
        <w:t>is focused</w:t>
      </w:r>
      <w:r w:rsidR="00DA24F5" w:rsidRPr="00E475F6">
        <w:rPr>
          <w:sz w:val="24"/>
          <w:szCs w:val="24"/>
        </w:rPr>
        <w:t xml:space="preserve"> on the gramma</w:t>
      </w:r>
      <w:r w:rsidRPr="00E475F6">
        <w:rPr>
          <w:sz w:val="24"/>
          <w:szCs w:val="24"/>
        </w:rPr>
        <w:t>r of a chosen language. It offers many exercises and explanations.</w:t>
      </w:r>
    </w:p>
    <w:p w14:paraId="4E0EE767" w14:textId="77777777" w:rsidR="00DA24F5" w:rsidRPr="00E475F6" w:rsidRDefault="000774AF" w:rsidP="00DA24F5">
      <w:pPr>
        <w:pStyle w:val="ListParagraph"/>
        <w:numPr>
          <w:ilvl w:val="0"/>
          <w:numId w:val="9"/>
        </w:numPr>
        <w:rPr>
          <w:sz w:val="24"/>
          <w:szCs w:val="24"/>
        </w:rPr>
      </w:pPr>
      <w:r w:rsidRPr="00E475F6">
        <w:rPr>
          <w:sz w:val="24"/>
          <w:szCs w:val="24"/>
        </w:rPr>
        <w:t xml:space="preserve">Countries and traditions </w:t>
      </w:r>
    </w:p>
    <w:p w14:paraId="2966F466" w14:textId="26409650" w:rsidR="00DA24F5" w:rsidRPr="00E475F6" w:rsidRDefault="00DA24F5" w:rsidP="00DA24F5">
      <w:pPr>
        <w:pStyle w:val="ListParagraph"/>
        <w:numPr>
          <w:ilvl w:val="0"/>
          <w:numId w:val="9"/>
        </w:numPr>
        <w:rPr>
          <w:sz w:val="24"/>
          <w:szCs w:val="24"/>
        </w:rPr>
      </w:pPr>
      <w:r w:rsidRPr="00E475F6">
        <w:rPr>
          <w:sz w:val="24"/>
          <w:szCs w:val="24"/>
        </w:rPr>
        <w:t>I</w:t>
      </w:r>
      <w:r w:rsidR="000774AF" w:rsidRPr="00E475F6">
        <w:rPr>
          <w:sz w:val="24"/>
          <w:szCs w:val="24"/>
        </w:rPr>
        <w:t xml:space="preserve">n this course, one can learn not only the language </w:t>
      </w:r>
      <w:r w:rsidR="000774AF" w:rsidRPr="00D44C0A">
        <w:rPr>
          <w:noProof/>
          <w:sz w:val="24"/>
          <w:szCs w:val="24"/>
        </w:rPr>
        <w:t>chosen</w:t>
      </w:r>
      <w:r w:rsidR="000774AF" w:rsidRPr="00E475F6">
        <w:rPr>
          <w:noProof/>
          <w:sz w:val="24"/>
          <w:szCs w:val="24"/>
        </w:rPr>
        <w:t>,</w:t>
      </w:r>
      <w:r w:rsidR="000774AF" w:rsidRPr="00E475F6">
        <w:rPr>
          <w:sz w:val="24"/>
          <w:szCs w:val="24"/>
        </w:rPr>
        <w:t xml:space="preserve"> but more about </w:t>
      </w:r>
      <w:r w:rsidRPr="00E475F6">
        <w:rPr>
          <w:sz w:val="24"/>
          <w:szCs w:val="24"/>
        </w:rPr>
        <w:t xml:space="preserve">the </w:t>
      </w:r>
      <w:r w:rsidR="000774AF" w:rsidRPr="00E475F6">
        <w:rPr>
          <w:sz w:val="24"/>
          <w:szCs w:val="24"/>
        </w:rPr>
        <w:t xml:space="preserve">culture </w:t>
      </w:r>
      <w:r w:rsidRPr="00E475F6">
        <w:rPr>
          <w:sz w:val="24"/>
          <w:szCs w:val="24"/>
        </w:rPr>
        <w:t xml:space="preserve">of </w:t>
      </w:r>
      <w:r w:rsidR="000774AF" w:rsidRPr="00E475F6">
        <w:rPr>
          <w:sz w:val="24"/>
          <w:szCs w:val="24"/>
        </w:rPr>
        <w:t xml:space="preserve">countries </w:t>
      </w:r>
      <w:r w:rsidRPr="00E475F6">
        <w:rPr>
          <w:sz w:val="24"/>
          <w:szCs w:val="24"/>
        </w:rPr>
        <w:t>where the</w:t>
      </w:r>
      <w:r w:rsidR="000774AF" w:rsidRPr="00E475F6">
        <w:rPr>
          <w:sz w:val="24"/>
          <w:szCs w:val="24"/>
        </w:rPr>
        <w:t xml:space="preserve"> language </w:t>
      </w:r>
      <w:r w:rsidR="000774AF" w:rsidRPr="00D44C0A">
        <w:rPr>
          <w:noProof/>
          <w:sz w:val="24"/>
          <w:szCs w:val="24"/>
        </w:rPr>
        <w:t>is spoken</w:t>
      </w:r>
      <w:r w:rsidR="000774AF" w:rsidRPr="00E475F6">
        <w:rPr>
          <w:sz w:val="24"/>
          <w:szCs w:val="24"/>
        </w:rPr>
        <w:t>.</w:t>
      </w:r>
    </w:p>
    <w:p w14:paraId="412B953C" w14:textId="77777777" w:rsidR="000774AF" w:rsidRPr="00E475F6" w:rsidRDefault="000774AF" w:rsidP="00DA24F5">
      <w:pPr>
        <w:pStyle w:val="ListParagraph"/>
        <w:numPr>
          <w:ilvl w:val="0"/>
          <w:numId w:val="9"/>
        </w:numPr>
        <w:rPr>
          <w:sz w:val="24"/>
          <w:szCs w:val="24"/>
        </w:rPr>
      </w:pPr>
      <w:r w:rsidRPr="00E475F6">
        <w:rPr>
          <w:sz w:val="24"/>
          <w:szCs w:val="24"/>
        </w:rPr>
        <w:t>Special</w:t>
      </w:r>
    </w:p>
    <w:p w14:paraId="31FB251D" w14:textId="042F0F38" w:rsidR="000774AF" w:rsidRPr="00E475F6" w:rsidRDefault="000774AF" w:rsidP="004655E9">
      <w:pPr>
        <w:ind w:left="720"/>
      </w:pPr>
      <w:r w:rsidRPr="00E475F6">
        <w:t xml:space="preserve">Here </w:t>
      </w:r>
      <w:r w:rsidR="004655E9" w:rsidRPr="00E475F6">
        <w:rPr>
          <w:noProof/>
        </w:rPr>
        <w:t>students</w:t>
      </w:r>
      <w:r w:rsidRPr="00E475F6">
        <w:t xml:space="preserve"> can revi</w:t>
      </w:r>
      <w:r w:rsidR="004655E9" w:rsidRPr="00E475F6">
        <w:t xml:space="preserve">se about idioms, pronunciation, </w:t>
      </w:r>
      <w:r w:rsidR="00DC67E6" w:rsidRPr="00E475F6">
        <w:rPr>
          <w:noProof/>
        </w:rPr>
        <w:t>Words</w:t>
      </w:r>
      <w:r w:rsidR="00B2582D" w:rsidRPr="00E475F6">
        <w:rPr>
          <w:noProof/>
        </w:rPr>
        <w:t>,</w:t>
      </w:r>
      <w:r w:rsidRPr="00E475F6">
        <w:t xml:space="preserve"> and sentence</w:t>
      </w:r>
      <w:r w:rsidR="00DA24F5" w:rsidRPr="00E475F6">
        <w:rPr>
          <w:rStyle w:val="EndnoteReference"/>
        </w:rPr>
        <w:endnoteReference w:id="39"/>
      </w:r>
    </w:p>
    <w:p w14:paraId="22B70A97" w14:textId="357133CB" w:rsidR="00FC45BF" w:rsidRPr="00E475F6" w:rsidRDefault="00FC45BF" w:rsidP="00043CBE"/>
    <w:p w14:paraId="473A704E" w14:textId="778F011A" w:rsidR="00FC45BF" w:rsidRPr="00E475F6" w:rsidRDefault="00FC45BF" w:rsidP="00043CBE"/>
    <w:p w14:paraId="2C62168F" w14:textId="4E54C2C0" w:rsidR="00043CBE" w:rsidRPr="00E475F6" w:rsidRDefault="00FC45BF" w:rsidP="00043CBE">
      <w:r w:rsidRPr="00E475F6">
        <w:tab/>
      </w:r>
    </w:p>
    <w:p w14:paraId="520D256D" w14:textId="773139F1" w:rsidR="00043CBE" w:rsidRDefault="00E34ED7" w:rsidP="00E34ED7">
      <w:pPr>
        <w:pStyle w:val="Heading2"/>
      </w:pPr>
      <w:r>
        <w:t>Conclusion</w:t>
      </w:r>
    </w:p>
    <w:p w14:paraId="64A4A6B2" w14:textId="7E445127" w:rsidR="00043CBE" w:rsidRPr="00E475F6" w:rsidRDefault="00E34ED7" w:rsidP="00043CBE">
      <w:r w:rsidRPr="00E475F6">
        <w:t>Vocabnote will not compete directly with Babbel and Duolingo, they both teach English, the goal of this app is to allow students to have more options to practice vocabulary learned on those apps or classroom.</w:t>
      </w:r>
    </w:p>
    <w:p w14:paraId="03557BCD" w14:textId="6D696DC5" w:rsidR="00043CBE" w:rsidRPr="00E475F6" w:rsidRDefault="00043CBE" w:rsidP="00043CBE"/>
    <w:p w14:paraId="00A50539" w14:textId="1CBE7F26" w:rsidR="00290927" w:rsidRPr="00E475F6" w:rsidRDefault="00290927" w:rsidP="00043CBE"/>
    <w:p w14:paraId="01DF44AC" w14:textId="0247F67F" w:rsidR="007F37CD" w:rsidRDefault="007F37CD" w:rsidP="000C2536">
      <w:pPr>
        <w:pStyle w:val="Heading2"/>
        <w:numPr>
          <w:ilvl w:val="1"/>
          <w:numId w:val="1"/>
        </w:numPr>
        <w:ind w:left="567" w:hanging="567"/>
      </w:pPr>
      <w:bookmarkStart w:id="5" w:name="_Toc337981745"/>
      <w:r>
        <w:lastRenderedPageBreak/>
        <w:t>Technologies Researched</w:t>
      </w:r>
      <w:bookmarkEnd w:id="5"/>
    </w:p>
    <w:p w14:paraId="7E1CF8CA" w14:textId="1BD5B35E" w:rsidR="00043CBE" w:rsidRDefault="001C4334" w:rsidP="001C4334">
      <w:pPr>
        <w:pStyle w:val="Heading1"/>
      </w:pPr>
      <w:r>
        <w:t>Mobile phone Operating system</w:t>
      </w:r>
    </w:p>
    <w:p w14:paraId="704ECDC6" w14:textId="17F1D89D" w:rsidR="001C4334" w:rsidRDefault="001C4334" w:rsidP="001C4334">
      <w:pPr>
        <w:pStyle w:val="Heading2"/>
      </w:pPr>
      <w:r>
        <w:t>Android and IOS</w:t>
      </w:r>
    </w:p>
    <w:p w14:paraId="340FC219" w14:textId="5F86480A" w:rsidR="00EB37AC" w:rsidRPr="00E475F6" w:rsidRDefault="00EB37AC" w:rsidP="00EB37AC"/>
    <w:p w14:paraId="2C2ED4B2" w14:textId="49E2EA60" w:rsidR="00B201C7" w:rsidRPr="00E475F6" w:rsidRDefault="00DE2AFD" w:rsidP="001807BF">
      <w:r w:rsidRPr="00E475F6">
        <w:rPr>
          <w:noProof/>
        </w:rPr>
        <w:t>Android and IOS account for</w:t>
      </w:r>
      <w:r w:rsidRPr="00E475F6">
        <w:t xml:space="preserve"> 99.7 </w:t>
      </w:r>
      <w:r w:rsidRPr="00E475F6">
        <w:rPr>
          <w:noProof/>
        </w:rPr>
        <w:t>percent of the mobile Operating System(OS)market</w:t>
      </w:r>
      <w:r w:rsidRPr="00E475F6">
        <w:t xml:space="preserve"> share.</w:t>
      </w:r>
      <w:r w:rsidRPr="00E475F6">
        <w:rPr>
          <w:rStyle w:val="EndnoteReference"/>
        </w:rPr>
        <w:endnoteReference w:id="40"/>
      </w:r>
      <w:r w:rsidRPr="00E475F6">
        <w:t xml:space="preserve"> </w:t>
      </w:r>
      <w:r w:rsidRPr="00D44C0A">
        <w:rPr>
          <w:noProof/>
        </w:rPr>
        <w:t>This</w:t>
      </w:r>
      <w:r w:rsidRPr="00E475F6">
        <w:t xml:space="preserve"> is the main reason for researching </w:t>
      </w:r>
      <w:r w:rsidR="008C5350" w:rsidRPr="00E475F6">
        <w:t>on</w:t>
      </w:r>
      <w:r w:rsidRPr="00E475F6">
        <w:t xml:space="preserve"> </w:t>
      </w:r>
      <w:r w:rsidR="001C5A3D" w:rsidRPr="00E475F6">
        <w:t>them</w:t>
      </w:r>
      <w:r w:rsidR="00B201C7" w:rsidRPr="00E475F6">
        <w:tab/>
      </w:r>
    </w:p>
    <w:p w14:paraId="164D5C08" w14:textId="1231CF41" w:rsidR="00043CBE" w:rsidRPr="00E475F6" w:rsidRDefault="0015551E" w:rsidP="0026607C">
      <w:bookmarkStart w:id="6" w:name="OLE_LINK7"/>
      <w:bookmarkStart w:id="7" w:name="OLE_LINK8"/>
      <w:r w:rsidRPr="00E475F6">
        <w:t xml:space="preserve">Android powers hundreds of millions </w:t>
      </w:r>
      <w:r w:rsidR="00AA7C6A" w:rsidRPr="00E475F6">
        <w:t xml:space="preserve">of gadgets </w:t>
      </w:r>
      <w:r w:rsidRPr="00E475F6">
        <w:t>around the world.</w:t>
      </w:r>
    </w:p>
    <w:p w14:paraId="1BE89EB2" w14:textId="608C34D4" w:rsidR="001C5A3D" w:rsidRPr="00E475F6" w:rsidRDefault="001C5A3D" w:rsidP="0026607C"/>
    <w:p w14:paraId="7DD38C98" w14:textId="77777777" w:rsidR="001C5A3D" w:rsidRPr="00E475F6" w:rsidRDefault="001C5A3D" w:rsidP="0026607C"/>
    <w:p w14:paraId="454487CD" w14:textId="7889B17E" w:rsidR="00F37CED" w:rsidRPr="00E475F6" w:rsidRDefault="00F37CED" w:rsidP="0026607C">
      <w:r w:rsidRPr="00E475F6">
        <w:rPr>
          <w:noProof/>
        </w:rPr>
        <w:t>An</w:t>
      </w:r>
      <w:r w:rsidR="007A3BAE" w:rsidRPr="00E475F6">
        <w:rPr>
          <w:noProof/>
        </w:rPr>
        <w:t xml:space="preserve"> ordinary person mainly chooses android mobile phones</w:t>
      </w:r>
      <w:r w:rsidRPr="00E475F6">
        <w:t xml:space="preserve"> </w:t>
      </w:r>
      <w:r w:rsidRPr="00E475F6">
        <w:rPr>
          <w:noProof/>
        </w:rPr>
        <w:t>because</w:t>
      </w:r>
      <w:r w:rsidR="007A3BAE" w:rsidRPr="00E475F6">
        <w:rPr>
          <w:noProof/>
        </w:rPr>
        <w:t xml:space="preserve"> of the variety of smartphones which use Android as their platform, and they are cheaper</w:t>
      </w:r>
      <w:r w:rsidR="00B30EF5" w:rsidRPr="00E475F6">
        <w:rPr>
          <w:noProof/>
        </w:rPr>
        <w:t xml:space="preserve"> </w:t>
      </w:r>
      <w:r w:rsidRPr="00E475F6">
        <w:rPr>
          <w:noProof/>
        </w:rPr>
        <w:t>compared</w:t>
      </w:r>
      <w:r w:rsidRPr="00E475F6">
        <w:t xml:space="preserve"> to IOS gadgets.</w:t>
      </w:r>
    </w:p>
    <w:p w14:paraId="30A11BEC" w14:textId="12F6017D" w:rsidR="00EB37AC" w:rsidRPr="00E475F6" w:rsidRDefault="00C5109F" w:rsidP="0026607C">
      <w:r w:rsidRPr="00E475F6">
        <w:t xml:space="preserve">Figure 2.9 </w:t>
      </w:r>
      <w:r w:rsidRPr="00E475F6">
        <w:rPr>
          <w:noProof/>
        </w:rPr>
        <w:t>illustrate</w:t>
      </w:r>
      <w:r w:rsidR="00CB461C" w:rsidRPr="00E475F6">
        <w:rPr>
          <w:noProof/>
        </w:rPr>
        <w:t>s</w:t>
      </w:r>
      <w:r w:rsidRPr="00E475F6">
        <w:t xml:space="preserve"> </w:t>
      </w:r>
      <w:r w:rsidR="003C75D1" w:rsidRPr="00E475F6">
        <w:t>th</w:t>
      </w:r>
      <w:r w:rsidR="001C5A3D" w:rsidRPr="00E475F6">
        <w:t>e global mobile OS market share. In the first quarter of 2017</w:t>
      </w:r>
      <w:r w:rsidR="003C75D1" w:rsidRPr="00E475F6">
        <w:t xml:space="preserve"> </w:t>
      </w:r>
      <w:r w:rsidR="00EB37AC" w:rsidRPr="00E475F6">
        <w:t xml:space="preserve">Android </w:t>
      </w:r>
      <w:r w:rsidR="001C5A3D" w:rsidRPr="00E475F6">
        <w:t>accounted</w:t>
      </w:r>
      <w:r w:rsidR="00EB37AC" w:rsidRPr="00E475F6">
        <w:t xml:space="preserve"> for 85 percent and IOS 14.7 percent of the market.</w:t>
      </w:r>
    </w:p>
    <w:p w14:paraId="3F248E69" w14:textId="4D438AC0" w:rsidR="00F37CED" w:rsidRPr="00E475F6" w:rsidRDefault="00F37CED" w:rsidP="0026607C"/>
    <w:p w14:paraId="06175EB0" w14:textId="4DD844AD" w:rsidR="00F37CED" w:rsidRPr="00E475F6" w:rsidRDefault="006724FA" w:rsidP="006724FA">
      <w:pPr>
        <w:jc w:val="center"/>
      </w:pPr>
      <w:r w:rsidRPr="00E475F6">
        <w:rPr>
          <w:noProof/>
          <w:lang w:val="en-IE" w:eastAsia="en-IE"/>
        </w:rPr>
        <w:drawing>
          <wp:inline distT="0" distB="0" distL="0" distR="0" wp14:anchorId="7CCF8F10" wp14:editId="1585F089">
            <wp:extent cx="5270500" cy="2532380"/>
            <wp:effectExtent l="0" t="0" r="635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70500" cy="2532380"/>
                    </a:xfrm>
                    <a:prstGeom prst="rect">
                      <a:avLst/>
                    </a:prstGeom>
                  </pic:spPr>
                </pic:pic>
              </a:graphicData>
            </a:graphic>
          </wp:inline>
        </w:drawing>
      </w:r>
    </w:p>
    <w:p w14:paraId="5726EE75" w14:textId="3FE5F46F" w:rsidR="00C5109F" w:rsidRPr="00E475F6" w:rsidRDefault="00C5109F" w:rsidP="00C5109F">
      <w:pPr>
        <w:rPr>
          <w:rFonts w:ascii="Helvetica" w:hAnsi="Helvetica"/>
          <w:lang w:val="en-IE"/>
        </w:rPr>
      </w:pPr>
      <w:r w:rsidRPr="00E475F6">
        <w:tab/>
      </w:r>
      <w:r w:rsidRPr="00E475F6">
        <w:tab/>
      </w:r>
      <w:r w:rsidRPr="00E475F6">
        <w:tab/>
        <w:t xml:space="preserve">Figure 2.9: </w:t>
      </w:r>
      <w:r w:rsidRPr="00E475F6">
        <w:rPr>
          <w:rStyle w:val="Strong"/>
          <w:rFonts w:cs="Helvetica"/>
          <w:b w:val="0"/>
          <w:bCs w:val="0"/>
          <w:color w:val="444444"/>
          <w:bdr w:val="none" w:sz="0" w:space="0" w:color="auto" w:frame="1"/>
        </w:rPr>
        <w:t>Global mobile OS market share</w:t>
      </w:r>
      <w:r w:rsidRPr="00E475F6">
        <w:rPr>
          <w:rStyle w:val="EndnoteReference"/>
          <w:rFonts w:cs="Helvetica"/>
          <w:color w:val="444444"/>
          <w:bdr w:val="none" w:sz="0" w:space="0" w:color="auto" w:frame="1"/>
        </w:rPr>
        <w:endnoteReference w:id="41"/>
      </w:r>
    </w:p>
    <w:p w14:paraId="15A40D47" w14:textId="10B9050A" w:rsidR="00CA3122" w:rsidRPr="00E475F6" w:rsidRDefault="00CA3122" w:rsidP="0026607C"/>
    <w:p w14:paraId="32749F95" w14:textId="16B0147B" w:rsidR="00CA3122" w:rsidRPr="00E475F6" w:rsidRDefault="00F37CED" w:rsidP="0026607C">
      <w:r w:rsidRPr="00E475F6">
        <w:t>Android and IOS have dominated the market share for many years.</w:t>
      </w:r>
    </w:p>
    <w:p w14:paraId="1AC88994" w14:textId="35C0F6E9" w:rsidR="003C75D1" w:rsidRPr="00E475F6" w:rsidRDefault="00F37CED" w:rsidP="003C75D1">
      <w:r w:rsidRPr="00E475F6">
        <w:t xml:space="preserve">As </w:t>
      </w:r>
      <w:r w:rsidRPr="00E475F6">
        <w:rPr>
          <w:noProof/>
        </w:rPr>
        <w:t xml:space="preserve">shown </w:t>
      </w:r>
      <w:r w:rsidR="003C75D1" w:rsidRPr="00E475F6">
        <w:rPr>
          <w:noProof/>
        </w:rPr>
        <w:t xml:space="preserve">in figure </w:t>
      </w:r>
      <w:r w:rsidR="003C75D1" w:rsidRPr="00E475F6">
        <w:t>2.9, Android has grown 3</w:t>
      </w:r>
      <w:r w:rsidRPr="00E475F6">
        <w:t>.6 percent from the first quarter of 2016.</w:t>
      </w:r>
    </w:p>
    <w:p w14:paraId="46CD17D8" w14:textId="77777777" w:rsidR="001C5A3D" w:rsidRPr="00E475F6" w:rsidRDefault="001C5A3D" w:rsidP="003C75D1"/>
    <w:p w14:paraId="357819DA" w14:textId="3B350CC8" w:rsidR="00324AFD" w:rsidRPr="00E475F6" w:rsidRDefault="00324AFD" w:rsidP="003C75D1">
      <w:pPr>
        <w:rPr>
          <w:noProof/>
        </w:rPr>
      </w:pPr>
      <w:r w:rsidRPr="00E475F6">
        <w:rPr>
          <w:noProof/>
        </w:rPr>
        <w:t xml:space="preserve">Financially, </w:t>
      </w:r>
      <w:r w:rsidR="00CB461C" w:rsidRPr="00E475F6">
        <w:rPr>
          <w:noProof/>
        </w:rPr>
        <w:t>A</w:t>
      </w:r>
      <w:r w:rsidRPr="00E475F6">
        <w:rPr>
          <w:noProof/>
        </w:rPr>
        <w:t xml:space="preserve">ndroid is also better for developers, </w:t>
      </w:r>
      <w:r w:rsidR="00CB461C" w:rsidRPr="00E475F6">
        <w:rPr>
          <w:noProof/>
        </w:rPr>
        <w:t>regarding</w:t>
      </w:r>
      <w:r w:rsidRPr="00E475F6">
        <w:rPr>
          <w:noProof/>
        </w:rPr>
        <w:t xml:space="preserve"> app submi</w:t>
      </w:r>
      <w:r w:rsidR="00CB461C" w:rsidRPr="00E475F6">
        <w:rPr>
          <w:noProof/>
        </w:rPr>
        <w:t>ss</w:t>
      </w:r>
      <w:r w:rsidRPr="00E475F6">
        <w:rPr>
          <w:noProof/>
        </w:rPr>
        <w:t>ion.</w:t>
      </w:r>
    </w:p>
    <w:p w14:paraId="475247BF" w14:textId="1A28E24B" w:rsidR="003C75D1" w:rsidRPr="00E475F6" w:rsidRDefault="003C75D1" w:rsidP="0026607C">
      <w:pPr>
        <w:rPr>
          <w:noProof/>
        </w:rPr>
      </w:pPr>
      <w:r w:rsidRPr="00E475F6">
        <w:rPr>
          <w:noProof/>
        </w:rPr>
        <w:t xml:space="preserve">To </w:t>
      </w:r>
      <w:r w:rsidR="00660A38" w:rsidRPr="00E475F6">
        <w:rPr>
          <w:noProof/>
        </w:rPr>
        <w:t>submit</w:t>
      </w:r>
      <w:r w:rsidRPr="00E475F6">
        <w:rPr>
          <w:noProof/>
        </w:rPr>
        <w:t xml:space="preserve"> an app to Google play store</w:t>
      </w:r>
      <w:r w:rsidR="00505FE9" w:rsidRPr="00E475F6">
        <w:rPr>
          <w:noProof/>
        </w:rPr>
        <w:t>,</w:t>
      </w:r>
      <w:r w:rsidRPr="00E475F6">
        <w:rPr>
          <w:noProof/>
        </w:rPr>
        <w:t xml:space="preserve"> one has to pay only </w:t>
      </w:r>
      <w:r w:rsidRPr="00E475F6">
        <w:rPr>
          <w:rFonts w:ascii="Arial" w:hAnsi="Arial" w:cs="Arial"/>
          <w:bCs/>
          <w:color w:val="222222"/>
          <w:shd w:val="clear" w:color="auto" w:fill="FFFFFF"/>
        </w:rPr>
        <w:t>$</w:t>
      </w:r>
      <w:r w:rsidRPr="00E475F6">
        <w:rPr>
          <w:noProof/>
        </w:rPr>
        <w:t>25,  unlike Apple store which is an annual fee of $99.</w:t>
      </w:r>
    </w:p>
    <w:p w14:paraId="2D7E0507" w14:textId="656DD770" w:rsidR="00726B6F" w:rsidRPr="00E475F6" w:rsidRDefault="00726B6F" w:rsidP="0026607C">
      <w:pPr>
        <w:rPr>
          <w:noProof/>
        </w:rPr>
      </w:pPr>
    </w:p>
    <w:p w14:paraId="41EEC206" w14:textId="7888CDD9" w:rsidR="00726B6F" w:rsidRPr="00E475F6" w:rsidRDefault="00726B6F" w:rsidP="0026607C">
      <w:pPr>
        <w:rPr>
          <w:noProof/>
        </w:rPr>
      </w:pPr>
    </w:p>
    <w:p w14:paraId="334DF232" w14:textId="23717B73" w:rsidR="00726B6F" w:rsidRPr="00E475F6" w:rsidRDefault="00726B6F" w:rsidP="0026607C">
      <w:pPr>
        <w:rPr>
          <w:noProof/>
        </w:rPr>
      </w:pPr>
    </w:p>
    <w:p w14:paraId="20ADC1B7" w14:textId="274FACBA" w:rsidR="00726B6F" w:rsidRPr="00E475F6" w:rsidRDefault="00726B6F" w:rsidP="0026607C">
      <w:pPr>
        <w:rPr>
          <w:noProof/>
        </w:rPr>
      </w:pPr>
    </w:p>
    <w:p w14:paraId="4750DA1F" w14:textId="4C918F8C" w:rsidR="00726B6F" w:rsidRDefault="00726B6F" w:rsidP="00726B6F">
      <w:pPr>
        <w:pStyle w:val="Heading2"/>
      </w:pPr>
      <w:r>
        <w:lastRenderedPageBreak/>
        <w:t>Conclusion</w:t>
      </w:r>
    </w:p>
    <w:p w14:paraId="79772BB6" w14:textId="5CF697C7" w:rsidR="00F37CED" w:rsidRPr="00E475F6" w:rsidRDefault="00F37CED" w:rsidP="00F37CED">
      <w:pPr>
        <w:rPr>
          <w:noProof/>
        </w:rPr>
      </w:pPr>
      <w:r w:rsidRPr="00E475F6">
        <w:rPr>
          <w:noProof/>
        </w:rPr>
        <w:t>The platform chosen for this project is Android because:</w:t>
      </w:r>
    </w:p>
    <w:p w14:paraId="0E462355" w14:textId="1EACABE6" w:rsidR="00F37CED" w:rsidRPr="00E475F6" w:rsidRDefault="00F37CED" w:rsidP="00F37CED">
      <w:pPr>
        <w:rPr>
          <w:noProof/>
        </w:rPr>
      </w:pPr>
    </w:p>
    <w:p w14:paraId="768BDB71" w14:textId="0E019264" w:rsidR="00F37CED" w:rsidRPr="00E475F6" w:rsidRDefault="00CB461C" w:rsidP="00F37CED">
      <w:pPr>
        <w:pStyle w:val="ListParagraph"/>
        <w:numPr>
          <w:ilvl w:val="0"/>
          <w:numId w:val="8"/>
        </w:numPr>
        <w:rPr>
          <w:noProof/>
          <w:sz w:val="24"/>
          <w:szCs w:val="24"/>
        </w:rPr>
      </w:pPr>
      <w:r w:rsidRPr="00E475F6">
        <w:rPr>
          <w:noProof/>
          <w:sz w:val="24"/>
          <w:szCs w:val="24"/>
        </w:rPr>
        <w:t xml:space="preserve">It is the most popular </w:t>
      </w:r>
      <w:r w:rsidR="00454C16" w:rsidRPr="00E475F6">
        <w:rPr>
          <w:noProof/>
          <w:sz w:val="24"/>
          <w:szCs w:val="24"/>
        </w:rPr>
        <w:t>gadget</w:t>
      </w:r>
      <w:r w:rsidRPr="00E475F6">
        <w:rPr>
          <w:noProof/>
          <w:sz w:val="24"/>
          <w:szCs w:val="24"/>
        </w:rPr>
        <w:t xml:space="preserve"> operating system</w:t>
      </w:r>
    </w:p>
    <w:p w14:paraId="2A476944" w14:textId="6FC57AE2" w:rsidR="00F37CED" w:rsidRPr="00E475F6" w:rsidRDefault="006724FA" w:rsidP="00F37CED">
      <w:pPr>
        <w:pStyle w:val="ListParagraph"/>
        <w:numPr>
          <w:ilvl w:val="0"/>
          <w:numId w:val="8"/>
        </w:numPr>
        <w:rPr>
          <w:noProof/>
          <w:sz w:val="24"/>
          <w:szCs w:val="24"/>
        </w:rPr>
      </w:pPr>
      <w:r w:rsidRPr="00E475F6">
        <w:rPr>
          <w:noProof/>
          <w:sz w:val="24"/>
          <w:szCs w:val="24"/>
        </w:rPr>
        <w:t>Potential to have mo</w:t>
      </w:r>
      <w:r w:rsidR="00324AFD" w:rsidRPr="00E475F6">
        <w:rPr>
          <w:noProof/>
          <w:sz w:val="24"/>
          <w:szCs w:val="24"/>
        </w:rPr>
        <w:t>re users</w:t>
      </w:r>
    </w:p>
    <w:p w14:paraId="06082452" w14:textId="553D23CE" w:rsidR="00324AFD" w:rsidRPr="00E475F6" w:rsidRDefault="00324AFD" w:rsidP="00F37CED">
      <w:pPr>
        <w:pStyle w:val="ListParagraph"/>
        <w:numPr>
          <w:ilvl w:val="0"/>
          <w:numId w:val="8"/>
        </w:numPr>
        <w:rPr>
          <w:noProof/>
          <w:sz w:val="24"/>
          <w:szCs w:val="24"/>
        </w:rPr>
      </w:pPr>
      <w:r w:rsidRPr="00E475F6">
        <w:rPr>
          <w:noProof/>
          <w:sz w:val="24"/>
          <w:szCs w:val="24"/>
        </w:rPr>
        <w:t>Cheaper to submit an app to Google play store</w:t>
      </w:r>
    </w:p>
    <w:bookmarkEnd w:id="6"/>
    <w:bookmarkEnd w:id="7"/>
    <w:p w14:paraId="4C112EAC" w14:textId="0FE9F1C6" w:rsidR="001C4334" w:rsidRPr="00E475F6" w:rsidRDefault="001C4334" w:rsidP="00B201C7"/>
    <w:p w14:paraId="7AC3B23C" w14:textId="6A3CB824" w:rsidR="00C522A0" w:rsidRDefault="00C522A0" w:rsidP="00C522A0">
      <w:pPr>
        <w:pStyle w:val="Heading2"/>
      </w:pPr>
      <w:r>
        <w:t xml:space="preserve">Hybrid </w:t>
      </w:r>
      <w:r w:rsidR="004162ED">
        <w:t xml:space="preserve"> </w:t>
      </w:r>
      <w:r w:rsidRPr="00D44C0A">
        <w:rPr>
          <w:noProof/>
        </w:rPr>
        <w:t>vs</w:t>
      </w:r>
      <w:r>
        <w:t xml:space="preserve"> Native </w:t>
      </w:r>
      <w:r w:rsidR="004162ED">
        <w:t>app</w:t>
      </w:r>
    </w:p>
    <w:p w14:paraId="36712C0C" w14:textId="149A2455" w:rsidR="00854F18" w:rsidRPr="00E475F6" w:rsidRDefault="00854F18" w:rsidP="00854F18"/>
    <w:p w14:paraId="78708866" w14:textId="59A64263" w:rsidR="00854F18" w:rsidRPr="00E475F6" w:rsidRDefault="00854F18" w:rsidP="00854F18">
      <w:r w:rsidRPr="00E475F6">
        <w:t xml:space="preserve">At the beginning of this project, choosing between developing </w:t>
      </w:r>
      <w:r w:rsidRPr="00E475F6">
        <w:rPr>
          <w:noProof/>
        </w:rPr>
        <w:t>a hybrid</w:t>
      </w:r>
      <w:r w:rsidRPr="00E475F6">
        <w:t xml:space="preserve"> or native app was </w:t>
      </w:r>
      <w:r w:rsidRPr="00D44C0A">
        <w:rPr>
          <w:noProof/>
        </w:rPr>
        <w:t>a very hard</w:t>
      </w:r>
      <w:r w:rsidRPr="00E475F6">
        <w:t xml:space="preserve"> task, both ways of development </w:t>
      </w:r>
      <w:r w:rsidRPr="00E475F6">
        <w:rPr>
          <w:noProof/>
        </w:rPr>
        <w:t>ha</w:t>
      </w:r>
      <w:r w:rsidR="004B4098" w:rsidRPr="00E475F6">
        <w:rPr>
          <w:noProof/>
        </w:rPr>
        <w:t>ve</w:t>
      </w:r>
      <w:r w:rsidRPr="00E475F6">
        <w:t xml:space="preserve"> its pros and cons, which </w:t>
      </w:r>
      <w:r w:rsidRPr="00B7272B">
        <w:rPr>
          <w:noProof/>
        </w:rPr>
        <w:t>is cited</w:t>
      </w:r>
      <w:r w:rsidRPr="00E475F6">
        <w:t xml:space="preserve"> below.</w:t>
      </w:r>
    </w:p>
    <w:p w14:paraId="026FF9C2" w14:textId="409432A8" w:rsidR="00854F18" w:rsidRPr="00E475F6" w:rsidRDefault="00C522A0" w:rsidP="00854F18">
      <w:pPr>
        <w:pStyle w:val="NormalWeb"/>
        <w:rPr>
          <w:rStyle w:val="blackclass1"/>
          <w:rFonts w:asciiTheme="minorHAnsi" w:hAnsiTheme="minorHAnsi" w:cs="Tahoma"/>
        </w:rPr>
      </w:pPr>
      <w:r w:rsidRPr="00E475F6">
        <w:rPr>
          <w:rStyle w:val="blackclass1"/>
          <w:rFonts w:asciiTheme="minorHAnsi" w:hAnsiTheme="minorHAnsi" w:cs="Tahoma"/>
        </w:rPr>
        <w:t>A</w:t>
      </w:r>
      <w:r w:rsidRPr="00E475F6">
        <w:rPr>
          <w:rFonts w:asciiTheme="minorHAnsi" w:hAnsiTheme="minorHAnsi" w:cs="Tahoma"/>
          <w:color w:val="000000"/>
        </w:rPr>
        <w:t xml:space="preserve"> </w:t>
      </w:r>
      <w:r w:rsidRPr="00E475F6">
        <w:rPr>
          <w:rStyle w:val="blackclass1"/>
          <w:rFonts w:asciiTheme="minorHAnsi" w:hAnsiTheme="minorHAnsi" w:cs="Tahoma"/>
        </w:rPr>
        <w:t>native</w:t>
      </w:r>
      <w:r w:rsidRPr="00E475F6">
        <w:rPr>
          <w:rFonts w:asciiTheme="minorHAnsi" w:hAnsiTheme="minorHAnsi" w:cs="Tahoma"/>
          <w:color w:val="000000"/>
        </w:rPr>
        <w:t xml:space="preserve"> </w:t>
      </w:r>
      <w:r w:rsidRPr="00E475F6">
        <w:rPr>
          <w:rStyle w:val="blackclass1"/>
          <w:rFonts w:asciiTheme="minorHAnsi" w:hAnsiTheme="minorHAnsi" w:cs="Tahoma"/>
        </w:rPr>
        <w:t>application</w:t>
      </w:r>
      <w:r w:rsidRPr="00E475F6">
        <w:rPr>
          <w:rFonts w:asciiTheme="minorHAnsi" w:hAnsiTheme="minorHAnsi" w:cs="Tahoma"/>
          <w:color w:val="000000"/>
        </w:rPr>
        <w:t xml:space="preserve"> </w:t>
      </w:r>
      <w:r w:rsidRPr="00E475F6">
        <w:rPr>
          <w:rStyle w:val="blackclass1"/>
          <w:rFonts w:asciiTheme="minorHAnsi" w:hAnsiTheme="minorHAnsi" w:cs="Tahoma"/>
        </w:rPr>
        <w:t>is</w:t>
      </w:r>
      <w:r w:rsidRPr="00E475F6">
        <w:rPr>
          <w:rFonts w:asciiTheme="minorHAnsi" w:hAnsiTheme="minorHAnsi" w:cs="Tahoma"/>
          <w:color w:val="000000"/>
        </w:rPr>
        <w:t xml:space="preserve"> </w:t>
      </w:r>
      <w:r w:rsidRPr="00E475F6">
        <w:rPr>
          <w:rStyle w:val="blackclass1"/>
          <w:rFonts w:asciiTheme="minorHAnsi" w:hAnsiTheme="minorHAnsi" w:cs="Tahoma"/>
        </w:rPr>
        <w:t>a</w:t>
      </w:r>
      <w:r w:rsidRPr="00E475F6">
        <w:rPr>
          <w:rFonts w:asciiTheme="minorHAnsi" w:hAnsiTheme="minorHAnsi" w:cs="Tahoma"/>
          <w:color w:val="000000"/>
        </w:rPr>
        <w:t xml:space="preserve"> </w:t>
      </w:r>
      <w:r w:rsidRPr="00E475F6">
        <w:rPr>
          <w:rStyle w:val="blackclass1"/>
          <w:rFonts w:asciiTheme="minorHAnsi" w:hAnsiTheme="minorHAnsi" w:cs="Tahoma"/>
        </w:rPr>
        <w:t>mobile</w:t>
      </w:r>
      <w:r w:rsidRPr="00E475F6">
        <w:rPr>
          <w:rFonts w:asciiTheme="minorHAnsi" w:hAnsiTheme="minorHAnsi" w:cs="Tahoma"/>
          <w:color w:val="000000"/>
        </w:rPr>
        <w:t xml:space="preserve"> </w:t>
      </w:r>
      <w:r w:rsidRPr="00E475F6">
        <w:rPr>
          <w:rStyle w:val="blackclass1"/>
          <w:rFonts w:asciiTheme="minorHAnsi" w:hAnsiTheme="minorHAnsi" w:cs="Tahoma"/>
        </w:rPr>
        <w:t>application</w:t>
      </w:r>
      <w:r w:rsidRPr="00E475F6">
        <w:rPr>
          <w:rFonts w:asciiTheme="minorHAnsi" w:hAnsiTheme="minorHAnsi" w:cs="Tahoma"/>
          <w:color w:val="000000"/>
        </w:rPr>
        <w:t xml:space="preserve"> </w:t>
      </w:r>
      <w:r w:rsidRPr="00E475F6">
        <w:rPr>
          <w:rStyle w:val="blackclass1"/>
          <w:rFonts w:asciiTheme="minorHAnsi" w:hAnsiTheme="minorHAnsi" w:cs="Tahoma"/>
        </w:rPr>
        <w:t>that</w:t>
      </w:r>
      <w:r w:rsidRPr="00E475F6">
        <w:rPr>
          <w:rFonts w:asciiTheme="minorHAnsi" w:hAnsiTheme="minorHAnsi" w:cs="Tahoma"/>
          <w:color w:val="000000"/>
        </w:rPr>
        <w:t xml:space="preserve"> </w:t>
      </w:r>
      <w:r w:rsidRPr="00E475F6">
        <w:rPr>
          <w:rStyle w:val="blackclass1"/>
          <w:rFonts w:asciiTheme="minorHAnsi" w:hAnsiTheme="minorHAnsi" w:cs="Tahoma"/>
        </w:rPr>
        <w:t>is</w:t>
      </w:r>
      <w:r w:rsidRPr="00E475F6">
        <w:rPr>
          <w:rFonts w:asciiTheme="minorHAnsi" w:hAnsiTheme="minorHAnsi" w:cs="Tahoma"/>
          <w:color w:val="000000"/>
        </w:rPr>
        <w:t xml:space="preserve"> </w:t>
      </w:r>
      <w:r w:rsidRPr="00E475F6">
        <w:rPr>
          <w:rStyle w:val="blackclass1"/>
          <w:rFonts w:asciiTheme="minorHAnsi" w:hAnsiTheme="minorHAnsi" w:cs="Tahoma"/>
        </w:rPr>
        <w:t>developed</w:t>
      </w:r>
      <w:r w:rsidRPr="00E475F6">
        <w:rPr>
          <w:rFonts w:asciiTheme="minorHAnsi" w:hAnsiTheme="minorHAnsi" w:cs="Tahoma"/>
          <w:color w:val="000000"/>
        </w:rPr>
        <w:t xml:space="preserve"> </w:t>
      </w:r>
      <w:r w:rsidRPr="00E475F6">
        <w:rPr>
          <w:rStyle w:val="blackclass1"/>
          <w:rFonts w:asciiTheme="minorHAnsi" w:hAnsiTheme="minorHAnsi" w:cs="Tahoma"/>
        </w:rPr>
        <w:t>to</w:t>
      </w:r>
      <w:r w:rsidRPr="00E475F6">
        <w:rPr>
          <w:rFonts w:asciiTheme="minorHAnsi" w:hAnsiTheme="minorHAnsi" w:cs="Tahoma"/>
          <w:color w:val="000000"/>
        </w:rPr>
        <w:t xml:space="preserve"> </w:t>
      </w:r>
      <w:r w:rsidRPr="00B7272B">
        <w:rPr>
          <w:rStyle w:val="blackclass1"/>
          <w:rFonts w:asciiTheme="minorHAnsi" w:hAnsiTheme="minorHAnsi" w:cs="Tahoma"/>
          <w:noProof/>
        </w:rPr>
        <w:t>be</w:t>
      </w:r>
      <w:r w:rsidRPr="00B7272B">
        <w:rPr>
          <w:rFonts w:asciiTheme="minorHAnsi" w:hAnsiTheme="minorHAnsi" w:cs="Tahoma"/>
          <w:noProof/>
          <w:color w:val="000000"/>
        </w:rPr>
        <w:t xml:space="preserve"> </w:t>
      </w:r>
      <w:r w:rsidRPr="00B7272B">
        <w:rPr>
          <w:rStyle w:val="blackclass1"/>
          <w:rFonts w:asciiTheme="minorHAnsi" w:hAnsiTheme="minorHAnsi" w:cs="Tahoma"/>
          <w:noProof/>
        </w:rPr>
        <w:t>used</w:t>
      </w:r>
      <w:r w:rsidRPr="00E475F6">
        <w:rPr>
          <w:rFonts w:asciiTheme="minorHAnsi" w:hAnsiTheme="minorHAnsi" w:cs="Tahoma"/>
          <w:color w:val="000000"/>
        </w:rPr>
        <w:t xml:space="preserve"> </w:t>
      </w:r>
      <w:r w:rsidR="007A3BAE" w:rsidRPr="00E475F6">
        <w:rPr>
          <w:rStyle w:val="blackclass1"/>
          <w:rFonts w:asciiTheme="minorHAnsi" w:hAnsiTheme="minorHAnsi" w:cs="Tahoma"/>
          <w:noProof/>
        </w:rPr>
        <w:t>o</w:t>
      </w:r>
      <w:r w:rsidRPr="00E475F6">
        <w:rPr>
          <w:rStyle w:val="blackclass1"/>
          <w:rFonts w:asciiTheme="minorHAnsi" w:hAnsiTheme="minorHAnsi" w:cs="Tahoma"/>
          <w:noProof/>
        </w:rPr>
        <w:t>n</w:t>
      </w:r>
      <w:r w:rsidRPr="00E475F6">
        <w:rPr>
          <w:rFonts w:asciiTheme="minorHAnsi" w:hAnsiTheme="minorHAnsi" w:cs="Tahoma"/>
          <w:color w:val="000000"/>
        </w:rPr>
        <w:t xml:space="preserve"> </w:t>
      </w:r>
      <w:r w:rsidRPr="00E475F6">
        <w:rPr>
          <w:rStyle w:val="blackclass1"/>
          <w:rFonts w:asciiTheme="minorHAnsi" w:hAnsiTheme="minorHAnsi" w:cs="Tahoma"/>
        </w:rPr>
        <w:t>a</w:t>
      </w:r>
      <w:r w:rsidRPr="00E475F6">
        <w:rPr>
          <w:rFonts w:asciiTheme="minorHAnsi" w:hAnsiTheme="minorHAnsi" w:cs="Tahoma"/>
          <w:color w:val="000000"/>
        </w:rPr>
        <w:t xml:space="preserve"> </w:t>
      </w:r>
      <w:r w:rsidRPr="00E475F6">
        <w:rPr>
          <w:rStyle w:val="blackclass1"/>
          <w:rFonts w:asciiTheme="minorHAnsi" w:hAnsiTheme="minorHAnsi" w:cs="Tahoma"/>
        </w:rPr>
        <w:t>particular</w:t>
      </w:r>
      <w:r w:rsidR="00854F18" w:rsidRPr="00E475F6">
        <w:rPr>
          <w:rFonts w:asciiTheme="minorHAnsi" w:hAnsiTheme="minorHAnsi" w:cs="Tahoma"/>
          <w:color w:val="000000"/>
        </w:rPr>
        <w:t xml:space="preserve"> </w:t>
      </w:r>
      <w:r w:rsidRPr="00E475F6">
        <w:rPr>
          <w:rStyle w:val="blackclass1"/>
          <w:rFonts w:asciiTheme="minorHAnsi" w:hAnsiTheme="minorHAnsi" w:cs="Tahoma"/>
        </w:rPr>
        <w:t>platform,</w:t>
      </w:r>
      <w:r w:rsidRPr="00E475F6">
        <w:rPr>
          <w:rFonts w:asciiTheme="minorHAnsi" w:hAnsiTheme="minorHAnsi" w:cs="Tahoma"/>
          <w:color w:val="000000"/>
        </w:rPr>
        <w:t xml:space="preserve"> </w:t>
      </w:r>
      <w:r w:rsidRPr="00E475F6">
        <w:rPr>
          <w:rStyle w:val="blackclass1"/>
          <w:rFonts w:asciiTheme="minorHAnsi" w:hAnsiTheme="minorHAnsi" w:cs="Tahoma"/>
        </w:rPr>
        <w:t>for</w:t>
      </w:r>
      <w:r w:rsidRPr="00E475F6">
        <w:rPr>
          <w:rFonts w:asciiTheme="minorHAnsi" w:hAnsiTheme="minorHAnsi" w:cs="Tahoma"/>
          <w:color w:val="000000"/>
        </w:rPr>
        <w:t xml:space="preserve"> </w:t>
      </w:r>
      <w:r w:rsidRPr="00E475F6">
        <w:rPr>
          <w:rStyle w:val="blackclass1"/>
          <w:rFonts w:asciiTheme="minorHAnsi" w:hAnsiTheme="minorHAnsi" w:cs="Tahoma"/>
        </w:rPr>
        <w:t>example,</w:t>
      </w:r>
      <w:r w:rsidRPr="00E475F6">
        <w:rPr>
          <w:rFonts w:asciiTheme="minorHAnsi" w:hAnsiTheme="minorHAnsi" w:cs="Tahoma"/>
          <w:color w:val="000000"/>
        </w:rPr>
        <w:t xml:space="preserve"> </w:t>
      </w:r>
      <w:r w:rsidRPr="00E475F6">
        <w:rPr>
          <w:rStyle w:val="blackclass1"/>
          <w:rFonts w:asciiTheme="minorHAnsi" w:hAnsiTheme="minorHAnsi" w:cs="Tahoma"/>
        </w:rPr>
        <w:t>Android,</w:t>
      </w:r>
      <w:r w:rsidRPr="00E475F6">
        <w:rPr>
          <w:rFonts w:asciiTheme="minorHAnsi" w:hAnsiTheme="minorHAnsi" w:cs="Tahoma"/>
          <w:color w:val="000000"/>
        </w:rPr>
        <w:t xml:space="preserve"> </w:t>
      </w:r>
      <w:r w:rsidRPr="00E475F6">
        <w:rPr>
          <w:rStyle w:val="blackclass1"/>
          <w:rFonts w:asciiTheme="minorHAnsi" w:hAnsiTheme="minorHAnsi" w:cs="Tahoma"/>
          <w:noProof/>
        </w:rPr>
        <w:t>IOS,</w:t>
      </w:r>
      <w:r w:rsidR="007A3BAE" w:rsidRPr="00E475F6">
        <w:rPr>
          <w:rStyle w:val="blackclass1"/>
          <w:rFonts w:asciiTheme="minorHAnsi" w:hAnsiTheme="minorHAnsi" w:cs="Tahoma"/>
          <w:noProof/>
        </w:rPr>
        <w:t xml:space="preserve"> etcetera</w:t>
      </w:r>
      <w:r w:rsidRPr="00E475F6">
        <w:rPr>
          <w:rStyle w:val="blackclass1"/>
          <w:rFonts w:asciiTheme="minorHAnsi" w:hAnsiTheme="minorHAnsi" w:cs="Tahoma"/>
        </w:rPr>
        <w:t>.</w:t>
      </w:r>
      <w:r w:rsidRPr="00E475F6">
        <w:rPr>
          <w:rFonts w:asciiTheme="minorHAnsi" w:hAnsiTheme="minorHAnsi" w:cs="Tahoma"/>
          <w:color w:val="000000"/>
        </w:rPr>
        <w:t xml:space="preserve"> </w:t>
      </w:r>
      <w:r w:rsidRPr="00E475F6">
        <w:rPr>
          <w:rStyle w:val="blackclass1"/>
          <w:rFonts w:asciiTheme="minorHAnsi" w:hAnsiTheme="minorHAnsi" w:cs="Tahoma"/>
        </w:rPr>
        <w:t>It</w:t>
      </w:r>
      <w:r w:rsidRPr="00E475F6">
        <w:rPr>
          <w:rFonts w:asciiTheme="minorHAnsi" w:hAnsiTheme="minorHAnsi" w:cs="Tahoma"/>
          <w:color w:val="000000"/>
        </w:rPr>
        <w:t xml:space="preserve"> </w:t>
      </w:r>
      <w:r w:rsidRPr="00B7272B">
        <w:rPr>
          <w:rStyle w:val="blackclass1"/>
          <w:rFonts w:asciiTheme="minorHAnsi" w:hAnsiTheme="minorHAnsi" w:cs="Tahoma"/>
          <w:noProof/>
        </w:rPr>
        <w:t>is</w:t>
      </w:r>
      <w:r w:rsidRPr="00B7272B">
        <w:rPr>
          <w:rFonts w:asciiTheme="minorHAnsi" w:hAnsiTheme="minorHAnsi" w:cs="Tahoma"/>
          <w:noProof/>
          <w:color w:val="000000"/>
        </w:rPr>
        <w:t xml:space="preserve"> </w:t>
      </w:r>
      <w:r w:rsidRPr="00B7272B">
        <w:rPr>
          <w:rStyle w:val="blackclass1"/>
          <w:rFonts w:asciiTheme="minorHAnsi" w:hAnsiTheme="minorHAnsi" w:cs="Tahoma"/>
          <w:noProof/>
        </w:rPr>
        <w:t>implemented</w:t>
      </w:r>
      <w:r w:rsidRPr="00E475F6">
        <w:rPr>
          <w:rFonts w:asciiTheme="minorHAnsi" w:hAnsiTheme="minorHAnsi" w:cs="Tahoma"/>
          <w:color w:val="000000"/>
        </w:rPr>
        <w:t xml:space="preserve"> </w:t>
      </w:r>
      <w:r w:rsidRPr="00E475F6">
        <w:rPr>
          <w:rStyle w:val="blackclass1"/>
          <w:rFonts w:asciiTheme="minorHAnsi" w:hAnsiTheme="minorHAnsi" w:cs="Tahoma"/>
        </w:rPr>
        <w:t>with</w:t>
      </w:r>
      <w:r w:rsidRPr="00E475F6">
        <w:rPr>
          <w:rFonts w:asciiTheme="minorHAnsi" w:hAnsiTheme="minorHAnsi" w:cs="Tahoma"/>
          <w:color w:val="000000"/>
        </w:rPr>
        <w:t xml:space="preserve"> </w:t>
      </w:r>
      <w:r w:rsidRPr="00E475F6">
        <w:rPr>
          <w:rStyle w:val="blackclass1"/>
          <w:rFonts w:asciiTheme="minorHAnsi" w:hAnsiTheme="minorHAnsi" w:cs="Tahoma"/>
        </w:rPr>
        <w:t>its</w:t>
      </w:r>
      <w:r w:rsidRPr="00E475F6">
        <w:rPr>
          <w:rFonts w:asciiTheme="minorHAnsi" w:hAnsiTheme="minorHAnsi" w:cs="Tahoma"/>
          <w:color w:val="000000"/>
        </w:rPr>
        <w:t xml:space="preserve"> </w:t>
      </w:r>
      <w:r w:rsidRPr="00E475F6">
        <w:rPr>
          <w:rStyle w:val="blackclass1"/>
          <w:rFonts w:asciiTheme="minorHAnsi" w:hAnsiTheme="minorHAnsi" w:cs="Tahoma"/>
        </w:rPr>
        <w:t>native</w:t>
      </w:r>
      <w:r w:rsidRPr="00E475F6">
        <w:rPr>
          <w:rFonts w:asciiTheme="minorHAnsi" w:hAnsiTheme="minorHAnsi" w:cs="Tahoma"/>
          <w:color w:val="000000"/>
        </w:rPr>
        <w:t xml:space="preserve"> </w:t>
      </w:r>
      <w:r w:rsidRPr="00E475F6">
        <w:rPr>
          <w:rStyle w:val="blackclass1"/>
          <w:rFonts w:asciiTheme="minorHAnsi" w:hAnsiTheme="minorHAnsi" w:cs="Tahoma"/>
        </w:rPr>
        <w:t>programming</w:t>
      </w:r>
      <w:r w:rsidRPr="00E475F6">
        <w:rPr>
          <w:rFonts w:asciiTheme="minorHAnsi" w:hAnsiTheme="minorHAnsi" w:cs="Tahoma"/>
          <w:color w:val="000000"/>
        </w:rPr>
        <w:t xml:space="preserve"> </w:t>
      </w:r>
      <w:r w:rsidRPr="00E475F6">
        <w:rPr>
          <w:rStyle w:val="blackclass1"/>
          <w:rFonts w:asciiTheme="minorHAnsi" w:hAnsiTheme="minorHAnsi" w:cs="Tahoma"/>
          <w:noProof/>
        </w:rPr>
        <w:t>language</w:t>
      </w:r>
      <w:r w:rsidR="007A3BAE" w:rsidRPr="00E475F6">
        <w:rPr>
          <w:rStyle w:val="blackclass1"/>
          <w:rFonts w:asciiTheme="minorHAnsi" w:hAnsiTheme="minorHAnsi" w:cs="Tahoma"/>
          <w:noProof/>
        </w:rPr>
        <w:t>s</w:t>
      </w:r>
      <w:r w:rsidRPr="00E475F6">
        <w:rPr>
          <w:rFonts w:asciiTheme="minorHAnsi" w:hAnsiTheme="minorHAnsi" w:cs="Tahoma"/>
          <w:color w:val="000000"/>
        </w:rPr>
        <w:t xml:space="preserve"> </w:t>
      </w:r>
      <w:r w:rsidRPr="00E475F6">
        <w:rPr>
          <w:rStyle w:val="blackclass1"/>
          <w:rFonts w:asciiTheme="minorHAnsi" w:hAnsiTheme="minorHAnsi" w:cs="Tahoma"/>
        </w:rPr>
        <w:t>such</w:t>
      </w:r>
      <w:r w:rsidRPr="00E475F6">
        <w:rPr>
          <w:rFonts w:asciiTheme="minorHAnsi" w:hAnsiTheme="minorHAnsi" w:cs="Tahoma"/>
          <w:color w:val="000000"/>
        </w:rPr>
        <w:t xml:space="preserve"> </w:t>
      </w:r>
      <w:r w:rsidRPr="00E475F6">
        <w:rPr>
          <w:rStyle w:val="blackclass1"/>
          <w:rFonts w:asciiTheme="minorHAnsi" w:hAnsiTheme="minorHAnsi" w:cs="Tahoma"/>
        </w:rPr>
        <w:t>as</w:t>
      </w:r>
      <w:r w:rsidRPr="00E475F6">
        <w:rPr>
          <w:rFonts w:asciiTheme="minorHAnsi" w:hAnsiTheme="minorHAnsi" w:cs="Tahoma"/>
          <w:color w:val="000000"/>
        </w:rPr>
        <w:t xml:space="preserve"> </w:t>
      </w:r>
      <w:r w:rsidRPr="00E475F6">
        <w:rPr>
          <w:rStyle w:val="blackclass1"/>
          <w:rFonts w:asciiTheme="minorHAnsi" w:hAnsiTheme="minorHAnsi" w:cs="Tahoma"/>
        </w:rPr>
        <w:t>java</w:t>
      </w:r>
      <w:r w:rsidRPr="00E475F6">
        <w:rPr>
          <w:rFonts w:asciiTheme="minorHAnsi" w:hAnsiTheme="minorHAnsi" w:cs="Tahoma"/>
          <w:color w:val="000000"/>
        </w:rPr>
        <w:t xml:space="preserve"> </w:t>
      </w:r>
      <w:r w:rsidRPr="00E475F6">
        <w:rPr>
          <w:rStyle w:val="blackclass1"/>
          <w:rFonts w:asciiTheme="minorHAnsi" w:hAnsiTheme="minorHAnsi" w:cs="Tahoma"/>
        </w:rPr>
        <w:t>for</w:t>
      </w:r>
      <w:r w:rsidRPr="00E475F6">
        <w:rPr>
          <w:rFonts w:asciiTheme="minorHAnsi" w:hAnsiTheme="minorHAnsi" w:cs="Tahoma"/>
          <w:color w:val="000000"/>
        </w:rPr>
        <w:t xml:space="preserve"> </w:t>
      </w:r>
      <w:r w:rsidRPr="00E475F6">
        <w:rPr>
          <w:rStyle w:val="blackclass1"/>
          <w:rFonts w:asciiTheme="minorHAnsi" w:hAnsiTheme="minorHAnsi" w:cs="Tahoma"/>
        </w:rPr>
        <w:t>android</w:t>
      </w:r>
      <w:r w:rsidRPr="00E475F6">
        <w:rPr>
          <w:rFonts w:asciiTheme="minorHAnsi" w:hAnsiTheme="minorHAnsi" w:cs="Tahoma"/>
          <w:color w:val="000000"/>
        </w:rPr>
        <w:t xml:space="preserve"> </w:t>
      </w:r>
      <w:r w:rsidRPr="00E475F6">
        <w:rPr>
          <w:rStyle w:val="blackclass1"/>
          <w:rFonts w:asciiTheme="minorHAnsi" w:hAnsiTheme="minorHAnsi" w:cs="Tahoma"/>
        </w:rPr>
        <w:t>and</w:t>
      </w:r>
      <w:r w:rsidRPr="00E475F6">
        <w:rPr>
          <w:rFonts w:asciiTheme="minorHAnsi" w:hAnsiTheme="minorHAnsi" w:cs="Tahoma"/>
          <w:color w:val="000000"/>
        </w:rPr>
        <w:t xml:space="preserve"> </w:t>
      </w:r>
      <w:r w:rsidRPr="00E475F6">
        <w:rPr>
          <w:rStyle w:val="blackclass1"/>
          <w:rFonts w:asciiTheme="minorHAnsi" w:hAnsiTheme="minorHAnsi" w:cs="Tahoma"/>
          <w:noProof/>
        </w:rPr>
        <w:t>Objective</w:t>
      </w:r>
      <w:r w:rsidR="007A3BAE" w:rsidRPr="00E475F6">
        <w:rPr>
          <w:rStyle w:val="blackclass1"/>
          <w:rFonts w:asciiTheme="minorHAnsi" w:hAnsiTheme="minorHAnsi" w:cs="Tahoma"/>
          <w:noProof/>
        </w:rPr>
        <w:t>-</w:t>
      </w:r>
      <w:r w:rsidRPr="00E475F6">
        <w:rPr>
          <w:rStyle w:val="blackclass1"/>
          <w:rFonts w:asciiTheme="minorHAnsi" w:hAnsiTheme="minorHAnsi" w:cs="Tahoma"/>
          <w:noProof/>
        </w:rPr>
        <w:t>C</w:t>
      </w:r>
      <w:r w:rsidRPr="00E475F6">
        <w:rPr>
          <w:rFonts w:asciiTheme="minorHAnsi" w:hAnsiTheme="minorHAnsi" w:cs="Tahoma"/>
          <w:color w:val="000000"/>
        </w:rPr>
        <w:t xml:space="preserve"> </w:t>
      </w:r>
      <w:r w:rsidRPr="00E475F6">
        <w:rPr>
          <w:rStyle w:val="blackclass1"/>
          <w:rFonts w:asciiTheme="minorHAnsi" w:hAnsiTheme="minorHAnsi" w:cs="Tahoma"/>
        </w:rPr>
        <w:t>or</w:t>
      </w:r>
      <w:r w:rsidRPr="00E475F6">
        <w:rPr>
          <w:rFonts w:asciiTheme="minorHAnsi" w:hAnsiTheme="minorHAnsi" w:cs="Tahoma"/>
          <w:color w:val="000000"/>
        </w:rPr>
        <w:t xml:space="preserve"> </w:t>
      </w:r>
      <w:r w:rsidRPr="00E475F6">
        <w:rPr>
          <w:rStyle w:val="blackclass1"/>
          <w:rFonts w:asciiTheme="minorHAnsi" w:hAnsiTheme="minorHAnsi" w:cs="Tahoma"/>
        </w:rPr>
        <w:t>swift</w:t>
      </w:r>
      <w:r w:rsidRPr="00E475F6">
        <w:rPr>
          <w:rFonts w:asciiTheme="minorHAnsi" w:hAnsiTheme="minorHAnsi" w:cs="Tahoma"/>
          <w:color w:val="000000"/>
        </w:rPr>
        <w:t xml:space="preserve"> </w:t>
      </w:r>
      <w:r w:rsidRPr="00E475F6">
        <w:rPr>
          <w:rStyle w:val="blackclass1"/>
          <w:rFonts w:asciiTheme="minorHAnsi" w:hAnsiTheme="minorHAnsi" w:cs="Tahoma"/>
        </w:rPr>
        <w:t>for</w:t>
      </w:r>
      <w:r w:rsidRPr="00E475F6">
        <w:rPr>
          <w:rFonts w:asciiTheme="minorHAnsi" w:hAnsiTheme="minorHAnsi" w:cs="Tahoma"/>
          <w:color w:val="000000"/>
        </w:rPr>
        <w:t xml:space="preserve"> </w:t>
      </w:r>
      <w:r w:rsidRPr="00E475F6">
        <w:rPr>
          <w:rStyle w:val="blackclass1"/>
          <w:rFonts w:asciiTheme="minorHAnsi" w:hAnsiTheme="minorHAnsi" w:cs="Tahoma"/>
        </w:rPr>
        <w:t>IOS.</w:t>
      </w:r>
      <w:r w:rsidR="009346FF" w:rsidRPr="00E475F6">
        <w:rPr>
          <w:rStyle w:val="EndnoteReference"/>
          <w:rFonts w:asciiTheme="minorHAnsi" w:hAnsiTheme="minorHAnsi" w:cs="Tahoma"/>
          <w:color w:val="000000"/>
        </w:rPr>
        <w:endnoteReference w:id="42"/>
      </w:r>
    </w:p>
    <w:p w14:paraId="2A1789EE" w14:textId="2C7DA17A" w:rsidR="00854F18" w:rsidRPr="00E475F6" w:rsidRDefault="00854F18" w:rsidP="00854F18">
      <w:pPr>
        <w:pStyle w:val="NormalWeb"/>
        <w:rPr>
          <w:rStyle w:val="blackclass1"/>
          <w:rFonts w:asciiTheme="minorHAnsi" w:hAnsiTheme="minorHAnsi"/>
        </w:rPr>
      </w:pPr>
      <w:bookmarkStart w:id="8" w:name="OLE_LINK11"/>
      <w:bookmarkStart w:id="9" w:name="OLE_LINK12"/>
      <w:r w:rsidRPr="00E475F6">
        <w:rPr>
          <w:rFonts w:asciiTheme="minorHAnsi" w:hAnsiTheme="minorHAnsi"/>
          <w:color w:val="000000"/>
        </w:rPr>
        <w:t xml:space="preserve">A Hybrid application is a web application which runs </w:t>
      </w:r>
      <w:r w:rsidRPr="00E475F6">
        <w:rPr>
          <w:rFonts w:asciiTheme="minorHAnsi" w:hAnsiTheme="minorHAnsi"/>
          <w:noProof/>
          <w:color w:val="000000"/>
        </w:rPr>
        <w:t>on</w:t>
      </w:r>
      <w:r w:rsidRPr="00E475F6">
        <w:rPr>
          <w:rFonts w:asciiTheme="minorHAnsi" w:hAnsiTheme="minorHAnsi"/>
          <w:color w:val="000000"/>
        </w:rPr>
        <w:t xml:space="preserve"> a native platform. It is developed using web technologies like HTML5, </w:t>
      </w:r>
      <w:r w:rsidRPr="00E475F6">
        <w:rPr>
          <w:rFonts w:asciiTheme="minorHAnsi" w:hAnsiTheme="minorHAnsi"/>
          <w:noProof/>
          <w:color w:val="000000"/>
        </w:rPr>
        <w:t>CSS,</w:t>
      </w:r>
      <w:r w:rsidRPr="00E475F6">
        <w:rPr>
          <w:rFonts w:asciiTheme="minorHAnsi" w:hAnsiTheme="minorHAnsi"/>
          <w:color w:val="000000"/>
        </w:rPr>
        <w:t xml:space="preserve"> and JavaScript and deployed using Cordova</w:t>
      </w:r>
      <w:r w:rsidR="007946B8" w:rsidRPr="00E475F6">
        <w:rPr>
          <w:rFonts w:asciiTheme="minorHAnsi" w:hAnsiTheme="minorHAnsi"/>
          <w:color w:val="000000"/>
        </w:rPr>
        <w:t>, which is a mobile application framework</w:t>
      </w:r>
      <w:r w:rsidRPr="00E475F6">
        <w:rPr>
          <w:rFonts w:asciiTheme="minorHAnsi" w:hAnsiTheme="minorHAnsi"/>
          <w:color w:val="000000"/>
        </w:rPr>
        <w:t>.</w:t>
      </w:r>
      <w:bookmarkEnd w:id="8"/>
      <w:bookmarkEnd w:id="9"/>
    </w:p>
    <w:p w14:paraId="305187A6" w14:textId="743C4078" w:rsidR="00854F18" w:rsidRDefault="00854F18" w:rsidP="005A6729">
      <w:pPr>
        <w:pStyle w:val="NormalWeb"/>
        <w:rPr>
          <w:rStyle w:val="blackclass1"/>
          <w:rFonts w:asciiTheme="minorHAnsi" w:hAnsiTheme="minorHAnsi" w:cs="Tahoma"/>
          <w:sz w:val="22"/>
          <w:szCs w:val="22"/>
        </w:rPr>
      </w:pPr>
      <w:r>
        <w:rPr>
          <w:rStyle w:val="blackclass1"/>
          <w:rFonts w:asciiTheme="minorHAnsi" w:hAnsiTheme="minorHAnsi" w:cs="Tahoma"/>
          <w:sz w:val="22"/>
          <w:szCs w:val="22"/>
        </w:rPr>
        <w:t xml:space="preserve">                            Native app                                                                   </w:t>
      </w:r>
      <w:r>
        <w:rPr>
          <w:rStyle w:val="blackclass1"/>
          <w:rFonts w:asciiTheme="minorHAnsi" w:hAnsiTheme="minorHAnsi" w:cs="Tahoma"/>
          <w:sz w:val="22"/>
          <w:szCs w:val="22"/>
        </w:rPr>
        <w:tab/>
        <w:t>Hybrid app</w:t>
      </w:r>
    </w:p>
    <w:tbl>
      <w:tblPr>
        <w:tblStyle w:val="TableGrid"/>
        <w:tblpPr w:leftFromText="180" w:rightFromText="180" w:vertAnchor="text" w:horzAnchor="margin" w:tblpY="-1"/>
        <w:tblW w:w="0" w:type="auto"/>
        <w:tblLook w:val="04A0" w:firstRow="1" w:lastRow="0" w:firstColumn="1" w:lastColumn="0" w:noHBand="0" w:noVBand="1"/>
      </w:tblPr>
      <w:tblGrid>
        <w:gridCol w:w="4145"/>
        <w:gridCol w:w="4145"/>
      </w:tblGrid>
      <w:tr w:rsidR="00D44C0A" w14:paraId="6B29ABB3" w14:textId="77777777" w:rsidTr="00D44C0A">
        <w:trPr>
          <w:trHeight w:val="2688"/>
        </w:trPr>
        <w:tc>
          <w:tcPr>
            <w:tcW w:w="4145" w:type="dxa"/>
          </w:tcPr>
          <w:p w14:paraId="2D89944E" w14:textId="77777777" w:rsidR="00D44C0A" w:rsidRDefault="00D44C0A" w:rsidP="00D44C0A">
            <w:pPr>
              <w:pStyle w:val="Heading2"/>
              <w:outlineLvl w:val="1"/>
            </w:pPr>
            <w:r>
              <w:t xml:space="preserve">Advantages </w:t>
            </w:r>
          </w:p>
          <w:p w14:paraId="120B4C4E" w14:textId="77777777" w:rsidR="00D44C0A" w:rsidRDefault="00D44C0A" w:rsidP="00D44C0A">
            <w:pPr>
              <w:pStyle w:val="NormalWeb"/>
              <w:numPr>
                <w:ilvl w:val="0"/>
                <w:numId w:val="3"/>
              </w:numPr>
              <w:rPr>
                <w:rFonts w:asciiTheme="minorHAnsi" w:hAnsiTheme="minorHAnsi" w:cs="Tahoma"/>
                <w:color w:val="000000"/>
              </w:rPr>
            </w:pPr>
            <w:r>
              <w:rPr>
                <w:rFonts w:asciiTheme="minorHAnsi" w:hAnsiTheme="minorHAnsi" w:cs="Tahoma"/>
                <w:color w:val="000000"/>
              </w:rPr>
              <w:t xml:space="preserve">Great performance </w:t>
            </w:r>
          </w:p>
          <w:p w14:paraId="567B0940" w14:textId="77777777" w:rsidR="00D44C0A" w:rsidRDefault="00D44C0A" w:rsidP="00D44C0A">
            <w:pPr>
              <w:pStyle w:val="NormalWeb"/>
              <w:numPr>
                <w:ilvl w:val="0"/>
                <w:numId w:val="3"/>
              </w:numPr>
              <w:rPr>
                <w:rFonts w:asciiTheme="minorHAnsi" w:hAnsiTheme="minorHAnsi" w:cs="Tahoma"/>
                <w:color w:val="000000"/>
              </w:rPr>
            </w:pPr>
            <w:r>
              <w:rPr>
                <w:rFonts w:asciiTheme="minorHAnsi" w:hAnsiTheme="minorHAnsi" w:cs="Tahoma"/>
                <w:color w:val="000000"/>
              </w:rPr>
              <w:t>Better UI/UX design</w:t>
            </w:r>
          </w:p>
          <w:p w14:paraId="491ECFF0" w14:textId="77777777" w:rsidR="00D44C0A" w:rsidRDefault="00D44C0A" w:rsidP="00D44C0A">
            <w:pPr>
              <w:pStyle w:val="NormalWeb"/>
              <w:numPr>
                <w:ilvl w:val="0"/>
                <w:numId w:val="3"/>
              </w:numPr>
              <w:rPr>
                <w:rFonts w:asciiTheme="minorHAnsi" w:hAnsiTheme="minorHAnsi" w:cs="Tahoma"/>
                <w:color w:val="000000"/>
              </w:rPr>
            </w:pPr>
            <w:r>
              <w:rPr>
                <w:rFonts w:asciiTheme="minorHAnsi" w:hAnsiTheme="minorHAnsi" w:cs="Tahoma"/>
                <w:color w:val="000000"/>
              </w:rPr>
              <w:t>Safer</w:t>
            </w:r>
          </w:p>
          <w:p w14:paraId="3E1C1569" w14:textId="77777777" w:rsidR="00D44C0A" w:rsidRDefault="00D44C0A" w:rsidP="00D44C0A">
            <w:pPr>
              <w:pStyle w:val="Heading2"/>
              <w:outlineLvl w:val="1"/>
            </w:pPr>
          </w:p>
          <w:p w14:paraId="566E3436" w14:textId="77777777" w:rsidR="00D44C0A" w:rsidRDefault="00D44C0A" w:rsidP="00D44C0A">
            <w:pPr>
              <w:pStyle w:val="Heading2"/>
              <w:outlineLvl w:val="1"/>
            </w:pPr>
          </w:p>
          <w:p w14:paraId="5CD5D801" w14:textId="77777777" w:rsidR="00D44C0A" w:rsidRDefault="00D44C0A" w:rsidP="00D44C0A">
            <w:pPr>
              <w:pStyle w:val="Heading2"/>
              <w:outlineLvl w:val="1"/>
            </w:pPr>
            <w:r>
              <w:t>Disadvantages</w:t>
            </w:r>
          </w:p>
          <w:p w14:paraId="12CC76C8" w14:textId="77777777" w:rsidR="00D44C0A" w:rsidRDefault="00D44C0A" w:rsidP="00D44C0A">
            <w:pPr>
              <w:pStyle w:val="ListParagraph"/>
              <w:numPr>
                <w:ilvl w:val="0"/>
                <w:numId w:val="5"/>
              </w:numPr>
            </w:pPr>
            <w:r>
              <w:t>High development and maintenance cost</w:t>
            </w:r>
          </w:p>
          <w:p w14:paraId="48F59705" w14:textId="77777777" w:rsidR="00D44C0A" w:rsidRPr="001C4334" w:rsidRDefault="00D44C0A" w:rsidP="00D44C0A">
            <w:pPr>
              <w:pStyle w:val="ListParagraph"/>
              <w:numPr>
                <w:ilvl w:val="0"/>
                <w:numId w:val="5"/>
              </w:numPr>
            </w:pPr>
            <w:r>
              <w:t xml:space="preserve">Cannot be deployed </w:t>
            </w:r>
            <w:r>
              <w:rPr>
                <w:noProof/>
              </w:rPr>
              <w:t>o</w:t>
            </w:r>
            <w:r w:rsidRPr="00764208">
              <w:rPr>
                <w:noProof/>
              </w:rPr>
              <w:t>n</w:t>
            </w:r>
            <w:r>
              <w:t xml:space="preserve"> other platforms</w:t>
            </w:r>
          </w:p>
          <w:p w14:paraId="10AF75C8" w14:textId="77777777" w:rsidR="00D44C0A" w:rsidRDefault="00D44C0A" w:rsidP="00D44C0A">
            <w:pPr>
              <w:pStyle w:val="NormalWeb"/>
              <w:rPr>
                <w:rStyle w:val="blackclass1"/>
                <w:rFonts w:asciiTheme="minorHAnsi" w:hAnsiTheme="minorHAnsi" w:cs="Tahoma"/>
              </w:rPr>
            </w:pPr>
          </w:p>
        </w:tc>
        <w:tc>
          <w:tcPr>
            <w:tcW w:w="4145" w:type="dxa"/>
          </w:tcPr>
          <w:p w14:paraId="364640C4" w14:textId="77777777" w:rsidR="00D44C0A" w:rsidRDefault="00D44C0A" w:rsidP="00D44C0A">
            <w:pPr>
              <w:pStyle w:val="Heading2"/>
              <w:outlineLvl w:val="1"/>
            </w:pPr>
            <w:r>
              <w:t xml:space="preserve">Advantages </w:t>
            </w:r>
          </w:p>
          <w:p w14:paraId="402F6124" w14:textId="77777777" w:rsidR="00D44C0A" w:rsidRPr="00E475F6" w:rsidRDefault="00D44C0A" w:rsidP="00D44C0A">
            <w:pPr>
              <w:rPr>
                <w:sz w:val="24"/>
                <w:szCs w:val="24"/>
              </w:rPr>
            </w:pPr>
          </w:p>
          <w:p w14:paraId="74AE75EC" w14:textId="77777777" w:rsidR="00D44C0A" w:rsidRDefault="00D44C0A" w:rsidP="00D44C0A">
            <w:pPr>
              <w:pStyle w:val="ListParagraph"/>
              <w:numPr>
                <w:ilvl w:val="0"/>
                <w:numId w:val="3"/>
              </w:numPr>
            </w:pPr>
            <w:r>
              <w:t>Cheap development and maintenance cost</w:t>
            </w:r>
          </w:p>
          <w:p w14:paraId="63EEC263" w14:textId="77777777" w:rsidR="00D44C0A" w:rsidRPr="00C841BB" w:rsidRDefault="00D44C0A" w:rsidP="00D44C0A">
            <w:pPr>
              <w:pStyle w:val="ListParagraph"/>
              <w:numPr>
                <w:ilvl w:val="0"/>
                <w:numId w:val="3"/>
              </w:numPr>
            </w:pPr>
            <w:r>
              <w:rPr>
                <w:rFonts w:cs="Tahoma"/>
                <w:color w:val="000000"/>
              </w:rPr>
              <w:t>Fast development speed</w:t>
            </w:r>
          </w:p>
          <w:p w14:paraId="59A44048" w14:textId="77777777" w:rsidR="00D44C0A" w:rsidRPr="00854F18" w:rsidRDefault="00D44C0A" w:rsidP="00D44C0A">
            <w:pPr>
              <w:pStyle w:val="ListParagraph"/>
              <w:numPr>
                <w:ilvl w:val="0"/>
                <w:numId w:val="3"/>
              </w:numPr>
            </w:pPr>
            <w:r>
              <w:rPr>
                <w:rFonts w:cs="Tahoma"/>
                <w:color w:val="000000"/>
              </w:rPr>
              <w:t>Efficient scaling</w:t>
            </w:r>
          </w:p>
          <w:p w14:paraId="0D42EEB7" w14:textId="77777777" w:rsidR="00D44C0A" w:rsidRPr="00C841BB" w:rsidRDefault="00D44C0A" w:rsidP="00D44C0A">
            <w:pPr>
              <w:pStyle w:val="ListParagraph"/>
              <w:numPr>
                <w:ilvl w:val="0"/>
                <w:numId w:val="3"/>
              </w:numPr>
            </w:pPr>
            <w:r>
              <w:rPr>
                <w:rFonts w:cs="Tahoma"/>
                <w:color w:val="000000"/>
              </w:rPr>
              <w:t xml:space="preserve">Can be Deployed </w:t>
            </w:r>
            <w:r>
              <w:rPr>
                <w:rFonts w:cs="Tahoma"/>
                <w:noProof/>
                <w:color w:val="000000"/>
              </w:rPr>
              <w:t>on</w:t>
            </w:r>
            <w:r>
              <w:rPr>
                <w:rFonts w:cs="Tahoma"/>
                <w:color w:val="000000"/>
              </w:rPr>
              <w:t xml:space="preserve"> many platforms </w:t>
            </w:r>
          </w:p>
          <w:p w14:paraId="5BCC8CD0" w14:textId="77777777" w:rsidR="00D44C0A" w:rsidRPr="004162ED" w:rsidRDefault="00D44C0A" w:rsidP="00D44C0A">
            <w:pPr>
              <w:pStyle w:val="ListParagraph"/>
            </w:pPr>
          </w:p>
          <w:p w14:paraId="5142F974" w14:textId="77777777" w:rsidR="00D44C0A" w:rsidRDefault="00D44C0A" w:rsidP="00D44C0A">
            <w:pPr>
              <w:pStyle w:val="Heading2"/>
              <w:outlineLvl w:val="1"/>
            </w:pPr>
            <w:r>
              <w:t>Disadvantages</w:t>
            </w:r>
          </w:p>
          <w:p w14:paraId="1168B494" w14:textId="77777777" w:rsidR="00D44C0A" w:rsidRDefault="00D44C0A" w:rsidP="00D44C0A">
            <w:pPr>
              <w:pStyle w:val="ListParagraph"/>
              <w:numPr>
                <w:ilvl w:val="0"/>
                <w:numId w:val="5"/>
              </w:numPr>
            </w:pPr>
            <w:r>
              <w:t>Slower performance</w:t>
            </w:r>
          </w:p>
          <w:p w14:paraId="78E458A5" w14:textId="77777777" w:rsidR="00D44C0A" w:rsidRDefault="00D44C0A" w:rsidP="00D44C0A">
            <w:pPr>
              <w:pStyle w:val="NormalWeb"/>
              <w:rPr>
                <w:rStyle w:val="blackclass1"/>
                <w:rFonts w:asciiTheme="minorHAnsi" w:hAnsiTheme="minorHAnsi" w:cs="Tahoma"/>
              </w:rPr>
            </w:pPr>
          </w:p>
        </w:tc>
      </w:tr>
    </w:tbl>
    <w:p w14:paraId="7C18180E" w14:textId="77777777" w:rsidR="00D44C0A" w:rsidRDefault="00D44C0A" w:rsidP="00D44C0A">
      <w:pPr>
        <w:pStyle w:val="Heading2"/>
      </w:pPr>
      <w:r>
        <w:lastRenderedPageBreak/>
        <w:t>Conclusion</w:t>
      </w:r>
    </w:p>
    <w:p w14:paraId="6AABA2AB" w14:textId="0123A85B" w:rsidR="001C4334" w:rsidRPr="00187B7A" w:rsidRDefault="00D44C0A" w:rsidP="00187B7A">
      <w:pPr>
        <w:pStyle w:val="NormalWeb"/>
        <w:rPr>
          <w:rFonts w:asciiTheme="minorHAnsi" w:hAnsiTheme="minorHAnsi" w:cs="Tahoma"/>
          <w:color w:val="000000"/>
          <w:szCs w:val="22"/>
        </w:rPr>
      </w:pPr>
      <w:r w:rsidRPr="00E475F6">
        <w:rPr>
          <w:rStyle w:val="blackclass1"/>
          <w:rFonts w:asciiTheme="minorHAnsi" w:hAnsiTheme="minorHAnsi" w:cs="Tahoma"/>
          <w:szCs w:val="22"/>
        </w:rPr>
        <w:t xml:space="preserve">The native approach </w:t>
      </w:r>
      <w:r w:rsidRPr="00D44C0A">
        <w:rPr>
          <w:rStyle w:val="blackclass1"/>
          <w:rFonts w:asciiTheme="minorHAnsi" w:hAnsiTheme="minorHAnsi" w:cs="Tahoma"/>
          <w:noProof/>
          <w:szCs w:val="22"/>
        </w:rPr>
        <w:t>was chosen</w:t>
      </w:r>
      <w:r w:rsidRPr="00E475F6">
        <w:rPr>
          <w:rStyle w:val="blackclass1"/>
          <w:rFonts w:asciiTheme="minorHAnsi" w:hAnsiTheme="minorHAnsi" w:cs="Tahoma"/>
          <w:szCs w:val="22"/>
        </w:rPr>
        <w:t xml:space="preserve"> for th</w:t>
      </w:r>
      <w:r>
        <w:rPr>
          <w:rStyle w:val="blackclass1"/>
          <w:rFonts w:asciiTheme="minorHAnsi" w:hAnsiTheme="minorHAnsi" w:cs="Tahoma"/>
          <w:szCs w:val="22"/>
        </w:rPr>
        <w:t xml:space="preserve">is project, </w:t>
      </w:r>
      <w:r w:rsidR="00B7272B">
        <w:rPr>
          <w:rStyle w:val="blackclass1"/>
          <w:rFonts w:asciiTheme="minorHAnsi" w:hAnsiTheme="minorHAnsi" w:cs="Tahoma"/>
          <w:szCs w:val="22"/>
        </w:rPr>
        <w:t>for the reason that having to learn how to develop</w:t>
      </w:r>
      <w:r w:rsidR="00187B7A">
        <w:rPr>
          <w:rStyle w:val="blackclass1"/>
          <w:rFonts w:asciiTheme="minorHAnsi" w:hAnsiTheme="minorHAnsi" w:cs="Tahoma"/>
          <w:szCs w:val="22"/>
        </w:rPr>
        <w:t xml:space="preserve"> a</w:t>
      </w:r>
      <w:r w:rsidR="00B7272B">
        <w:rPr>
          <w:rStyle w:val="blackclass1"/>
          <w:rFonts w:asciiTheme="minorHAnsi" w:hAnsiTheme="minorHAnsi" w:cs="Tahoma"/>
          <w:szCs w:val="22"/>
        </w:rPr>
        <w:t xml:space="preserve"> </w:t>
      </w:r>
      <w:r w:rsidR="00B7272B">
        <w:rPr>
          <w:rStyle w:val="blackclass1"/>
          <w:rFonts w:asciiTheme="minorHAnsi" w:hAnsiTheme="minorHAnsi" w:cs="Tahoma"/>
          <w:sz w:val="22"/>
          <w:szCs w:val="22"/>
        </w:rPr>
        <w:t>Hybrid app would require a lot of time.</w:t>
      </w:r>
    </w:p>
    <w:p w14:paraId="41ED8338" w14:textId="0DC27C9F" w:rsidR="001C4334" w:rsidRDefault="001C4334" w:rsidP="001C4334">
      <w:pPr>
        <w:pStyle w:val="Heading1"/>
      </w:pPr>
      <w:r>
        <w:t>Programming languages</w:t>
      </w:r>
    </w:p>
    <w:p w14:paraId="412AB8B9" w14:textId="17A5E289" w:rsidR="001C4334" w:rsidRDefault="00B1016A" w:rsidP="002814CA">
      <w:pPr>
        <w:pStyle w:val="Heading2"/>
      </w:pPr>
      <w:r>
        <w:t>Java</w:t>
      </w:r>
      <w:r w:rsidR="002814CA">
        <w:t xml:space="preserve"> and</w:t>
      </w:r>
      <w:r>
        <w:t xml:space="preserve"> </w:t>
      </w:r>
      <w:r w:rsidR="001C4334">
        <w:t xml:space="preserve">Kotlin </w:t>
      </w:r>
    </w:p>
    <w:p w14:paraId="51F053D2" w14:textId="0A62278C" w:rsidR="00454C16" w:rsidRPr="00E475F6" w:rsidRDefault="00454C16" w:rsidP="00454C16">
      <w:r w:rsidRPr="00E475F6">
        <w:t xml:space="preserve">Java has kept itself </w:t>
      </w:r>
      <w:r w:rsidRPr="00E475F6">
        <w:rPr>
          <w:noProof/>
        </w:rPr>
        <w:t>stable</w:t>
      </w:r>
      <w:r w:rsidRPr="00E475F6">
        <w:t xml:space="preserve"> as the most popular programming, </w:t>
      </w:r>
      <w:r w:rsidRPr="00E475F6">
        <w:rPr>
          <w:noProof/>
        </w:rPr>
        <w:t>Kotlin has been recently introduced by Google</w:t>
      </w:r>
      <w:r w:rsidRPr="00E475F6">
        <w:t xml:space="preserve"> as a </w:t>
      </w:r>
      <w:r w:rsidRPr="00E475F6">
        <w:rPr>
          <w:noProof/>
        </w:rPr>
        <w:t>programming</w:t>
      </w:r>
      <w:r w:rsidRPr="00E475F6">
        <w:t xml:space="preserve"> language </w:t>
      </w:r>
      <w:r w:rsidRPr="00E475F6">
        <w:rPr>
          <w:noProof/>
        </w:rPr>
        <w:t xml:space="preserve">to develop Android applications, these are the reasons why Java and Kotlin </w:t>
      </w:r>
      <w:r w:rsidRPr="00187B7A">
        <w:rPr>
          <w:noProof/>
        </w:rPr>
        <w:t>were researched</w:t>
      </w:r>
      <w:r w:rsidRPr="00E475F6">
        <w:rPr>
          <w:noProof/>
        </w:rPr>
        <w:t>.</w:t>
      </w:r>
    </w:p>
    <w:p w14:paraId="3A223D0A" w14:textId="0F78FE5F" w:rsidR="00454C16" w:rsidRPr="00E475F6" w:rsidRDefault="00454C16" w:rsidP="00454C16"/>
    <w:p w14:paraId="2F09633A" w14:textId="77777777" w:rsidR="0001789F" w:rsidRPr="00E475F6" w:rsidRDefault="0001789F" w:rsidP="001C4334">
      <w:pPr>
        <w:rPr>
          <w:noProof/>
        </w:rPr>
      </w:pPr>
      <w:r w:rsidRPr="00E475F6">
        <w:rPr>
          <w:noProof/>
        </w:rPr>
        <w:t xml:space="preserve">Java is an </w:t>
      </w:r>
      <w:r w:rsidR="00B1016A" w:rsidRPr="00E475F6">
        <w:rPr>
          <w:noProof/>
        </w:rPr>
        <w:t>object</w:t>
      </w:r>
      <w:r w:rsidR="00764826" w:rsidRPr="00E475F6">
        <w:rPr>
          <w:noProof/>
        </w:rPr>
        <w:t>-</w:t>
      </w:r>
      <w:r w:rsidR="00B1016A" w:rsidRPr="00E475F6">
        <w:rPr>
          <w:noProof/>
        </w:rPr>
        <w:t>oriented programming language,</w:t>
      </w:r>
      <w:r w:rsidRPr="00E475F6">
        <w:rPr>
          <w:noProof/>
        </w:rPr>
        <w:t xml:space="preserve"> which is general-purpose.</w:t>
      </w:r>
      <w:r w:rsidR="00B1016A" w:rsidRPr="00E475F6">
        <w:rPr>
          <w:noProof/>
        </w:rPr>
        <w:t xml:space="preserve"> </w:t>
      </w:r>
    </w:p>
    <w:p w14:paraId="226BD291" w14:textId="24362B19" w:rsidR="004D052A" w:rsidRPr="00E475F6" w:rsidRDefault="00454C16" w:rsidP="001C4334">
      <w:r w:rsidRPr="00E475F6">
        <w:rPr>
          <w:noProof/>
        </w:rPr>
        <w:t>Sun Microsystems developed Java</w:t>
      </w:r>
      <w:r w:rsidR="004D052A" w:rsidRPr="00E475F6">
        <w:rPr>
          <w:noProof/>
        </w:rPr>
        <w:t xml:space="preserve"> in</w:t>
      </w:r>
      <w:r w:rsidR="004D052A" w:rsidRPr="00E475F6">
        <w:t xml:space="preserve"> 1995.</w:t>
      </w:r>
    </w:p>
    <w:p w14:paraId="3994129E" w14:textId="1310AF5F" w:rsidR="0001789F" w:rsidRPr="00E475F6" w:rsidRDefault="0001789F" w:rsidP="001C4334">
      <w:pPr>
        <w:rPr>
          <w:noProof/>
        </w:rPr>
      </w:pPr>
    </w:p>
    <w:p w14:paraId="197D8AAA" w14:textId="419A7B27" w:rsidR="004D052A" w:rsidRPr="00E475F6" w:rsidRDefault="008E0ED1" w:rsidP="001C4334">
      <w:pPr>
        <w:rPr>
          <w:noProof/>
        </w:rPr>
      </w:pPr>
      <w:r w:rsidRPr="00E475F6">
        <w:rPr>
          <w:noProof/>
        </w:rPr>
        <w:t>Figure 2.10 illustrates the top ten most popular languages worldwide.</w:t>
      </w:r>
      <w:r w:rsidR="007514C3" w:rsidRPr="00E475F6">
        <w:rPr>
          <w:noProof/>
        </w:rPr>
        <w:t xml:space="preserve"> Java leads as the most popular with C coming in second.</w:t>
      </w:r>
    </w:p>
    <w:p w14:paraId="26EBCDE9" w14:textId="40978FFF" w:rsidR="004D052A" w:rsidRPr="00E475F6" w:rsidRDefault="00CD79A5" w:rsidP="001C4334">
      <w:r>
        <w:pict w14:anchorId="270F6A4E">
          <v:shape id="_x0000_i1029" type="#_x0000_t75" style="width:414.85pt;height:176.55pt">
            <v:imagedata r:id="rId20" o:title="java"/>
          </v:shape>
        </w:pict>
      </w:r>
    </w:p>
    <w:p w14:paraId="14C1B091" w14:textId="287BB037" w:rsidR="001C4334" w:rsidRPr="00E475F6" w:rsidRDefault="001C4334" w:rsidP="001C4334"/>
    <w:p w14:paraId="2C23FD42" w14:textId="1006D0CF" w:rsidR="008F43A5" w:rsidRPr="00E475F6" w:rsidRDefault="00454C16" w:rsidP="00454C16">
      <w:pPr>
        <w:ind w:left="720" w:firstLine="720"/>
      </w:pPr>
      <w:r w:rsidRPr="00E475F6">
        <w:t>Figure 2.10: Most popular programming language index</w:t>
      </w:r>
      <w:r w:rsidRPr="00E475F6">
        <w:rPr>
          <w:rStyle w:val="EndnoteReference"/>
        </w:rPr>
        <w:endnoteReference w:id="43"/>
      </w:r>
    </w:p>
    <w:p w14:paraId="547712F8" w14:textId="738A5C1D" w:rsidR="008F43A5" w:rsidRPr="00E475F6" w:rsidRDefault="008F43A5" w:rsidP="001C4334"/>
    <w:p w14:paraId="4165E3A8" w14:textId="13BB65C8" w:rsidR="004D052A" w:rsidRPr="00E475F6" w:rsidRDefault="004D052A" w:rsidP="001C4334"/>
    <w:p w14:paraId="0E359BFC" w14:textId="78732CA0" w:rsidR="0086063A" w:rsidRPr="00E475F6" w:rsidRDefault="0086063A" w:rsidP="001C4334"/>
    <w:p w14:paraId="25A760E7" w14:textId="2A44A15F" w:rsidR="0086063A" w:rsidRPr="00E475F6" w:rsidRDefault="0012426C" w:rsidP="0086063A">
      <w:r w:rsidRPr="00E475F6">
        <w:t xml:space="preserve">Most of the tutorials and apps online regarding </w:t>
      </w:r>
      <w:r w:rsidR="004B4098" w:rsidRPr="00E475F6">
        <w:rPr>
          <w:noProof/>
        </w:rPr>
        <w:t>A</w:t>
      </w:r>
      <w:r w:rsidRPr="00E475F6">
        <w:rPr>
          <w:noProof/>
        </w:rPr>
        <w:t>ndroid</w:t>
      </w:r>
      <w:r w:rsidRPr="00E475F6">
        <w:t xml:space="preserve"> development </w:t>
      </w:r>
      <w:r w:rsidRPr="00187B7A">
        <w:rPr>
          <w:noProof/>
        </w:rPr>
        <w:t>are developed</w:t>
      </w:r>
      <w:r w:rsidRPr="00E475F6">
        <w:rPr>
          <w:noProof/>
        </w:rPr>
        <w:t xml:space="preserve"> </w:t>
      </w:r>
      <w:r w:rsidR="004B4098" w:rsidRPr="00E475F6">
        <w:rPr>
          <w:noProof/>
        </w:rPr>
        <w:t>in</w:t>
      </w:r>
      <w:r w:rsidRPr="00E475F6">
        <w:t xml:space="preserve"> </w:t>
      </w:r>
      <w:r w:rsidRPr="00E475F6">
        <w:rPr>
          <w:noProof/>
        </w:rPr>
        <w:t>Java</w:t>
      </w:r>
      <w:r w:rsidR="004B4098" w:rsidRPr="00E475F6">
        <w:rPr>
          <w:noProof/>
        </w:rPr>
        <w:t>. H</w:t>
      </w:r>
      <w:r w:rsidRPr="00E475F6">
        <w:rPr>
          <w:noProof/>
        </w:rPr>
        <w:t>owever</w:t>
      </w:r>
      <w:r w:rsidR="004B4098" w:rsidRPr="00E475F6">
        <w:rPr>
          <w:noProof/>
        </w:rPr>
        <w:t>,</w:t>
      </w:r>
      <w:r w:rsidRPr="00E475F6">
        <w:t xml:space="preserve"> </w:t>
      </w:r>
      <w:r w:rsidR="004B4098" w:rsidRPr="00E475F6">
        <w:rPr>
          <w:noProof/>
        </w:rPr>
        <w:t>J</w:t>
      </w:r>
      <w:r w:rsidRPr="00E475F6">
        <w:rPr>
          <w:noProof/>
        </w:rPr>
        <w:t>ava</w:t>
      </w:r>
      <w:r w:rsidRPr="00E475F6">
        <w:t xml:space="preserve"> is not the only language, which one can develop an android app, Any language that runs on </w:t>
      </w:r>
      <w:r w:rsidR="004B4098" w:rsidRPr="00E475F6">
        <w:rPr>
          <w:noProof/>
        </w:rPr>
        <w:t>J</w:t>
      </w:r>
      <w:r w:rsidRPr="00E475F6">
        <w:rPr>
          <w:noProof/>
        </w:rPr>
        <w:t>ava</w:t>
      </w:r>
      <w:r w:rsidRPr="00E475F6">
        <w:t xml:space="preserve"> virtual machine can </w:t>
      </w:r>
      <w:r w:rsidRPr="00187B7A">
        <w:rPr>
          <w:noProof/>
        </w:rPr>
        <w:t>be used</w:t>
      </w:r>
      <w:r w:rsidRPr="00E475F6">
        <w:t>.</w:t>
      </w:r>
    </w:p>
    <w:p w14:paraId="5F69523E" w14:textId="7FA8D77C" w:rsidR="00453422" w:rsidRPr="00E475F6" w:rsidRDefault="00453422" w:rsidP="0086063A"/>
    <w:p w14:paraId="07404596" w14:textId="32C74CE9" w:rsidR="0086063A" w:rsidRPr="00E475F6" w:rsidRDefault="0086063A" w:rsidP="0086063A">
      <w:r w:rsidRPr="00E475F6">
        <w:t>Google has announced Kotlin as an official language on Android.</w:t>
      </w:r>
    </w:p>
    <w:p w14:paraId="3AA582BE" w14:textId="25D97040" w:rsidR="00776F74" w:rsidRPr="00E475F6" w:rsidRDefault="00776F74" w:rsidP="0086063A">
      <w:r w:rsidRPr="00187B7A">
        <w:rPr>
          <w:noProof/>
        </w:rPr>
        <w:t xml:space="preserve">Kotlin is </w:t>
      </w:r>
      <w:r w:rsidRPr="00FE7F7E">
        <w:rPr>
          <w:noProof/>
        </w:rPr>
        <w:t>a statically typed programming language which runs on</w:t>
      </w:r>
      <w:r w:rsidRPr="00E475F6">
        <w:t xml:space="preserve"> java virtual machine.</w:t>
      </w:r>
      <w:r w:rsidR="00187B7A">
        <w:rPr>
          <w:rStyle w:val="EndnoteReference"/>
        </w:rPr>
        <w:endnoteReference w:id="44"/>
      </w:r>
      <w:r w:rsidRPr="00E475F6">
        <w:t xml:space="preserve">  </w:t>
      </w:r>
    </w:p>
    <w:p w14:paraId="07694BCF" w14:textId="77777777" w:rsidR="00776F74" w:rsidRPr="00E475F6" w:rsidRDefault="00776F74" w:rsidP="0086063A"/>
    <w:p w14:paraId="47BA4317" w14:textId="178DE558" w:rsidR="0086063A" w:rsidRPr="00E475F6" w:rsidRDefault="0086063A" w:rsidP="0086063A">
      <w:r w:rsidRPr="00E475F6">
        <w:t>Android studio 3.0 completely support</w:t>
      </w:r>
      <w:r w:rsidR="00293CBF" w:rsidRPr="00E475F6">
        <w:t>s</w:t>
      </w:r>
      <w:r w:rsidR="002F0A1C" w:rsidRPr="00E475F6">
        <w:t xml:space="preserve"> Kotlin.</w:t>
      </w:r>
    </w:p>
    <w:p w14:paraId="3D83FC0B" w14:textId="47DF2E7B" w:rsidR="00764826" w:rsidRPr="00E475F6" w:rsidRDefault="0086063A" w:rsidP="001C4334">
      <w:r w:rsidRPr="00E475F6">
        <w:lastRenderedPageBreak/>
        <w:t xml:space="preserve">Kotlin can work alongside another language such as Java on Android; one can use Java and Kotlin on the same </w:t>
      </w:r>
      <w:r w:rsidR="00776F74" w:rsidRPr="00E475F6">
        <w:t>project</w:t>
      </w:r>
      <w:r w:rsidRPr="00E475F6">
        <w:t xml:space="preserve"> </w:t>
      </w:r>
      <w:r w:rsidRPr="00E475F6">
        <w:rPr>
          <w:noProof/>
        </w:rPr>
        <w:t>interchangeably,</w:t>
      </w:r>
      <w:r w:rsidR="00776F74" w:rsidRPr="00E475F6">
        <w:rPr>
          <w:noProof/>
        </w:rPr>
        <w:t xml:space="preserve"> It</w:t>
      </w:r>
      <w:r w:rsidR="00776F74" w:rsidRPr="00E475F6">
        <w:t xml:space="preserve"> </w:t>
      </w:r>
      <w:r w:rsidRPr="00E475F6">
        <w:t>is interoperable with other languages used for Android development.</w:t>
      </w:r>
      <w:r w:rsidR="00776F74" w:rsidRPr="00E475F6">
        <w:rPr>
          <w:rStyle w:val="EndnoteReference"/>
        </w:rPr>
        <w:endnoteReference w:id="45"/>
      </w:r>
    </w:p>
    <w:p w14:paraId="5A9FD331" w14:textId="3D39BD5D" w:rsidR="004D052A" w:rsidRPr="00E475F6" w:rsidRDefault="004D052A" w:rsidP="001C4334"/>
    <w:p w14:paraId="6B226EBA" w14:textId="3B9D01F6" w:rsidR="00776F74" w:rsidRPr="00E475F6" w:rsidRDefault="00776F74" w:rsidP="001C4334"/>
    <w:p w14:paraId="1161175B" w14:textId="138B76C9" w:rsidR="0012426C" w:rsidRPr="00E475F6" w:rsidRDefault="0012426C" w:rsidP="001C4334"/>
    <w:p w14:paraId="6858CBFE" w14:textId="0EA496A4" w:rsidR="0012426C" w:rsidRPr="00E475F6" w:rsidRDefault="0012426C" w:rsidP="001C4334"/>
    <w:p w14:paraId="5B33D04B" w14:textId="7EE95BE9" w:rsidR="0012426C" w:rsidRPr="00E475F6" w:rsidRDefault="0012426C" w:rsidP="001C4334">
      <w:r w:rsidRPr="00E475F6">
        <w:tab/>
      </w:r>
      <w:r w:rsidRPr="00E475F6">
        <w:tab/>
        <w:t xml:space="preserve">Java </w:t>
      </w:r>
      <w:r w:rsidRPr="00E475F6">
        <w:tab/>
      </w:r>
      <w:r w:rsidRPr="00E475F6">
        <w:tab/>
      </w:r>
      <w:r w:rsidRPr="00E475F6">
        <w:tab/>
      </w:r>
      <w:r w:rsidRPr="00E475F6">
        <w:tab/>
      </w:r>
      <w:r w:rsidRPr="00E475F6">
        <w:tab/>
        <w:t>Kotlin</w:t>
      </w:r>
    </w:p>
    <w:tbl>
      <w:tblPr>
        <w:tblStyle w:val="TableGrid"/>
        <w:tblW w:w="0" w:type="auto"/>
        <w:tblLook w:val="04A0" w:firstRow="1" w:lastRow="0" w:firstColumn="1" w:lastColumn="0" w:noHBand="0" w:noVBand="1"/>
      </w:tblPr>
      <w:tblGrid>
        <w:gridCol w:w="4145"/>
        <w:gridCol w:w="4145"/>
      </w:tblGrid>
      <w:tr w:rsidR="0012426C" w14:paraId="01B698F7" w14:textId="77777777" w:rsidTr="00985819">
        <w:trPr>
          <w:trHeight w:val="3943"/>
        </w:trPr>
        <w:tc>
          <w:tcPr>
            <w:tcW w:w="4145" w:type="dxa"/>
          </w:tcPr>
          <w:p w14:paraId="73DB1015" w14:textId="77777777" w:rsidR="0012426C" w:rsidRDefault="0012426C" w:rsidP="00985819">
            <w:pPr>
              <w:pStyle w:val="Heading2"/>
              <w:outlineLvl w:val="1"/>
            </w:pPr>
            <w:r>
              <w:t xml:space="preserve">Advantages </w:t>
            </w:r>
          </w:p>
          <w:p w14:paraId="76C524A5" w14:textId="320F8ED9" w:rsidR="0012426C" w:rsidRDefault="0012426C" w:rsidP="00985819">
            <w:pPr>
              <w:pStyle w:val="NormalWeb"/>
              <w:numPr>
                <w:ilvl w:val="0"/>
                <w:numId w:val="3"/>
              </w:numPr>
              <w:rPr>
                <w:rFonts w:asciiTheme="minorHAnsi" w:hAnsiTheme="minorHAnsi" w:cs="Tahoma"/>
                <w:color w:val="000000"/>
              </w:rPr>
            </w:pPr>
            <w:r>
              <w:rPr>
                <w:rFonts w:asciiTheme="minorHAnsi" w:hAnsiTheme="minorHAnsi" w:cs="Tahoma"/>
                <w:color w:val="000000"/>
              </w:rPr>
              <w:t>The most popular language</w:t>
            </w:r>
          </w:p>
          <w:p w14:paraId="041BB9B1" w14:textId="6D8B5E6D" w:rsidR="0012426C" w:rsidRDefault="00BF2B18" w:rsidP="00985819">
            <w:pPr>
              <w:pStyle w:val="NormalWeb"/>
              <w:numPr>
                <w:ilvl w:val="0"/>
                <w:numId w:val="3"/>
              </w:numPr>
              <w:rPr>
                <w:rFonts w:asciiTheme="minorHAnsi" w:hAnsiTheme="minorHAnsi" w:cs="Tahoma"/>
                <w:color w:val="000000"/>
              </w:rPr>
            </w:pPr>
            <w:r>
              <w:rPr>
                <w:rFonts w:asciiTheme="minorHAnsi" w:hAnsiTheme="minorHAnsi" w:cs="Tahoma"/>
                <w:color w:val="000000"/>
              </w:rPr>
              <w:t>Better community support</w:t>
            </w:r>
          </w:p>
          <w:p w14:paraId="04648C85" w14:textId="3A535138" w:rsidR="0012426C" w:rsidRDefault="0012426C" w:rsidP="00985819">
            <w:pPr>
              <w:pStyle w:val="Heading2"/>
              <w:outlineLvl w:val="1"/>
            </w:pPr>
          </w:p>
          <w:p w14:paraId="206F76C0" w14:textId="77777777" w:rsidR="0012426C" w:rsidRDefault="0012426C" w:rsidP="00985819">
            <w:pPr>
              <w:pStyle w:val="Heading2"/>
              <w:outlineLvl w:val="1"/>
            </w:pPr>
            <w:r>
              <w:t>Disadvantages</w:t>
            </w:r>
          </w:p>
          <w:p w14:paraId="70D74E89" w14:textId="4583FFEA" w:rsidR="0012426C" w:rsidRPr="001C4334" w:rsidRDefault="00BF2B18" w:rsidP="00985819">
            <w:pPr>
              <w:pStyle w:val="ListParagraph"/>
              <w:numPr>
                <w:ilvl w:val="0"/>
                <w:numId w:val="5"/>
              </w:numPr>
            </w:pPr>
            <w:r>
              <w:t xml:space="preserve">Requires more line of codes to develop a </w:t>
            </w:r>
            <w:r w:rsidRPr="00186A94">
              <w:rPr>
                <w:noProof/>
              </w:rPr>
              <w:t>behavior</w:t>
            </w:r>
          </w:p>
          <w:p w14:paraId="0EECD595" w14:textId="77777777" w:rsidR="0012426C" w:rsidRDefault="0012426C" w:rsidP="00985819">
            <w:pPr>
              <w:pStyle w:val="NormalWeb"/>
              <w:rPr>
                <w:rStyle w:val="blackclass1"/>
                <w:rFonts w:asciiTheme="minorHAnsi" w:hAnsiTheme="minorHAnsi" w:cs="Tahoma"/>
              </w:rPr>
            </w:pPr>
          </w:p>
        </w:tc>
        <w:tc>
          <w:tcPr>
            <w:tcW w:w="4145" w:type="dxa"/>
          </w:tcPr>
          <w:p w14:paraId="2ECA79B1" w14:textId="77777777" w:rsidR="0012426C" w:rsidRDefault="0012426C" w:rsidP="00985819">
            <w:pPr>
              <w:pStyle w:val="Heading2"/>
              <w:outlineLvl w:val="1"/>
            </w:pPr>
            <w:r>
              <w:t xml:space="preserve">Advantages </w:t>
            </w:r>
          </w:p>
          <w:p w14:paraId="28AB367F" w14:textId="77777777" w:rsidR="0012426C" w:rsidRPr="00E475F6" w:rsidRDefault="0012426C" w:rsidP="00985819">
            <w:pPr>
              <w:rPr>
                <w:sz w:val="24"/>
                <w:szCs w:val="24"/>
              </w:rPr>
            </w:pPr>
          </w:p>
          <w:p w14:paraId="4B566CA5" w14:textId="1930CC71" w:rsidR="0012426C" w:rsidRDefault="00BF2B18" w:rsidP="00985819">
            <w:pPr>
              <w:pStyle w:val="ListParagraph"/>
              <w:numPr>
                <w:ilvl w:val="0"/>
                <w:numId w:val="3"/>
              </w:numPr>
            </w:pPr>
            <w:r>
              <w:t>More concise code</w:t>
            </w:r>
          </w:p>
          <w:p w14:paraId="4D92CCDC" w14:textId="35BBF711" w:rsidR="0012426C" w:rsidRPr="00C841BB" w:rsidRDefault="00BF2B18" w:rsidP="00985819">
            <w:pPr>
              <w:pStyle w:val="ListParagraph"/>
              <w:numPr>
                <w:ilvl w:val="0"/>
                <w:numId w:val="3"/>
              </w:numPr>
            </w:pPr>
            <w:r>
              <w:rPr>
                <w:rFonts w:cs="Tahoma"/>
                <w:color w:val="000000"/>
              </w:rPr>
              <w:t>Compatible with existing code</w:t>
            </w:r>
          </w:p>
          <w:p w14:paraId="2D97529A" w14:textId="77777777" w:rsidR="0012426C" w:rsidRPr="004162ED" w:rsidRDefault="0012426C" w:rsidP="00985819">
            <w:pPr>
              <w:pStyle w:val="ListParagraph"/>
            </w:pPr>
          </w:p>
          <w:p w14:paraId="21489997" w14:textId="77777777" w:rsidR="0012426C" w:rsidRDefault="0012426C" w:rsidP="00985819">
            <w:pPr>
              <w:pStyle w:val="Heading2"/>
              <w:outlineLvl w:val="1"/>
            </w:pPr>
            <w:r>
              <w:t>Disadvantages</w:t>
            </w:r>
          </w:p>
          <w:p w14:paraId="7938FFCE" w14:textId="5255741D" w:rsidR="0012426C" w:rsidRDefault="00BF2B18" w:rsidP="00985819">
            <w:pPr>
              <w:pStyle w:val="ListParagraph"/>
              <w:numPr>
                <w:ilvl w:val="0"/>
                <w:numId w:val="5"/>
              </w:numPr>
            </w:pPr>
            <w:r>
              <w:t>New programming language</w:t>
            </w:r>
          </w:p>
          <w:p w14:paraId="335463DD" w14:textId="1A7373F5" w:rsidR="00BF2B18" w:rsidRDefault="00BF2B18" w:rsidP="00985819">
            <w:pPr>
              <w:pStyle w:val="ListParagraph"/>
              <w:numPr>
                <w:ilvl w:val="0"/>
                <w:numId w:val="5"/>
              </w:numPr>
            </w:pPr>
            <w:r>
              <w:t>Less community support</w:t>
            </w:r>
          </w:p>
          <w:p w14:paraId="1ABA8CC1" w14:textId="77777777" w:rsidR="0012426C" w:rsidRDefault="0012426C" w:rsidP="00985819">
            <w:pPr>
              <w:pStyle w:val="NormalWeb"/>
              <w:rPr>
                <w:rStyle w:val="blackclass1"/>
                <w:rFonts w:asciiTheme="minorHAnsi" w:hAnsiTheme="minorHAnsi" w:cs="Tahoma"/>
              </w:rPr>
            </w:pPr>
          </w:p>
        </w:tc>
      </w:tr>
    </w:tbl>
    <w:p w14:paraId="098CFD9A" w14:textId="1E44F6E3" w:rsidR="0012426C" w:rsidRDefault="0012426C" w:rsidP="001C4334"/>
    <w:p w14:paraId="52B4E7CF" w14:textId="77777777" w:rsidR="005D5344" w:rsidRDefault="005D5344" w:rsidP="005D5344">
      <w:pPr>
        <w:pStyle w:val="Heading2"/>
      </w:pPr>
      <w:r>
        <w:t>Conclusion</w:t>
      </w:r>
    </w:p>
    <w:p w14:paraId="56C023E0" w14:textId="77777777" w:rsidR="005D5344" w:rsidRPr="00E475F6" w:rsidRDefault="005D5344" w:rsidP="001C4334"/>
    <w:p w14:paraId="357B213F" w14:textId="161684F7" w:rsidR="00254165" w:rsidRPr="00E475F6" w:rsidRDefault="00776F74" w:rsidP="001C4334">
      <w:r w:rsidRPr="00E475F6">
        <w:t>Due to having experience with java in the past, it will be the pri</w:t>
      </w:r>
      <w:r w:rsidR="005B4C5F" w:rsidRPr="00E475F6">
        <w:t>mary language for this project.</w:t>
      </w:r>
    </w:p>
    <w:p w14:paraId="27EDD58D" w14:textId="01843476" w:rsidR="00BF2B18" w:rsidRPr="00E475F6" w:rsidRDefault="00BF2B18" w:rsidP="001C4334"/>
    <w:p w14:paraId="47DD54F4" w14:textId="7D15F08B" w:rsidR="00BF2B18" w:rsidRPr="00E475F6" w:rsidRDefault="00BF2B18" w:rsidP="001C4334"/>
    <w:p w14:paraId="038BCEB0" w14:textId="0EF6A09A" w:rsidR="00BF2B18" w:rsidRPr="00E475F6" w:rsidRDefault="00BF2B18" w:rsidP="001C4334"/>
    <w:p w14:paraId="0726F8AC" w14:textId="0978F6A1" w:rsidR="001C4334" w:rsidRDefault="001C4334" w:rsidP="001C4334">
      <w:pPr>
        <w:pStyle w:val="Heading2"/>
      </w:pPr>
      <w:r>
        <w:t>Python and R</w:t>
      </w:r>
    </w:p>
    <w:p w14:paraId="009A3F01" w14:textId="77777777" w:rsidR="00024BB6" w:rsidRPr="00E475F6" w:rsidRDefault="00024BB6" w:rsidP="00024BB6"/>
    <w:p w14:paraId="25EAB46B" w14:textId="1393FB35" w:rsidR="001C4334" w:rsidRPr="00E475F6" w:rsidRDefault="002F0A1C" w:rsidP="001C4334">
      <w:r w:rsidRPr="00E475F6">
        <w:t xml:space="preserve">Python and R are the most preferred languages for data scientists to develop machine learning and deep learning model, to automate computers and make predictions using data. These two languages </w:t>
      </w:r>
      <w:r w:rsidRPr="00187B7A">
        <w:rPr>
          <w:noProof/>
        </w:rPr>
        <w:t>were researched</w:t>
      </w:r>
      <w:r w:rsidRPr="00E475F6">
        <w:t xml:space="preserve"> for t</w:t>
      </w:r>
      <w:r w:rsidR="000E1C1B" w:rsidRPr="00E475F6">
        <w:t>he reason that a ChatB</w:t>
      </w:r>
      <w:r w:rsidR="00283BB5" w:rsidRPr="00E475F6">
        <w:t xml:space="preserve">ot using </w:t>
      </w:r>
      <w:r w:rsidRPr="00E475F6">
        <w:t xml:space="preserve">a deep learning model will </w:t>
      </w:r>
      <w:r w:rsidRPr="00187B7A">
        <w:rPr>
          <w:noProof/>
        </w:rPr>
        <w:t>be implemented</w:t>
      </w:r>
      <w:r w:rsidRPr="00E475F6">
        <w:t xml:space="preserve">. </w:t>
      </w:r>
    </w:p>
    <w:p w14:paraId="6B1B86A1" w14:textId="6A2ADFB7" w:rsidR="002F0A1C" w:rsidRPr="00E475F6" w:rsidRDefault="002F0A1C" w:rsidP="001C4334"/>
    <w:p w14:paraId="4AD464A6" w14:textId="1AA38408" w:rsidR="002F0A1C" w:rsidRPr="00E475F6" w:rsidRDefault="002F0A1C" w:rsidP="001C4334"/>
    <w:p w14:paraId="4E4C9ACB" w14:textId="77777777" w:rsidR="003252B2" w:rsidRPr="00E475F6" w:rsidRDefault="003252B2" w:rsidP="003252B2">
      <w:r w:rsidRPr="00E475F6">
        <w:t>Python is a high-level, general-purpose, interactive and object-oriented programming language used worldwide, Guido van Rossum was the creator of it.</w:t>
      </w:r>
    </w:p>
    <w:p w14:paraId="6BDB42D2" w14:textId="2BD3A9D7" w:rsidR="003252B2" w:rsidRPr="00E475F6" w:rsidRDefault="003252B2" w:rsidP="003252B2">
      <w:r w:rsidRPr="00E475F6">
        <w:t xml:space="preserve">Python is </w:t>
      </w:r>
      <w:r w:rsidRPr="00E475F6">
        <w:rPr>
          <w:noProof/>
        </w:rPr>
        <w:t>a</w:t>
      </w:r>
      <w:r w:rsidR="003676CF" w:rsidRPr="00E475F6">
        <w:rPr>
          <w:noProof/>
        </w:rPr>
        <w:t>n</w:t>
      </w:r>
      <w:r w:rsidRPr="00E475F6">
        <w:rPr>
          <w:noProof/>
        </w:rPr>
        <w:t xml:space="preserve"> interpreted</w:t>
      </w:r>
      <w:r w:rsidRPr="00E475F6">
        <w:t xml:space="preserve"> language; one does not need to compile an application before executing it, it processed at runtime by the interpreter.</w:t>
      </w:r>
    </w:p>
    <w:p w14:paraId="4B89E71B" w14:textId="77777777" w:rsidR="005B4C5F" w:rsidRPr="00E475F6" w:rsidRDefault="005B4C5F" w:rsidP="003252B2"/>
    <w:p w14:paraId="559F73C4" w14:textId="24030037" w:rsidR="003252B2" w:rsidRPr="00E475F6" w:rsidRDefault="003252B2" w:rsidP="003252B2">
      <w:r w:rsidRPr="00E475F6">
        <w:t>Python has a smaller and clear defined Syntax which can be beneficial for novices who wants to learn how to programme, it uses English keywords frequently, which makes it easily readable compared to other languages.</w:t>
      </w:r>
    </w:p>
    <w:p w14:paraId="0FBE518A" w14:textId="77777777" w:rsidR="005B4C5F" w:rsidRPr="00E475F6" w:rsidRDefault="003252B2" w:rsidP="001C4334">
      <w:r w:rsidRPr="00E475F6">
        <w:lastRenderedPageBreak/>
        <w:t xml:space="preserve">It is a portable language which can run on many hardware platforms with the same Interface. </w:t>
      </w:r>
    </w:p>
    <w:p w14:paraId="76105941" w14:textId="77777777" w:rsidR="005B4C5F" w:rsidRPr="00E475F6" w:rsidRDefault="005B4C5F" w:rsidP="001C4334"/>
    <w:p w14:paraId="25790EC9" w14:textId="35401271" w:rsidR="00BD2FCA" w:rsidRPr="00E475F6" w:rsidRDefault="003252B2" w:rsidP="001C4334">
      <w:r w:rsidRPr="00E475F6">
        <w:t>It offers an extensive standard library with a wide range of facilities which aid programmers not to reinvent the wheel.</w:t>
      </w:r>
      <w:r w:rsidRPr="00E475F6">
        <w:rPr>
          <w:rStyle w:val="EndnoteReference"/>
        </w:rPr>
        <w:endnoteReference w:id="46"/>
      </w:r>
      <w:r w:rsidRPr="00E475F6">
        <w:t xml:space="preserve">  </w:t>
      </w:r>
    </w:p>
    <w:p w14:paraId="5BEBAF86" w14:textId="00BF587B" w:rsidR="005B4C5F" w:rsidRPr="00E475F6" w:rsidRDefault="005B4C5F" w:rsidP="001C4334"/>
    <w:p w14:paraId="5EB81187" w14:textId="68BFB64C" w:rsidR="000079CF" w:rsidRPr="00E475F6" w:rsidRDefault="00C753B8" w:rsidP="00C753B8">
      <w:pPr>
        <w:rPr>
          <w:noProof/>
        </w:rPr>
      </w:pPr>
      <w:r w:rsidRPr="00E475F6">
        <w:rPr>
          <w:noProof/>
        </w:rPr>
        <w:t xml:space="preserve">R is </w:t>
      </w:r>
      <w:r w:rsidRPr="00FE7F7E">
        <w:rPr>
          <w:noProof/>
        </w:rPr>
        <w:t xml:space="preserve">a </w:t>
      </w:r>
      <w:r w:rsidR="00B9721C" w:rsidRPr="00FE7F7E">
        <w:rPr>
          <w:noProof/>
        </w:rPr>
        <w:t>programming lang</w:t>
      </w:r>
      <w:r w:rsidR="003676CF" w:rsidRPr="00FE7F7E">
        <w:rPr>
          <w:noProof/>
        </w:rPr>
        <w:t>ua</w:t>
      </w:r>
      <w:r w:rsidR="00B9721C" w:rsidRPr="00FE7F7E">
        <w:rPr>
          <w:noProof/>
        </w:rPr>
        <w:t xml:space="preserve">ge for </w:t>
      </w:r>
      <w:r w:rsidRPr="00FE7F7E">
        <w:rPr>
          <w:noProof/>
        </w:rPr>
        <w:t>statistical computing and graphics</w:t>
      </w:r>
      <w:r w:rsidR="001E6976" w:rsidRPr="00FE7F7E">
        <w:rPr>
          <w:noProof/>
        </w:rPr>
        <w:t>.</w:t>
      </w:r>
      <w:r w:rsidR="00B9721C" w:rsidRPr="00E475F6">
        <w:rPr>
          <w:noProof/>
        </w:rPr>
        <w:t xml:space="preserve"> It</w:t>
      </w:r>
      <w:r w:rsidR="008F43A5" w:rsidRPr="00E475F6">
        <w:t xml:space="preserve"> </w:t>
      </w:r>
      <w:r w:rsidR="001E6976" w:rsidRPr="00187B7A">
        <w:rPr>
          <w:noProof/>
        </w:rPr>
        <w:t xml:space="preserve">was </w:t>
      </w:r>
      <w:r w:rsidR="000079CF" w:rsidRPr="00187B7A">
        <w:rPr>
          <w:noProof/>
        </w:rPr>
        <w:t>developed</w:t>
      </w:r>
      <w:r w:rsidR="000079CF" w:rsidRPr="00E475F6">
        <w:rPr>
          <w:noProof/>
        </w:rPr>
        <w:t xml:space="preserve"> at Bell Laboratories.</w:t>
      </w:r>
    </w:p>
    <w:p w14:paraId="284CFC92" w14:textId="77777777" w:rsidR="001E6976" w:rsidRPr="00E475F6" w:rsidRDefault="001E6976" w:rsidP="00C753B8">
      <w:pPr>
        <w:rPr>
          <w:noProof/>
        </w:rPr>
      </w:pPr>
    </w:p>
    <w:p w14:paraId="102E45B1" w14:textId="6A9262E2" w:rsidR="003252B2" w:rsidRPr="00E475F6" w:rsidRDefault="00B9721C" w:rsidP="001C4334">
      <w:r w:rsidRPr="00E475F6">
        <w:t>R</w:t>
      </w:r>
      <w:r w:rsidR="001455DC" w:rsidRPr="00E475F6">
        <w:t xml:space="preserve"> has been </w:t>
      </w:r>
      <w:r w:rsidR="001455DC" w:rsidRPr="00E475F6">
        <w:rPr>
          <w:noProof/>
        </w:rPr>
        <w:t>an excellent</w:t>
      </w:r>
      <w:r w:rsidR="001455DC" w:rsidRPr="00E475F6">
        <w:t xml:space="preserve"> choice for those in the data science field because it </w:t>
      </w:r>
      <w:r w:rsidR="001455DC" w:rsidRPr="00E475F6">
        <w:rPr>
          <w:noProof/>
        </w:rPr>
        <w:t xml:space="preserve">provides a </w:t>
      </w:r>
      <w:r w:rsidR="001E6976" w:rsidRPr="00E475F6">
        <w:rPr>
          <w:noProof/>
        </w:rPr>
        <w:t>vast</w:t>
      </w:r>
      <w:r w:rsidR="001455DC" w:rsidRPr="00E475F6">
        <w:rPr>
          <w:noProof/>
        </w:rPr>
        <w:t xml:space="preserve"> </w:t>
      </w:r>
      <w:r w:rsidR="001E6976" w:rsidRPr="00E475F6">
        <w:rPr>
          <w:noProof/>
        </w:rPr>
        <w:t>range</w:t>
      </w:r>
      <w:r w:rsidR="001455DC" w:rsidRPr="00E475F6">
        <w:rPr>
          <w:noProof/>
        </w:rPr>
        <w:t xml:space="preserve"> of statistical (linear and nonlinear</w:t>
      </w:r>
      <w:r w:rsidR="001455DC" w:rsidRPr="00E475F6">
        <w:t xml:space="preserve"> </w:t>
      </w:r>
      <w:r w:rsidR="001455DC" w:rsidRPr="00E475F6">
        <w:rPr>
          <w:noProof/>
        </w:rPr>
        <w:t>modeling</w:t>
      </w:r>
      <w:r w:rsidR="001455DC" w:rsidRPr="00E475F6">
        <w:t xml:space="preserve">, classical statistical tests, time-series analysis, classification, clustering,) and graphical </w:t>
      </w:r>
      <w:r w:rsidR="001455DC" w:rsidRPr="00E475F6">
        <w:rPr>
          <w:noProof/>
        </w:rPr>
        <w:t>techniques.</w:t>
      </w:r>
      <w:r w:rsidR="001455DC" w:rsidRPr="00E475F6">
        <w:rPr>
          <w:rStyle w:val="EndnoteReference"/>
        </w:rPr>
        <w:endnoteReference w:id="47"/>
      </w:r>
    </w:p>
    <w:p w14:paraId="011CF5D2" w14:textId="69F21AF0" w:rsidR="003676CF" w:rsidRPr="00E475F6" w:rsidRDefault="003676CF" w:rsidP="003676CF">
      <w:pPr>
        <w:rPr>
          <w:noProof/>
        </w:rPr>
      </w:pPr>
    </w:p>
    <w:p w14:paraId="0C4E2BF8" w14:textId="359F4E9B" w:rsidR="005B4C5F" w:rsidRPr="00E475F6" w:rsidRDefault="003676CF" w:rsidP="003676CF">
      <w:pPr>
        <w:rPr>
          <w:noProof/>
        </w:rPr>
      </w:pPr>
      <w:r w:rsidRPr="00E475F6">
        <w:rPr>
          <w:noProof/>
        </w:rPr>
        <w:t>The popularity of R in the Data Science field has been growing extensively. Data science contains many predictive modeling techniques, which can be difficult to understand and apply.</w:t>
      </w:r>
    </w:p>
    <w:p w14:paraId="3C35954A" w14:textId="76E9F962" w:rsidR="003676CF" w:rsidRPr="00E475F6" w:rsidRDefault="003676CF" w:rsidP="003676CF"/>
    <w:p w14:paraId="091123AF" w14:textId="77777777" w:rsidR="00024BB6" w:rsidRPr="00E475F6" w:rsidRDefault="00024BB6" w:rsidP="003676CF"/>
    <w:p w14:paraId="65A53634" w14:textId="77777777" w:rsidR="00024BB6" w:rsidRPr="00E475F6" w:rsidRDefault="00024BB6" w:rsidP="00024BB6">
      <w:r w:rsidRPr="00E475F6">
        <w:t xml:space="preserve">Many novices and data scientists looking to improve their skills choose Python because of its simplicity and a shorter learning curve compared to many other languages. It has many libraries such as Theano, </w:t>
      </w:r>
      <w:r w:rsidRPr="00E475F6">
        <w:rPr>
          <w:noProof/>
        </w:rPr>
        <w:t>Keras,</w:t>
      </w:r>
      <w:r w:rsidRPr="00E475F6">
        <w:t xml:space="preserve"> and TensorFlow, which aid developers in the creation of machine learning and deep learning models.</w:t>
      </w:r>
      <w:r w:rsidRPr="00E475F6">
        <w:rPr>
          <w:rStyle w:val="EndnoteReference"/>
        </w:rPr>
        <w:t xml:space="preserve"> </w:t>
      </w:r>
      <w:r w:rsidRPr="00E475F6">
        <w:rPr>
          <w:rStyle w:val="EndnoteReference"/>
        </w:rPr>
        <w:endnoteReference w:id="48"/>
      </w:r>
    </w:p>
    <w:p w14:paraId="0E1D45BB" w14:textId="77777777" w:rsidR="00024BB6" w:rsidRPr="00E475F6" w:rsidRDefault="00024BB6" w:rsidP="00024BB6"/>
    <w:p w14:paraId="4ADBA545" w14:textId="77777777" w:rsidR="00EB3EF4" w:rsidRPr="00E475F6" w:rsidRDefault="00EB3EF4" w:rsidP="00EB3EF4"/>
    <w:p w14:paraId="67602247" w14:textId="33482429" w:rsidR="00EB3EF4" w:rsidRPr="00E475F6" w:rsidRDefault="00EB3EF4" w:rsidP="00EB3EF4">
      <w:r w:rsidRPr="00E475F6">
        <w:tab/>
      </w:r>
      <w:r w:rsidRPr="00E475F6">
        <w:tab/>
        <w:t xml:space="preserve">Python </w:t>
      </w:r>
      <w:r w:rsidRPr="00E475F6">
        <w:tab/>
      </w:r>
      <w:r w:rsidRPr="00E475F6">
        <w:tab/>
      </w:r>
      <w:r w:rsidRPr="00E475F6">
        <w:tab/>
      </w:r>
      <w:r w:rsidRPr="00E475F6">
        <w:tab/>
        <w:t xml:space="preserve">   R</w:t>
      </w:r>
    </w:p>
    <w:tbl>
      <w:tblPr>
        <w:tblStyle w:val="TableGrid"/>
        <w:tblW w:w="0" w:type="auto"/>
        <w:tblLook w:val="04A0" w:firstRow="1" w:lastRow="0" w:firstColumn="1" w:lastColumn="0" w:noHBand="0" w:noVBand="1"/>
      </w:tblPr>
      <w:tblGrid>
        <w:gridCol w:w="4145"/>
        <w:gridCol w:w="4145"/>
      </w:tblGrid>
      <w:tr w:rsidR="00EB3EF4" w14:paraId="2E74E8BB" w14:textId="77777777" w:rsidTr="00985819">
        <w:trPr>
          <w:trHeight w:val="3943"/>
        </w:trPr>
        <w:tc>
          <w:tcPr>
            <w:tcW w:w="4145" w:type="dxa"/>
          </w:tcPr>
          <w:p w14:paraId="6E0FF24E" w14:textId="77777777" w:rsidR="00EB3EF4" w:rsidRDefault="00EB3EF4" w:rsidP="00985819">
            <w:pPr>
              <w:pStyle w:val="Heading2"/>
              <w:outlineLvl w:val="1"/>
            </w:pPr>
            <w:r>
              <w:t xml:space="preserve">Advantages </w:t>
            </w:r>
          </w:p>
          <w:p w14:paraId="74CF857B" w14:textId="5535D174" w:rsidR="00EB3EF4" w:rsidRDefault="00EB3EF4" w:rsidP="00985819">
            <w:pPr>
              <w:pStyle w:val="NormalWeb"/>
              <w:numPr>
                <w:ilvl w:val="0"/>
                <w:numId w:val="3"/>
              </w:numPr>
              <w:rPr>
                <w:rFonts w:asciiTheme="minorHAnsi" w:hAnsiTheme="minorHAnsi" w:cs="Tahoma"/>
                <w:color w:val="000000"/>
              </w:rPr>
            </w:pPr>
            <w:r>
              <w:rPr>
                <w:rFonts w:asciiTheme="minorHAnsi" w:hAnsiTheme="minorHAnsi" w:cs="Tahoma"/>
                <w:color w:val="000000"/>
              </w:rPr>
              <w:t>Easy to learn</w:t>
            </w:r>
          </w:p>
          <w:p w14:paraId="5840B64B" w14:textId="2A4E7543" w:rsidR="00EB3EF4" w:rsidRDefault="00EB3EF4" w:rsidP="00985819">
            <w:pPr>
              <w:pStyle w:val="NormalWeb"/>
              <w:numPr>
                <w:ilvl w:val="0"/>
                <w:numId w:val="3"/>
              </w:numPr>
              <w:rPr>
                <w:rFonts w:asciiTheme="minorHAnsi" w:hAnsiTheme="minorHAnsi" w:cs="Tahoma"/>
                <w:color w:val="000000"/>
              </w:rPr>
            </w:pPr>
            <w:r>
              <w:rPr>
                <w:rFonts w:asciiTheme="minorHAnsi" w:hAnsiTheme="minorHAnsi" w:cs="Tahoma"/>
                <w:color w:val="000000"/>
              </w:rPr>
              <w:t>Supports many libraries for Deep learning</w:t>
            </w:r>
          </w:p>
          <w:p w14:paraId="1EF55166" w14:textId="71EAA3C3" w:rsidR="00EB3EF4" w:rsidRDefault="00EB3EF4" w:rsidP="00985819">
            <w:pPr>
              <w:pStyle w:val="NormalWeb"/>
              <w:numPr>
                <w:ilvl w:val="0"/>
                <w:numId w:val="3"/>
              </w:numPr>
              <w:rPr>
                <w:rFonts w:asciiTheme="minorHAnsi" w:hAnsiTheme="minorHAnsi" w:cs="Tahoma"/>
                <w:color w:val="000000"/>
              </w:rPr>
            </w:pPr>
            <w:r w:rsidRPr="00EB3EF4">
              <w:rPr>
                <w:rFonts w:asciiTheme="minorHAnsi" w:hAnsiTheme="minorHAnsi" w:cs="Tahoma"/>
                <w:noProof/>
                <w:color w:val="000000"/>
              </w:rPr>
              <w:t>Exce</w:t>
            </w:r>
            <w:r>
              <w:rPr>
                <w:rFonts w:asciiTheme="minorHAnsi" w:hAnsiTheme="minorHAnsi" w:cs="Tahoma"/>
                <w:noProof/>
                <w:color w:val="000000"/>
              </w:rPr>
              <w:t>l</w:t>
            </w:r>
            <w:r w:rsidRPr="00EB3EF4">
              <w:rPr>
                <w:rFonts w:asciiTheme="minorHAnsi" w:hAnsiTheme="minorHAnsi" w:cs="Tahoma"/>
                <w:noProof/>
                <w:color w:val="000000"/>
              </w:rPr>
              <w:t>lent</w:t>
            </w:r>
            <w:r>
              <w:rPr>
                <w:rFonts w:asciiTheme="minorHAnsi" w:hAnsiTheme="minorHAnsi" w:cs="Tahoma"/>
                <w:color w:val="000000"/>
              </w:rPr>
              <w:t xml:space="preserve"> community support</w:t>
            </w:r>
          </w:p>
          <w:p w14:paraId="3FEA6992" w14:textId="5D240C91" w:rsidR="00EB3EF4" w:rsidRDefault="00EB3EF4" w:rsidP="00985819">
            <w:pPr>
              <w:pStyle w:val="NormalWeb"/>
              <w:numPr>
                <w:ilvl w:val="0"/>
                <w:numId w:val="3"/>
              </w:numPr>
              <w:rPr>
                <w:rFonts w:asciiTheme="minorHAnsi" w:hAnsiTheme="minorHAnsi" w:cs="Tahoma"/>
                <w:color w:val="000000"/>
              </w:rPr>
            </w:pPr>
            <w:r>
              <w:rPr>
                <w:rFonts w:asciiTheme="minorHAnsi" w:hAnsiTheme="minorHAnsi" w:cs="Tahoma"/>
                <w:color w:val="000000"/>
              </w:rPr>
              <w:t>Syntax similar to English</w:t>
            </w:r>
          </w:p>
          <w:p w14:paraId="459E49C4" w14:textId="77777777" w:rsidR="00EB3EF4" w:rsidRDefault="00EB3EF4" w:rsidP="00985819">
            <w:pPr>
              <w:pStyle w:val="Heading2"/>
              <w:outlineLvl w:val="1"/>
            </w:pPr>
          </w:p>
          <w:p w14:paraId="6480BAF8" w14:textId="77777777" w:rsidR="00EB3EF4" w:rsidRDefault="00EB3EF4" w:rsidP="00985819">
            <w:pPr>
              <w:pStyle w:val="Heading2"/>
              <w:outlineLvl w:val="1"/>
            </w:pPr>
            <w:r>
              <w:t>Disadvantages</w:t>
            </w:r>
          </w:p>
          <w:p w14:paraId="2325ECFF" w14:textId="35559050" w:rsidR="00EB3EF4" w:rsidRDefault="00EB3EF4" w:rsidP="00EB3EF4">
            <w:pPr>
              <w:pStyle w:val="ListParagraph"/>
              <w:numPr>
                <w:ilvl w:val="0"/>
                <w:numId w:val="5"/>
              </w:numPr>
              <w:rPr>
                <w:rStyle w:val="blackclass1"/>
                <w:rFonts w:cs="Tahoma"/>
              </w:rPr>
            </w:pPr>
            <w:r>
              <w:rPr>
                <w:rStyle w:val="blackclass1"/>
                <w:rFonts w:cs="Tahoma"/>
              </w:rPr>
              <w:t>Smaller community support compared to R</w:t>
            </w:r>
          </w:p>
        </w:tc>
        <w:tc>
          <w:tcPr>
            <w:tcW w:w="4145" w:type="dxa"/>
          </w:tcPr>
          <w:p w14:paraId="0101B181" w14:textId="77777777" w:rsidR="00EB3EF4" w:rsidRDefault="00EB3EF4" w:rsidP="00985819">
            <w:pPr>
              <w:pStyle w:val="Heading2"/>
              <w:outlineLvl w:val="1"/>
            </w:pPr>
            <w:r>
              <w:t xml:space="preserve">Advantages </w:t>
            </w:r>
          </w:p>
          <w:p w14:paraId="3903648D" w14:textId="77777777" w:rsidR="00EB3EF4" w:rsidRPr="00E475F6" w:rsidRDefault="00EB3EF4" w:rsidP="00985819">
            <w:pPr>
              <w:rPr>
                <w:sz w:val="24"/>
                <w:szCs w:val="24"/>
              </w:rPr>
            </w:pPr>
          </w:p>
          <w:p w14:paraId="52354206" w14:textId="46BC195E" w:rsidR="00EB3EF4" w:rsidRDefault="00EB3EF4" w:rsidP="00985819">
            <w:pPr>
              <w:pStyle w:val="ListParagraph"/>
              <w:numPr>
                <w:ilvl w:val="0"/>
                <w:numId w:val="3"/>
              </w:numPr>
            </w:pPr>
            <w:r>
              <w:t>Vast range of Statistical techniques</w:t>
            </w:r>
          </w:p>
          <w:p w14:paraId="6032CC73" w14:textId="6B9CA89C" w:rsidR="00EB3EF4" w:rsidRPr="0086286C" w:rsidRDefault="00EB3EF4" w:rsidP="00985819">
            <w:pPr>
              <w:pStyle w:val="ListParagraph"/>
              <w:numPr>
                <w:ilvl w:val="0"/>
                <w:numId w:val="3"/>
              </w:numPr>
            </w:pPr>
            <w:r>
              <w:rPr>
                <w:rFonts w:cs="Tahoma"/>
                <w:color w:val="000000"/>
              </w:rPr>
              <w:t>Excellent community support</w:t>
            </w:r>
          </w:p>
          <w:p w14:paraId="73FD5F5B" w14:textId="2F164DFF" w:rsidR="0086286C" w:rsidRPr="00C841BB" w:rsidRDefault="0086286C" w:rsidP="00985819">
            <w:pPr>
              <w:pStyle w:val="ListParagraph"/>
              <w:numPr>
                <w:ilvl w:val="0"/>
                <w:numId w:val="3"/>
              </w:numPr>
            </w:pPr>
            <w:r>
              <w:rPr>
                <w:rFonts w:cs="Tahoma"/>
                <w:color w:val="000000"/>
              </w:rPr>
              <w:t>Better for data visualization</w:t>
            </w:r>
          </w:p>
          <w:p w14:paraId="17DA43AD" w14:textId="77777777" w:rsidR="00EB3EF4" w:rsidRPr="004162ED" w:rsidRDefault="00EB3EF4" w:rsidP="00985819">
            <w:pPr>
              <w:pStyle w:val="ListParagraph"/>
            </w:pPr>
          </w:p>
          <w:p w14:paraId="2B630CE8" w14:textId="77777777" w:rsidR="00EB3EF4" w:rsidRDefault="00EB3EF4" w:rsidP="00985819">
            <w:pPr>
              <w:pStyle w:val="Heading2"/>
              <w:outlineLvl w:val="1"/>
            </w:pPr>
            <w:r>
              <w:t>Disadvantages</w:t>
            </w:r>
          </w:p>
          <w:p w14:paraId="11F2D795" w14:textId="536FC64E" w:rsidR="00EB3EF4" w:rsidRDefault="00EB3EF4" w:rsidP="00985819">
            <w:pPr>
              <w:pStyle w:val="ListParagraph"/>
              <w:numPr>
                <w:ilvl w:val="0"/>
                <w:numId w:val="5"/>
              </w:numPr>
            </w:pPr>
            <w:r>
              <w:t>Steeper learning curve</w:t>
            </w:r>
          </w:p>
          <w:p w14:paraId="7398229D" w14:textId="77777777" w:rsidR="00EB3EF4" w:rsidRDefault="00EB3EF4" w:rsidP="00EB3EF4">
            <w:pPr>
              <w:pStyle w:val="ListParagraph"/>
              <w:rPr>
                <w:rStyle w:val="blackclass1"/>
                <w:rFonts w:cs="Tahoma"/>
              </w:rPr>
            </w:pPr>
          </w:p>
        </w:tc>
      </w:tr>
    </w:tbl>
    <w:p w14:paraId="5039697A" w14:textId="57A5E2CE" w:rsidR="003676CF" w:rsidRPr="00E475F6" w:rsidRDefault="003676CF" w:rsidP="001C4334"/>
    <w:p w14:paraId="31828E4F" w14:textId="18895B3D" w:rsidR="003676CF" w:rsidRDefault="003676CF" w:rsidP="001C4334"/>
    <w:p w14:paraId="687DF7F1" w14:textId="4AA522AA" w:rsidR="00B45906" w:rsidRDefault="00B45906" w:rsidP="001C4334"/>
    <w:p w14:paraId="3C2FBEAE" w14:textId="6652A0DB" w:rsidR="00B45906" w:rsidRDefault="00B45906" w:rsidP="001C4334"/>
    <w:p w14:paraId="0AF1E1CE" w14:textId="77777777" w:rsidR="00B45906" w:rsidRPr="00E475F6" w:rsidRDefault="00B45906" w:rsidP="001C4334"/>
    <w:p w14:paraId="317EFE43" w14:textId="77777777" w:rsidR="005D5344" w:rsidRDefault="005D5344" w:rsidP="005D5344">
      <w:pPr>
        <w:pStyle w:val="Heading2"/>
      </w:pPr>
      <w:r>
        <w:lastRenderedPageBreak/>
        <w:t>Conclusion</w:t>
      </w:r>
    </w:p>
    <w:p w14:paraId="35091071" w14:textId="46B4C14F" w:rsidR="003676CF" w:rsidRPr="00E475F6" w:rsidRDefault="003676CF" w:rsidP="001C4334"/>
    <w:p w14:paraId="36FC01CF" w14:textId="72B4E1A3" w:rsidR="001C4334" w:rsidRPr="00E475F6" w:rsidRDefault="003676CF" w:rsidP="001C4334">
      <w:r w:rsidRPr="00E475F6">
        <w:t xml:space="preserve">Python was the language chosen to develop and train </w:t>
      </w:r>
      <w:r w:rsidRPr="00E475F6">
        <w:rPr>
          <w:noProof/>
        </w:rPr>
        <w:t>a Deep</w:t>
      </w:r>
      <w:r w:rsidRPr="00E475F6">
        <w:t xml:space="preserve"> learning model to implement a Chatbot because it is renowned for being </w:t>
      </w:r>
      <w:r w:rsidRPr="00187B7A">
        <w:rPr>
          <w:noProof/>
        </w:rPr>
        <w:t>an easy</w:t>
      </w:r>
      <w:r w:rsidRPr="00E475F6">
        <w:t xml:space="preserve"> programming language to learn with a straightforward syntax.</w:t>
      </w:r>
    </w:p>
    <w:p w14:paraId="3AC5B757" w14:textId="482EA055" w:rsidR="001C4334" w:rsidRPr="00E475F6" w:rsidRDefault="001C4334" w:rsidP="001C4334"/>
    <w:p w14:paraId="654E6B0E" w14:textId="7BA2066A" w:rsidR="001C4334" w:rsidRDefault="002814CA" w:rsidP="002814CA">
      <w:pPr>
        <w:pStyle w:val="Heading1"/>
      </w:pPr>
      <w:r>
        <w:t xml:space="preserve">Middle </w:t>
      </w:r>
      <w:r w:rsidRPr="002814CA">
        <w:rPr>
          <w:noProof/>
        </w:rPr>
        <w:t>tier language</w:t>
      </w:r>
      <w:r w:rsidR="00EC0DC7">
        <w:rPr>
          <w:noProof/>
        </w:rPr>
        <w:t>s</w:t>
      </w:r>
    </w:p>
    <w:p w14:paraId="3B61FF77" w14:textId="20A272E3" w:rsidR="001C4334" w:rsidRPr="00E475F6" w:rsidRDefault="00EC0DC7" w:rsidP="001C4334">
      <w:r w:rsidRPr="00E475F6">
        <w:t>D</w:t>
      </w:r>
      <w:r w:rsidR="00CE28FF" w:rsidRPr="00E475F6">
        <w:t>jango and L</w:t>
      </w:r>
      <w:r w:rsidRPr="00E475F6">
        <w:t xml:space="preserve">aravel </w:t>
      </w:r>
      <w:r w:rsidRPr="00E475F6">
        <w:rPr>
          <w:noProof/>
        </w:rPr>
        <w:t xml:space="preserve">are </w:t>
      </w:r>
      <w:r w:rsidR="00607140" w:rsidRPr="00E475F6">
        <w:rPr>
          <w:noProof/>
        </w:rPr>
        <w:t>among</w:t>
      </w:r>
      <w:r w:rsidR="009F0BDD" w:rsidRPr="00E475F6">
        <w:rPr>
          <w:noProof/>
        </w:rPr>
        <w:t xml:space="preserve"> the</w:t>
      </w:r>
      <w:r w:rsidR="009F0BDD" w:rsidRPr="00E475F6">
        <w:t xml:space="preserve"> top </w:t>
      </w:r>
      <w:r w:rsidRPr="00E475F6">
        <w:t xml:space="preserve">most popular </w:t>
      </w:r>
      <w:r w:rsidRPr="00E475F6">
        <w:rPr>
          <w:noProof/>
        </w:rPr>
        <w:t>middle</w:t>
      </w:r>
      <w:r w:rsidR="00605E05" w:rsidRPr="00E475F6">
        <w:rPr>
          <w:noProof/>
        </w:rPr>
        <w:t>-</w:t>
      </w:r>
      <w:r w:rsidRPr="00E475F6">
        <w:rPr>
          <w:noProof/>
        </w:rPr>
        <w:t>tier</w:t>
      </w:r>
      <w:r w:rsidRPr="00E475F6">
        <w:t xml:space="preserve"> </w:t>
      </w:r>
      <w:r w:rsidRPr="00E475F6">
        <w:rPr>
          <w:noProof/>
        </w:rPr>
        <w:t>framework</w:t>
      </w:r>
      <w:r w:rsidR="009F0BDD" w:rsidRPr="00E475F6">
        <w:rPr>
          <w:noProof/>
        </w:rPr>
        <w:t>s</w:t>
      </w:r>
      <w:r w:rsidR="00605E05" w:rsidRPr="00E475F6">
        <w:rPr>
          <w:noProof/>
        </w:rPr>
        <w:t>. H</w:t>
      </w:r>
      <w:r w:rsidRPr="00E475F6">
        <w:rPr>
          <w:noProof/>
        </w:rPr>
        <w:t>owever</w:t>
      </w:r>
      <w:r w:rsidR="00607140" w:rsidRPr="00E475F6">
        <w:rPr>
          <w:noProof/>
        </w:rPr>
        <w:t>,</w:t>
      </w:r>
      <w:r w:rsidRPr="00E475F6">
        <w:t xml:space="preserve"> they </w:t>
      </w:r>
      <w:r w:rsidRPr="00187B7A">
        <w:rPr>
          <w:noProof/>
        </w:rPr>
        <w:t>are written</w:t>
      </w:r>
      <w:r w:rsidRPr="00E475F6">
        <w:t xml:space="preserve"> in two completely different languages. Both of them were researched to compare which one was the most suitable for this project.</w:t>
      </w:r>
    </w:p>
    <w:p w14:paraId="013D158D" w14:textId="39A00046" w:rsidR="00EC0DC7" w:rsidRPr="00E475F6" w:rsidRDefault="00EC0DC7" w:rsidP="001C4334"/>
    <w:p w14:paraId="28A752FA" w14:textId="670CA411" w:rsidR="00764208" w:rsidRDefault="00764208" w:rsidP="00764208">
      <w:pPr>
        <w:pStyle w:val="Heading2"/>
      </w:pPr>
      <w:r>
        <w:t>Django</w:t>
      </w:r>
      <w:r w:rsidR="002814CA">
        <w:t xml:space="preserve"> </w:t>
      </w:r>
    </w:p>
    <w:p w14:paraId="38A43193" w14:textId="47CA3A15" w:rsidR="002814CA" w:rsidRPr="00E475F6" w:rsidRDefault="00EC0DC7" w:rsidP="002814CA">
      <w:r w:rsidRPr="00E475F6">
        <w:t xml:space="preserve"> </w:t>
      </w:r>
    </w:p>
    <w:p w14:paraId="5F915257" w14:textId="77777777" w:rsidR="002814CA" w:rsidRPr="00E475F6" w:rsidRDefault="002814CA" w:rsidP="002814CA"/>
    <w:p w14:paraId="11DDAE9A" w14:textId="179B083D" w:rsidR="005530BA" w:rsidRPr="00E475F6" w:rsidRDefault="009346FF" w:rsidP="00B1016A">
      <w:pPr>
        <w:rPr>
          <w:shd w:val="clear" w:color="auto" w:fill="FFFFFF"/>
        </w:rPr>
      </w:pPr>
      <w:r w:rsidRPr="00E475F6">
        <w:t xml:space="preserve">Django is a highly </w:t>
      </w:r>
      <w:r w:rsidR="005530BA" w:rsidRPr="00187B7A">
        <w:rPr>
          <w:noProof/>
        </w:rPr>
        <w:t>popular</w:t>
      </w:r>
      <w:r w:rsidRPr="00E475F6">
        <w:t xml:space="preserve"> and open </w:t>
      </w:r>
      <w:r w:rsidRPr="00E475F6">
        <w:rPr>
          <w:noProof/>
        </w:rPr>
        <w:t>source</w:t>
      </w:r>
      <w:r w:rsidRPr="00E475F6">
        <w:t xml:space="preserve"> </w:t>
      </w:r>
      <w:r w:rsidR="00811217" w:rsidRPr="00E475F6">
        <w:t>Python web framework</w:t>
      </w:r>
      <w:r w:rsidR="00523197" w:rsidRPr="00E475F6">
        <w:t xml:space="preserve"> </w:t>
      </w:r>
      <w:r w:rsidR="00523197" w:rsidRPr="00E475F6">
        <w:rPr>
          <w:noProof/>
        </w:rPr>
        <w:t>which</w:t>
      </w:r>
      <w:r w:rsidR="00523197" w:rsidRPr="00E475F6">
        <w:t xml:space="preserve"> </w:t>
      </w:r>
      <w:r w:rsidR="00523197" w:rsidRPr="00E475F6">
        <w:rPr>
          <w:noProof/>
        </w:rPr>
        <w:t>uses Model, View, Template (MVT) architecture similar to MVC</w:t>
      </w:r>
      <w:r w:rsidR="00811217" w:rsidRPr="00E475F6">
        <w:rPr>
          <w:noProof/>
        </w:rPr>
        <w:t>.</w:t>
      </w:r>
      <w:r w:rsidR="00811217" w:rsidRPr="00E475F6">
        <w:t xml:space="preserve"> </w:t>
      </w:r>
      <w:r w:rsidRPr="00E475F6">
        <w:t xml:space="preserve">Django allows </w:t>
      </w:r>
      <w:r w:rsidR="005530BA" w:rsidRPr="00E475F6">
        <w:rPr>
          <w:noProof/>
        </w:rPr>
        <w:t>for a</w:t>
      </w:r>
      <w:r w:rsidRPr="00E475F6">
        <w:rPr>
          <w:noProof/>
        </w:rPr>
        <w:t xml:space="preserve"> </w:t>
      </w:r>
      <w:r w:rsidR="005530BA" w:rsidRPr="00E475F6">
        <w:rPr>
          <w:noProof/>
        </w:rPr>
        <w:t>rapid and efficient</w:t>
      </w:r>
      <w:r w:rsidRPr="00E475F6">
        <w:rPr>
          <w:noProof/>
        </w:rPr>
        <w:t xml:space="preserve"> develop</w:t>
      </w:r>
      <w:r w:rsidR="005530BA" w:rsidRPr="00E475F6">
        <w:rPr>
          <w:noProof/>
        </w:rPr>
        <w:t>ment of</w:t>
      </w:r>
      <w:r w:rsidRPr="00E475F6">
        <w:rPr>
          <w:noProof/>
        </w:rPr>
        <w:t xml:space="preserve"> a web application</w:t>
      </w:r>
      <w:r w:rsidR="005530BA" w:rsidRPr="00E475F6">
        <w:t xml:space="preserve">.Django integrates user authentication, content administration, </w:t>
      </w:r>
      <w:r w:rsidR="005530BA" w:rsidRPr="00E475F6">
        <w:rPr>
          <w:noProof/>
        </w:rPr>
        <w:t>sitemaps</w:t>
      </w:r>
      <w:r w:rsidR="005530BA" w:rsidRPr="00E475F6">
        <w:t xml:space="preserve">, RSS </w:t>
      </w:r>
      <w:r w:rsidR="005530BA" w:rsidRPr="00E475F6">
        <w:rPr>
          <w:noProof/>
        </w:rPr>
        <w:t>feeds, form database management and much more.</w:t>
      </w:r>
      <w:r w:rsidR="005530BA" w:rsidRPr="00E475F6">
        <w:rPr>
          <w:noProof/>
          <w:shd w:val="clear" w:color="auto" w:fill="FFFFFF"/>
        </w:rPr>
        <w:t xml:space="preserve"> It</w:t>
      </w:r>
      <w:r w:rsidR="005530BA" w:rsidRPr="00E475F6">
        <w:rPr>
          <w:shd w:val="clear" w:color="auto" w:fill="FFFFFF"/>
        </w:rPr>
        <w:t xml:space="preserve"> helps to avoid </w:t>
      </w:r>
      <w:r w:rsidR="005530BA" w:rsidRPr="00E475F6">
        <w:rPr>
          <w:noProof/>
          <w:shd w:val="clear" w:color="auto" w:fill="FFFFFF"/>
        </w:rPr>
        <w:t>SQL</w:t>
      </w:r>
      <w:r w:rsidR="005530BA" w:rsidRPr="00E475F6">
        <w:rPr>
          <w:shd w:val="clear" w:color="auto" w:fill="FFFFFF"/>
        </w:rPr>
        <w:t xml:space="preserve"> </w:t>
      </w:r>
      <w:r w:rsidR="005530BA" w:rsidRPr="00E475F6">
        <w:rPr>
          <w:noProof/>
          <w:shd w:val="clear" w:color="auto" w:fill="FFFFFF"/>
        </w:rPr>
        <w:t>injection</w:t>
      </w:r>
      <w:r w:rsidR="005530BA" w:rsidRPr="00E475F6">
        <w:rPr>
          <w:shd w:val="clear" w:color="auto" w:fill="FFFFFF"/>
        </w:rPr>
        <w:t xml:space="preserve"> and many other security mistakes made by </w:t>
      </w:r>
      <w:r w:rsidR="005530BA" w:rsidRPr="00E475F6">
        <w:rPr>
          <w:noProof/>
          <w:shd w:val="clear" w:color="auto" w:fill="FFFFFF"/>
        </w:rPr>
        <w:t>developers</w:t>
      </w:r>
      <w:r w:rsidR="005530BA" w:rsidRPr="00E475F6">
        <w:rPr>
          <w:shd w:val="clear" w:color="auto" w:fill="FFFFFF"/>
        </w:rPr>
        <w:t>.</w:t>
      </w:r>
    </w:p>
    <w:p w14:paraId="4BB3FA2B" w14:textId="626ACC07" w:rsidR="00C2704E" w:rsidRPr="00E475F6" w:rsidRDefault="00C2704E" w:rsidP="008B2DFE">
      <w:pPr>
        <w:rPr>
          <w:color w:val="0C3C26"/>
          <w:shd w:val="clear" w:color="auto" w:fill="FFFFFF"/>
        </w:rPr>
      </w:pPr>
    </w:p>
    <w:p w14:paraId="5CD29C81" w14:textId="74A04F82" w:rsidR="00C2704E" w:rsidRDefault="00C2704E" w:rsidP="008B2DFE">
      <w:pPr>
        <w:rPr>
          <w:color w:val="0C3C26"/>
          <w:shd w:val="clear" w:color="auto" w:fill="FFFFFF"/>
        </w:rPr>
      </w:pPr>
    </w:p>
    <w:p w14:paraId="451730FA" w14:textId="6291E73A" w:rsidR="005D5344" w:rsidRDefault="005D5344" w:rsidP="008B2DFE">
      <w:pPr>
        <w:rPr>
          <w:color w:val="0C3C26"/>
          <w:shd w:val="clear" w:color="auto" w:fill="FFFFFF"/>
        </w:rPr>
      </w:pPr>
    </w:p>
    <w:p w14:paraId="126094B5" w14:textId="05A7C84F" w:rsidR="005D5344" w:rsidRDefault="005D5344" w:rsidP="008B2DFE">
      <w:pPr>
        <w:rPr>
          <w:color w:val="0C3C26"/>
          <w:shd w:val="clear" w:color="auto" w:fill="FFFFFF"/>
        </w:rPr>
      </w:pPr>
    </w:p>
    <w:p w14:paraId="10BC284A" w14:textId="27558535" w:rsidR="005D5344" w:rsidRDefault="005D5344" w:rsidP="008B2DFE">
      <w:pPr>
        <w:rPr>
          <w:color w:val="0C3C26"/>
          <w:shd w:val="clear" w:color="auto" w:fill="FFFFFF"/>
        </w:rPr>
      </w:pPr>
    </w:p>
    <w:p w14:paraId="16E418CD" w14:textId="58198B57" w:rsidR="005D5344" w:rsidRDefault="005D5344" w:rsidP="008B2DFE">
      <w:pPr>
        <w:rPr>
          <w:color w:val="0C3C26"/>
          <w:shd w:val="clear" w:color="auto" w:fill="FFFFFF"/>
        </w:rPr>
      </w:pPr>
    </w:p>
    <w:p w14:paraId="67037493" w14:textId="77777777" w:rsidR="005D5344" w:rsidRPr="00E475F6" w:rsidRDefault="005D5344" w:rsidP="008B2DFE">
      <w:pPr>
        <w:rPr>
          <w:color w:val="0C3C26"/>
          <w:shd w:val="clear" w:color="auto" w:fill="FFFFFF"/>
        </w:rPr>
      </w:pPr>
    </w:p>
    <w:p w14:paraId="180F5983" w14:textId="4780FACF" w:rsidR="00C2704E" w:rsidRDefault="00DC10F7" w:rsidP="00DC10F7">
      <w:pPr>
        <w:pStyle w:val="Heading2"/>
        <w:rPr>
          <w:shd w:val="clear" w:color="auto" w:fill="FFFFFF"/>
        </w:rPr>
      </w:pPr>
      <w:r>
        <w:rPr>
          <w:shd w:val="clear" w:color="auto" w:fill="FFFFFF"/>
        </w:rPr>
        <w:t>Laravel</w:t>
      </w:r>
    </w:p>
    <w:p w14:paraId="3A22B217" w14:textId="0D463E3A" w:rsidR="00DC10F7" w:rsidRPr="00E475F6" w:rsidRDefault="00DC10F7" w:rsidP="008B2DFE">
      <w:pPr>
        <w:rPr>
          <w:color w:val="0C3C26"/>
          <w:shd w:val="clear" w:color="auto" w:fill="FFFFFF"/>
        </w:rPr>
      </w:pPr>
    </w:p>
    <w:p w14:paraId="6C70F9EC" w14:textId="77777777" w:rsidR="00523197" w:rsidRPr="00E475F6" w:rsidRDefault="00523197" w:rsidP="00523197">
      <w:pPr>
        <w:rPr>
          <w:shd w:val="clear" w:color="auto" w:fill="FFFFFF"/>
        </w:rPr>
      </w:pPr>
      <w:r w:rsidRPr="00E475F6">
        <w:rPr>
          <w:shd w:val="clear" w:color="auto" w:fill="FFFFFF"/>
        </w:rPr>
        <w:t>Laravel is a PHP web framework; its creator is Taylor Otwell, and in 2011 it was released. It is considered the most popular PHP framework.</w:t>
      </w:r>
    </w:p>
    <w:p w14:paraId="4530B378" w14:textId="77777777" w:rsidR="00523197" w:rsidRPr="00E475F6" w:rsidRDefault="00523197" w:rsidP="00523197">
      <w:pPr>
        <w:rPr>
          <w:shd w:val="clear" w:color="auto" w:fill="FFFFFF"/>
        </w:rPr>
      </w:pPr>
      <w:r w:rsidRPr="00E475F6">
        <w:rPr>
          <w:shd w:val="clear" w:color="auto" w:fill="FFFFFF"/>
        </w:rPr>
        <w:t>Laravel provides many functionalities to allow for rapid and enjoyable implementations, which decreases development overhead such as authentication, validation, session, pagination, caching and so on.</w:t>
      </w:r>
    </w:p>
    <w:p w14:paraId="5ACDFCC1" w14:textId="1A31B9AC" w:rsidR="00DC10F7" w:rsidRDefault="00523197" w:rsidP="00523197">
      <w:pPr>
        <w:rPr>
          <w:shd w:val="clear" w:color="auto" w:fill="FFFFFF"/>
        </w:rPr>
      </w:pPr>
      <w:r w:rsidRPr="00E475F6">
        <w:rPr>
          <w:shd w:val="clear" w:color="auto" w:fill="FFFFFF"/>
        </w:rPr>
        <w:t xml:space="preserve">With Laravel, one can connect to a database and run queries with ease and concise code. It supports four database systems such as MySQL, </w:t>
      </w:r>
      <w:r w:rsidR="001825AB" w:rsidRPr="00E475F6">
        <w:rPr>
          <w:shd w:val="clear" w:color="auto" w:fill="FFFFFF"/>
        </w:rPr>
        <w:t>SQLite, SQL server, and PostgreSQL</w:t>
      </w:r>
      <w:r w:rsidR="00EE2020" w:rsidRPr="00E475F6">
        <w:rPr>
          <w:rStyle w:val="EndnoteReference"/>
          <w:color w:val="0C3C26"/>
          <w:shd w:val="clear" w:color="auto" w:fill="FFFFFF"/>
        </w:rPr>
        <w:endnoteReference w:id="49"/>
      </w:r>
    </w:p>
    <w:p w14:paraId="00ACC67E" w14:textId="2B0141D7" w:rsidR="005D5344" w:rsidRDefault="005D5344" w:rsidP="00523197">
      <w:pPr>
        <w:rPr>
          <w:shd w:val="clear" w:color="auto" w:fill="FFFFFF"/>
        </w:rPr>
      </w:pPr>
    </w:p>
    <w:p w14:paraId="6A479385" w14:textId="1B64FB67" w:rsidR="005D5344" w:rsidRDefault="005D5344" w:rsidP="00523197">
      <w:pPr>
        <w:rPr>
          <w:shd w:val="clear" w:color="auto" w:fill="FFFFFF"/>
        </w:rPr>
      </w:pPr>
    </w:p>
    <w:p w14:paraId="0C0D709E" w14:textId="2D162DF7" w:rsidR="005D5344" w:rsidRDefault="005D5344" w:rsidP="00523197">
      <w:pPr>
        <w:rPr>
          <w:shd w:val="clear" w:color="auto" w:fill="FFFFFF"/>
        </w:rPr>
      </w:pPr>
    </w:p>
    <w:p w14:paraId="46EE299B" w14:textId="114C93C8" w:rsidR="005D5344" w:rsidRDefault="005D5344" w:rsidP="00523197">
      <w:pPr>
        <w:rPr>
          <w:shd w:val="clear" w:color="auto" w:fill="FFFFFF"/>
        </w:rPr>
      </w:pPr>
    </w:p>
    <w:p w14:paraId="41CE22CB" w14:textId="01DC78E5" w:rsidR="005D5344" w:rsidRDefault="005D5344" w:rsidP="00523197">
      <w:pPr>
        <w:rPr>
          <w:shd w:val="clear" w:color="auto" w:fill="FFFFFF"/>
        </w:rPr>
      </w:pPr>
    </w:p>
    <w:p w14:paraId="0216A849" w14:textId="17FF2F3B" w:rsidR="005D5344" w:rsidRDefault="005D5344" w:rsidP="00523197">
      <w:pPr>
        <w:rPr>
          <w:shd w:val="clear" w:color="auto" w:fill="FFFFFF"/>
        </w:rPr>
      </w:pPr>
    </w:p>
    <w:p w14:paraId="33C3AD7F" w14:textId="3F945FE5" w:rsidR="005D5344" w:rsidRDefault="005D5344" w:rsidP="00523197">
      <w:pPr>
        <w:rPr>
          <w:shd w:val="clear" w:color="auto" w:fill="FFFFFF"/>
        </w:rPr>
      </w:pPr>
    </w:p>
    <w:p w14:paraId="3A2FA4D1" w14:textId="1205D686" w:rsidR="005D5344" w:rsidRDefault="005D5344" w:rsidP="00523197">
      <w:pPr>
        <w:rPr>
          <w:shd w:val="clear" w:color="auto" w:fill="FFFFFF"/>
        </w:rPr>
      </w:pPr>
    </w:p>
    <w:p w14:paraId="05038E54" w14:textId="51CCE332" w:rsidR="005D5344" w:rsidRDefault="005D5344" w:rsidP="00523197">
      <w:pPr>
        <w:rPr>
          <w:shd w:val="clear" w:color="auto" w:fill="FFFFFF"/>
        </w:rPr>
      </w:pPr>
    </w:p>
    <w:p w14:paraId="3C34D1DA" w14:textId="58DC0CBB" w:rsidR="005D5344" w:rsidRDefault="005D5344" w:rsidP="00523197">
      <w:pPr>
        <w:rPr>
          <w:shd w:val="clear" w:color="auto" w:fill="FFFFFF"/>
        </w:rPr>
      </w:pPr>
    </w:p>
    <w:p w14:paraId="0CE1515B" w14:textId="747EB880" w:rsidR="005D5344" w:rsidRDefault="005D5344" w:rsidP="00523197">
      <w:pPr>
        <w:rPr>
          <w:shd w:val="clear" w:color="auto" w:fill="FFFFFF"/>
        </w:rPr>
      </w:pPr>
    </w:p>
    <w:p w14:paraId="3C78F1B9" w14:textId="38DEE3DC" w:rsidR="005D5344" w:rsidRDefault="005D5344" w:rsidP="00523197">
      <w:pPr>
        <w:rPr>
          <w:shd w:val="clear" w:color="auto" w:fill="FFFFFF"/>
        </w:rPr>
      </w:pPr>
    </w:p>
    <w:p w14:paraId="59D8313B" w14:textId="0268388D" w:rsidR="005D5344" w:rsidRDefault="005D5344" w:rsidP="00523197">
      <w:pPr>
        <w:rPr>
          <w:shd w:val="clear" w:color="auto" w:fill="FFFFFF"/>
        </w:rPr>
      </w:pPr>
    </w:p>
    <w:p w14:paraId="734E328A" w14:textId="0BF7D4C7" w:rsidR="005D5344" w:rsidRDefault="005D5344" w:rsidP="00523197">
      <w:pPr>
        <w:rPr>
          <w:shd w:val="clear" w:color="auto" w:fill="FFFFFF"/>
        </w:rPr>
      </w:pPr>
    </w:p>
    <w:p w14:paraId="3DAA8772" w14:textId="70AE79F4" w:rsidR="005D5344" w:rsidRDefault="005D5344" w:rsidP="00523197">
      <w:pPr>
        <w:rPr>
          <w:shd w:val="clear" w:color="auto" w:fill="FFFFFF"/>
        </w:rPr>
      </w:pPr>
    </w:p>
    <w:p w14:paraId="70896AB7" w14:textId="77777777" w:rsidR="005D5344" w:rsidRPr="00E475F6" w:rsidRDefault="005D5344" w:rsidP="00523197">
      <w:pPr>
        <w:rPr>
          <w:shd w:val="clear" w:color="auto" w:fill="FFFFFF"/>
        </w:rPr>
      </w:pPr>
    </w:p>
    <w:p w14:paraId="252FC2FE" w14:textId="03EAE879" w:rsidR="009562E2" w:rsidRPr="00E475F6" w:rsidRDefault="009562E2" w:rsidP="00523197">
      <w:pPr>
        <w:rPr>
          <w:shd w:val="clear" w:color="auto" w:fill="FFFFFF"/>
        </w:rPr>
      </w:pPr>
    </w:p>
    <w:p w14:paraId="65E5126B" w14:textId="0DABC14B" w:rsidR="009562E2" w:rsidRPr="00FE7F7E" w:rsidRDefault="009562E2" w:rsidP="00523197">
      <w:pPr>
        <w:rPr>
          <w:noProof/>
          <w:shd w:val="clear" w:color="auto" w:fill="FFFFFF"/>
        </w:rPr>
      </w:pPr>
      <w:r w:rsidRPr="00E475F6">
        <w:rPr>
          <w:shd w:val="clear" w:color="auto" w:fill="FFFFFF"/>
        </w:rPr>
        <w:t xml:space="preserve">Here </w:t>
      </w:r>
      <w:r w:rsidR="004B4098" w:rsidRPr="00E475F6">
        <w:rPr>
          <w:noProof/>
          <w:shd w:val="clear" w:color="auto" w:fill="FFFFFF"/>
        </w:rPr>
        <w:t>are</w:t>
      </w:r>
      <w:r w:rsidRPr="00E475F6">
        <w:rPr>
          <w:shd w:val="clear" w:color="auto" w:fill="FFFFFF"/>
        </w:rPr>
        <w:t xml:space="preserve"> </w:t>
      </w:r>
      <w:r w:rsidRPr="00FE7F7E">
        <w:rPr>
          <w:noProof/>
          <w:shd w:val="clear" w:color="auto" w:fill="FFFFFF"/>
        </w:rPr>
        <w:t>the advantages and disadvantages of both.</w:t>
      </w:r>
      <w:r w:rsidRPr="00FE7F7E">
        <w:rPr>
          <w:rStyle w:val="EndnoteReference"/>
          <w:noProof/>
          <w:shd w:val="clear" w:color="auto" w:fill="FFFFFF"/>
        </w:rPr>
        <w:endnoteReference w:id="50"/>
      </w:r>
    </w:p>
    <w:p w14:paraId="6CD0E699" w14:textId="7D891B20" w:rsidR="0086286C" w:rsidRPr="00FE7F7E" w:rsidRDefault="0086286C" w:rsidP="00DC10F7">
      <w:pPr>
        <w:rPr>
          <w:noProof/>
          <w:color w:val="0C3C26"/>
          <w:shd w:val="clear" w:color="auto" w:fill="FFFFFF"/>
        </w:rPr>
      </w:pPr>
    </w:p>
    <w:p w14:paraId="5CF6914E" w14:textId="6C54B87F" w:rsidR="0086286C" w:rsidRPr="00E475F6" w:rsidRDefault="0086286C" w:rsidP="005D5344">
      <w:pPr>
        <w:rPr>
          <w:shd w:val="clear" w:color="auto" w:fill="FFFFFF"/>
        </w:rPr>
      </w:pPr>
      <w:r w:rsidRPr="00FE7F7E">
        <w:rPr>
          <w:noProof/>
          <w:shd w:val="clear" w:color="auto" w:fill="FFFFFF"/>
        </w:rPr>
        <w:tab/>
      </w:r>
      <w:r w:rsidRPr="00FE7F7E">
        <w:rPr>
          <w:noProof/>
          <w:shd w:val="clear" w:color="auto" w:fill="FFFFFF"/>
        </w:rPr>
        <w:tab/>
        <w:t>Django</w:t>
      </w:r>
      <w:r w:rsidRPr="00FE7F7E">
        <w:rPr>
          <w:noProof/>
          <w:shd w:val="clear" w:color="auto" w:fill="FFFFFF"/>
        </w:rPr>
        <w:tab/>
      </w:r>
      <w:r w:rsidRPr="00FE7F7E">
        <w:rPr>
          <w:noProof/>
          <w:shd w:val="clear" w:color="auto" w:fill="FFFFFF"/>
        </w:rPr>
        <w:tab/>
      </w:r>
      <w:r w:rsidRPr="00FE7F7E">
        <w:rPr>
          <w:noProof/>
          <w:shd w:val="clear" w:color="auto" w:fill="FFFFFF"/>
        </w:rPr>
        <w:tab/>
      </w:r>
      <w:r w:rsidRPr="00FE7F7E">
        <w:rPr>
          <w:noProof/>
          <w:shd w:val="clear" w:color="auto" w:fill="FFFFFF"/>
        </w:rPr>
        <w:tab/>
      </w:r>
      <w:r w:rsidRPr="00FE7F7E">
        <w:rPr>
          <w:noProof/>
          <w:shd w:val="clear" w:color="auto" w:fill="FFFFFF"/>
        </w:rPr>
        <w:tab/>
        <w:t>Laravel</w:t>
      </w:r>
    </w:p>
    <w:tbl>
      <w:tblPr>
        <w:tblStyle w:val="TableGrid"/>
        <w:tblW w:w="0" w:type="auto"/>
        <w:tblLook w:val="04A0" w:firstRow="1" w:lastRow="0" w:firstColumn="1" w:lastColumn="0" w:noHBand="0" w:noVBand="1"/>
      </w:tblPr>
      <w:tblGrid>
        <w:gridCol w:w="4145"/>
        <w:gridCol w:w="4145"/>
      </w:tblGrid>
      <w:tr w:rsidR="0086286C" w14:paraId="3E920E34" w14:textId="77777777" w:rsidTr="00985819">
        <w:trPr>
          <w:trHeight w:val="3943"/>
        </w:trPr>
        <w:tc>
          <w:tcPr>
            <w:tcW w:w="4145" w:type="dxa"/>
          </w:tcPr>
          <w:p w14:paraId="49240AD5" w14:textId="77777777" w:rsidR="0086286C" w:rsidRDefault="0086286C" w:rsidP="00985819">
            <w:pPr>
              <w:pStyle w:val="Heading2"/>
              <w:outlineLvl w:val="1"/>
            </w:pPr>
            <w:r>
              <w:t xml:space="preserve">Advantages </w:t>
            </w:r>
          </w:p>
          <w:p w14:paraId="06C067AC" w14:textId="2BF04578" w:rsidR="0086286C" w:rsidRDefault="009562E2" w:rsidP="00985819">
            <w:pPr>
              <w:pStyle w:val="NormalWeb"/>
              <w:numPr>
                <w:ilvl w:val="0"/>
                <w:numId w:val="3"/>
              </w:numPr>
              <w:rPr>
                <w:rFonts w:asciiTheme="minorHAnsi" w:hAnsiTheme="minorHAnsi" w:cs="Tahoma"/>
                <w:color w:val="000000"/>
              </w:rPr>
            </w:pPr>
            <w:r>
              <w:rPr>
                <w:rFonts w:asciiTheme="minorHAnsi" w:hAnsiTheme="minorHAnsi" w:cs="Tahoma"/>
                <w:color w:val="000000"/>
              </w:rPr>
              <w:t>Provides an admin panel</w:t>
            </w:r>
          </w:p>
          <w:p w14:paraId="77B527A1" w14:textId="029E9C93" w:rsidR="0086286C" w:rsidRDefault="009562E2" w:rsidP="00985819">
            <w:pPr>
              <w:pStyle w:val="NormalWeb"/>
              <w:numPr>
                <w:ilvl w:val="0"/>
                <w:numId w:val="3"/>
              </w:numPr>
              <w:rPr>
                <w:rFonts w:asciiTheme="minorHAnsi" w:hAnsiTheme="minorHAnsi" w:cs="Tahoma"/>
                <w:color w:val="000000"/>
              </w:rPr>
            </w:pPr>
            <w:r w:rsidRPr="00605E05">
              <w:rPr>
                <w:rFonts w:asciiTheme="minorHAnsi" w:hAnsiTheme="minorHAnsi" w:cs="Tahoma"/>
                <w:noProof/>
                <w:color w:val="000000"/>
              </w:rPr>
              <w:t>Pr</w:t>
            </w:r>
            <w:r w:rsidR="00605E05">
              <w:rPr>
                <w:rFonts w:asciiTheme="minorHAnsi" w:hAnsiTheme="minorHAnsi" w:cs="Tahoma"/>
                <w:noProof/>
                <w:color w:val="000000"/>
              </w:rPr>
              <w:t>ot</w:t>
            </w:r>
            <w:r w:rsidRPr="00605E05">
              <w:rPr>
                <w:rFonts w:asciiTheme="minorHAnsi" w:hAnsiTheme="minorHAnsi" w:cs="Tahoma"/>
                <w:noProof/>
                <w:color w:val="000000"/>
              </w:rPr>
              <w:t>otype</w:t>
            </w:r>
            <w:r>
              <w:rPr>
                <w:rFonts w:asciiTheme="minorHAnsi" w:hAnsiTheme="minorHAnsi" w:cs="Tahoma"/>
                <w:noProof/>
                <w:color w:val="000000"/>
              </w:rPr>
              <w:t xml:space="preserve"> development can be </w:t>
            </w:r>
            <w:r w:rsidRPr="00187B7A">
              <w:rPr>
                <w:rFonts w:asciiTheme="minorHAnsi" w:hAnsiTheme="minorHAnsi" w:cs="Tahoma"/>
                <w:noProof/>
                <w:color w:val="000000"/>
              </w:rPr>
              <w:t>very fast</w:t>
            </w:r>
          </w:p>
          <w:p w14:paraId="4A5F13A8" w14:textId="76BDCBF1" w:rsidR="009562E2" w:rsidRPr="009562E2" w:rsidRDefault="009562E2" w:rsidP="00985819">
            <w:pPr>
              <w:pStyle w:val="NormalWeb"/>
              <w:numPr>
                <w:ilvl w:val="0"/>
                <w:numId w:val="3"/>
              </w:numPr>
              <w:rPr>
                <w:rFonts w:asciiTheme="minorHAnsi" w:hAnsiTheme="minorHAnsi" w:cs="Tahoma"/>
                <w:color w:val="000000"/>
              </w:rPr>
            </w:pPr>
            <w:r>
              <w:rPr>
                <w:rFonts w:asciiTheme="minorHAnsi" w:hAnsiTheme="minorHAnsi" w:cs="Tahoma"/>
                <w:noProof/>
                <w:color w:val="000000"/>
              </w:rPr>
              <w:t>Great documentation and community support</w:t>
            </w:r>
          </w:p>
          <w:p w14:paraId="7BBE3549" w14:textId="77777777" w:rsidR="0086286C" w:rsidRDefault="0086286C" w:rsidP="00985819">
            <w:pPr>
              <w:pStyle w:val="Heading2"/>
              <w:outlineLvl w:val="1"/>
            </w:pPr>
            <w:r>
              <w:t>Disadvantages</w:t>
            </w:r>
          </w:p>
          <w:p w14:paraId="4B0F1DA4" w14:textId="2857B6A8" w:rsidR="0086286C" w:rsidRDefault="00605E05" w:rsidP="00985819">
            <w:pPr>
              <w:pStyle w:val="ListParagraph"/>
              <w:numPr>
                <w:ilvl w:val="0"/>
                <w:numId w:val="5"/>
              </w:numPr>
              <w:rPr>
                <w:rStyle w:val="blackclass1"/>
                <w:rFonts w:cs="Tahoma"/>
              </w:rPr>
            </w:pPr>
            <w:r>
              <w:rPr>
                <w:rStyle w:val="blackclass1"/>
                <w:rFonts w:cs="Tahoma"/>
              </w:rPr>
              <w:t>Template fails are hard to spot because it does not show an error message</w:t>
            </w:r>
          </w:p>
        </w:tc>
        <w:tc>
          <w:tcPr>
            <w:tcW w:w="4145" w:type="dxa"/>
          </w:tcPr>
          <w:p w14:paraId="1DF0FA9E" w14:textId="77777777" w:rsidR="0086286C" w:rsidRDefault="0086286C" w:rsidP="00985819">
            <w:pPr>
              <w:pStyle w:val="Heading2"/>
              <w:outlineLvl w:val="1"/>
            </w:pPr>
            <w:r>
              <w:t xml:space="preserve">Advantages </w:t>
            </w:r>
          </w:p>
          <w:p w14:paraId="40CB314D" w14:textId="77777777" w:rsidR="0086286C" w:rsidRPr="00E475F6" w:rsidRDefault="0086286C" w:rsidP="00985819">
            <w:pPr>
              <w:rPr>
                <w:sz w:val="24"/>
                <w:szCs w:val="24"/>
              </w:rPr>
            </w:pPr>
          </w:p>
          <w:p w14:paraId="4E2F2FC3" w14:textId="7A1D5046" w:rsidR="0086286C" w:rsidRDefault="009562E2" w:rsidP="00985819">
            <w:pPr>
              <w:pStyle w:val="ListParagraph"/>
              <w:numPr>
                <w:ilvl w:val="0"/>
                <w:numId w:val="3"/>
              </w:numPr>
            </w:pPr>
            <w:r>
              <w:rPr>
                <w:noProof/>
              </w:rPr>
              <w:t>Good documentation</w:t>
            </w:r>
          </w:p>
          <w:p w14:paraId="519D7E92" w14:textId="721FB4D7" w:rsidR="009562E2" w:rsidRDefault="009562E2" w:rsidP="00985819">
            <w:pPr>
              <w:pStyle w:val="ListParagraph"/>
              <w:numPr>
                <w:ilvl w:val="0"/>
                <w:numId w:val="3"/>
              </w:numPr>
            </w:pPr>
            <w:r>
              <w:rPr>
                <w:noProof/>
              </w:rPr>
              <w:t xml:space="preserve">Web app with authentication can </w:t>
            </w:r>
            <w:r w:rsidRPr="00187B7A">
              <w:rPr>
                <w:noProof/>
              </w:rPr>
              <w:t>be written</w:t>
            </w:r>
            <w:r>
              <w:rPr>
                <w:noProof/>
              </w:rPr>
              <w:t xml:space="preserve"> easily</w:t>
            </w:r>
          </w:p>
          <w:p w14:paraId="03482F0D" w14:textId="13C05FB7" w:rsidR="0086286C" w:rsidRPr="00C841BB" w:rsidRDefault="009562E2" w:rsidP="00985819">
            <w:pPr>
              <w:pStyle w:val="ListParagraph"/>
              <w:numPr>
                <w:ilvl w:val="0"/>
                <w:numId w:val="3"/>
              </w:numPr>
            </w:pPr>
            <w:r w:rsidRPr="00605E05">
              <w:rPr>
                <w:rFonts w:cs="Tahoma"/>
                <w:noProof/>
                <w:color w:val="000000"/>
              </w:rPr>
              <w:t>Powerful</w:t>
            </w:r>
            <w:r>
              <w:rPr>
                <w:rFonts w:cs="Tahoma"/>
                <w:color w:val="000000"/>
              </w:rPr>
              <w:t xml:space="preserve"> template called Blade</w:t>
            </w:r>
          </w:p>
          <w:p w14:paraId="0341A5B9" w14:textId="77777777" w:rsidR="0086286C" w:rsidRPr="004162ED" w:rsidRDefault="0086286C" w:rsidP="00985819">
            <w:pPr>
              <w:pStyle w:val="ListParagraph"/>
            </w:pPr>
          </w:p>
          <w:p w14:paraId="087F4CD4" w14:textId="77777777" w:rsidR="0086286C" w:rsidRDefault="0086286C" w:rsidP="00985819">
            <w:pPr>
              <w:pStyle w:val="Heading2"/>
              <w:outlineLvl w:val="1"/>
            </w:pPr>
            <w:r>
              <w:t>Disadvantages</w:t>
            </w:r>
          </w:p>
          <w:p w14:paraId="16B32858" w14:textId="79E8728A" w:rsidR="0086286C" w:rsidRDefault="00605E05" w:rsidP="00985819">
            <w:pPr>
              <w:pStyle w:val="ListParagraph"/>
              <w:numPr>
                <w:ilvl w:val="0"/>
                <w:numId w:val="5"/>
              </w:numPr>
            </w:pPr>
            <w:r>
              <w:t xml:space="preserve">Poor </w:t>
            </w:r>
            <w:r w:rsidRPr="00E041C5">
              <w:rPr>
                <w:noProof/>
              </w:rPr>
              <w:t>perfo</w:t>
            </w:r>
            <w:r w:rsidR="00607140" w:rsidRPr="00E041C5">
              <w:rPr>
                <w:noProof/>
              </w:rPr>
              <w:t>r</w:t>
            </w:r>
            <w:r w:rsidRPr="00E041C5">
              <w:rPr>
                <w:noProof/>
              </w:rPr>
              <w:t>mance</w:t>
            </w:r>
          </w:p>
          <w:p w14:paraId="721F872F" w14:textId="77777777" w:rsidR="0086286C" w:rsidRDefault="0086286C" w:rsidP="00985819">
            <w:pPr>
              <w:pStyle w:val="ListParagraph"/>
              <w:rPr>
                <w:rStyle w:val="blackclass1"/>
                <w:rFonts w:cs="Tahoma"/>
              </w:rPr>
            </w:pPr>
          </w:p>
        </w:tc>
      </w:tr>
    </w:tbl>
    <w:p w14:paraId="502EB1C2" w14:textId="4904407E" w:rsidR="0086286C" w:rsidRPr="00E475F6" w:rsidRDefault="0086286C" w:rsidP="00DC10F7">
      <w:pPr>
        <w:rPr>
          <w:color w:val="0C3C26"/>
          <w:shd w:val="clear" w:color="auto" w:fill="FFFFFF"/>
        </w:rPr>
      </w:pPr>
    </w:p>
    <w:p w14:paraId="432AFD69" w14:textId="77777777" w:rsidR="0086286C" w:rsidRPr="00E475F6" w:rsidRDefault="0086286C" w:rsidP="00DC10F7">
      <w:pPr>
        <w:rPr>
          <w:color w:val="0C3C26"/>
          <w:shd w:val="clear" w:color="auto" w:fill="FFFFFF"/>
        </w:rPr>
      </w:pPr>
    </w:p>
    <w:p w14:paraId="3A599255" w14:textId="2273DA63" w:rsidR="00EE2020" w:rsidRPr="005D5344" w:rsidRDefault="005D5344" w:rsidP="005D5344">
      <w:pPr>
        <w:pStyle w:val="Heading2"/>
      </w:pPr>
      <w:r>
        <w:t>Conclusion</w:t>
      </w:r>
    </w:p>
    <w:p w14:paraId="60DC8C2E" w14:textId="440DAADC" w:rsidR="00620A46" w:rsidRPr="00E475F6" w:rsidRDefault="00620A46" w:rsidP="00DC10F7">
      <w:pPr>
        <w:rPr>
          <w:shd w:val="clear" w:color="auto" w:fill="FFFFFF"/>
        </w:rPr>
      </w:pPr>
    </w:p>
    <w:p w14:paraId="6C6599F0" w14:textId="7FE30821" w:rsidR="008F0AD9" w:rsidRDefault="00620A46" w:rsidP="008F0AD9">
      <w:pPr>
        <w:rPr>
          <w:noProof/>
          <w:shd w:val="clear" w:color="auto" w:fill="FFFFFF"/>
        </w:rPr>
      </w:pPr>
      <w:r w:rsidRPr="00E475F6">
        <w:rPr>
          <w:noProof/>
          <w:shd w:val="clear" w:color="auto" w:fill="FFFFFF"/>
        </w:rPr>
        <w:t xml:space="preserve">Django is </w:t>
      </w:r>
      <w:r w:rsidR="001C2451" w:rsidRPr="00E475F6">
        <w:rPr>
          <w:noProof/>
          <w:shd w:val="clear" w:color="auto" w:fill="FFFFFF"/>
        </w:rPr>
        <w:t>the ideal</w:t>
      </w:r>
      <w:r w:rsidRPr="00E475F6">
        <w:rPr>
          <w:noProof/>
          <w:shd w:val="clear" w:color="auto" w:fill="FFFFFF"/>
        </w:rPr>
        <w:t xml:space="preserve"> framework for this project</w:t>
      </w:r>
      <w:r w:rsidR="000B466F" w:rsidRPr="00E475F6">
        <w:rPr>
          <w:noProof/>
          <w:shd w:val="clear" w:color="auto" w:fill="FFFFFF"/>
        </w:rPr>
        <w:t xml:space="preserve">, mainly because </w:t>
      </w:r>
      <w:r w:rsidRPr="00E475F6">
        <w:rPr>
          <w:noProof/>
          <w:shd w:val="clear" w:color="auto" w:fill="FFFFFF"/>
        </w:rPr>
        <w:t xml:space="preserve">of its powerful libraries, its convenience </w:t>
      </w:r>
      <w:r w:rsidRPr="00E475F6">
        <w:rPr>
          <w:shd w:val="clear" w:color="auto" w:fill="FFFFFF"/>
        </w:rPr>
        <w:t xml:space="preserve">to aid in </w:t>
      </w:r>
      <w:r w:rsidRPr="00E475F6">
        <w:rPr>
          <w:noProof/>
          <w:shd w:val="clear" w:color="auto" w:fill="FFFFFF"/>
        </w:rPr>
        <w:t>the development</w:t>
      </w:r>
      <w:r w:rsidRPr="00E475F6">
        <w:rPr>
          <w:shd w:val="clear" w:color="auto" w:fill="FFFFFF"/>
        </w:rPr>
        <w:t xml:space="preserve"> of the </w:t>
      </w:r>
      <w:r w:rsidRPr="00E475F6">
        <w:rPr>
          <w:noProof/>
          <w:shd w:val="clear" w:color="auto" w:fill="FFFFFF"/>
        </w:rPr>
        <w:t>backend, creation,</w:t>
      </w:r>
      <w:r w:rsidRPr="00E475F6">
        <w:rPr>
          <w:shd w:val="clear" w:color="auto" w:fill="FFFFFF"/>
        </w:rPr>
        <w:t xml:space="preserve"> and </w:t>
      </w:r>
      <w:r w:rsidRPr="00E475F6">
        <w:rPr>
          <w:noProof/>
          <w:shd w:val="clear" w:color="auto" w:fill="FFFFFF"/>
        </w:rPr>
        <w:t>serialization of</w:t>
      </w:r>
      <w:r w:rsidRPr="00E475F6">
        <w:rPr>
          <w:shd w:val="clear" w:color="auto" w:fill="FFFFFF"/>
        </w:rPr>
        <w:t xml:space="preserve"> </w:t>
      </w:r>
      <w:r w:rsidRPr="00E475F6">
        <w:rPr>
          <w:noProof/>
          <w:shd w:val="clear" w:color="auto" w:fill="FFFFFF"/>
        </w:rPr>
        <w:t>a web-browsable</w:t>
      </w:r>
      <w:r w:rsidRPr="00E475F6">
        <w:rPr>
          <w:shd w:val="clear" w:color="auto" w:fill="FFFFFF"/>
        </w:rPr>
        <w:t xml:space="preserve"> API </w:t>
      </w:r>
      <w:r w:rsidRPr="00E475F6">
        <w:rPr>
          <w:noProof/>
          <w:shd w:val="clear" w:color="auto" w:fill="FFFFFF"/>
        </w:rPr>
        <w:t>which is used to allow the android app to fetch,  manipulate and store data</w:t>
      </w:r>
      <w:r w:rsidR="001C2451" w:rsidRPr="00E475F6">
        <w:rPr>
          <w:noProof/>
          <w:shd w:val="clear" w:color="auto" w:fill="FFFFFF"/>
        </w:rPr>
        <w:t xml:space="preserve">, and it is a </w:t>
      </w:r>
      <w:r w:rsidR="000B466F" w:rsidRPr="00E475F6">
        <w:rPr>
          <w:noProof/>
          <w:shd w:val="clear" w:color="auto" w:fill="FFFFFF"/>
        </w:rPr>
        <w:t xml:space="preserve"> python framework</w:t>
      </w:r>
      <w:r w:rsidRPr="00E475F6">
        <w:rPr>
          <w:noProof/>
          <w:shd w:val="clear" w:color="auto" w:fill="FFFFFF"/>
        </w:rPr>
        <w:t>. P</w:t>
      </w:r>
      <w:r w:rsidR="000B466F" w:rsidRPr="00E475F6">
        <w:rPr>
          <w:noProof/>
          <w:shd w:val="clear" w:color="auto" w:fill="FFFFFF"/>
        </w:rPr>
        <w:t>ython is the leading programming language for Data science</w:t>
      </w:r>
      <w:r w:rsidRPr="00E475F6">
        <w:rPr>
          <w:noProof/>
          <w:shd w:val="clear" w:color="auto" w:fill="FFFFFF"/>
        </w:rPr>
        <w:t>,</w:t>
      </w:r>
      <w:r w:rsidR="000B466F" w:rsidRPr="00E475F6">
        <w:rPr>
          <w:noProof/>
          <w:shd w:val="clear" w:color="auto" w:fill="FFFFFF"/>
        </w:rPr>
        <w:t xml:space="preserve"> and it has a </w:t>
      </w:r>
      <w:r w:rsidRPr="00E475F6">
        <w:rPr>
          <w:noProof/>
          <w:shd w:val="clear" w:color="auto" w:fill="FFFFFF"/>
        </w:rPr>
        <w:t>robust</w:t>
      </w:r>
      <w:r w:rsidR="000B466F" w:rsidRPr="00E475F6">
        <w:rPr>
          <w:noProof/>
          <w:shd w:val="clear" w:color="auto" w:fill="FFFFFF"/>
        </w:rPr>
        <w:t xml:space="preserve"> library called TensorFlow which will be used to aid in</w:t>
      </w:r>
      <w:r w:rsidRPr="00E475F6">
        <w:rPr>
          <w:noProof/>
          <w:shd w:val="clear" w:color="auto" w:fill="FFFFFF"/>
        </w:rPr>
        <w:t xml:space="preserve"> the creation of </w:t>
      </w:r>
      <w:r w:rsidR="000E34B5" w:rsidRPr="00E475F6">
        <w:rPr>
          <w:noProof/>
          <w:shd w:val="clear" w:color="auto" w:fill="FFFFFF"/>
        </w:rPr>
        <w:t>a D</w:t>
      </w:r>
      <w:r w:rsidRPr="00E475F6">
        <w:rPr>
          <w:noProof/>
          <w:shd w:val="clear" w:color="auto" w:fill="FFFFFF"/>
        </w:rPr>
        <w:t>eep learning model to implement a Chatbot</w:t>
      </w:r>
      <w:r w:rsidR="000B466F" w:rsidRPr="00E475F6">
        <w:rPr>
          <w:rStyle w:val="EndnoteReference"/>
          <w:shd w:val="clear" w:color="auto" w:fill="FFFFFF"/>
        </w:rPr>
        <w:endnoteReference w:id="51"/>
      </w:r>
    </w:p>
    <w:p w14:paraId="43BBCD14" w14:textId="0279DCC2" w:rsidR="00BD5166" w:rsidRDefault="00BD5166" w:rsidP="008F0AD9">
      <w:pPr>
        <w:rPr>
          <w:noProof/>
          <w:shd w:val="clear" w:color="auto" w:fill="FFFFFF"/>
        </w:rPr>
      </w:pPr>
    </w:p>
    <w:p w14:paraId="1816A884" w14:textId="752CA294" w:rsidR="00BD5166" w:rsidRDefault="00BD5166" w:rsidP="008F0AD9">
      <w:pPr>
        <w:rPr>
          <w:noProof/>
          <w:shd w:val="clear" w:color="auto" w:fill="FFFFFF"/>
        </w:rPr>
      </w:pPr>
    </w:p>
    <w:p w14:paraId="4C661082" w14:textId="68B8FF88" w:rsidR="00BD5166" w:rsidRDefault="00BD5166" w:rsidP="008F0AD9">
      <w:pPr>
        <w:rPr>
          <w:noProof/>
          <w:shd w:val="clear" w:color="auto" w:fill="FFFFFF"/>
        </w:rPr>
      </w:pPr>
    </w:p>
    <w:p w14:paraId="1C2FF39A" w14:textId="556AE0E9" w:rsidR="00BD5166" w:rsidRDefault="00BD5166" w:rsidP="008F0AD9">
      <w:pPr>
        <w:rPr>
          <w:noProof/>
          <w:shd w:val="clear" w:color="auto" w:fill="FFFFFF"/>
        </w:rPr>
      </w:pPr>
    </w:p>
    <w:p w14:paraId="00433A4B" w14:textId="59B45AD4" w:rsidR="00BD5166" w:rsidRDefault="00BD5166" w:rsidP="008F0AD9">
      <w:pPr>
        <w:rPr>
          <w:noProof/>
          <w:shd w:val="clear" w:color="auto" w:fill="FFFFFF"/>
        </w:rPr>
      </w:pPr>
    </w:p>
    <w:p w14:paraId="770D5C04" w14:textId="4CA16066" w:rsidR="00BD5166" w:rsidRDefault="00BD5166" w:rsidP="008F0AD9">
      <w:pPr>
        <w:rPr>
          <w:noProof/>
          <w:shd w:val="clear" w:color="auto" w:fill="FFFFFF"/>
        </w:rPr>
      </w:pPr>
    </w:p>
    <w:p w14:paraId="65FBFC00" w14:textId="74D282AC" w:rsidR="00BD5166" w:rsidRDefault="00BD5166" w:rsidP="008F0AD9">
      <w:pPr>
        <w:rPr>
          <w:noProof/>
          <w:shd w:val="clear" w:color="auto" w:fill="FFFFFF"/>
        </w:rPr>
      </w:pPr>
    </w:p>
    <w:p w14:paraId="4AEBF0BA" w14:textId="626E94C2" w:rsidR="00BD5166" w:rsidRDefault="00BD5166" w:rsidP="008F0AD9">
      <w:pPr>
        <w:rPr>
          <w:noProof/>
          <w:shd w:val="clear" w:color="auto" w:fill="FFFFFF"/>
        </w:rPr>
      </w:pPr>
    </w:p>
    <w:p w14:paraId="474DC6A5" w14:textId="2E77EE23" w:rsidR="00BD5166" w:rsidRDefault="00BD5166" w:rsidP="008F0AD9">
      <w:pPr>
        <w:rPr>
          <w:noProof/>
          <w:shd w:val="clear" w:color="auto" w:fill="FFFFFF"/>
        </w:rPr>
      </w:pPr>
    </w:p>
    <w:p w14:paraId="49F77F1E" w14:textId="77777777" w:rsidR="00BD5166" w:rsidRPr="00E475F6" w:rsidRDefault="00BD5166" w:rsidP="008F0AD9">
      <w:pPr>
        <w:rPr>
          <w:shd w:val="clear" w:color="auto" w:fill="FFFFFF"/>
        </w:rPr>
      </w:pPr>
    </w:p>
    <w:p w14:paraId="06956E16" w14:textId="37416977" w:rsidR="00040F04" w:rsidRDefault="00841AF8" w:rsidP="00841AF8">
      <w:pPr>
        <w:pStyle w:val="Heading1"/>
      </w:pPr>
      <w:r>
        <w:t>Databases</w:t>
      </w:r>
    </w:p>
    <w:p w14:paraId="6581A8BD" w14:textId="39000CD2" w:rsidR="00841AF8" w:rsidRPr="00E475F6" w:rsidRDefault="00841AF8" w:rsidP="00841AF8"/>
    <w:p w14:paraId="51F8A7C2" w14:textId="1E2838E7" w:rsidR="00841AF8" w:rsidRDefault="00841AF8" w:rsidP="00841AF8">
      <w:pPr>
        <w:pStyle w:val="Heading2"/>
      </w:pPr>
      <w:r w:rsidRPr="00DC10F7">
        <w:rPr>
          <w:noProof/>
        </w:rPr>
        <w:t>Postgresql</w:t>
      </w:r>
    </w:p>
    <w:p w14:paraId="75F05279" w14:textId="435C2B83" w:rsidR="00841AF8" w:rsidRPr="00E475F6" w:rsidRDefault="00841AF8" w:rsidP="00841AF8"/>
    <w:p w14:paraId="0A5FE645" w14:textId="77777777" w:rsidR="002D4B9D" w:rsidRPr="00E475F6" w:rsidRDefault="002D4B9D" w:rsidP="002D4B9D"/>
    <w:p w14:paraId="1C119207" w14:textId="77777777" w:rsidR="002D4B9D" w:rsidRPr="00E475F6" w:rsidRDefault="002D4B9D" w:rsidP="002D4B9D">
      <w:r w:rsidRPr="00E475F6">
        <w:t>PostgreSQL is a robust, open source object-relational database system. The PostgreSQL Global Development Group created PostgreSQL back in 1996.</w:t>
      </w:r>
    </w:p>
    <w:p w14:paraId="691BC96B" w14:textId="7DB5F6D0" w:rsidR="002D4B9D" w:rsidRPr="00E475F6" w:rsidRDefault="006F7C11" w:rsidP="002D4B9D">
      <w:r w:rsidRPr="00E475F6">
        <w:rPr>
          <w:noProof/>
        </w:rPr>
        <w:t>I</w:t>
      </w:r>
      <w:r w:rsidR="002D4B9D" w:rsidRPr="00E475F6">
        <w:rPr>
          <w:noProof/>
        </w:rPr>
        <w:t>t</w:t>
      </w:r>
      <w:r w:rsidR="002D4B9D" w:rsidRPr="00E475F6">
        <w:t xml:space="preserve"> provides most of the SQL 2008 data types, such as INTEGER, NUMERIC, BOOLEAN, VARCHAR, INTERVAL, TIMESTAMP AND DATE.</w:t>
      </w:r>
    </w:p>
    <w:p w14:paraId="6A0AF485" w14:textId="77777777" w:rsidR="002D4B9D" w:rsidRPr="00E475F6" w:rsidRDefault="002D4B9D" w:rsidP="002D4B9D">
      <w:r w:rsidRPr="00E475F6">
        <w:t>It supports all major operating systems, for example, Windows, Linux, Unix and so on.</w:t>
      </w:r>
    </w:p>
    <w:p w14:paraId="1F11F146" w14:textId="6E932B59" w:rsidR="00841AF8" w:rsidRPr="00FE7F7E" w:rsidRDefault="002D4B9D" w:rsidP="002D4B9D">
      <w:pPr>
        <w:rPr>
          <w:noProof/>
        </w:rPr>
      </w:pPr>
      <w:r w:rsidRPr="00E475F6">
        <w:t xml:space="preserve">PostgreSQL offers a very detailed documentation and native programming interfaces for </w:t>
      </w:r>
      <w:r w:rsidRPr="00187B7A">
        <w:rPr>
          <w:noProof/>
        </w:rPr>
        <w:t>Perl,Net</w:t>
      </w:r>
      <w:r w:rsidRPr="00E475F6">
        <w:t xml:space="preserve">, Python Java, C/C++ and several </w:t>
      </w:r>
      <w:r w:rsidRPr="00187B7A">
        <w:rPr>
          <w:noProof/>
        </w:rPr>
        <w:t>more, it</w:t>
      </w:r>
      <w:r w:rsidRPr="00E475F6">
        <w:t xml:space="preserve"> also provides a sophisticated Multi-Version Concurrency </w:t>
      </w:r>
      <w:r w:rsidR="00BE4040" w:rsidRPr="00E475F6">
        <w:t>Control (</w:t>
      </w:r>
      <w:r w:rsidRPr="00E475F6">
        <w:t xml:space="preserve">MVCC) which handles </w:t>
      </w:r>
      <w:r w:rsidRPr="00187B7A">
        <w:rPr>
          <w:noProof/>
        </w:rPr>
        <w:t xml:space="preserve">data consistency when </w:t>
      </w:r>
      <w:r w:rsidRPr="00FE7F7E">
        <w:rPr>
          <w:noProof/>
        </w:rPr>
        <w:t>multiple processes are accessing the same table</w:t>
      </w:r>
      <w:r w:rsidR="006F7C11" w:rsidRPr="00FE7F7E">
        <w:rPr>
          <w:noProof/>
        </w:rPr>
        <w:t>.</w:t>
      </w:r>
      <w:r w:rsidR="006F7C11" w:rsidRPr="00FE7F7E">
        <w:rPr>
          <w:rStyle w:val="EndnoteReference"/>
          <w:noProof/>
        </w:rPr>
        <w:endnoteReference w:id="52"/>
      </w:r>
    </w:p>
    <w:p w14:paraId="7F2347FF" w14:textId="271F048E" w:rsidR="00040F04" w:rsidRPr="00FE7F7E" w:rsidRDefault="00040F04" w:rsidP="008B2DFE">
      <w:pPr>
        <w:rPr>
          <w:noProof/>
        </w:rPr>
      </w:pPr>
    </w:p>
    <w:p w14:paraId="5DDB99A4" w14:textId="654A9E57" w:rsidR="00811217" w:rsidRPr="00FE7F7E" w:rsidRDefault="00811217" w:rsidP="002D4B9D">
      <w:pPr>
        <w:pStyle w:val="Heading2"/>
        <w:rPr>
          <w:noProof/>
        </w:rPr>
      </w:pPr>
    </w:p>
    <w:p w14:paraId="5DBDDA17" w14:textId="0F873439" w:rsidR="002D4B9D" w:rsidRDefault="002D4B9D" w:rsidP="002D4B9D">
      <w:pPr>
        <w:pStyle w:val="Heading2"/>
      </w:pPr>
      <w:r w:rsidRPr="00FE7F7E">
        <w:rPr>
          <w:noProof/>
        </w:rPr>
        <w:t>MySQL</w:t>
      </w:r>
    </w:p>
    <w:p w14:paraId="4AA0AB46" w14:textId="77777777" w:rsidR="004B10EA" w:rsidRPr="00E475F6" w:rsidRDefault="004B10EA" w:rsidP="004B10EA">
      <w:r w:rsidRPr="00E475F6">
        <w:t>MySQL is an open source relational database system, developed, distributed and supported by Oracle.</w:t>
      </w:r>
    </w:p>
    <w:p w14:paraId="10D78808" w14:textId="77777777" w:rsidR="004B10EA" w:rsidRPr="00E475F6" w:rsidRDefault="004B10EA" w:rsidP="004B10EA">
      <w:r w:rsidRPr="00E475F6">
        <w:t xml:space="preserve">It is </w:t>
      </w:r>
      <w:r w:rsidRPr="00FE7F7E">
        <w:rPr>
          <w:noProof/>
        </w:rPr>
        <w:t>the most popular open source relational database worldwide.</w:t>
      </w:r>
    </w:p>
    <w:p w14:paraId="378A4817" w14:textId="5F75E6FB" w:rsidR="004B10EA" w:rsidRPr="00E475F6" w:rsidRDefault="004B10EA" w:rsidP="004B10EA">
      <w:r w:rsidRPr="00E475F6">
        <w:t xml:space="preserve">It </w:t>
      </w:r>
      <w:r w:rsidRPr="00187B7A">
        <w:rPr>
          <w:noProof/>
        </w:rPr>
        <w:t>is used</w:t>
      </w:r>
      <w:r w:rsidRPr="00E475F6">
        <w:t xml:space="preserve"> by many well-known web applications such as </w:t>
      </w:r>
      <w:r w:rsidR="00BE4040" w:rsidRPr="00E475F6">
        <w:t>YouTube</w:t>
      </w:r>
      <w:r w:rsidRPr="00E475F6">
        <w:t>, Twitter, Facebook</w:t>
      </w:r>
      <w:r w:rsidR="00BE4040" w:rsidRPr="00E475F6">
        <w:t>, among</w:t>
      </w:r>
      <w:r w:rsidRPr="00E475F6">
        <w:t xml:space="preserve"> others. </w:t>
      </w:r>
      <w:r w:rsidRPr="00E475F6">
        <w:rPr>
          <w:noProof/>
        </w:rPr>
        <w:t>It</w:t>
      </w:r>
      <w:r w:rsidRPr="00E475F6">
        <w:t xml:space="preserve"> is </w:t>
      </w:r>
      <w:r w:rsidRPr="00FE7F7E">
        <w:rPr>
          <w:noProof/>
        </w:rPr>
        <w:t xml:space="preserve">renowned for being easy to use, reliable, </w:t>
      </w:r>
      <w:r w:rsidR="00BE4040" w:rsidRPr="00FE7F7E">
        <w:rPr>
          <w:noProof/>
        </w:rPr>
        <w:t>and</w:t>
      </w:r>
      <w:r w:rsidR="00BE4040" w:rsidRPr="00E475F6">
        <w:t xml:space="preserve"> scalable</w:t>
      </w:r>
      <w:r w:rsidRPr="00E475F6">
        <w:t xml:space="preserve"> and </w:t>
      </w:r>
      <w:r w:rsidRPr="00E475F6">
        <w:rPr>
          <w:noProof/>
        </w:rPr>
        <w:t>provide</w:t>
      </w:r>
      <w:r w:rsidR="006F22E7" w:rsidRPr="00E475F6">
        <w:rPr>
          <w:noProof/>
        </w:rPr>
        <w:t>s</w:t>
      </w:r>
      <w:r w:rsidRPr="00E475F6">
        <w:t xml:space="preserve"> excellent performance.</w:t>
      </w:r>
    </w:p>
    <w:p w14:paraId="434DB301" w14:textId="33C93A8F" w:rsidR="004B10EA" w:rsidRPr="00E475F6" w:rsidRDefault="004B10EA" w:rsidP="004B10EA">
      <w:r w:rsidRPr="00E475F6">
        <w:rPr>
          <w:noProof/>
        </w:rPr>
        <w:t>MySQL</w:t>
      </w:r>
      <w:r w:rsidR="006B39AC" w:rsidRPr="00E475F6">
        <w:t xml:space="preserve"> offers many features such as</w:t>
      </w:r>
    </w:p>
    <w:p w14:paraId="1E410FB6" w14:textId="76412333" w:rsidR="004B10EA" w:rsidRDefault="004B10EA" w:rsidP="004B10EA">
      <w:pPr>
        <w:pStyle w:val="ListParagraph"/>
        <w:numPr>
          <w:ilvl w:val="0"/>
          <w:numId w:val="5"/>
        </w:numPr>
      </w:pPr>
      <w:r>
        <w:t>Online Schema change and performance Schema to  manage business requirement and monitor user and application level performance and resource consumption</w:t>
      </w:r>
    </w:p>
    <w:p w14:paraId="661F42D7" w14:textId="3C938499" w:rsidR="004B10EA" w:rsidRDefault="004B10EA" w:rsidP="004B10EA">
      <w:pPr>
        <w:pStyle w:val="ListParagraph"/>
        <w:numPr>
          <w:ilvl w:val="0"/>
          <w:numId w:val="5"/>
        </w:numPr>
      </w:pPr>
      <w:r>
        <w:t>SQL and NoSQL access to perform complicated Queries,</w:t>
      </w:r>
    </w:p>
    <w:p w14:paraId="2DBF590A" w14:textId="5A3AD17E" w:rsidR="004B10EA" w:rsidRPr="006B39AC" w:rsidRDefault="004B10EA" w:rsidP="004B10EA">
      <w:pPr>
        <w:pStyle w:val="ListParagraph"/>
        <w:numPr>
          <w:ilvl w:val="0"/>
          <w:numId w:val="5"/>
        </w:numPr>
      </w:pPr>
      <w:r>
        <w:t xml:space="preserve">Big Data Interoperability using MySQL </w:t>
      </w:r>
    </w:p>
    <w:p w14:paraId="281B4285" w14:textId="01F54C08" w:rsidR="004B10EA" w:rsidRDefault="004B10EA" w:rsidP="004B10EA">
      <w:pPr>
        <w:pStyle w:val="ListParagraph"/>
        <w:numPr>
          <w:ilvl w:val="0"/>
          <w:numId w:val="5"/>
        </w:numPr>
      </w:pPr>
      <w:r>
        <w:t>Flexibility to develop and deploy on various operating system</w:t>
      </w:r>
    </w:p>
    <w:p w14:paraId="50EB1A17" w14:textId="6BDC8E38" w:rsidR="002D4B9D" w:rsidRDefault="004B10EA" w:rsidP="004B10EA">
      <w:pPr>
        <w:pStyle w:val="ListParagraph"/>
        <w:numPr>
          <w:ilvl w:val="0"/>
          <w:numId w:val="5"/>
        </w:numPr>
      </w:pPr>
      <w:r>
        <w:t>It includes many advanced features such as MySQL Enterprise Monitor, MySQL Enterprise Backup.</w:t>
      </w:r>
      <w:r w:rsidR="006F22E7">
        <w:rPr>
          <w:rStyle w:val="EndnoteReference"/>
        </w:rPr>
        <w:endnoteReference w:id="53"/>
      </w:r>
    </w:p>
    <w:p w14:paraId="24A2C185" w14:textId="76E4D8E4" w:rsidR="002D4B9D" w:rsidRPr="00E475F6" w:rsidRDefault="002D4B9D" w:rsidP="002D4B9D"/>
    <w:p w14:paraId="58DD1571" w14:textId="77777777" w:rsidR="002D4B9D" w:rsidRPr="00E475F6" w:rsidRDefault="002D4B9D" w:rsidP="008B2DFE"/>
    <w:p w14:paraId="323830DF" w14:textId="2B762EDD" w:rsidR="00811217" w:rsidRPr="00E475F6" w:rsidRDefault="00811217" w:rsidP="008B2DFE"/>
    <w:p w14:paraId="6FF094B9" w14:textId="1CDFCABD" w:rsidR="00605E05" w:rsidRDefault="00605E05" w:rsidP="008B2DFE"/>
    <w:p w14:paraId="50718150" w14:textId="23793B2F" w:rsidR="00BD5166" w:rsidRDefault="00BD5166" w:rsidP="008B2DFE"/>
    <w:p w14:paraId="7CE03A49" w14:textId="7A4B41F9" w:rsidR="00BD5166" w:rsidRDefault="00BD5166" w:rsidP="008B2DFE"/>
    <w:p w14:paraId="342EDB9A" w14:textId="67BA911A" w:rsidR="00BD5166" w:rsidRDefault="00BD5166" w:rsidP="008B2DFE"/>
    <w:p w14:paraId="7B5D92A5" w14:textId="4197D451" w:rsidR="00BD5166" w:rsidRDefault="00BD5166" w:rsidP="008B2DFE"/>
    <w:p w14:paraId="78B8F80C" w14:textId="204C98EC" w:rsidR="00BD5166" w:rsidRDefault="00BD5166" w:rsidP="008B2DFE"/>
    <w:p w14:paraId="3593617D" w14:textId="7A148B49" w:rsidR="00BD5166" w:rsidRDefault="00BD5166" w:rsidP="008B2DFE"/>
    <w:p w14:paraId="013078DE" w14:textId="77777777" w:rsidR="00BD5166" w:rsidRPr="00E475F6" w:rsidRDefault="00BD5166" w:rsidP="008B2DFE"/>
    <w:p w14:paraId="578AD384" w14:textId="73C067D4" w:rsidR="00605E05" w:rsidRPr="00E475F6" w:rsidRDefault="00605E05" w:rsidP="008B2DFE">
      <w:r w:rsidRPr="00E475F6">
        <w:tab/>
      </w:r>
      <w:r w:rsidRPr="00E475F6">
        <w:rPr>
          <w:noProof/>
        </w:rPr>
        <w:t>PostgreSQ</w:t>
      </w:r>
      <w:r w:rsidR="002E2524" w:rsidRPr="00E475F6">
        <w:rPr>
          <w:noProof/>
        </w:rPr>
        <w:t>L</w:t>
      </w:r>
      <w:r w:rsidRPr="00E475F6">
        <w:tab/>
      </w:r>
      <w:r w:rsidRPr="00E475F6">
        <w:tab/>
      </w:r>
      <w:r w:rsidRPr="00E475F6">
        <w:tab/>
      </w:r>
      <w:r w:rsidRPr="00E475F6">
        <w:tab/>
      </w:r>
      <w:r w:rsidRPr="00E475F6">
        <w:tab/>
        <w:t>MySQL</w:t>
      </w:r>
    </w:p>
    <w:tbl>
      <w:tblPr>
        <w:tblStyle w:val="TableGrid"/>
        <w:tblW w:w="0" w:type="auto"/>
        <w:tblLook w:val="04A0" w:firstRow="1" w:lastRow="0" w:firstColumn="1" w:lastColumn="0" w:noHBand="0" w:noVBand="1"/>
      </w:tblPr>
      <w:tblGrid>
        <w:gridCol w:w="4145"/>
        <w:gridCol w:w="4145"/>
      </w:tblGrid>
      <w:tr w:rsidR="00605E05" w14:paraId="0E08C959" w14:textId="77777777" w:rsidTr="00985819">
        <w:trPr>
          <w:trHeight w:val="3943"/>
        </w:trPr>
        <w:tc>
          <w:tcPr>
            <w:tcW w:w="4145" w:type="dxa"/>
          </w:tcPr>
          <w:p w14:paraId="41BF853F" w14:textId="77777777" w:rsidR="00605E05" w:rsidRDefault="00605E05" w:rsidP="00985819">
            <w:pPr>
              <w:pStyle w:val="Heading2"/>
              <w:outlineLvl w:val="1"/>
            </w:pPr>
            <w:r>
              <w:t xml:space="preserve">Advantages </w:t>
            </w:r>
          </w:p>
          <w:p w14:paraId="6B4B1741" w14:textId="54913EE7" w:rsidR="00605E05" w:rsidRDefault="00952EDC" w:rsidP="00985819">
            <w:pPr>
              <w:pStyle w:val="NormalWeb"/>
              <w:numPr>
                <w:ilvl w:val="0"/>
                <w:numId w:val="3"/>
              </w:numPr>
              <w:rPr>
                <w:rFonts w:asciiTheme="minorHAnsi" w:hAnsiTheme="minorHAnsi" w:cs="Tahoma"/>
                <w:color w:val="000000"/>
              </w:rPr>
            </w:pPr>
            <w:r w:rsidRPr="00E041C5">
              <w:rPr>
                <w:rFonts w:asciiTheme="minorHAnsi" w:hAnsiTheme="minorHAnsi" w:cs="Tahoma"/>
                <w:noProof/>
                <w:color w:val="000000"/>
              </w:rPr>
              <w:t>Excel</w:t>
            </w:r>
            <w:r w:rsidR="002E2524" w:rsidRPr="00E041C5">
              <w:rPr>
                <w:rFonts w:asciiTheme="minorHAnsi" w:hAnsiTheme="minorHAnsi" w:cs="Tahoma"/>
                <w:noProof/>
                <w:color w:val="000000"/>
              </w:rPr>
              <w:t>l</w:t>
            </w:r>
            <w:r w:rsidRPr="00E041C5">
              <w:rPr>
                <w:rFonts w:asciiTheme="minorHAnsi" w:hAnsiTheme="minorHAnsi" w:cs="Tahoma"/>
                <w:noProof/>
                <w:color w:val="000000"/>
              </w:rPr>
              <w:t>ent</w:t>
            </w:r>
            <w:r w:rsidR="00605E05">
              <w:rPr>
                <w:rFonts w:asciiTheme="minorHAnsi" w:hAnsiTheme="minorHAnsi" w:cs="Tahoma"/>
                <w:color w:val="000000"/>
              </w:rPr>
              <w:t xml:space="preserve"> documentation and community support</w:t>
            </w:r>
          </w:p>
          <w:p w14:paraId="6B67A02F" w14:textId="3EF99D32" w:rsidR="00605E05" w:rsidRDefault="00605E05" w:rsidP="00985819">
            <w:pPr>
              <w:pStyle w:val="NormalWeb"/>
              <w:numPr>
                <w:ilvl w:val="0"/>
                <w:numId w:val="3"/>
              </w:numPr>
              <w:rPr>
                <w:rFonts w:asciiTheme="minorHAnsi" w:hAnsiTheme="minorHAnsi" w:cs="Tahoma"/>
                <w:color w:val="000000"/>
              </w:rPr>
            </w:pPr>
            <w:r>
              <w:rPr>
                <w:rFonts w:asciiTheme="minorHAnsi" w:hAnsiTheme="minorHAnsi" w:cs="Tahoma"/>
                <w:color w:val="000000"/>
              </w:rPr>
              <w:t>Extensive tutorials and support by Django framework</w:t>
            </w:r>
          </w:p>
          <w:p w14:paraId="0910631B" w14:textId="5E25EAAC" w:rsidR="00952EDC" w:rsidRDefault="00952EDC" w:rsidP="00985819">
            <w:pPr>
              <w:pStyle w:val="NormalWeb"/>
              <w:numPr>
                <w:ilvl w:val="0"/>
                <w:numId w:val="3"/>
              </w:numPr>
              <w:rPr>
                <w:rFonts w:asciiTheme="minorHAnsi" w:hAnsiTheme="minorHAnsi" w:cs="Tahoma"/>
                <w:color w:val="000000"/>
              </w:rPr>
            </w:pPr>
            <w:r>
              <w:rPr>
                <w:rFonts w:asciiTheme="minorHAnsi" w:hAnsiTheme="minorHAnsi" w:cs="Tahoma"/>
                <w:color w:val="000000"/>
              </w:rPr>
              <w:t>Django recommends PostgreSQL</w:t>
            </w:r>
          </w:p>
          <w:p w14:paraId="2E8A6F3F" w14:textId="77777777" w:rsidR="00605E05" w:rsidRDefault="00605E05" w:rsidP="00985819">
            <w:pPr>
              <w:pStyle w:val="Heading2"/>
              <w:outlineLvl w:val="1"/>
            </w:pPr>
            <w:r>
              <w:t>Disadvantages</w:t>
            </w:r>
          </w:p>
          <w:p w14:paraId="0FDA899C" w14:textId="0AB314B5" w:rsidR="00605E05" w:rsidRPr="00952EDC" w:rsidRDefault="00952EDC" w:rsidP="00952EDC">
            <w:pPr>
              <w:pStyle w:val="ListParagraph"/>
              <w:numPr>
                <w:ilvl w:val="0"/>
                <w:numId w:val="25"/>
              </w:numPr>
              <w:rPr>
                <w:rStyle w:val="blackclass1"/>
                <w:rFonts w:cs="Tahoma"/>
              </w:rPr>
            </w:pPr>
            <w:r>
              <w:rPr>
                <w:rStyle w:val="blackclass1"/>
                <w:rFonts w:cs="Tahoma"/>
              </w:rPr>
              <w:t>Steep learning curve</w:t>
            </w:r>
          </w:p>
        </w:tc>
        <w:tc>
          <w:tcPr>
            <w:tcW w:w="4145" w:type="dxa"/>
          </w:tcPr>
          <w:p w14:paraId="4DDDECF7" w14:textId="77777777" w:rsidR="00605E05" w:rsidRDefault="00605E05" w:rsidP="00985819">
            <w:pPr>
              <w:pStyle w:val="Heading2"/>
              <w:outlineLvl w:val="1"/>
            </w:pPr>
            <w:r>
              <w:t xml:space="preserve">Advantages </w:t>
            </w:r>
          </w:p>
          <w:p w14:paraId="55D8A645" w14:textId="77777777" w:rsidR="00605E05" w:rsidRPr="00E475F6" w:rsidRDefault="00605E05" w:rsidP="00985819">
            <w:pPr>
              <w:rPr>
                <w:sz w:val="24"/>
                <w:szCs w:val="24"/>
              </w:rPr>
            </w:pPr>
          </w:p>
          <w:p w14:paraId="736F81D3" w14:textId="194618D7" w:rsidR="00605E05" w:rsidRDefault="00605E05" w:rsidP="00985819">
            <w:pPr>
              <w:pStyle w:val="ListParagraph"/>
              <w:numPr>
                <w:ilvl w:val="0"/>
                <w:numId w:val="3"/>
              </w:numPr>
            </w:pPr>
            <w:r>
              <w:rPr>
                <w:noProof/>
              </w:rPr>
              <w:t>Reliable</w:t>
            </w:r>
          </w:p>
          <w:p w14:paraId="17D476EA" w14:textId="15308092" w:rsidR="00605E05" w:rsidRDefault="00952EDC" w:rsidP="00985819">
            <w:pPr>
              <w:pStyle w:val="ListParagraph"/>
              <w:numPr>
                <w:ilvl w:val="0"/>
                <w:numId w:val="3"/>
              </w:numPr>
            </w:pPr>
            <w:r>
              <w:rPr>
                <w:noProof/>
              </w:rPr>
              <w:t xml:space="preserve">Good </w:t>
            </w:r>
            <w:r w:rsidR="00605E05">
              <w:rPr>
                <w:noProof/>
              </w:rPr>
              <w:t>community support</w:t>
            </w:r>
          </w:p>
          <w:p w14:paraId="74204A7F" w14:textId="77777777" w:rsidR="00605E05" w:rsidRDefault="00605E05" w:rsidP="00605E05">
            <w:pPr>
              <w:pStyle w:val="ListParagraph"/>
            </w:pPr>
          </w:p>
          <w:p w14:paraId="2C5B0DE9" w14:textId="77777777" w:rsidR="00605E05" w:rsidRPr="004162ED" w:rsidRDefault="00605E05" w:rsidP="00985819">
            <w:pPr>
              <w:pStyle w:val="ListParagraph"/>
            </w:pPr>
          </w:p>
          <w:p w14:paraId="3C317B63" w14:textId="77777777" w:rsidR="00605E05" w:rsidRDefault="00605E05" w:rsidP="00985819">
            <w:pPr>
              <w:pStyle w:val="Heading2"/>
              <w:outlineLvl w:val="1"/>
            </w:pPr>
            <w:r>
              <w:t>Disadvantages</w:t>
            </w:r>
          </w:p>
          <w:p w14:paraId="51575357" w14:textId="68FECA72" w:rsidR="00605E05" w:rsidRDefault="00605E05" w:rsidP="00985819">
            <w:pPr>
              <w:pStyle w:val="ListParagraph"/>
              <w:numPr>
                <w:ilvl w:val="0"/>
                <w:numId w:val="5"/>
              </w:numPr>
            </w:pPr>
            <w:r>
              <w:t>Poor Documentation and community support combined with Django</w:t>
            </w:r>
          </w:p>
          <w:p w14:paraId="11A97273" w14:textId="400DF55D" w:rsidR="00952EDC" w:rsidRDefault="00952EDC" w:rsidP="00985819">
            <w:pPr>
              <w:pStyle w:val="ListParagraph"/>
              <w:numPr>
                <w:ilvl w:val="0"/>
                <w:numId w:val="5"/>
              </w:numPr>
            </w:pPr>
            <w:r>
              <w:t xml:space="preserve">Some queries run very </w:t>
            </w:r>
            <w:r w:rsidRPr="004B4098">
              <w:rPr>
                <w:noProof/>
              </w:rPr>
              <w:t>po</w:t>
            </w:r>
            <w:r w:rsidR="004B4098">
              <w:rPr>
                <w:noProof/>
              </w:rPr>
              <w:t>or</w:t>
            </w:r>
            <w:r w:rsidRPr="004B4098">
              <w:rPr>
                <w:noProof/>
              </w:rPr>
              <w:t>ly</w:t>
            </w:r>
            <w:r>
              <w:t xml:space="preserve"> when paired with Django</w:t>
            </w:r>
          </w:p>
          <w:p w14:paraId="1E250A4C" w14:textId="77777777" w:rsidR="00605E05" w:rsidRDefault="00605E05" w:rsidP="00985819">
            <w:pPr>
              <w:pStyle w:val="ListParagraph"/>
              <w:rPr>
                <w:rStyle w:val="blackclass1"/>
                <w:rFonts w:cs="Tahoma"/>
              </w:rPr>
            </w:pPr>
          </w:p>
        </w:tc>
      </w:tr>
    </w:tbl>
    <w:p w14:paraId="0D12361F" w14:textId="77777777" w:rsidR="00605E05" w:rsidRPr="00E475F6" w:rsidRDefault="00605E05" w:rsidP="008B2DFE"/>
    <w:p w14:paraId="7B8E8F4F" w14:textId="4BD09539" w:rsidR="00811217" w:rsidRPr="00E475F6" w:rsidRDefault="00811217" w:rsidP="008B2DFE"/>
    <w:p w14:paraId="40C8377B" w14:textId="77777777" w:rsidR="00BD5166" w:rsidRDefault="00BD5166" w:rsidP="00BD5166">
      <w:pPr>
        <w:pStyle w:val="Heading2"/>
      </w:pPr>
      <w:r>
        <w:t>Conclusion</w:t>
      </w:r>
    </w:p>
    <w:p w14:paraId="1BF97690" w14:textId="22450F55" w:rsidR="00605E05" w:rsidRPr="00E475F6" w:rsidRDefault="00605E05" w:rsidP="008B2DFE"/>
    <w:p w14:paraId="1809A222" w14:textId="77777777" w:rsidR="00605E05" w:rsidRPr="00E475F6" w:rsidRDefault="00605E05" w:rsidP="00605E05">
      <w:r w:rsidRPr="00E475F6">
        <w:t>PostgreSQL is the database system chosen for this project.</w:t>
      </w:r>
    </w:p>
    <w:p w14:paraId="449DB6E9" w14:textId="149FB8FB" w:rsidR="00605E05" w:rsidRPr="00E475F6" w:rsidRDefault="00605E05" w:rsidP="00605E05">
      <w:r w:rsidRPr="00E475F6">
        <w:t xml:space="preserve">PostgreSQL </w:t>
      </w:r>
      <w:r w:rsidRPr="00187B7A">
        <w:rPr>
          <w:noProof/>
        </w:rPr>
        <w:t>is often recognized</w:t>
      </w:r>
      <w:r w:rsidRPr="00E475F6">
        <w:t xml:space="preserve"> as </w:t>
      </w:r>
      <w:r w:rsidRPr="00E475F6">
        <w:rPr>
          <w:noProof/>
        </w:rPr>
        <w:t>feature-rich</w:t>
      </w:r>
      <w:r w:rsidRPr="00E475F6">
        <w:t xml:space="preserve"> and </w:t>
      </w:r>
      <w:r w:rsidRPr="00E475F6">
        <w:rPr>
          <w:noProof/>
        </w:rPr>
        <w:t>stable</w:t>
      </w:r>
      <w:r w:rsidR="004B4098" w:rsidRPr="00E475F6">
        <w:rPr>
          <w:noProof/>
        </w:rPr>
        <w:t>;</w:t>
      </w:r>
      <w:r w:rsidRPr="00E475F6">
        <w:rPr>
          <w:noProof/>
        </w:rPr>
        <w:t xml:space="preserve"> It</w:t>
      </w:r>
      <w:r w:rsidRPr="00E475F6">
        <w:t xml:space="preserve"> is the primary database system used by Python developers. Therefore it is a good fit to use with Django because there is far better community support, well-written documentation and code examples compared to the use of Django with MySQL.</w:t>
      </w:r>
    </w:p>
    <w:p w14:paraId="4E69FAF5" w14:textId="19CF4273" w:rsidR="00605E05" w:rsidRPr="00E475F6" w:rsidRDefault="00605E05" w:rsidP="008B2DFE"/>
    <w:p w14:paraId="3F34E8F4" w14:textId="4124826A" w:rsidR="005D20A3" w:rsidRPr="00E475F6" w:rsidRDefault="005D20A3" w:rsidP="008B2DFE"/>
    <w:p w14:paraId="30ABFA05" w14:textId="3997B622" w:rsidR="005D20A3" w:rsidRPr="00E475F6" w:rsidRDefault="005D20A3" w:rsidP="008B2DFE"/>
    <w:p w14:paraId="0C3318A9" w14:textId="63B41DD7" w:rsidR="005D20A3" w:rsidRPr="00E475F6" w:rsidRDefault="005D20A3" w:rsidP="008B2DFE"/>
    <w:p w14:paraId="0FE99E3F" w14:textId="6A0B17FE" w:rsidR="005D20A3" w:rsidRPr="00E475F6" w:rsidRDefault="005D20A3" w:rsidP="008B2DFE"/>
    <w:p w14:paraId="46A449AF" w14:textId="4B1CE0DF" w:rsidR="005D20A3" w:rsidRPr="00E475F6" w:rsidRDefault="005D20A3" w:rsidP="008B2DFE"/>
    <w:p w14:paraId="2DEBA6BA" w14:textId="25BAD0E3" w:rsidR="005D20A3" w:rsidRPr="00E475F6" w:rsidRDefault="005D20A3" w:rsidP="008B2DFE"/>
    <w:p w14:paraId="0AEC4ACB" w14:textId="567B7D38" w:rsidR="005D20A3" w:rsidRPr="00E475F6" w:rsidRDefault="005D20A3" w:rsidP="008B2DFE"/>
    <w:p w14:paraId="5A7FB917" w14:textId="240212C0" w:rsidR="005D20A3" w:rsidRPr="00E475F6" w:rsidRDefault="005D20A3" w:rsidP="008B2DFE"/>
    <w:p w14:paraId="7E9626BD" w14:textId="15E79E4A" w:rsidR="005D20A3" w:rsidRPr="00E475F6" w:rsidRDefault="005D20A3" w:rsidP="008B2DFE"/>
    <w:p w14:paraId="71B03347" w14:textId="62C28C9F" w:rsidR="005D20A3" w:rsidRPr="00E475F6" w:rsidRDefault="005D20A3" w:rsidP="008B2DFE"/>
    <w:p w14:paraId="5C99A5EC" w14:textId="30CD380A" w:rsidR="005D20A3" w:rsidRDefault="005D20A3" w:rsidP="008B2DFE"/>
    <w:p w14:paraId="4BEB9393" w14:textId="69F03DB4" w:rsidR="00CA541E" w:rsidRDefault="00CA541E" w:rsidP="008B2DFE"/>
    <w:p w14:paraId="407C18C7" w14:textId="77777777" w:rsidR="00CA541E" w:rsidRPr="00E475F6" w:rsidRDefault="00CA541E" w:rsidP="008B2DFE"/>
    <w:p w14:paraId="1631B585" w14:textId="2073C22F" w:rsidR="005D20A3" w:rsidRPr="00E475F6" w:rsidRDefault="005D20A3" w:rsidP="008B2DFE"/>
    <w:p w14:paraId="13ED430B" w14:textId="77777777" w:rsidR="005D20A3" w:rsidRPr="00E475F6" w:rsidRDefault="005D20A3" w:rsidP="008B2DFE"/>
    <w:p w14:paraId="0056A8CF" w14:textId="33CB51DB" w:rsidR="005D20A3" w:rsidRPr="00E475F6" w:rsidRDefault="005D20A3" w:rsidP="008B2DFE"/>
    <w:p w14:paraId="1A101F12" w14:textId="000E2853" w:rsidR="005D20A3" w:rsidRPr="00E475F6" w:rsidRDefault="005D20A3" w:rsidP="008B2DFE"/>
    <w:p w14:paraId="3A2DA0B0" w14:textId="64FFAF16" w:rsidR="005D20A3" w:rsidRDefault="005D20A3" w:rsidP="005D20A3">
      <w:pPr>
        <w:pStyle w:val="Heading1"/>
      </w:pPr>
      <w:r>
        <w:t>Cloud services</w:t>
      </w:r>
    </w:p>
    <w:p w14:paraId="3FECC066" w14:textId="4EDFE525" w:rsidR="00162EED" w:rsidRPr="00E475F6" w:rsidRDefault="00162EED" w:rsidP="00162EED"/>
    <w:p w14:paraId="7E669C32" w14:textId="00200648" w:rsidR="00162EED" w:rsidRPr="00E475F6" w:rsidRDefault="00162EED" w:rsidP="00162EED"/>
    <w:p w14:paraId="679DBA04" w14:textId="45BBC036" w:rsidR="00162EED" w:rsidRPr="00162EED" w:rsidRDefault="00162EED" w:rsidP="00162EED">
      <w:pPr>
        <w:pStyle w:val="Heading2"/>
      </w:pPr>
      <w:r>
        <w:t>PythonAnyWhere</w:t>
      </w:r>
      <w:r w:rsidR="00935CAF">
        <w:t xml:space="preserve"> and Heroku</w:t>
      </w:r>
    </w:p>
    <w:p w14:paraId="1E9CC391" w14:textId="77777777" w:rsidR="00393E8F" w:rsidRPr="00E475F6" w:rsidRDefault="00393E8F" w:rsidP="008B2DFE"/>
    <w:p w14:paraId="74376ACF" w14:textId="58F76FD4" w:rsidR="005D20A3" w:rsidRPr="00E475F6" w:rsidRDefault="00393E8F" w:rsidP="008B2DFE">
      <w:r w:rsidRPr="00187B7A">
        <w:rPr>
          <w:noProof/>
        </w:rPr>
        <w:t>To access the Django server from the frontend</w:t>
      </w:r>
      <w:r w:rsidR="00CA541E">
        <w:t xml:space="preserve">, it will </w:t>
      </w:r>
      <w:r w:rsidR="00CA541E" w:rsidRPr="00187B7A">
        <w:rPr>
          <w:noProof/>
        </w:rPr>
        <w:t>be uploaded</w:t>
      </w:r>
      <w:r w:rsidR="00CA541E">
        <w:t xml:space="preserve"> to the Cloud</w:t>
      </w:r>
      <w:r w:rsidRPr="00E475F6">
        <w:t xml:space="preserve">, where data can </w:t>
      </w:r>
      <w:r w:rsidRPr="00187B7A">
        <w:rPr>
          <w:noProof/>
        </w:rPr>
        <w:t>be manipulated</w:t>
      </w:r>
      <w:r w:rsidRPr="00E475F6">
        <w:t>.</w:t>
      </w:r>
    </w:p>
    <w:p w14:paraId="365225C0" w14:textId="09930BD3" w:rsidR="00393E8F" w:rsidRPr="00E475F6" w:rsidRDefault="00393E8F" w:rsidP="008B2DFE">
      <w:r w:rsidRPr="00E475F6">
        <w:t>PythonAnyWhere and Heroku were the two Cloud servers researched for this purpose.</w:t>
      </w:r>
    </w:p>
    <w:p w14:paraId="7CC0BE33" w14:textId="5BE13612" w:rsidR="00BA75F3" w:rsidRPr="00E475F6" w:rsidRDefault="003C4FA7" w:rsidP="00BA75F3">
      <w:r w:rsidRPr="00E475F6">
        <w:t xml:space="preserve">The key </w:t>
      </w:r>
      <w:r w:rsidR="007B0D62" w:rsidRPr="00E475F6">
        <w:t>advantages</w:t>
      </w:r>
      <w:r w:rsidRPr="00E475F6">
        <w:t xml:space="preserve"> and disadvantages which distinguished which one to use for this project </w:t>
      </w:r>
      <w:r w:rsidRPr="00187B7A">
        <w:rPr>
          <w:noProof/>
        </w:rPr>
        <w:t>is</w:t>
      </w:r>
      <w:r w:rsidRPr="00E475F6">
        <w:t xml:space="preserve"> described below</w:t>
      </w:r>
      <w:r w:rsidR="00BA75F3" w:rsidRPr="00E475F6">
        <w:t>.</w:t>
      </w:r>
    </w:p>
    <w:p w14:paraId="6E7B6332" w14:textId="62B1DCFF" w:rsidR="00536F73" w:rsidRPr="00E475F6" w:rsidRDefault="00536F73" w:rsidP="00BA75F3"/>
    <w:p w14:paraId="5C7812E1" w14:textId="3CB425CE" w:rsidR="00536F73" w:rsidRPr="00E475F6" w:rsidRDefault="00536F73" w:rsidP="00BA75F3"/>
    <w:p w14:paraId="661B2939" w14:textId="2607B32B" w:rsidR="00536F73" w:rsidRPr="00E475F6" w:rsidRDefault="00536F73" w:rsidP="00BA75F3"/>
    <w:p w14:paraId="10714CEB" w14:textId="77777777" w:rsidR="00536F73" w:rsidRPr="00E475F6" w:rsidRDefault="00536F73" w:rsidP="00BA75F3"/>
    <w:p w14:paraId="34C47C74" w14:textId="151E4007" w:rsidR="003B3334" w:rsidRPr="00E475F6" w:rsidRDefault="00536F73" w:rsidP="00536F73">
      <w:pPr>
        <w:ind w:firstLine="720"/>
      </w:pPr>
      <w:r w:rsidRPr="00E475F6">
        <w:t>PythonAnyw</w:t>
      </w:r>
      <w:r w:rsidR="003B3334" w:rsidRPr="00E475F6">
        <w:t>here</w:t>
      </w:r>
      <w:r w:rsidR="003B3334" w:rsidRPr="00E475F6">
        <w:tab/>
      </w:r>
      <w:r w:rsidR="003B3334" w:rsidRPr="00E475F6">
        <w:tab/>
      </w:r>
      <w:r w:rsidR="003B3334" w:rsidRPr="00E475F6">
        <w:tab/>
      </w:r>
      <w:r w:rsidR="003B3334" w:rsidRPr="00E475F6">
        <w:tab/>
        <w:t>Heroku</w:t>
      </w:r>
    </w:p>
    <w:tbl>
      <w:tblPr>
        <w:tblStyle w:val="TableGrid"/>
        <w:tblpPr w:leftFromText="180" w:rightFromText="180" w:vertAnchor="text" w:horzAnchor="margin" w:tblpY="168"/>
        <w:tblW w:w="7939" w:type="dxa"/>
        <w:tblLook w:val="04A0" w:firstRow="1" w:lastRow="0" w:firstColumn="1" w:lastColumn="0" w:noHBand="0" w:noVBand="1"/>
      </w:tblPr>
      <w:tblGrid>
        <w:gridCol w:w="3964"/>
        <w:gridCol w:w="3975"/>
      </w:tblGrid>
      <w:tr w:rsidR="00536F73" w14:paraId="68741E93" w14:textId="77777777" w:rsidTr="00536F73">
        <w:trPr>
          <w:trHeight w:val="2990"/>
        </w:trPr>
        <w:tc>
          <w:tcPr>
            <w:tcW w:w="3964" w:type="dxa"/>
          </w:tcPr>
          <w:p w14:paraId="0A6DACFA" w14:textId="77777777" w:rsidR="00536F73" w:rsidRDefault="00536F73" w:rsidP="00536F73">
            <w:pPr>
              <w:pStyle w:val="Heading2"/>
              <w:outlineLvl w:val="1"/>
            </w:pPr>
            <w:r>
              <w:t xml:space="preserve">Advantages </w:t>
            </w:r>
          </w:p>
          <w:p w14:paraId="2C91B1E9" w14:textId="77777777" w:rsidR="00536F73" w:rsidRDefault="00536F73" w:rsidP="00536F73">
            <w:pPr>
              <w:pStyle w:val="NormalWeb"/>
              <w:numPr>
                <w:ilvl w:val="0"/>
                <w:numId w:val="3"/>
              </w:numPr>
              <w:rPr>
                <w:rFonts w:asciiTheme="minorHAnsi" w:hAnsiTheme="minorHAnsi" w:cs="Tahoma"/>
                <w:color w:val="000000"/>
              </w:rPr>
            </w:pPr>
            <w:r>
              <w:rPr>
                <w:rFonts w:asciiTheme="minorHAnsi" w:hAnsiTheme="minorHAnsi" w:cs="Tahoma"/>
                <w:noProof/>
                <w:color w:val="000000"/>
              </w:rPr>
              <w:t>Super easy to deploy a server to the it</w:t>
            </w:r>
          </w:p>
          <w:p w14:paraId="6C630F3C" w14:textId="77777777" w:rsidR="00536F73" w:rsidRDefault="00536F73" w:rsidP="00536F73">
            <w:pPr>
              <w:pStyle w:val="NormalWeb"/>
              <w:numPr>
                <w:ilvl w:val="0"/>
                <w:numId w:val="3"/>
              </w:numPr>
              <w:rPr>
                <w:rFonts w:asciiTheme="minorHAnsi" w:hAnsiTheme="minorHAnsi" w:cs="Tahoma"/>
                <w:color w:val="000000"/>
              </w:rPr>
            </w:pPr>
            <w:r>
              <w:rPr>
                <w:rFonts w:asciiTheme="minorHAnsi" w:hAnsiTheme="minorHAnsi" w:cs="Tahoma"/>
                <w:color w:val="000000"/>
              </w:rPr>
              <w:t xml:space="preserve">Allow User media to </w:t>
            </w:r>
            <w:r w:rsidRPr="00187B7A">
              <w:rPr>
                <w:rFonts w:asciiTheme="minorHAnsi" w:hAnsiTheme="minorHAnsi" w:cs="Tahoma"/>
                <w:noProof/>
                <w:color w:val="000000"/>
              </w:rPr>
              <w:t>be stored</w:t>
            </w:r>
            <w:r>
              <w:rPr>
                <w:rFonts w:asciiTheme="minorHAnsi" w:hAnsiTheme="minorHAnsi" w:cs="Tahoma"/>
                <w:color w:val="000000"/>
              </w:rPr>
              <w:t xml:space="preserve"> in it</w:t>
            </w:r>
          </w:p>
          <w:p w14:paraId="2F4C579A" w14:textId="77777777" w:rsidR="00536F73" w:rsidRDefault="00536F73" w:rsidP="00473492">
            <w:pPr>
              <w:pStyle w:val="NormalWeb"/>
              <w:rPr>
                <w:rFonts w:asciiTheme="minorHAnsi" w:hAnsiTheme="minorHAnsi" w:cs="Tahoma"/>
                <w:color w:val="000000"/>
              </w:rPr>
            </w:pPr>
          </w:p>
          <w:p w14:paraId="1EC96A84" w14:textId="77777777" w:rsidR="00536F73" w:rsidRDefault="00536F73" w:rsidP="00536F73">
            <w:pPr>
              <w:pStyle w:val="Heading2"/>
              <w:outlineLvl w:val="1"/>
            </w:pPr>
            <w:r>
              <w:t>Disadvantages</w:t>
            </w:r>
          </w:p>
          <w:p w14:paraId="30080CF1" w14:textId="77777777" w:rsidR="00536F73" w:rsidRDefault="00536F73" w:rsidP="00536F73">
            <w:pPr>
              <w:pStyle w:val="ListParagraph"/>
              <w:numPr>
                <w:ilvl w:val="0"/>
                <w:numId w:val="25"/>
              </w:numPr>
              <w:rPr>
                <w:rStyle w:val="blackclass1"/>
                <w:rFonts w:cs="Tahoma"/>
              </w:rPr>
            </w:pPr>
            <w:r>
              <w:rPr>
                <w:rStyle w:val="blackclass1"/>
                <w:rFonts w:cs="Tahoma"/>
              </w:rPr>
              <w:t>Only supports Python</w:t>
            </w:r>
          </w:p>
          <w:p w14:paraId="3FE53BDD" w14:textId="3F566347" w:rsidR="00536F73" w:rsidRDefault="00536F73" w:rsidP="00536F73">
            <w:pPr>
              <w:pStyle w:val="ListParagraph"/>
              <w:numPr>
                <w:ilvl w:val="0"/>
                <w:numId w:val="25"/>
              </w:numPr>
              <w:rPr>
                <w:rStyle w:val="blackclass1"/>
                <w:rFonts w:cs="Tahoma"/>
              </w:rPr>
            </w:pPr>
            <w:r>
              <w:rPr>
                <w:rStyle w:val="blackclass1"/>
                <w:rFonts w:cs="Tahoma"/>
              </w:rPr>
              <w:t xml:space="preserve">Have to pay to access </w:t>
            </w:r>
            <w:r w:rsidRPr="00187B7A">
              <w:rPr>
                <w:rStyle w:val="blackclass1"/>
                <w:rFonts w:cs="Tahoma"/>
                <w:noProof/>
              </w:rPr>
              <w:t>Post</w:t>
            </w:r>
            <w:r w:rsidR="00187B7A" w:rsidRPr="00187B7A">
              <w:rPr>
                <w:rStyle w:val="blackclass1"/>
                <w:rFonts w:cs="Tahoma"/>
                <w:noProof/>
              </w:rPr>
              <w:t>g</w:t>
            </w:r>
            <w:r w:rsidRPr="00187B7A">
              <w:rPr>
                <w:rStyle w:val="blackclass1"/>
                <w:rFonts w:cs="Tahoma"/>
                <w:noProof/>
              </w:rPr>
              <w:t>reSQL</w:t>
            </w:r>
          </w:p>
          <w:p w14:paraId="58365D9B" w14:textId="77777777" w:rsidR="00536F73" w:rsidRPr="00952EDC" w:rsidRDefault="00536F73" w:rsidP="00536F73">
            <w:pPr>
              <w:pStyle w:val="ListParagraph"/>
              <w:ind w:left="912"/>
              <w:rPr>
                <w:rStyle w:val="blackclass1"/>
                <w:rFonts w:cs="Tahoma"/>
              </w:rPr>
            </w:pPr>
          </w:p>
        </w:tc>
        <w:tc>
          <w:tcPr>
            <w:tcW w:w="3975" w:type="dxa"/>
          </w:tcPr>
          <w:p w14:paraId="38B1F8B9" w14:textId="77777777" w:rsidR="00536F73" w:rsidRDefault="00536F73" w:rsidP="00536F73">
            <w:pPr>
              <w:pStyle w:val="Heading2"/>
              <w:outlineLvl w:val="1"/>
            </w:pPr>
            <w:r>
              <w:t xml:space="preserve">Advantages </w:t>
            </w:r>
          </w:p>
          <w:p w14:paraId="1E9F9CE3" w14:textId="77777777" w:rsidR="00536F73" w:rsidRPr="00E475F6" w:rsidRDefault="00536F73" w:rsidP="00536F73">
            <w:pPr>
              <w:rPr>
                <w:sz w:val="24"/>
                <w:szCs w:val="24"/>
              </w:rPr>
            </w:pPr>
          </w:p>
          <w:p w14:paraId="6C527579" w14:textId="77777777" w:rsidR="00536F73" w:rsidRDefault="00536F73" w:rsidP="00536F73">
            <w:pPr>
              <w:pStyle w:val="ListParagraph"/>
              <w:numPr>
                <w:ilvl w:val="0"/>
                <w:numId w:val="3"/>
              </w:numPr>
            </w:pPr>
            <w:r>
              <w:rPr>
                <w:noProof/>
              </w:rPr>
              <w:t>Support many programming languages</w:t>
            </w:r>
          </w:p>
          <w:p w14:paraId="327187F6" w14:textId="294F7E67" w:rsidR="00536F73" w:rsidRDefault="00536F73" w:rsidP="00536F73">
            <w:pPr>
              <w:pStyle w:val="ListParagraph"/>
              <w:numPr>
                <w:ilvl w:val="0"/>
                <w:numId w:val="3"/>
              </w:numPr>
            </w:pPr>
            <w:r>
              <w:rPr>
                <w:noProof/>
              </w:rPr>
              <w:t xml:space="preserve">Offer many Databases plugins such as </w:t>
            </w:r>
            <w:r w:rsidRPr="00187B7A">
              <w:rPr>
                <w:noProof/>
              </w:rPr>
              <w:t>Pos</w:t>
            </w:r>
            <w:r w:rsidR="00187B7A" w:rsidRPr="00187B7A">
              <w:rPr>
                <w:noProof/>
              </w:rPr>
              <w:t>t</w:t>
            </w:r>
            <w:r w:rsidRPr="00187B7A">
              <w:rPr>
                <w:noProof/>
              </w:rPr>
              <w:t>greSQL</w:t>
            </w:r>
            <w:r>
              <w:rPr>
                <w:noProof/>
              </w:rPr>
              <w:t xml:space="preserve"> and MySQL</w:t>
            </w:r>
          </w:p>
          <w:p w14:paraId="4879BC83" w14:textId="77777777" w:rsidR="00536F73" w:rsidRDefault="00536F73" w:rsidP="00536F73">
            <w:pPr>
              <w:pStyle w:val="ListParagraph"/>
            </w:pPr>
          </w:p>
          <w:p w14:paraId="0141C6C2" w14:textId="77777777" w:rsidR="00536F73" w:rsidRDefault="00536F73" w:rsidP="00536F73">
            <w:pPr>
              <w:pStyle w:val="ListParagraph"/>
            </w:pPr>
          </w:p>
          <w:p w14:paraId="5372B9CC" w14:textId="77777777" w:rsidR="00536F73" w:rsidRPr="004162ED" w:rsidRDefault="00536F73" w:rsidP="00536F73">
            <w:pPr>
              <w:pStyle w:val="ListParagraph"/>
            </w:pPr>
          </w:p>
          <w:p w14:paraId="734E9F39" w14:textId="77777777" w:rsidR="00536F73" w:rsidRDefault="00536F73" w:rsidP="00536F73">
            <w:pPr>
              <w:pStyle w:val="Heading2"/>
              <w:outlineLvl w:val="1"/>
            </w:pPr>
            <w:r>
              <w:t>Disadvantages</w:t>
            </w:r>
          </w:p>
          <w:p w14:paraId="59159B65" w14:textId="60829A4A" w:rsidR="00536F73" w:rsidRPr="007C021A" w:rsidRDefault="00536F73" w:rsidP="007C021A">
            <w:pPr>
              <w:pStyle w:val="ListParagraph"/>
              <w:numPr>
                <w:ilvl w:val="0"/>
                <w:numId w:val="5"/>
              </w:numPr>
            </w:pPr>
            <w:r>
              <w:t>The learning curve is steeper compared to PythonAnywhere</w:t>
            </w:r>
          </w:p>
          <w:p w14:paraId="2CF74CF5" w14:textId="77777777" w:rsidR="00536F73" w:rsidRDefault="00536F73" w:rsidP="00536F73">
            <w:pPr>
              <w:pStyle w:val="ListParagraph"/>
              <w:numPr>
                <w:ilvl w:val="0"/>
                <w:numId w:val="5"/>
              </w:numPr>
            </w:pPr>
            <w:r>
              <w:t xml:space="preserve">User media Cannot </w:t>
            </w:r>
            <w:r w:rsidRPr="00187B7A">
              <w:rPr>
                <w:noProof/>
              </w:rPr>
              <w:t>be uploaded</w:t>
            </w:r>
            <w:r>
              <w:t xml:space="preserve"> to Heroku</w:t>
            </w:r>
          </w:p>
          <w:p w14:paraId="26500F9F" w14:textId="77777777" w:rsidR="00536F73" w:rsidRDefault="00536F73" w:rsidP="00536F73">
            <w:pPr>
              <w:pStyle w:val="ListParagraph"/>
              <w:rPr>
                <w:rStyle w:val="blackclass1"/>
                <w:rFonts w:cs="Tahoma"/>
              </w:rPr>
            </w:pPr>
          </w:p>
        </w:tc>
      </w:tr>
    </w:tbl>
    <w:p w14:paraId="2C2ADBC3" w14:textId="0DA43D46" w:rsidR="003B3334" w:rsidRPr="00E475F6" w:rsidRDefault="003B3334" w:rsidP="00BA75F3"/>
    <w:p w14:paraId="70CF667E" w14:textId="77777777" w:rsidR="003B3334" w:rsidRPr="00E475F6" w:rsidRDefault="003B3334" w:rsidP="00BA75F3"/>
    <w:p w14:paraId="21CBC364" w14:textId="77777777" w:rsidR="00CA541E" w:rsidRDefault="00CA541E" w:rsidP="00CA541E">
      <w:pPr>
        <w:pStyle w:val="Heading2"/>
      </w:pPr>
      <w:r>
        <w:t>Conclusion</w:t>
      </w:r>
    </w:p>
    <w:p w14:paraId="7C1FF55C" w14:textId="2AFB7CE6" w:rsidR="00BA75F3" w:rsidRPr="00E475F6" w:rsidRDefault="00CA541E" w:rsidP="00132C40">
      <w:r>
        <w:t>PythonAnywhere is the chosen Cloud service</w:t>
      </w:r>
      <w:r w:rsidR="0016021C">
        <w:t xml:space="preserve">, mainly because it proved to be </w:t>
      </w:r>
      <w:r w:rsidR="0016021C" w:rsidRPr="007620E5">
        <w:rPr>
          <w:noProof/>
        </w:rPr>
        <w:t>a very easy</w:t>
      </w:r>
      <w:r w:rsidR="0016021C">
        <w:t xml:space="preserve"> </w:t>
      </w:r>
      <w:r w:rsidR="00142782">
        <w:t>application to deploy the Django server.</w:t>
      </w:r>
      <w:r>
        <w:t xml:space="preserve"> </w:t>
      </w:r>
    </w:p>
    <w:p w14:paraId="065205B0" w14:textId="0B2D4C66" w:rsidR="00BA75F3" w:rsidRPr="00E475F6" w:rsidRDefault="00BA75F3" w:rsidP="008B2DFE"/>
    <w:p w14:paraId="1E5545C0" w14:textId="4162BAF7" w:rsidR="005D20A3" w:rsidRPr="00E475F6" w:rsidRDefault="005D20A3" w:rsidP="008B2DFE"/>
    <w:p w14:paraId="03AB75F1" w14:textId="605A30F6" w:rsidR="005D20A3" w:rsidRPr="00E475F6" w:rsidRDefault="005D20A3" w:rsidP="008B2DFE"/>
    <w:p w14:paraId="7F15348A" w14:textId="37CAEFCA" w:rsidR="005D20A3" w:rsidRPr="00E475F6" w:rsidRDefault="005D20A3" w:rsidP="008B2DFE"/>
    <w:p w14:paraId="0E8FBF98" w14:textId="41F7A828" w:rsidR="00613C0C" w:rsidRPr="00E475F6" w:rsidRDefault="00613C0C" w:rsidP="008B2DFE"/>
    <w:p w14:paraId="7AE9EA7C" w14:textId="77777777" w:rsidR="00613C0C" w:rsidRPr="00E475F6" w:rsidRDefault="00613C0C" w:rsidP="008B2DFE"/>
    <w:p w14:paraId="67450DB8" w14:textId="77777777" w:rsidR="00613C0C" w:rsidRPr="00E475F6" w:rsidRDefault="00613C0C" w:rsidP="008B2DFE"/>
    <w:p w14:paraId="5EC42634" w14:textId="70398658" w:rsidR="00DA3EA2" w:rsidRPr="005F2CC9" w:rsidRDefault="007F37CD" w:rsidP="00DA3EA2">
      <w:pPr>
        <w:pStyle w:val="Heading2"/>
        <w:numPr>
          <w:ilvl w:val="1"/>
          <w:numId w:val="1"/>
        </w:numPr>
        <w:ind w:left="567" w:hanging="567"/>
      </w:pPr>
      <w:bookmarkStart w:id="10" w:name="_Toc337981746"/>
      <w:r>
        <w:t>Other Relevant Research Done</w:t>
      </w:r>
      <w:bookmarkEnd w:id="10"/>
    </w:p>
    <w:p w14:paraId="19137003" w14:textId="78A400B9" w:rsidR="00DA3EA2" w:rsidRPr="00DA3EA2" w:rsidRDefault="00DA3EA2" w:rsidP="00DA3EA2">
      <w:pPr>
        <w:pStyle w:val="Heading2"/>
      </w:pPr>
      <w:r>
        <w:t>Space</w:t>
      </w:r>
      <w:r w:rsidR="00FE7F7E">
        <w:t>d</w:t>
      </w:r>
      <w:r>
        <w:t xml:space="preserve"> repetition</w:t>
      </w:r>
    </w:p>
    <w:p w14:paraId="0D046BCC" w14:textId="5BA459EA" w:rsidR="007468A4" w:rsidRPr="00E475F6" w:rsidRDefault="00E2059D" w:rsidP="00DA3EA2">
      <w:r w:rsidRPr="00E475F6">
        <w:t xml:space="preserve">Spaced repetition is a learning technique, which aids on the learning and memorization of a learned material over a long term. Using spaced repetition, </w:t>
      </w:r>
      <w:r w:rsidR="00FB5F0D" w:rsidRPr="00E475F6">
        <w:t xml:space="preserve">learners increase intervals of time to </w:t>
      </w:r>
      <w:r w:rsidRPr="00E475F6">
        <w:t xml:space="preserve">revise </w:t>
      </w:r>
      <w:r w:rsidR="00FB5F0D" w:rsidRPr="00187B7A">
        <w:rPr>
          <w:noProof/>
        </w:rPr>
        <w:t xml:space="preserve">a </w:t>
      </w:r>
      <w:r w:rsidRPr="00E475F6">
        <w:t xml:space="preserve">material </w:t>
      </w:r>
      <w:r w:rsidR="00FB5F0D" w:rsidRPr="00E475F6">
        <w:t xml:space="preserve">instead </w:t>
      </w:r>
      <w:r w:rsidRPr="00E475F6">
        <w:t>of cramming.</w:t>
      </w:r>
      <w:r w:rsidR="007468A4" w:rsidRPr="00E475F6">
        <w:t xml:space="preserve"> Cramming is not very </w:t>
      </w:r>
      <w:r w:rsidR="007468A4" w:rsidRPr="002F1A6B">
        <w:rPr>
          <w:noProof/>
        </w:rPr>
        <w:t>effective</w:t>
      </w:r>
      <w:r w:rsidR="007468A4" w:rsidRPr="00E475F6">
        <w:t xml:space="preserve"> in a </w:t>
      </w:r>
      <w:r w:rsidR="007468A4" w:rsidRPr="00E475F6">
        <w:rPr>
          <w:noProof/>
        </w:rPr>
        <w:t>long</w:t>
      </w:r>
      <w:r w:rsidR="004B4098" w:rsidRPr="00E475F6">
        <w:rPr>
          <w:noProof/>
        </w:rPr>
        <w:t>-</w:t>
      </w:r>
      <w:r w:rsidR="007468A4" w:rsidRPr="00E475F6">
        <w:rPr>
          <w:noProof/>
        </w:rPr>
        <w:t>term</w:t>
      </w:r>
      <w:r w:rsidR="007468A4" w:rsidRPr="00E475F6">
        <w:t>, for the reason that</w:t>
      </w:r>
      <w:r w:rsidR="00FB5F0D" w:rsidRPr="00E475F6">
        <w:t xml:space="preserve"> the</w:t>
      </w:r>
      <w:r w:rsidR="007468A4" w:rsidRPr="00E475F6">
        <w:t xml:space="preserve"> material learned </w:t>
      </w:r>
      <w:r w:rsidR="007468A4" w:rsidRPr="002F1A6B">
        <w:rPr>
          <w:noProof/>
        </w:rPr>
        <w:t>is poorly retained</w:t>
      </w:r>
      <w:r w:rsidR="007468A4" w:rsidRPr="00E475F6">
        <w:t>.</w:t>
      </w:r>
      <w:r w:rsidRPr="00E475F6">
        <w:t xml:space="preserve"> </w:t>
      </w:r>
    </w:p>
    <w:p w14:paraId="6254A8B6" w14:textId="6F1193F3" w:rsidR="001F6DEE" w:rsidRPr="00E475F6" w:rsidRDefault="001F6DEE" w:rsidP="00DA3EA2"/>
    <w:p w14:paraId="1065D0BC" w14:textId="00AC4EF1" w:rsidR="001F6DEE" w:rsidRPr="00E475F6" w:rsidRDefault="00A5463A" w:rsidP="00DA3EA2">
      <w:r w:rsidRPr="00E475F6">
        <w:rPr>
          <w:noProof/>
        </w:rPr>
        <w:t>S</w:t>
      </w:r>
      <w:r w:rsidR="00A8690D" w:rsidRPr="00E475F6">
        <w:rPr>
          <w:noProof/>
        </w:rPr>
        <w:t>tudies have</w:t>
      </w:r>
      <w:r w:rsidRPr="00E475F6">
        <w:rPr>
          <w:noProof/>
        </w:rPr>
        <w:t xml:space="preserve"> proved</w:t>
      </w:r>
      <w:r w:rsidR="001F6DEE" w:rsidRPr="00E475F6">
        <w:rPr>
          <w:noProof/>
        </w:rPr>
        <w:t xml:space="preserve"> that spaced repetition is more</w:t>
      </w:r>
      <w:r w:rsidR="001F6DEE" w:rsidRPr="00E475F6">
        <w:t xml:space="preserve"> effective in helping retaining more information than cramming.</w:t>
      </w:r>
      <w:r w:rsidR="001F6DEE" w:rsidRPr="00E475F6">
        <w:rPr>
          <w:rStyle w:val="EndnoteReference"/>
        </w:rPr>
        <w:endnoteReference w:id="54"/>
      </w:r>
    </w:p>
    <w:p w14:paraId="3BDCD7E8" w14:textId="77777777" w:rsidR="007468A4" w:rsidRPr="00E475F6" w:rsidRDefault="007468A4" w:rsidP="00DA3EA2"/>
    <w:p w14:paraId="7A0292EC" w14:textId="194C316D" w:rsidR="00834448" w:rsidRPr="00E475F6" w:rsidRDefault="00E2059D" w:rsidP="00DA3EA2">
      <w:r w:rsidRPr="00E475F6">
        <w:t xml:space="preserve">After a certain period, the ability to recall learned material </w:t>
      </w:r>
      <w:r w:rsidRPr="002F1A6B">
        <w:rPr>
          <w:noProof/>
        </w:rPr>
        <w:t>is decreased</w:t>
      </w:r>
      <w:r w:rsidRPr="00E475F6">
        <w:t>. Some psychologists have claimed that learners do not forget, the memory is still in their mind however they are unable to access it.</w:t>
      </w:r>
      <w:r w:rsidRPr="00E475F6">
        <w:rPr>
          <w:rStyle w:val="EndnoteReference"/>
        </w:rPr>
        <w:endnoteReference w:id="55"/>
      </w:r>
    </w:p>
    <w:p w14:paraId="6D25A640" w14:textId="77777777" w:rsidR="00834448" w:rsidRPr="00E475F6" w:rsidRDefault="00834448" w:rsidP="00DA3EA2"/>
    <w:p w14:paraId="3ECCEC66" w14:textId="16A6C062" w:rsidR="00933610" w:rsidRPr="00E475F6" w:rsidRDefault="007468A4" w:rsidP="00DA3EA2">
      <w:r w:rsidRPr="00E475F6">
        <w:t xml:space="preserve">In 1885, </w:t>
      </w:r>
      <w:r w:rsidRPr="00E475F6">
        <w:rPr>
          <w:color w:val="232323"/>
          <w:shd w:val="clear" w:color="auto" w:fill="FFFFFF"/>
        </w:rPr>
        <w:t>Hermann Ebbinghaus studied the inability ou</w:t>
      </w:r>
      <w:r w:rsidR="00B02A82" w:rsidRPr="00E475F6">
        <w:rPr>
          <w:color w:val="232323"/>
          <w:shd w:val="clear" w:color="auto" w:fill="FFFFFF"/>
        </w:rPr>
        <w:t>r recalling memories over time.</w:t>
      </w:r>
      <w:r w:rsidR="00B02A82" w:rsidRPr="00E475F6">
        <w:t xml:space="preserve"> Ebbinghaus has discovered that the level at which we retain information depends on learner’s strength of memory and the lag time passed since the learner has </w:t>
      </w:r>
      <w:r w:rsidR="00B02A82" w:rsidRPr="00E475F6">
        <w:rPr>
          <w:noProof/>
        </w:rPr>
        <w:t>practice</w:t>
      </w:r>
      <w:r w:rsidR="00A704F3" w:rsidRPr="00E475F6">
        <w:rPr>
          <w:noProof/>
        </w:rPr>
        <w:t>d</w:t>
      </w:r>
      <w:r w:rsidR="00B02A82" w:rsidRPr="00E475F6">
        <w:t xml:space="preserve"> the material. </w:t>
      </w:r>
    </w:p>
    <w:p w14:paraId="2F462B1B" w14:textId="5DAB7144" w:rsidR="00B02A82" w:rsidRPr="00E475F6" w:rsidRDefault="00B02A82" w:rsidP="00DA3EA2">
      <w:r w:rsidRPr="00E475F6">
        <w:rPr>
          <w:color w:val="232323"/>
          <w:shd w:val="clear" w:color="auto" w:fill="FFFFFF"/>
        </w:rPr>
        <w:t xml:space="preserve">The result was a formula that </w:t>
      </w:r>
      <w:r w:rsidRPr="00E475F6">
        <w:rPr>
          <w:noProof/>
          <w:color w:val="232323"/>
          <w:shd w:val="clear" w:color="auto" w:fill="FFFFFF"/>
        </w:rPr>
        <w:t>measure</w:t>
      </w:r>
      <w:r w:rsidR="00E041C5" w:rsidRPr="00E475F6">
        <w:rPr>
          <w:noProof/>
          <w:color w:val="232323"/>
          <w:shd w:val="clear" w:color="auto" w:fill="FFFFFF"/>
        </w:rPr>
        <w:t>s</w:t>
      </w:r>
      <w:r w:rsidRPr="00E475F6">
        <w:rPr>
          <w:color w:val="232323"/>
          <w:shd w:val="clear" w:color="auto" w:fill="FFFFFF"/>
        </w:rPr>
        <w:t xml:space="preserve"> how long information remains in our memory, which is called </w:t>
      </w:r>
      <w:r w:rsidRPr="00E475F6">
        <w:t>Ebbinghaus’ Forgetting Curve.</w:t>
      </w:r>
      <w:r w:rsidRPr="00E475F6">
        <w:rPr>
          <w:rStyle w:val="EndnoteReference"/>
        </w:rPr>
        <w:endnoteReference w:id="56"/>
      </w:r>
    </w:p>
    <w:p w14:paraId="06E5F317" w14:textId="78182456" w:rsidR="00A034D9" w:rsidRPr="00E475F6" w:rsidRDefault="00A034D9" w:rsidP="00A034D9">
      <w:pPr>
        <w:ind w:left="720" w:firstLine="720"/>
        <w:jc w:val="center"/>
        <w:rPr>
          <w:noProof/>
        </w:rPr>
      </w:pPr>
      <w:r w:rsidRPr="00E475F6">
        <w:t>p = 2−∆/h</w:t>
      </w:r>
      <w:r w:rsidRPr="00E475F6">
        <w:rPr>
          <w:noProof/>
        </w:rPr>
        <w:t>.</w:t>
      </w:r>
    </w:p>
    <w:p w14:paraId="5136EC0E" w14:textId="77777777" w:rsidR="00341C9C" w:rsidRPr="00E475F6" w:rsidRDefault="00341C9C" w:rsidP="00A034D9">
      <w:pPr>
        <w:ind w:left="720" w:firstLine="720"/>
        <w:jc w:val="center"/>
      </w:pPr>
    </w:p>
    <w:p w14:paraId="63459834" w14:textId="3D36CF0E" w:rsidR="005814B7" w:rsidRPr="00E475F6" w:rsidRDefault="00A034D9" w:rsidP="00A034D9">
      <w:pPr>
        <w:tabs>
          <w:tab w:val="left" w:pos="2964"/>
        </w:tabs>
        <w:ind w:left="1440"/>
      </w:pPr>
      <w:r w:rsidRPr="00E475F6">
        <w:tab/>
      </w:r>
      <w:r w:rsidRPr="00E475F6">
        <w:tab/>
      </w:r>
      <w:r w:rsidRPr="00E475F6">
        <w:tab/>
      </w:r>
    </w:p>
    <w:p w14:paraId="32E61AA8" w14:textId="13EFC437" w:rsidR="00B02A82" w:rsidRPr="00E475F6" w:rsidRDefault="00E855BF" w:rsidP="00B76995">
      <w:pPr>
        <w:ind w:left="720" w:firstLine="720"/>
        <w:jc w:val="center"/>
      </w:pPr>
      <w:r w:rsidRPr="00E475F6">
        <w:rPr>
          <w:noProof/>
          <w:lang w:val="en-IE" w:eastAsia="en-IE"/>
        </w:rPr>
        <w:lastRenderedPageBreak/>
        <w:drawing>
          <wp:inline distT="0" distB="0" distL="0" distR="0" wp14:anchorId="75B2A285" wp14:editId="6111CF1C">
            <wp:extent cx="4041439" cy="311340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73048" cy="3137756"/>
                    </a:xfrm>
                    <a:prstGeom prst="rect">
                      <a:avLst/>
                    </a:prstGeom>
                  </pic:spPr>
                </pic:pic>
              </a:graphicData>
            </a:graphic>
          </wp:inline>
        </w:drawing>
      </w:r>
    </w:p>
    <w:p w14:paraId="61CC7F6E" w14:textId="1D260166" w:rsidR="00341C9C" w:rsidRPr="00E475F6" w:rsidRDefault="00E041C5" w:rsidP="00341C9C">
      <w:pPr>
        <w:tabs>
          <w:tab w:val="left" w:pos="2964"/>
        </w:tabs>
        <w:ind w:left="1440"/>
      </w:pPr>
      <w:r w:rsidRPr="00E475F6">
        <w:tab/>
        <w:t>Figure 2.10</w:t>
      </w:r>
      <w:r w:rsidR="00341C9C" w:rsidRPr="00E475F6">
        <w:t>: Ebbinghaus’ Forgetting Curve</w:t>
      </w:r>
      <w:r w:rsidR="00341C9C" w:rsidRPr="00E475F6">
        <w:rPr>
          <w:rStyle w:val="EndnoteReference"/>
        </w:rPr>
        <w:t xml:space="preserve"> </w:t>
      </w:r>
      <w:r w:rsidR="00341C9C" w:rsidRPr="00E475F6">
        <w:rPr>
          <w:rStyle w:val="EndnoteReference"/>
        </w:rPr>
        <w:endnoteReference w:id="57"/>
      </w:r>
    </w:p>
    <w:p w14:paraId="70471B30" w14:textId="77777777" w:rsidR="00341C9C" w:rsidRPr="00E475F6" w:rsidRDefault="00341C9C" w:rsidP="00B76995">
      <w:pPr>
        <w:ind w:left="720" w:firstLine="720"/>
        <w:jc w:val="center"/>
      </w:pPr>
    </w:p>
    <w:p w14:paraId="6D115B19" w14:textId="57497DF3" w:rsidR="005814B7" w:rsidRPr="00E475F6" w:rsidRDefault="00A704F3" w:rsidP="00A704F3">
      <w:pPr>
        <w:tabs>
          <w:tab w:val="left" w:pos="2964"/>
        </w:tabs>
      </w:pPr>
      <w:r w:rsidRPr="00E475F6">
        <w:t>Figure2.10 is an illustration of the Forgetting Curve.</w:t>
      </w:r>
    </w:p>
    <w:p w14:paraId="04886E32" w14:textId="119A2CAC" w:rsidR="00097474" w:rsidRPr="00E475F6" w:rsidRDefault="00097474" w:rsidP="00097474">
      <w:r w:rsidRPr="00E475F6">
        <w:rPr>
          <w:i/>
        </w:rPr>
        <w:t xml:space="preserve">P </w:t>
      </w:r>
      <w:r w:rsidRPr="00E475F6">
        <w:t>is the probability of remembering a material correctly (</w:t>
      </w:r>
      <w:r w:rsidRPr="002F1A6B">
        <w:rPr>
          <w:noProof/>
        </w:rPr>
        <w:t>e.g</w:t>
      </w:r>
      <w:r w:rsidR="004B4098" w:rsidRPr="002F1A6B">
        <w:rPr>
          <w:noProof/>
        </w:rPr>
        <w:t>.</w:t>
      </w:r>
      <w:r w:rsidRPr="00E475F6">
        <w:t xml:space="preserve"> a word).</w:t>
      </w:r>
    </w:p>
    <w:p w14:paraId="1EBDF729" w14:textId="43BCA60A" w:rsidR="002A2723" w:rsidRPr="00E475F6" w:rsidRDefault="00097474" w:rsidP="00DA3EA2">
      <w:r w:rsidRPr="00E475F6">
        <w:rPr>
          <w:i/>
        </w:rPr>
        <w:t>∆</w:t>
      </w:r>
      <w:r w:rsidRPr="00E475F6">
        <w:t xml:space="preserve"> </w:t>
      </w:r>
      <w:r w:rsidR="002A2723" w:rsidRPr="00E475F6">
        <w:t>demonstrates the</w:t>
      </w:r>
      <w:r w:rsidR="004A146A" w:rsidRPr="00E475F6">
        <w:t xml:space="preserve">  ”</w:t>
      </w:r>
      <w:r w:rsidR="002A2723" w:rsidRPr="00E475F6">
        <w:t>lag time</w:t>
      </w:r>
      <w:r w:rsidR="004A146A" w:rsidRPr="00E475F6">
        <w:t>”</w:t>
      </w:r>
      <w:r w:rsidR="002A2723" w:rsidRPr="00E475F6">
        <w:t xml:space="preserve"> which </w:t>
      </w:r>
      <w:r w:rsidRPr="00E475F6">
        <w:t xml:space="preserve">is the time passed since the learner has practiced the material and </w:t>
      </w:r>
      <w:r w:rsidRPr="002F1A6B">
        <w:rPr>
          <w:i/>
          <w:noProof/>
        </w:rPr>
        <w:t>h</w:t>
      </w:r>
      <w:r w:rsidRPr="002F1A6B">
        <w:rPr>
          <w:noProof/>
        </w:rPr>
        <w:t xml:space="preserve"> is</w:t>
      </w:r>
      <w:r w:rsidRPr="00E475F6">
        <w:t xml:space="preserve"> </w:t>
      </w:r>
      <w:r w:rsidRPr="00E475F6">
        <w:rPr>
          <w:noProof/>
        </w:rPr>
        <w:t xml:space="preserve">the </w:t>
      </w:r>
      <w:r w:rsidR="004A146A" w:rsidRPr="00E475F6">
        <w:rPr>
          <w:noProof/>
        </w:rPr>
        <w:t>“</w:t>
      </w:r>
      <w:r w:rsidR="002A2723" w:rsidRPr="00E475F6">
        <w:rPr>
          <w:noProof/>
        </w:rPr>
        <w:t>half</w:t>
      </w:r>
      <w:r w:rsidR="004B4098" w:rsidRPr="00E475F6">
        <w:rPr>
          <w:noProof/>
        </w:rPr>
        <w:t>-</w:t>
      </w:r>
      <w:r w:rsidR="002A2723" w:rsidRPr="00E475F6">
        <w:rPr>
          <w:noProof/>
        </w:rPr>
        <w:t>life</w:t>
      </w:r>
      <w:r w:rsidR="004A146A" w:rsidRPr="00E475F6">
        <w:rPr>
          <w:noProof/>
        </w:rPr>
        <w:t>”</w:t>
      </w:r>
      <w:r w:rsidR="002A2723" w:rsidRPr="00E475F6">
        <w:t xml:space="preserve"> or </w:t>
      </w:r>
      <w:r w:rsidRPr="00E475F6">
        <w:t xml:space="preserve">learner’s strength of memory </w:t>
      </w:r>
      <w:r w:rsidRPr="00E475F6">
        <w:rPr>
          <w:noProof/>
        </w:rPr>
        <w:t xml:space="preserve">in </w:t>
      </w:r>
      <w:r w:rsidR="005025CB" w:rsidRPr="00E475F6">
        <w:rPr>
          <w:noProof/>
        </w:rPr>
        <w:t>the</w:t>
      </w:r>
      <w:r w:rsidRPr="00E475F6">
        <w:rPr>
          <w:noProof/>
        </w:rPr>
        <w:t xml:space="preserve"> long term</w:t>
      </w:r>
      <w:r w:rsidRPr="00E475F6">
        <w:t>.</w:t>
      </w:r>
      <w:r w:rsidRPr="00E475F6">
        <w:rPr>
          <w:rStyle w:val="EndnoteReference"/>
        </w:rPr>
        <w:endnoteReference w:id="58"/>
      </w:r>
    </w:p>
    <w:p w14:paraId="398C51B6" w14:textId="77777777" w:rsidR="002A2723" w:rsidRPr="00E475F6" w:rsidRDefault="002A2723" w:rsidP="002A2723"/>
    <w:p w14:paraId="280D684E" w14:textId="77777777" w:rsidR="005814B7" w:rsidRPr="00E475F6" w:rsidRDefault="005814B7" w:rsidP="002A2723"/>
    <w:p w14:paraId="247C977D" w14:textId="0008A3DF" w:rsidR="002A2723" w:rsidRPr="00E475F6" w:rsidRDefault="002A2723" w:rsidP="002A2723">
      <w:r w:rsidRPr="00E475F6">
        <w:t>1. ∆ = 0.</w:t>
      </w:r>
      <w:r w:rsidR="005814B7" w:rsidRPr="00E475F6">
        <w:t xml:space="preserve"> </w:t>
      </w:r>
      <w:r w:rsidRPr="00E475F6">
        <w:t xml:space="preserve">The material was practiced recently, according to Ebbinghaus the material should </w:t>
      </w:r>
      <w:r w:rsidRPr="002F1A6B">
        <w:rPr>
          <w:noProof/>
        </w:rPr>
        <w:t>be recalled</w:t>
      </w:r>
      <w:r w:rsidRPr="00E475F6">
        <w:t xml:space="preserve"> correctly.</w:t>
      </w:r>
    </w:p>
    <w:p w14:paraId="5ACC4B15" w14:textId="20514B6A" w:rsidR="002A2723" w:rsidRPr="00E475F6" w:rsidRDefault="002A2723" w:rsidP="002A2723">
      <w:r w:rsidRPr="00E475F6">
        <w:t xml:space="preserve">2.. ∆ = h. </w:t>
      </w:r>
      <w:r w:rsidR="004B4098" w:rsidRPr="00E475F6">
        <w:rPr>
          <w:noProof/>
        </w:rPr>
        <w:t>I</w:t>
      </w:r>
      <w:r w:rsidRPr="00E475F6">
        <w:rPr>
          <w:noProof/>
        </w:rPr>
        <w:t>t</w:t>
      </w:r>
      <w:r w:rsidRPr="00E475F6">
        <w:t xml:space="preserve"> means that the lag time is equal to half-life and the learner is almost unable</w:t>
      </w:r>
      <w:r w:rsidR="004B4098" w:rsidRPr="00E475F6">
        <w:t xml:space="preserve"> to</w:t>
      </w:r>
      <w:r w:rsidRPr="00E475F6">
        <w:t xml:space="preserve"> </w:t>
      </w:r>
      <w:r w:rsidRPr="00E475F6">
        <w:rPr>
          <w:noProof/>
        </w:rPr>
        <w:t>remember</w:t>
      </w:r>
      <w:r w:rsidRPr="00E475F6">
        <w:t xml:space="preserve"> the material learned.</w:t>
      </w:r>
    </w:p>
    <w:p w14:paraId="17362F79" w14:textId="5075A0C8" w:rsidR="002A2723" w:rsidRPr="00E475F6" w:rsidRDefault="002A2723" w:rsidP="002A2723">
      <w:r w:rsidRPr="00E475F6">
        <w:t xml:space="preserve">3. ∆ </w:t>
      </w:r>
      <w:r w:rsidR="00D6367A" w:rsidRPr="00E475F6">
        <w:t>&gt;&gt;</w:t>
      </w:r>
      <w:r w:rsidRPr="00E475F6">
        <w:t xml:space="preserve">h.The material has not </w:t>
      </w:r>
      <w:r w:rsidRPr="002F1A6B">
        <w:rPr>
          <w:noProof/>
        </w:rPr>
        <w:t>be</w:t>
      </w:r>
      <w:r w:rsidR="004B4098" w:rsidRPr="002F1A6B">
        <w:rPr>
          <w:noProof/>
        </w:rPr>
        <w:t>en</w:t>
      </w:r>
      <w:r w:rsidRPr="002F1A6B">
        <w:rPr>
          <w:noProof/>
        </w:rPr>
        <w:t xml:space="preserve"> revised</w:t>
      </w:r>
      <w:r w:rsidRPr="00E475F6">
        <w:t xml:space="preserve"> for a period related to its </w:t>
      </w:r>
      <w:r w:rsidRPr="00E475F6">
        <w:rPr>
          <w:noProof/>
        </w:rPr>
        <w:t>half</w:t>
      </w:r>
      <w:r w:rsidR="004B4098" w:rsidRPr="00E475F6">
        <w:rPr>
          <w:noProof/>
        </w:rPr>
        <w:t>-</w:t>
      </w:r>
      <w:r w:rsidRPr="00E475F6">
        <w:rPr>
          <w:noProof/>
        </w:rPr>
        <w:t>life</w:t>
      </w:r>
      <w:r w:rsidRPr="00E475F6">
        <w:t xml:space="preserve">, so there is a good percentage that the material has </w:t>
      </w:r>
      <w:r w:rsidRPr="002F1A6B">
        <w:rPr>
          <w:noProof/>
        </w:rPr>
        <w:t>been forgotten</w:t>
      </w:r>
      <w:r w:rsidRPr="00E475F6">
        <w:rPr>
          <w:rStyle w:val="EndnoteReference"/>
        </w:rPr>
        <w:endnoteReference w:id="59"/>
      </w:r>
      <w:r w:rsidRPr="00E475F6">
        <w:t>.</w:t>
      </w:r>
    </w:p>
    <w:p w14:paraId="51E91408" w14:textId="77777777" w:rsidR="002A2723" w:rsidRPr="00E475F6" w:rsidRDefault="002A2723" w:rsidP="002A2723"/>
    <w:p w14:paraId="328662AB" w14:textId="6596B8AB" w:rsidR="00834448" w:rsidRPr="00E475F6" w:rsidRDefault="00834448" w:rsidP="00DA3EA2"/>
    <w:p w14:paraId="6E99B6B2" w14:textId="53022D91" w:rsidR="00FB5F0D" w:rsidRPr="00E475F6" w:rsidRDefault="00834448" w:rsidP="00DA3EA2">
      <w:r w:rsidRPr="00E475F6">
        <w:t xml:space="preserve">The goal </w:t>
      </w:r>
      <w:r w:rsidR="004B4098" w:rsidRPr="00E475F6">
        <w:rPr>
          <w:noProof/>
        </w:rPr>
        <w:t>of</w:t>
      </w:r>
      <w:r w:rsidRPr="00E475F6">
        <w:t xml:space="preserve"> using a </w:t>
      </w:r>
      <w:r w:rsidR="008318FA" w:rsidRPr="00E475F6">
        <w:t>spaced</w:t>
      </w:r>
      <w:r w:rsidRPr="00E475F6">
        <w:t xml:space="preserve"> repetition algorithm is to reduce the effect of the forgetting curve.</w:t>
      </w:r>
      <w:r w:rsidR="00FB5F0D" w:rsidRPr="00E475F6">
        <w:t xml:space="preserve"> Studies have shown that repeating a learned material twenty times over the course of a day is less </w:t>
      </w:r>
      <w:r w:rsidR="00FB5F0D" w:rsidRPr="002F1A6B">
        <w:rPr>
          <w:noProof/>
        </w:rPr>
        <w:t>effective</w:t>
      </w:r>
      <w:r w:rsidR="00FB5F0D" w:rsidRPr="00E475F6">
        <w:t xml:space="preserve"> than repeating it ten times over a week.</w:t>
      </w:r>
      <w:r w:rsidR="00FB5F0D" w:rsidRPr="00E475F6">
        <w:rPr>
          <w:rStyle w:val="EndnoteReference"/>
        </w:rPr>
        <w:endnoteReference w:id="60"/>
      </w:r>
    </w:p>
    <w:p w14:paraId="6D421346" w14:textId="2F7FA7BC" w:rsidR="00350D9F" w:rsidRDefault="00350D9F" w:rsidP="00DA3EA2"/>
    <w:p w14:paraId="4F52A812" w14:textId="3DA8CE2D" w:rsidR="00F1421F" w:rsidRDefault="00F1421F" w:rsidP="00DA3EA2"/>
    <w:p w14:paraId="0FFA7708" w14:textId="07EDF7CA" w:rsidR="00F1421F" w:rsidRDefault="00F1421F" w:rsidP="00DA3EA2"/>
    <w:p w14:paraId="4F47BAE7" w14:textId="0F4D44AB" w:rsidR="00F1421F" w:rsidRDefault="00F1421F" w:rsidP="00DA3EA2"/>
    <w:p w14:paraId="225020A0" w14:textId="259F0569" w:rsidR="00F1421F" w:rsidRDefault="00F1421F" w:rsidP="00DA3EA2"/>
    <w:p w14:paraId="609F5D64" w14:textId="2224A292" w:rsidR="00F1421F" w:rsidRDefault="00F1421F" w:rsidP="00DA3EA2"/>
    <w:p w14:paraId="727D9134" w14:textId="76CB2DC3" w:rsidR="00F1421F" w:rsidRDefault="00F1421F" w:rsidP="00DA3EA2"/>
    <w:p w14:paraId="6BA786CD" w14:textId="0D50C56B" w:rsidR="00F1421F" w:rsidRDefault="00F1421F" w:rsidP="00DA3EA2"/>
    <w:p w14:paraId="6EB2501E" w14:textId="77777777" w:rsidR="00F1421F" w:rsidRPr="00E475F6" w:rsidRDefault="00F1421F" w:rsidP="00DA3EA2"/>
    <w:p w14:paraId="4935B44C" w14:textId="40431F58" w:rsidR="005814B7" w:rsidRPr="00E475F6" w:rsidRDefault="005814B7" w:rsidP="005814B7"/>
    <w:p w14:paraId="6A1637C0" w14:textId="5B7E4C29" w:rsidR="005814B7" w:rsidRPr="00E475F6" w:rsidRDefault="005814B7" w:rsidP="005814B7"/>
    <w:p w14:paraId="0160A83D" w14:textId="77777777" w:rsidR="005814B7" w:rsidRDefault="005814B7" w:rsidP="005814B7">
      <w:pPr>
        <w:pStyle w:val="Heading3"/>
      </w:pPr>
      <w:r w:rsidRPr="00D7360A">
        <w:rPr>
          <w:noProof/>
        </w:rPr>
        <w:t>Half</w:t>
      </w:r>
      <w:r>
        <w:rPr>
          <w:noProof/>
        </w:rPr>
        <w:t>-</w:t>
      </w:r>
      <w:r w:rsidRPr="00D7360A">
        <w:rPr>
          <w:noProof/>
        </w:rPr>
        <w:t>life</w:t>
      </w:r>
      <w:r>
        <w:t xml:space="preserve"> regression</w:t>
      </w:r>
    </w:p>
    <w:p w14:paraId="7422DAEA" w14:textId="77777777" w:rsidR="005814B7" w:rsidRPr="00E475F6" w:rsidRDefault="005814B7" w:rsidP="005814B7"/>
    <w:p w14:paraId="78352A08" w14:textId="77777777" w:rsidR="005814B7" w:rsidRPr="00E475F6" w:rsidRDefault="005814B7" w:rsidP="005814B7">
      <w:r w:rsidRPr="00E475F6">
        <w:rPr>
          <w:noProof/>
        </w:rPr>
        <w:t>Half-life</w:t>
      </w:r>
      <w:r w:rsidRPr="00E475F6">
        <w:t xml:space="preserve"> regression is a spaced repetition algorithm designed by Duolingo.</w:t>
      </w:r>
    </w:p>
    <w:p w14:paraId="2A9A775C" w14:textId="48E4464E" w:rsidR="005814B7" w:rsidRPr="00E475F6" w:rsidRDefault="005814B7" w:rsidP="005814B7">
      <w:r w:rsidRPr="00E475F6">
        <w:t xml:space="preserve">It is a combination of the formula Ebbinghaus’ Forgetting Curve, illustrated in figure 5, and modern machine learning techniques to predict intervals more </w:t>
      </w:r>
      <w:r w:rsidRPr="00E475F6">
        <w:rPr>
          <w:noProof/>
        </w:rPr>
        <w:t>accurately</w:t>
      </w:r>
      <w:r w:rsidRPr="00E475F6">
        <w:t xml:space="preserve"> at which students should revise material </w:t>
      </w:r>
      <w:r w:rsidRPr="00E475F6">
        <w:rPr>
          <w:noProof/>
        </w:rPr>
        <w:t>learned</w:t>
      </w:r>
      <w:r w:rsidR="004B4098" w:rsidRPr="00E475F6">
        <w:rPr>
          <w:noProof/>
        </w:rPr>
        <w:t>,</w:t>
      </w:r>
      <w:r w:rsidRPr="00E475F6">
        <w:t xml:space="preserve"> </w:t>
      </w:r>
      <w:r w:rsidRPr="00E475F6">
        <w:rPr>
          <w:noProof/>
        </w:rPr>
        <w:t>e.g</w:t>
      </w:r>
      <w:r w:rsidR="004B4098" w:rsidRPr="00E475F6">
        <w:rPr>
          <w:noProof/>
        </w:rPr>
        <w:t>.</w:t>
      </w:r>
      <w:r w:rsidRPr="00E475F6">
        <w:t>(Words).</w:t>
      </w:r>
    </w:p>
    <w:p w14:paraId="4306F82F" w14:textId="05524A6D" w:rsidR="00A034D9" w:rsidRPr="00E475F6" w:rsidRDefault="00A034D9" w:rsidP="005814B7"/>
    <w:p w14:paraId="620B60FE" w14:textId="4B675C87" w:rsidR="00A034D9" w:rsidRPr="00E475F6" w:rsidRDefault="00A034D9" w:rsidP="00A034D9">
      <w:r w:rsidRPr="00E475F6">
        <w:t xml:space="preserve">Figure 5 demonstrates Ebbinghaus’ Forgetting Curve with h = </w:t>
      </w:r>
      <w:r w:rsidRPr="00E475F6">
        <w:rPr>
          <w:noProof/>
        </w:rPr>
        <w:t>1</w:t>
      </w:r>
      <w:r w:rsidR="00E87CA5" w:rsidRPr="00E475F6">
        <w:rPr>
          <w:noProof/>
        </w:rPr>
        <w:t>. T</w:t>
      </w:r>
      <w:r w:rsidRPr="00E475F6">
        <w:rPr>
          <w:noProof/>
        </w:rPr>
        <w:t>herefore</w:t>
      </w:r>
      <w:r w:rsidRPr="00E475F6">
        <w:t xml:space="preserve"> the output from </w:t>
      </w:r>
      <w:r w:rsidRPr="00E475F6">
        <w:rPr>
          <w:noProof/>
        </w:rPr>
        <w:t>half-life</w:t>
      </w:r>
      <w:r w:rsidRPr="00E475F6">
        <w:t xml:space="preserve"> will be shown below:</w:t>
      </w:r>
    </w:p>
    <w:p w14:paraId="4D2F5466" w14:textId="77777777" w:rsidR="00A034D9" w:rsidRPr="00E475F6" w:rsidRDefault="00A034D9" w:rsidP="00A034D9"/>
    <w:p w14:paraId="4A9D2099" w14:textId="736E64CD" w:rsidR="004A146A" w:rsidRDefault="00A034D9" w:rsidP="004A146A">
      <w:pPr>
        <w:pStyle w:val="ListParagraph"/>
        <w:numPr>
          <w:ilvl w:val="0"/>
          <w:numId w:val="11"/>
        </w:numPr>
      </w:pPr>
      <w:r>
        <w:t>∆ = 0</w:t>
      </w:r>
      <w:r w:rsidR="004A146A" w:rsidRPr="004A146A">
        <w:rPr>
          <w:noProof/>
        </w:rPr>
        <w:t xml:space="preserve">, is the same </w:t>
      </w:r>
      <w:r w:rsidR="004A146A" w:rsidRPr="004B4098">
        <w:rPr>
          <w:noProof/>
        </w:rPr>
        <w:t xml:space="preserve">as </w:t>
      </w:r>
      <w:r w:rsidRPr="004B4098">
        <w:rPr>
          <w:noProof/>
        </w:rPr>
        <w:t xml:space="preserve"> </w:t>
      </w:r>
      <w:r w:rsidR="004B4098">
        <w:rPr>
          <w:noProof/>
        </w:rPr>
        <w:t>P</w:t>
      </w:r>
      <w:r w:rsidR="004A146A" w:rsidRPr="004A146A">
        <w:rPr>
          <w:noProof/>
        </w:rPr>
        <w:t xml:space="preserve"> = 20 = 1.0 the output from </w:t>
      </w:r>
      <w:r w:rsidR="004A146A" w:rsidRPr="004B4098">
        <w:rPr>
          <w:noProof/>
        </w:rPr>
        <w:t>half life</w:t>
      </w:r>
      <w:r w:rsidR="004A146A" w:rsidRPr="004A146A">
        <w:rPr>
          <w:noProof/>
        </w:rPr>
        <w:t xml:space="preserve"> regression would be 1, the words </w:t>
      </w:r>
      <w:r w:rsidR="004A146A" w:rsidRPr="002F1A6B">
        <w:rPr>
          <w:noProof/>
        </w:rPr>
        <w:t>were revised</w:t>
      </w:r>
      <w:r w:rsidR="004A146A" w:rsidRPr="004A146A">
        <w:rPr>
          <w:noProof/>
        </w:rPr>
        <w:t xml:space="preserve"> recently.</w:t>
      </w:r>
    </w:p>
    <w:p w14:paraId="1BC472A5" w14:textId="51EF6207" w:rsidR="004A146A" w:rsidRPr="00E475F6" w:rsidRDefault="00A034D9" w:rsidP="004A146A">
      <w:pPr>
        <w:ind w:left="360"/>
      </w:pPr>
      <w:r w:rsidRPr="00E475F6">
        <w:t xml:space="preserve">2.. ∆ = </w:t>
      </w:r>
      <w:r w:rsidRPr="00E475F6">
        <w:rPr>
          <w:noProof/>
        </w:rPr>
        <w:t>h</w:t>
      </w:r>
      <w:r w:rsidR="004A146A" w:rsidRPr="00E475F6">
        <w:rPr>
          <w:noProof/>
        </w:rPr>
        <w:t>, is the same as p</w:t>
      </w:r>
      <w:r w:rsidR="004A146A" w:rsidRPr="00E475F6">
        <w:t xml:space="preserve"> = 2−1 = 0.5, the output is 0.5 which means students </w:t>
      </w:r>
      <w:r w:rsidR="004A146A" w:rsidRPr="00E475F6">
        <w:rPr>
          <w:noProof/>
        </w:rPr>
        <w:t>are close to forgetting</w:t>
      </w:r>
      <w:r w:rsidR="004A146A" w:rsidRPr="00E475F6">
        <w:t xml:space="preserve"> the words learned.</w:t>
      </w:r>
    </w:p>
    <w:p w14:paraId="42554CBC" w14:textId="668A91AC" w:rsidR="00A034D9" w:rsidRPr="00E475F6" w:rsidRDefault="00A034D9" w:rsidP="004A146A">
      <w:pPr>
        <w:ind w:left="360"/>
      </w:pPr>
      <w:r w:rsidRPr="00E475F6">
        <w:t>3. ∆ &gt;&gt;h.</w:t>
      </w:r>
      <w:r w:rsidR="004A146A" w:rsidRPr="00E475F6">
        <w:t xml:space="preserve"> </w:t>
      </w:r>
      <w:r w:rsidR="004B4098" w:rsidRPr="002F1A6B">
        <w:rPr>
          <w:noProof/>
        </w:rPr>
        <w:t>I</w:t>
      </w:r>
      <w:r w:rsidR="004A146A" w:rsidRPr="002F1A6B">
        <w:rPr>
          <w:noProof/>
        </w:rPr>
        <w:t xml:space="preserve">s the same </w:t>
      </w:r>
      <w:r w:rsidR="004B4098" w:rsidRPr="002F1A6B">
        <w:rPr>
          <w:noProof/>
        </w:rPr>
        <w:t>as  P</w:t>
      </w:r>
      <w:r w:rsidR="004A146A" w:rsidRPr="002F1A6B">
        <w:rPr>
          <w:noProof/>
        </w:rPr>
        <w:t xml:space="preserve"> ≈ 0.</w:t>
      </w:r>
      <w:r w:rsidR="004A146A" w:rsidRPr="00E475F6">
        <w:t xml:space="preserve">  The </w:t>
      </w:r>
      <w:r w:rsidR="004A146A" w:rsidRPr="00E475F6">
        <w:rPr>
          <w:noProof/>
        </w:rPr>
        <w:t>output</w:t>
      </w:r>
      <w:r w:rsidR="004A146A" w:rsidRPr="00E475F6">
        <w:t xml:space="preserve"> is 0, so students are likely to have forgotten.</w:t>
      </w:r>
      <w:r w:rsidR="00205828" w:rsidRPr="00E475F6">
        <w:rPr>
          <w:rStyle w:val="EndnoteReference"/>
        </w:rPr>
        <w:t xml:space="preserve"> </w:t>
      </w:r>
      <w:r w:rsidR="00205828" w:rsidRPr="00E475F6">
        <w:rPr>
          <w:rStyle w:val="EndnoteReference"/>
        </w:rPr>
        <w:endnoteReference w:id="61"/>
      </w:r>
    </w:p>
    <w:p w14:paraId="02EBB2E3" w14:textId="5C1640DA" w:rsidR="00752B19" w:rsidRPr="00E475F6" w:rsidRDefault="00752B19" w:rsidP="005814B7"/>
    <w:p w14:paraId="5CC2CD80" w14:textId="49BBDAF1" w:rsidR="00752B19" w:rsidRPr="00E475F6" w:rsidRDefault="00752B19" w:rsidP="005814B7"/>
    <w:p w14:paraId="46CB3561" w14:textId="76680BBF" w:rsidR="00752B19" w:rsidRPr="00E475F6" w:rsidRDefault="00752B19" w:rsidP="005814B7"/>
    <w:p w14:paraId="10978C29" w14:textId="05FFF3BC" w:rsidR="00752B19" w:rsidRPr="00E475F6" w:rsidRDefault="00752B19" w:rsidP="005814B7"/>
    <w:p w14:paraId="58125B34" w14:textId="36AB0A5C" w:rsidR="00752B19" w:rsidRPr="00E475F6" w:rsidRDefault="00752B19" w:rsidP="005814B7"/>
    <w:p w14:paraId="206943FA" w14:textId="77777777" w:rsidR="00752B19" w:rsidRPr="00E475F6" w:rsidRDefault="00752B19" w:rsidP="005814B7"/>
    <w:p w14:paraId="591FC2C7" w14:textId="495DC97E" w:rsidR="00571315" w:rsidRDefault="00571315" w:rsidP="00BE09AF">
      <w:pPr>
        <w:pStyle w:val="Heading3"/>
      </w:pPr>
      <w:r>
        <w:t>The Pimsleur method</w:t>
      </w:r>
    </w:p>
    <w:p w14:paraId="67DBB567" w14:textId="4D3C17A3" w:rsidR="00FB5F0D" w:rsidRPr="00E475F6" w:rsidRDefault="00FB5F0D" w:rsidP="00DA3EA2"/>
    <w:p w14:paraId="1FFC774F" w14:textId="76E1BFD6" w:rsidR="00CE588F" w:rsidRPr="00E475F6" w:rsidRDefault="00CA540D" w:rsidP="00CA540D">
      <w:r w:rsidRPr="00E475F6">
        <w:t xml:space="preserve">The Paul Pimsleur method is a spaced repetition algorithm designed by Paul Pimsleur in 1967. </w:t>
      </w:r>
      <w:r w:rsidR="00CE588F" w:rsidRPr="00E475F6">
        <w:rPr>
          <w:rStyle w:val="EndnoteReference"/>
        </w:rPr>
        <w:endnoteReference w:id="62"/>
      </w:r>
    </w:p>
    <w:p w14:paraId="302D1848" w14:textId="77777777" w:rsidR="00CE588F" w:rsidRPr="00E475F6" w:rsidRDefault="00CE588F" w:rsidP="00CA540D"/>
    <w:p w14:paraId="4857773D" w14:textId="77777777" w:rsidR="005F4DB1" w:rsidRPr="00E475F6" w:rsidRDefault="00CA540D" w:rsidP="00CA540D">
      <w:r w:rsidRPr="00E475F6">
        <w:t xml:space="preserve">It is an audio-based language learning algorithm used in the Pimsleur language learning system. </w:t>
      </w:r>
    </w:p>
    <w:p w14:paraId="1563A20F" w14:textId="77A0C311" w:rsidR="00FB5F0D" w:rsidRPr="00E475F6" w:rsidRDefault="00CA540D" w:rsidP="00CA540D">
      <w:r w:rsidRPr="00E475F6">
        <w:t>Newly learned words are presented then tested at increasing intervals, scattered with the revision and intro</w:t>
      </w:r>
      <w:r w:rsidR="00CE588F" w:rsidRPr="00E475F6">
        <w:t xml:space="preserve">duction of other learned words. </w:t>
      </w:r>
      <w:r w:rsidRPr="00E475F6">
        <w:t xml:space="preserve">For example, learners would listen to </w:t>
      </w:r>
      <w:r w:rsidR="007B4C15" w:rsidRPr="00E475F6">
        <w:rPr>
          <w:noProof/>
        </w:rPr>
        <w:t>words</w:t>
      </w:r>
      <w:r w:rsidR="004B4098" w:rsidRPr="00E475F6">
        <w:rPr>
          <w:noProof/>
        </w:rPr>
        <w:t xml:space="preserve">; </w:t>
      </w:r>
      <w:r w:rsidRPr="00E475F6">
        <w:rPr>
          <w:noProof/>
        </w:rPr>
        <w:t>then</w:t>
      </w:r>
      <w:r w:rsidRPr="00E475F6">
        <w:t xml:space="preserve"> they are asked to repeat them 15 seconds later, then 45 </w:t>
      </w:r>
      <w:r w:rsidR="00CE588F" w:rsidRPr="00E475F6">
        <w:t>seconds</w:t>
      </w:r>
      <w:r w:rsidRPr="00E475F6">
        <w:t xml:space="preserve"> </w:t>
      </w:r>
      <w:r w:rsidRPr="002F1A6B">
        <w:rPr>
          <w:noProof/>
        </w:rPr>
        <w:t>later</w:t>
      </w:r>
      <w:r w:rsidRPr="00E475F6">
        <w:t xml:space="preserve"> and the interval will keep increasing.</w:t>
      </w:r>
      <w:r w:rsidRPr="00E475F6">
        <w:rPr>
          <w:rStyle w:val="EndnoteReference"/>
        </w:rPr>
        <w:endnoteReference w:id="63"/>
      </w:r>
    </w:p>
    <w:p w14:paraId="22D44944" w14:textId="7591B2A5" w:rsidR="00752B19" w:rsidRPr="00E475F6" w:rsidRDefault="00752B19" w:rsidP="00CA540D"/>
    <w:p w14:paraId="717F481E" w14:textId="01A59B28" w:rsidR="00566857" w:rsidRPr="00E475F6" w:rsidRDefault="00566857" w:rsidP="00CA540D"/>
    <w:p w14:paraId="3EBDF306" w14:textId="132BE936" w:rsidR="00566857" w:rsidRPr="00E475F6" w:rsidRDefault="00566857" w:rsidP="00CA540D"/>
    <w:p w14:paraId="71A8F5AF" w14:textId="1C9C0AE5" w:rsidR="00752B19" w:rsidRPr="00E475F6" w:rsidRDefault="00752B19" w:rsidP="00CA540D"/>
    <w:p w14:paraId="169B23E7" w14:textId="1D45204D" w:rsidR="00571315" w:rsidRDefault="00BE09AF" w:rsidP="00BE09AF">
      <w:pPr>
        <w:pStyle w:val="Heading3"/>
      </w:pPr>
      <w:r>
        <w:t>The Leitner System</w:t>
      </w:r>
    </w:p>
    <w:p w14:paraId="42DE5367" w14:textId="2C83E3C3" w:rsidR="00571315" w:rsidRPr="00E475F6" w:rsidRDefault="00571315" w:rsidP="00CA540D"/>
    <w:p w14:paraId="48CBA31F" w14:textId="4CF1C76A" w:rsidR="00BE09AF" w:rsidRPr="00E475F6" w:rsidRDefault="00BE09AF" w:rsidP="00CA540D">
      <w:r w:rsidRPr="00E475F6">
        <w:t xml:space="preserve">Leitner System was a spaced repetition algorithm proposed by </w:t>
      </w:r>
      <w:r w:rsidRPr="00E475F6">
        <w:rPr>
          <w:rFonts w:ascii="Lucida Grande" w:hAnsi="Lucida Grande" w:cs="Lucida Grande"/>
          <w:color w:val="000000"/>
          <w:shd w:val="clear" w:color="auto" w:fill="FFFFFF"/>
        </w:rPr>
        <w:t xml:space="preserve">Sebastian Leitner </w:t>
      </w:r>
      <w:r w:rsidRPr="00E475F6">
        <w:rPr>
          <w:rFonts w:ascii="Lucida Grande" w:hAnsi="Lucida Grande" w:cs="Lucida Grande"/>
          <w:noProof/>
          <w:color w:val="000000"/>
          <w:shd w:val="clear" w:color="auto" w:fill="FFFFFF"/>
        </w:rPr>
        <w:t>in the</w:t>
      </w:r>
      <w:r w:rsidRPr="00E475F6">
        <w:rPr>
          <w:rFonts w:ascii="Lucida Grande" w:hAnsi="Lucida Grande" w:cs="Lucida Grande"/>
          <w:color w:val="000000"/>
          <w:shd w:val="clear" w:color="auto" w:fill="FFFFFF"/>
        </w:rPr>
        <w:t xml:space="preserve"> </w:t>
      </w:r>
      <w:r w:rsidRPr="00E475F6">
        <w:rPr>
          <w:color w:val="000000"/>
        </w:rPr>
        <w:t>1970s</w:t>
      </w:r>
      <w:r w:rsidR="000F647E" w:rsidRPr="00E475F6">
        <w:rPr>
          <w:color w:val="000000"/>
        </w:rPr>
        <w:t>.</w:t>
      </w:r>
      <w:r w:rsidRPr="00E475F6">
        <w:rPr>
          <w:rStyle w:val="EndnoteReference"/>
          <w:color w:val="000000"/>
        </w:rPr>
        <w:endnoteReference w:id="64"/>
      </w:r>
    </w:p>
    <w:p w14:paraId="28ADC887" w14:textId="441DEE52" w:rsidR="00571315" w:rsidRPr="00E475F6" w:rsidRDefault="00571315" w:rsidP="00CA540D"/>
    <w:p w14:paraId="4B4CA52B" w14:textId="3E03B6C0" w:rsidR="00BE09AF" w:rsidRPr="00E475F6" w:rsidRDefault="000F647E" w:rsidP="00CA540D">
      <w:r w:rsidRPr="00E475F6">
        <w:t xml:space="preserve">The algorithm was intended to be used mainly with flashcards. Depending on the student’s </w:t>
      </w:r>
      <w:r w:rsidRPr="00E475F6">
        <w:rPr>
          <w:noProof/>
        </w:rPr>
        <w:t>performance</w:t>
      </w:r>
      <w:r w:rsidR="00F072CC" w:rsidRPr="00E475F6">
        <w:rPr>
          <w:noProof/>
        </w:rPr>
        <w:t>,</w:t>
      </w:r>
      <w:r w:rsidRPr="00E475F6">
        <w:rPr>
          <w:noProof/>
        </w:rPr>
        <w:t xml:space="preserve"> </w:t>
      </w:r>
      <w:r w:rsidRPr="00E475F6">
        <w:t xml:space="preserve">intervals can be </w:t>
      </w:r>
      <w:r w:rsidRPr="00E475F6">
        <w:rPr>
          <w:noProof/>
        </w:rPr>
        <w:t>increased</w:t>
      </w:r>
      <w:r w:rsidRPr="00E475F6">
        <w:t xml:space="preserve"> or </w:t>
      </w:r>
      <w:r w:rsidRPr="00E475F6">
        <w:rPr>
          <w:noProof/>
        </w:rPr>
        <w:t>decrease</w:t>
      </w:r>
      <w:r w:rsidR="00625B7D" w:rsidRPr="00E475F6">
        <w:rPr>
          <w:noProof/>
        </w:rPr>
        <w:t>d</w:t>
      </w:r>
      <w:r w:rsidRPr="00E475F6">
        <w:t xml:space="preserve">, which is more adaptative than </w:t>
      </w:r>
      <w:r w:rsidRPr="00E475F6">
        <w:rPr>
          <w:noProof/>
        </w:rPr>
        <w:t>Pi</w:t>
      </w:r>
      <w:r w:rsidR="001F205B" w:rsidRPr="00E475F6">
        <w:rPr>
          <w:noProof/>
        </w:rPr>
        <w:t>m</w:t>
      </w:r>
      <w:r w:rsidRPr="00E475F6">
        <w:rPr>
          <w:noProof/>
        </w:rPr>
        <w:t>sleur</w:t>
      </w:r>
      <w:r w:rsidRPr="00E475F6">
        <w:t xml:space="preserve"> method.</w:t>
      </w:r>
    </w:p>
    <w:p w14:paraId="60729ECD" w14:textId="2555B00F" w:rsidR="00BE09AF" w:rsidRPr="00E475F6" w:rsidRDefault="00BE09AF" w:rsidP="00CA540D"/>
    <w:p w14:paraId="676BEEEC" w14:textId="39A5BA65" w:rsidR="00350D9F" w:rsidRPr="00E475F6" w:rsidRDefault="00350D9F" w:rsidP="00DA3EA2"/>
    <w:p w14:paraId="34A48EC5" w14:textId="03848F28" w:rsidR="00DA3EA2" w:rsidRPr="00E475F6" w:rsidRDefault="00BE09AF" w:rsidP="00586CF1">
      <w:pPr>
        <w:jc w:val="center"/>
      </w:pPr>
      <w:r w:rsidRPr="00E475F6">
        <w:rPr>
          <w:noProof/>
          <w:lang w:val="en-IE" w:eastAsia="en-IE"/>
        </w:rPr>
        <w:drawing>
          <wp:inline distT="0" distB="0" distL="0" distR="0" wp14:anchorId="19C56B86" wp14:editId="6D914E6C">
            <wp:extent cx="4885576" cy="2514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887940" cy="2515817"/>
                    </a:xfrm>
                    <a:prstGeom prst="rect">
                      <a:avLst/>
                    </a:prstGeom>
                  </pic:spPr>
                </pic:pic>
              </a:graphicData>
            </a:graphic>
          </wp:inline>
        </w:drawing>
      </w:r>
    </w:p>
    <w:p w14:paraId="6EEC7F41" w14:textId="7FF56D66" w:rsidR="00BE09AF" w:rsidRPr="00E475F6" w:rsidRDefault="00BE09AF" w:rsidP="00DA3EA2">
      <w:r w:rsidRPr="00E475F6">
        <w:tab/>
        <w:t xml:space="preserve">Figure </w:t>
      </w:r>
      <w:r w:rsidR="000F6E52" w:rsidRPr="00E475F6">
        <w:t>5.</w:t>
      </w:r>
      <w:r w:rsidR="000F6E52" w:rsidRPr="00E475F6">
        <w:rPr>
          <w:noProof/>
        </w:rPr>
        <w:t>11</w:t>
      </w:r>
      <w:r w:rsidRPr="00E475F6">
        <w:rPr>
          <w:noProof/>
        </w:rPr>
        <w:t>:</w:t>
      </w:r>
      <w:r w:rsidR="001F205B" w:rsidRPr="00E475F6">
        <w:rPr>
          <w:noProof/>
        </w:rPr>
        <w:t xml:space="preserve"> </w:t>
      </w:r>
      <w:r w:rsidRPr="00E475F6">
        <w:rPr>
          <w:noProof/>
        </w:rPr>
        <w:t>The</w:t>
      </w:r>
      <w:r w:rsidRPr="00E475F6">
        <w:t xml:space="preserve"> Leitner System for Flashcards</w:t>
      </w:r>
      <w:r w:rsidR="000F6E52" w:rsidRPr="00E475F6">
        <w:rPr>
          <w:rStyle w:val="EndnoteReference"/>
        </w:rPr>
        <w:endnoteReference w:id="65"/>
      </w:r>
    </w:p>
    <w:p w14:paraId="40CB3A68" w14:textId="7821D384" w:rsidR="00BE09AF" w:rsidRPr="00E475F6" w:rsidRDefault="00BE09AF" w:rsidP="00DA3EA2"/>
    <w:p w14:paraId="44BC5FDF" w14:textId="4A49AE9B" w:rsidR="00BE09AF" w:rsidRPr="00E475F6" w:rsidRDefault="00BE09AF" w:rsidP="00DA3EA2"/>
    <w:p w14:paraId="07BC52EB" w14:textId="3682EA7E" w:rsidR="00BE09AF" w:rsidRPr="00E475F6" w:rsidRDefault="000F6E52" w:rsidP="00DA3EA2">
      <w:r w:rsidRPr="00E475F6">
        <w:t>Figure 5.11</w:t>
      </w:r>
      <w:r w:rsidR="00C45081" w:rsidRPr="00E475F6">
        <w:t xml:space="preserve"> </w:t>
      </w:r>
      <w:r w:rsidR="00C45081" w:rsidRPr="00E475F6">
        <w:rPr>
          <w:noProof/>
        </w:rPr>
        <w:t>i</w:t>
      </w:r>
      <w:r w:rsidR="001F205B" w:rsidRPr="00E475F6">
        <w:rPr>
          <w:noProof/>
        </w:rPr>
        <w:t>l</w:t>
      </w:r>
      <w:r w:rsidR="00C45081" w:rsidRPr="00E475F6">
        <w:rPr>
          <w:noProof/>
        </w:rPr>
        <w:t>lustrates</w:t>
      </w:r>
      <w:r w:rsidR="00C45081" w:rsidRPr="00E475F6">
        <w:t xml:space="preserve"> the spaced repetition algorithm. Firstly all the cards start in box one, then if the cards </w:t>
      </w:r>
      <w:r w:rsidR="00C45081" w:rsidRPr="002F1A6B">
        <w:rPr>
          <w:noProof/>
        </w:rPr>
        <w:t>are guessed</w:t>
      </w:r>
      <w:r w:rsidR="00C45081" w:rsidRPr="00E475F6">
        <w:t xml:space="preserve"> correctly, they are moved to box two, cards which are guessed correctly in box two are moved to box three and so on.</w:t>
      </w:r>
    </w:p>
    <w:p w14:paraId="491CA806" w14:textId="2F8C1DC2" w:rsidR="00BE09AF" w:rsidRPr="00E475F6" w:rsidRDefault="00C45081" w:rsidP="00DA3EA2">
      <w:r w:rsidRPr="00E475F6">
        <w:t>Cards which are guessed incor</w:t>
      </w:r>
      <w:r w:rsidR="00F84104" w:rsidRPr="00E475F6">
        <w:t xml:space="preserve">rectly in any </w:t>
      </w:r>
      <w:r w:rsidR="007276C7" w:rsidRPr="00E475F6">
        <w:rPr>
          <w:noProof/>
        </w:rPr>
        <w:t>boxes</w:t>
      </w:r>
      <w:r w:rsidR="001F205B" w:rsidRPr="00E475F6">
        <w:rPr>
          <w:noProof/>
        </w:rPr>
        <w:t xml:space="preserve"> </w:t>
      </w:r>
      <w:r w:rsidR="00F84104" w:rsidRPr="00E475F6">
        <w:rPr>
          <w:noProof/>
        </w:rPr>
        <w:t>are</w:t>
      </w:r>
      <w:r w:rsidR="00F84104" w:rsidRPr="00E475F6">
        <w:t xml:space="preserve"> demoted to box one.</w:t>
      </w:r>
      <w:r w:rsidRPr="00E475F6">
        <w:t xml:space="preserve"> </w:t>
      </w:r>
      <w:r w:rsidR="001F205B" w:rsidRPr="00E475F6">
        <w:rPr>
          <w:noProof/>
        </w:rPr>
        <w:t>E.g.</w:t>
      </w:r>
      <w:r w:rsidRPr="00E475F6">
        <w:t xml:space="preserve">(Cards in box </w:t>
      </w:r>
      <w:r w:rsidR="00F84104" w:rsidRPr="00E475F6">
        <w:t>four</w:t>
      </w:r>
      <w:r w:rsidRPr="00E475F6">
        <w:t xml:space="preserve"> </w:t>
      </w:r>
      <w:r w:rsidRPr="002F1A6B">
        <w:rPr>
          <w:noProof/>
        </w:rPr>
        <w:t>are guessed</w:t>
      </w:r>
      <w:r w:rsidRPr="00E475F6">
        <w:t xml:space="preserve"> incorrectly, then they are moved to box one).</w:t>
      </w:r>
    </w:p>
    <w:p w14:paraId="1A48397C" w14:textId="58CBB4E2" w:rsidR="007532F6" w:rsidRPr="00E475F6" w:rsidRDefault="007532F6" w:rsidP="00DA3EA2">
      <w:r w:rsidRPr="00E475F6">
        <w:t>Students should always start in box one and change to subseque</w:t>
      </w:r>
      <w:r w:rsidR="00586CF1" w:rsidRPr="00E475F6">
        <w:t>nt boxes when box one is empty.</w:t>
      </w:r>
    </w:p>
    <w:p w14:paraId="19E73412" w14:textId="77777777" w:rsidR="00586CF1" w:rsidRPr="00E475F6" w:rsidRDefault="00586CF1" w:rsidP="00DA3EA2"/>
    <w:p w14:paraId="5E4E6387" w14:textId="77777777" w:rsidR="00586CF1" w:rsidRPr="00E475F6" w:rsidRDefault="007532F6" w:rsidP="00DA3EA2">
      <w:r w:rsidRPr="00E475F6">
        <w:t xml:space="preserve">Leitner spaced algorithm is so </w:t>
      </w:r>
      <w:r w:rsidRPr="002F1A6B">
        <w:rPr>
          <w:noProof/>
        </w:rPr>
        <w:t>effective</w:t>
      </w:r>
      <w:r w:rsidRPr="00E475F6">
        <w:t xml:space="preserve">, for the reason that students </w:t>
      </w:r>
      <w:r w:rsidR="00252FF9" w:rsidRPr="00E475F6">
        <w:t>can</w:t>
      </w:r>
      <w:r w:rsidRPr="00E475F6">
        <w:t xml:space="preserve"> revise flashcard</w:t>
      </w:r>
      <w:r w:rsidR="00B33E21" w:rsidRPr="00E475F6">
        <w:t>s</w:t>
      </w:r>
      <w:r w:rsidRPr="00E475F6">
        <w:t xml:space="preserve"> that they have forgotten more </w:t>
      </w:r>
      <w:r w:rsidR="0066701A" w:rsidRPr="00E475F6">
        <w:t>often</w:t>
      </w:r>
      <w:r w:rsidRPr="00E475F6">
        <w:t xml:space="preserve"> and those they remember less </w:t>
      </w:r>
      <w:r w:rsidR="0066701A" w:rsidRPr="00E475F6">
        <w:t>frequently</w:t>
      </w:r>
      <w:r w:rsidRPr="00E475F6">
        <w:t>.</w:t>
      </w:r>
      <w:r w:rsidR="00586CF1" w:rsidRPr="00E475F6">
        <w:t xml:space="preserve"> </w:t>
      </w:r>
    </w:p>
    <w:p w14:paraId="16DB25A5" w14:textId="77777777" w:rsidR="00586CF1" w:rsidRPr="00E475F6" w:rsidRDefault="00586CF1" w:rsidP="00DA3EA2"/>
    <w:p w14:paraId="3664698E" w14:textId="17B1B0DF" w:rsidR="00BE09AF" w:rsidRPr="00E475F6" w:rsidRDefault="00061B52" w:rsidP="00DA3EA2">
      <w:r w:rsidRPr="00E475F6">
        <w:t xml:space="preserve">Many flashcard </w:t>
      </w:r>
      <w:r w:rsidRPr="00E475F6">
        <w:rPr>
          <w:noProof/>
        </w:rPr>
        <w:t>software</w:t>
      </w:r>
      <w:r w:rsidR="002F7CE3" w:rsidRPr="00E475F6">
        <w:rPr>
          <w:noProof/>
        </w:rPr>
        <w:t xml:space="preserve"> </w:t>
      </w:r>
      <w:r w:rsidRPr="00E475F6">
        <w:t xml:space="preserve">such as Anki and Cram.com </w:t>
      </w:r>
      <w:r w:rsidR="002F7CE3" w:rsidRPr="00E475F6">
        <w:t>utilize Leitner system</w:t>
      </w:r>
      <w:r w:rsidR="0076637D" w:rsidRPr="00E475F6">
        <w:t xml:space="preserve"> or an algorithm similar to i</w:t>
      </w:r>
      <w:r w:rsidR="00586CF1" w:rsidRPr="00E475F6">
        <w:t>t.</w:t>
      </w:r>
    </w:p>
    <w:p w14:paraId="2DAE8A6C" w14:textId="49B9097C" w:rsidR="00BE09AF" w:rsidRPr="00E475F6" w:rsidRDefault="00BE09AF" w:rsidP="00DA3EA2"/>
    <w:p w14:paraId="5AADAE7D" w14:textId="4DD6B217" w:rsidR="00BB0E0C" w:rsidRPr="00E475F6" w:rsidRDefault="00BB0E0C" w:rsidP="00DA3EA2"/>
    <w:p w14:paraId="407B069B" w14:textId="0201B710" w:rsidR="00BB0E0C" w:rsidRPr="00E475F6" w:rsidRDefault="00BB0E0C" w:rsidP="00DA3EA2"/>
    <w:p w14:paraId="7F7F3989" w14:textId="7A485C29" w:rsidR="00BB0E0C" w:rsidRPr="00E475F6" w:rsidRDefault="00BB0E0C" w:rsidP="00DA3EA2"/>
    <w:p w14:paraId="396B9C0A" w14:textId="7EFC2E56" w:rsidR="00BB0E0C" w:rsidRDefault="00BB0E0C" w:rsidP="00DA3EA2"/>
    <w:p w14:paraId="2B8A9075" w14:textId="73BF262F" w:rsidR="00B45906" w:rsidRDefault="00B45906" w:rsidP="00DA3EA2"/>
    <w:p w14:paraId="0728BD2F" w14:textId="57C07A85" w:rsidR="00B45906" w:rsidRDefault="00B45906" w:rsidP="00DA3EA2"/>
    <w:p w14:paraId="0E293702" w14:textId="37F23847" w:rsidR="00B45906" w:rsidRDefault="00B45906" w:rsidP="00DA3EA2"/>
    <w:p w14:paraId="6265C7EB" w14:textId="67540B9B" w:rsidR="00B45906" w:rsidRDefault="00B45906" w:rsidP="00DA3EA2"/>
    <w:p w14:paraId="1E4E1506" w14:textId="3A7E0F1E" w:rsidR="00B45906" w:rsidRDefault="00B45906" w:rsidP="00DA3EA2"/>
    <w:p w14:paraId="1116C2F9" w14:textId="10BA4478" w:rsidR="00B45906" w:rsidRDefault="00B45906" w:rsidP="00DA3EA2"/>
    <w:p w14:paraId="54E1780C" w14:textId="733F9479" w:rsidR="00B45906" w:rsidRDefault="00B45906" w:rsidP="00DA3EA2"/>
    <w:p w14:paraId="692FEBB4" w14:textId="584081DB" w:rsidR="00B45906" w:rsidRDefault="00B45906" w:rsidP="00DA3EA2"/>
    <w:p w14:paraId="3DC29AAE" w14:textId="77777777" w:rsidR="00B45906" w:rsidRPr="00E475F6" w:rsidRDefault="00B45906" w:rsidP="00DA3EA2"/>
    <w:p w14:paraId="58BCD145" w14:textId="15A14AF1" w:rsidR="00BB0E0C" w:rsidRDefault="00BB0E0C" w:rsidP="00BB0E0C">
      <w:pPr>
        <w:pStyle w:val="Heading2"/>
      </w:pPr>
      <w:r>
        <w:lastRenderedPageBreak/>
        <w:t>Deep learning</w:t>
      </w:r>
    </w:p>
    <w:p w14:paraId="5811DA0D" w14:textId="3FDD3695" w:rsidR="00BB0E0C" w:rsidRPr="00E475F6" w:rsidRDefault="00D84F33" w:rsidP="00BB0E0C">
      <w:r>
        <w:t xml:space="preserve">Deep learning is the science which provides </w:t>
      </w:r>
      <w:r w:rsidR="00BB0E0C" w:rsidRPr="00E475F6">
        <w:t>computers</w:t>
      </w:r>
      <w:r>
        <w:t xml:space="preserve"> with the ability to learn and improve automatically</w:t>
      </w:r>
      <w:r w:rsidR="00BB0E0C" w:rsidRPr="00E475F6">
        <w:t xml:space="preserve"> without explicitly programming it. </w:t>
      </w:r>
      <w:r w:rsidR="00BB0E0C" w:rsidRPr="00F848EE">
        <w:rPr>
          <w:noProof/>
        </w:rPr>
        <w:t>To achieve computer automation</w:t>
      </w:r>
      <w:r w:rsidR="002F1A6B">
        <w:t>, Artificial Neural Network</w:t>
      </w:r>
      <w:r w:rsidR="00BB0E0C" w:rsidRPr="00E475F6">
        <w:t xml:space="preserve">(ANN) </w:t>
      </w:r>
      <w:r w:rsidR="002F1A6B">
        <w:rPr>
          <w:noProof/>
        </w:rPr>
        <w:t>is</w:t>
      </w:r>
      <w:r w:rsidR="00BB0E0C" w:rsidRPr="002F1A6B">
        <w:rPr>
          <w:noProof/>
        </w:rPr>
        <w:t xml:space="preserve"> used</w:t>
      </w:r>
      <w:r w:rsidR="00BB0E0C" w:rsidRPr="00E475F6">
        <w:t>.</w:t>
      </w:r>
      <w:r>
        <w:rPr>
          <w:rStyle w:val="EndnoteReference"/>
        </w:rPr>
        <w:endnoteReference w:id="66"/>
      </w:r>
    </w:p>
    <w:p w14:paraId="4FCE9E9B" w14:textId="75C04FEF" w:rsidR="00BB0E0C" w:rsidRPr="00E475F6" w:rsidRDefault="00BB0E0C" w:rsidP="00BB0E0C"/>
    <w:p w14:paraId="6DC78167" w14:textId="77777777" w:rsidR="00BB0E0C" w:rsidRPr="00E475F6" w:rsidRDefault="00BB0E0C" w:rsidP="00BB0E0C"/>
    <w:p w14:paraId="69AC6277" w14:textId="5B69E6CE" w:rsidR="00BB0E0C" w:rsidRDefault="00BB0E0C" w:rsidP="007E371D">
      <w:pPr>
        <w:pStyle w:val="Heading3"/>
      </w:pPr>
      <w:r>
        <w:t xml:space="preserve">Artificial Neural network </w:t>
      </w:r>
    </w:p>
    <w:p w14:paraId="24A5DC06" w14:textId="2C929030" w:rsidR="00BB0E0C" w:rsidRPr="00E475F6" w:rsidRDefault="00BB0E0C" w:rsidP="00BB0E0C">
      <w:r w:rsidRPr="00E475F6">
        <w:t xml:space="preserve">Artificial Neural </w:t>
      </w:r>
      <w:r w:rsidRPr="002F0DDE">
        <w:rPr>
          <w:noProof/>
        </w:rPr>
        <w:t>Network is a model based on the structure</w:t>
      </w:r>
      <w:r w:rsidRPr="00E475F6">
        <w:t xml:space="preserve"> and functions of the brain.</w:t>
      </w:r>
      <w:r w:rsidRPr="00E475F6">
        <w:rPr>
          <w:rStyle w:val="EndnoteReference"/>
        </w:rPr>
        <w:endnoteReference w:id="67"/>
      </w:r>
    </w:p>
    <w:p w14:paraId="4BE80022" w14:textId="77777777" w:rsidR="00BB0E0C" w:rsidRPr="00E475F6" w:rsidRDefault="00BB0E0C" w:rsidP="00BB0E0C"/>
    <w:p w14:paraId="0F353AD3" w14:textId="3C8D8623" w:rsidR="00BB0E0C" w:rsidRPr="00E475F6" w:rsidRDefault="00BB0E0C" w:rsidP="00BB0E0C">
      <w:r w:rsidRPr="00E475F6">
        <w:t xml:space="preserve">ANN </w:t>
      </w:r>
      <w:r w:rsidRPr="00F848EE">
        <w:rPr>
          <w:noProof/>
        </w:rPr>
        <w:t>is comprised</w:t>
      </w:r>
      <w:r w:rsidRPr="00E475F6">
        <w:t xml:space="preserve"> of three interconnected </w:t>
      </w:r>
      <w:r w:rsidR="00B45906">
        <w:t>layers</w:t>
      </w:r>
      <w:r w:rsidRPr="00E475F6">
        <w:t xml:space="preserve">, which interact with each other, those </w:t>
      </w:r>
      <w:r w:rsidR="00B45906">
        <w:t>layers</w:t>
      </w:r>
      <w:r w:rsidRPr="00E475F6">
        <w:t xml:space="preserve"> </w:t>
      </w:r>
      <w:r w:rsidRPr="00E475F6">
        <w:rPr>
          <w:noProof/>
        </w:rPr>
        <w:t>are</w:t>
      </w:r>
      <w:r w:rsidRPr="00E475F6">
        <w:t xml:space="preserve"> input, hidden and output.</w:t>
      </w:r>
    </w:p>
    <w:p w14:paraId="0C9496FE" w14:textId="0EB5F7FF" w:rsidR="00BB0E0C" w:rsidRPr="00E475F6" w:rsidRDefault="00BB0E0C" w:rsidP="00BB0E0C">
      <w:r w:rsidRPr="00E475F6">
        <w:t xml:space="preserve">The input </w:t>
      </w:r>
      <w:r w:rsidR="00B45906">
        <w:t>layer</w:t>
      </w:r>
      <w:r w:rsidRPr="00E475F6">
        <w:t xml:space="preserve"> receive data</w:t>
      </w:r>
      <w:r w:rsidR="00502783">
        <w:t>,</w:t>
      </w:r>
      <w:r w:rsidRPr="00E475F6">
        <w:t xml:space="preserve"> execute operations on the data and pass it to the hidden </w:t>
      </w:r>
      <w:r w:rsidR="00B45906">
        <w:t>layer</w:t>
      </w:r>
      <w:r w:rsidRPr="00E475F6">
        <w:t xml:space="preserve"> which </w:t>
      </w:r>
      <w:r w:rsidRPr="00F848EE">
        <w:rPr>
          <w:noProof/>
        </w:rPr>
        <w:t>are sent</w:t>
      </w:r>
      <w:r w:rsidRPr="00E475F6">
        <w:t xml:space="preserve"> to the output </w:t>
      </w:r>
      <w:r w:rsidR="00502783">
        <w:t>layer</w:t>
      </w:r>
      <w:r w:rsidRPr="00E475F6">
        <w:t xml:space="preserve"> where the final predictions or classifications </w:t>
      </w:r>
      <w:r w:rsidRPr="00F848EE">
        <w:rPr>
          <w:noProof/>
        </w:rPr>
        <w:t>are outputted</w:t>
      </w:r>
      <w:r w:rsidRPr="00E475F6">
        <w:t>.</w:t>
      </w:r>
      <w:r w:rsidRPr="00E475F6">
        <w:rPr>
          <w:rStyle w:val="EndnoteReference"/>
        </w:rPr>
        <w:t xml:space="preserve"> </w:t>
      </w:r>
      <w:r w:rsidRPr="00E475F6">
        <w:t>Figur</w:t>
      </w:r>
      <w:r w:rsidR="00C6418A" w:rsidRPr="00E475F6">
        <w:t>e 5.12</w:t>
      </w:r>
      <w:r w:rsidRPr="00E475F6">
        <w:t xml:space="preserve"> illustrates </w:t>
      </w:r>
      <w:r w:rsidRPr="00E475F6">
        <w:rPr>
          <w:noProof/>
        </w:rPr>
        <w:t>a</w:t>
      </w:r>
      <w:r w:rsidR="00974EFC" w:rsidRPr="00E475F6">
        <w:rPr>
          <w:noProof/>
        </w:rPr>
        <w:t>n</w:t>
      </w:r>
      <w:r w:rsidRPr="00E475F6">
        <w:rPr>
          <w:noProof/>
        </w:rPr>
        <w:t xml:space="preserve"> Artificial</w:t>
      </w:r>
      <w:r w:rsidRPr="00E475F6">
        <w:t xml:space="preserve"> Neural Network.</w:t>
      </w:r>
      <w:r w:rsidRPr="00E475F6">
        <w:rPr>
          <w:rStyle w:val="EndnoteReference"/>
        </w:rPr>
        <w:endnoteReference w:id="68"/>
      </w:r>
    </w:p>
    <w:p w14:paraId="5E17948A" w14:textId="77777777" w:rsidR="00BB0E0C" w:rsidRPr="00E475F6" w:rsidRDefault="00BB0E0C" w:rsidP="00BB0E0C"/>
    <w:p w14:paraId="6F7A8BAC" w14:textId="27FD5345" w:rsidR="00BB0E0C" w:rsidRPr="00E475F6" w:rsidRDefault="00CD79A5" w:rsidP="00DA3EA2">
      <w:r>
        <w:pict w14:anchorId="1ED9440A">
          <v:shape id="_x0000_i1030" type="#_x0000_t75" style="width:414.85pt;height:327.45pt">
            <v:imagedata r:id="rId23" o:title="artificialNeuralNet"/>
          </v:shape>
        </w:pict>
      </w:r>
    </w:p>
    <w:p w14:paraId="3C70550F" w14:textId="4D15E4CC" w:rsidR="00BB0E0C" w:rsidRPr="00E475F6" w:rsidRDefault="00BB0E0C" w:rsidP="00DA3EA2">
      <w:r w:rsidRPr="00E475F6">
        <w:tab/>
      </w:r>
      <w:r w:rsidRPr="00E475F6">
        <w:tab/>
      </w:r>
      <w:r w:rsidRPr="00E475F6">
        <w:tab/>
      </w:r>
      <w:r w:rsidRPr="00E475F6">
        <w:tab/>
        <w:t xml:space="preserve">Figure </w:t>
      </w:r>
      <w:r w:rsidR="00C6418A" w:rsidRPr="00E475F6">
        <w:rPr>
          <w:noProof/>
        </w:rPr>
        <w:t>5.12</w:t>
      </w:r>
      <w:r w:rsidRPr="00E475F6">
        <w:rPr>
          <w:noProof/>
        </w:rPr>
        <w:t>:</w:t>
      </w:r>
      <w:r w:rsidRPr="00E475F6">
        <w:t xml:space="preserve"> Artificial Neural Network</w:t>
      </w:r>
      <w:r w:rsidRPr="00E475F6">
        <w:rPr>
          <w:rStyle w:val="EndnoteReference"/>
        </w:rPr>
        <w:endnoteReference w:id="69"/>
      </w:r>
    </w:p>
    <w:p w14:paraId="7DB65D42" w14:textId="351F682D" w:rsidR="00BB0E0C" w:rsidRPr="00E475F6" w:rsidRDefault="00BB0E0C" w:rsidP="00DA3EA2"/>
    <w:p w14:paraId="10EC5613" w14:textId="30FCBF13" w:rsidR="00AB408A" w:rsidRPr="00E475F6" w:rsidRDefault="00AB408A" w:rsidP="00DA3EA2"/>
    <w:p w14:paraId="6B3B0D92" w14:textId="77777777" w:rsidR="00C6418A" w:rsidRPr="00E475F6" w:rsidRDefault="00C6418A" w:rsidP="00DA3EA2"/>
    <w:p w14:paraId="4787D883" w14:textId="1F01369C" w:rsidR="00AB408A" w:rsidRDefault="00AB408A" w:rsidP="00AB408A">
      <w:pPr>
        <w:pStyle w:val="Heading2"/>
      </w:pPr>
      <w:r>
        <w:lastRenderedPageBreak/>
        <w:t>TensorFlow</w:t>
      </w:r>
    </w:p>
    <w:p w14:paraId="0C98B6F2" w14:textId="6EBDA7F6" w:rsidR="00AB408A" w:rsidRPr="00E475F6" w:rsidRDefault="00AB408A" w:rsidP="00AB408A"/>
    <w:p w14:paraId="7CE17D2D" w14:textId="15A3E41F" w:rsidR="00AB408A" w:rsidRPr="00E475F6" w:rsidRDefault="00AB408A" w:rsidP="00AB408A">
      <w:r w:rsidRPr="00E475F6">
        <w:t xml:space="preserve">TensorFlow is </w:t>
      </w:r>
      <w:r w:rsidR="003449CB">
        <w:rPr>
          <w:noProof/>
        </w:rPr>
        <w:t xml:space="preserve">a library which Google developed </w:t>
      </w:r>
      <w:r w:rsidR="00F8186A" w:rsidRPr="003449CB">
        <w:rPr>
          <w:noProof/>
        </w:rPr>
        <w:t>to facilitate the</w:t>
      </w:r>
      <w:r w:rsidR="00F8186A" w:rsidRPr="00E475F6">
        <w:t xml:space="preserve"> development of machine learning and deep learning models.</w:t>
      </w:r>
    </w:p>
    <w:p w14:paraId="557135C8" w14:textId="179ED29F" w:rsidR="00F8186A" w:rsidRPr="00E475F6" w:rsidRDefault="00F848EE" w:rsidP="00AB408A">
      <w:r>
        <w:t>TensorF</w:t>
      </w:r>
      <w:r w:rsidR="00974EFC" w:rsidRPr="00E475F6">
        <w:t>low offers tutorials on recurrent neural networks, which will be used to develop the chatbot.</w:t>
      </w:r>
    </w:p>
    <w:p w14:paraId="2B26349B" w14:textId="27AD1021" w:rsidR="00A622E1" w:rsidRPr="00E475F6" w:rsidRDefault="00A622E1" w:rsidP="00AB408A"/>
    <w:p w14:paraId="35508B92" w14:textId="77777777" w:rsidR="00A622E1" w:rsidRPr="00E475F6" w:rsidRDefault="00A622E1" w:rsidP="00AB408A"/>
    <w:p w14:paraId="1A5537ED" w14:textId="55ED733A" w:rsidR="00974EFC" w:rsidRPr="00E475F6" w:rsidRDefault="00602421" w:rsidP="00AB408A">
      <w:r>
        <w:t>Figure 5.13</w:t>
      </w:r>
      <w:r w:rsidR="00A22D14" w:rsidRPr="00E475F6">
        <w:t xml:space="preserve"> illustrates a Recurrent Neural Network. </w:t>
      </w:r>
      <w:r w:rsidR="00A22D14" w:rsidRPr="00E475F6">
        <w:rPr>
          <w:noProof/>
        </w:rPr>
        <w:t>The R</w:t>
      </w:r>
      <w:r w:rsidR="00974EFC" w:rsidRPr="00E475F6">
        <w:rPr>
          <w:noProof/>
        </w:rPr>
        <w:t>ecurrent</w:t>
      </w:r>
      <w:r w:rsidR="00A22D14" w:rsidRPr="00E475F6">
        <w:t xml:space="preserve"> Neural N</w:t>
      </w:r>
      <w:r w:rsidR="00974EFC" w:rsidRPr="00E475F6">
        <w:t xml:space="preserve">etwork is an artificial network that store </w:t>
      </w:r>
      <w:r w:rsidR="00014651" w:rsidRPr="00E475F6">
        <w:t>data and keep it in memory</w:t>
      </w:r>
      <w:r w:rsidR="00974EFC" w:rsidRPr="00E475F6">
        <w:t xml:space="preserve"> from past nodes even after that data </w:t>
      </w:r>
      <w:r w:rsidR="00974EFC" w:rsidRPr="00E475F6">
        <w:rPr>
          <w:noProof/>
        </w:rPr>
        <w:t>is transferred</w:t>
      </w:r>
      <w:r w:rsidR="00974EFC" w:rsidRPr="00E475F6">
        <w:t xml:space="preserve"> to a new node, that </w:t>
      </w:r>
      <w:r w:rsidR="00974EFC" w:rsidRPr="00E475F6">
        <w:rPr>
          <w:noProof/>
        </w:rPr>
        <w:t>short-term</w:t>
      </w:r>
      <w:r w:rsidR="00974EFC" w:rsidRPr="00E475F6">
        <w:t xml:space="preserve"> memory allows the model to output </w:t>
      </w:r>
      <w:r w:rsidR="00974EFC" w:rsidRPr="00E475F6">
        <w:rPr>
          <w:noProof/>
        </w:rPr>
        <w:t>predictions</w:t>
      </w:r>
      <w:r w:rsidR="00974EFC" w:rsidRPr="00E475F6">
        <w:t xml:space="preserve"> and classifications more accurately.</w:t>
      </w:r>
      <w:r w:rsidR="00974EFC" w:rsidRPr="00E475F6">
        <w:rPr>
          <w:rStyle w:val="EndnoteReference"/>
        </w:rPr>
        <w:endnoteReference w:id="70"/>
      </w:r>
    </w:p>
    <w:p w14:paraId="73884544" w14:textId="77777777" w:rsidR="00974EFC" w:rsidRPr="00E475F6" w:rsidRDefault="00974EFC" w:rsidP="00AB408A"/>
    <w:p w14:paraId="44A13864" w14:textId="28BC3D65" w:rsidR="00AB408A" w:rsidRPr="00E475F6" w:rsidRDefault="00AB408A" w:rsidP="00DA3EA2"/>
    <w:p w14:paraId="588C1A84" w14:textId="4BF20AD5" w:rsidR="00AB408A" w:rsidRPr="00E475F6" w:rsidRDefault="00CD79A5" w:rsidP="00DA3EA2">
      <w:r>
        <w:pict w14:anchorId="08CBB360">
          <v:shape id="_x0000_i1031" type="#_x0000_t75" style="width:365.15pt;height:157.7pt">
            <v:imagedata r:id="rId24" o:title="recurrent"/>
          </v:shape>
        </w:pict>
      </w:r>
    </w:p>
    <w:p w14:paraId="43355364" w14:textId="0FCF62AA" w:rsidR="00AB408A" w:rsidRPr="00E475F6" w:rsidRDefault="00AB408A" w:rsidP="00DA3EA2"/>
    <w:p w14:paraId="7BAFA4B5" w14:textId="43C0DFF4" w:rsidR="00566857" w:rsidRPr="00E475F6" w:rsidRDefault="00793333" w:rsidP="0090763B">
      <w:pPr>
        <w:spacing w:line="360" w:lineRule="auto"/>
        <w:jc w:val="both"/>
      </w:pPr>
      <w:r>
        <w:tab/>
      </w:r>
      <w:r>
        <w:tab/>
      </w:r>
      <w:r>
        <w:tab/>
        <w:t>Figure 5.13</w:t>
      </w:r>
      <w:r w:rsidR="005D1CE7" w:rsidRPr="00E475F6">
        <w:t xml:space="preserve"> Recurrent Neural Network</w:t>
      </w:r>
      <w:r w:rsidR="005D1CE7" w:rsidRPr="00E475F6">
        <w:rPr>
          <w:rStyle w:val="EndnoteReference"/>
        </w:rPr>
        <w:endnoteReference w:id="71"/>
      </w:r>
    </w:p>
    <w:p w14:paraId="4C6F0814" w14:textId="663F02DB" w:rsidR="00566857" w:rsidRPr="00E475F6" w:rsidRDefault="00566857" w:rsidP="0090763B">
      <w:pPr>
        <w:spacing w:line="360" w:lineRule="auto"/>
        <w:jc w:val="both"/>
      </w:pPr>
    </w:p>
    <w:p w14:paraId="1A5D78BB" w14:textId="65BDF722" w:rsidR="00566857" w:rsidRPr="00E475F6" w:rsidRDefault="00602421" w:rsidP="0090763B">
      <w:pPr>
        <w:spacing w:line="360" w:lineRule="auto"/>
        <w:jc w:val="both"/>
      </w:pPr>
      <w:r>
        <w:t>Figure 5.13</w:t>
      </w:r>
      <w:r w:rsidR="00014651" w:rsidRPr="00E475F6">
        <w:t xml:space="preserve"> depicts a Recurrent Network. </w:t>
      </w:r>
      <w:r w:rsidR="00014651" w:rsidRPr="00E475F6">
        <w:rPr>
          <w:noProof/>
        </w:rPr>
        <w:t>It</w:t>
      </w:r>
      <w:r w:rsidR="00014651" w:rsidRPr="00E475F6">
        <w:t xml:space="preserve"> has a loop, which loops back to previous nodes to learn from </w:t>
      </w:r>
      <w:r w:rsidR="000D14C0" w:rsidRPr="00DC726A">
        <w:rPr>
          <w:noProof/>
        </w:rPr>
        <w:t xml:space="preserve">past </w:t>
      </w:r>
      <w:r w:rsidR="00014651" w:rsidRPr="00DC726A">
        <w:rPr>
          <w:noProof/>
        </w:rPr>
        <w:t>experience</w:t>
      </w:r>
      <w:r w:rsidR="00014651" w:rsidRPr="00E475F6">
        <w:t xml:space="preserve">. The best analogy to describe a </w:t>
      </w:r>
      <w:r w:rsidR="00014651" w:rsidRPr="00E475F6">
        <w:rPr>
          <w:noProof/>
        </w:rPr>
        <w:t>Recurrent</w:t>
      </w:r>
      <w:r w:rsidR="00014651" w:rsidRPr="00E475F6">
        <w:t xml:space="preserve"> Neural Network is to imagine it is a human. </w:t>
      </w:r>
      <w:r w:rsidR="00014651" w:rsidRPr="00E475F6">
        <w:rPr>
          <w:noProof/>
        </w:rPr>
        <w:t>Humans</w:t>
      </w:r>
      <w:r w:rsidR="00014651" w:rsidRPr="00E475F6">
        <w:t xml:space="preserve"> when learning</w:t>
      </w:r>
      <w:r w:rsidR="005E6B4E" w:rsidRPr="00E475F6">
        <w:t xml:space="preserve"> maths, they learn the </w:t>
      </w:r>
      <w:r w:rsidR="005E6B4E" w:rsidRPr="000A6203">
        <w:rPr>
          <w:noProof/>
        </w:rPr>
        <w:t>rules</w:t>
      </w:r>
      <w:r w:rsidR="000A6203" w:rsidRPr="000A6203">
        <w:rPr>
          <w:noProof/>
        </w:rPr>
        <w:t>,</w:t>
      </w:r>
      <w:r w:rsidR="005E6B4E" w:rsidRPr="00E475F6">
        <w:t xml:space="preserve"> and when they are going to solve a math problem, they remember the rules </w:t>
      </w:r>
      <w:r w:rsidR="000D14C0" w:rsidRPr="00E475F6">
        <w:t xml:space="preserve">and use those rules </w:t>
      </w:r>
      <w:r w:rsidR="005E6B4E" w:rsidRPr="00E475F6">
        <w:t>to solve them</w:t>
      </w:r>
      <w:r w:rsidR="00014651" w:rsidRPr="00E475F6">
        <w:t xml:space="preserve">.  The same occurs </w:t>
      </w:r>
      <w:r w:rsidR="00014651" w:rsidRPr="00E475F6">
        <w:rPr>
          <w:noProof/>
        </w:rPr>
        <w:t>with a</w:t>
      </w:r>
      <w:r w:rsidR="00014651" w:rsidRPr="00E475F6">
        <w:t xml:space="preserve"> Recurrent Neural Network, it learns from past experiences and </w:t>
      </w:r>
      <w:r w:rsidR="00014651" w:rsidRPr="00E475F6">
        <w:rPr>
          <w:noProof/>
        </w:rPr>
        <w:t>maintains</w:t>
      </w:r>
      <w:r w:rsidR="00014651" w:rsidRPr="00E475F6">
        <w:t xml:space="preserve"> that knowledge</w:t>
      </w:r>
      <w:r w:rsidR="009E4678" w:rsidRPr="00E475F6">
        <w:t xml:space="preserve"> to improve its output</w:t>
      </w:r>
      <w:r w:rsidR="00014651" w:rsidRPr="00E475F6">
        <w:t xml:space="preserve">. </w:t>
      </w:r>
    </w:p>
    <w:p w14:paraId="7BB7819D" w14:textId="64474513" w:rsidR="00566857" w:rsidRPr="00E475F6" w:rsidRDefault="00566857" w:rsidP="0090763B">
      <w:pPr>
        <w:spacing w:line="360" w:lineRule="auto"/>
        <w:jc w:val="both"/>
      </w:pPr>
    </w:p>
    <w:p w14:paraId="700E667A" w14:textId="5DED48EA" w:rsidR="00566857" w:rsidRPr="00E475F6" w:rsidRDefault="00566857" w:rsidP="0090763B">
      <w:pPr>
        <w:spacing w:line="360" w:lineRule="auto"/>
        <w:jc w:val="both"/>
      </w:pPr>
    </w:p>
    <w:p w14:paraId="08AABA95" w14:textId="25C90873" w:rsidR="00566857" w:rsidRPr="00E475F6" w:rsidRDefault="00566857" w:rsidP="0090763B">
      <w:pPr>
        <w:spacing w:line="360" w:lineRule="auto"/>
        <w:jc w:val="both"/>
      </w:pPr>
    </w:p>
    <w:p w14:paraId="2C55DC20" w14:textId="5DA82890" w:rsidR="00566857" w:rsidRDefault="00566857" w:rsidP="0090763B">
      <w:pPr>
        <w:spacing w:line="360" w:lineRule="auto"/>
        <w:jc w:val="both"/>
      </w:pPr>
    </w:p>
    <w:p w14:paraId="1728F87A" w14:textId="085FCFBD" w:rsidR="00355EF5" w:rsidRDefault="00355EF5" w:rsidP="0090763B">
      <w:pPr>
        <w:spacing w:line="360" w:lineRule="auto"/>
        <w:jc w:val="both"/>
      </w:pPr>
    </w:p>
    <w:p w14:paraId="5EB130AB" w14:textId="18AB3236" w:rsidR="00355EF5" w:rsidRDefault="00355EF5" w:rsidP="0090763B">
      <w:pPr>
        <w:spacing w:line="360" w:lineRule="auto"/>
        <w:jc w:val="both"/>
      </w:pPr>
    </w:p>
    <w:p w14:paraId="7AB208CC" w14:textId="6B0DAD4B" w:rsidR="00355EF5" w:rsidRDefault="00355EF5" w:rsidP="0090763B">
      <w:pPr>
        <w:spacing w:line="360" w:lineRule="auto"/>
        <w:jc w:val="both"/>
      </w:pPr>
    </w:p>
    <w:p w14:paraId="06BE152E" w14:textId="550750DC" w:rsidR="00402E03" w:rsidRDefault="00402E03" w:rsidP="00402E03">
      <w:pPr>
        <w:pStyle w:val="Heading2"/>
      </w:pPr>
      <w:r>
        <w:t>Dialogflow</w:t>
      </w:r>
    </w:p>
    <w:p w14:paraId="14B5FDF0" w14:textId="5CF40A03" w:rsidR="00402E03" w:rsidRDefault="00402E03" w:rsidP="00402E03"/>
    <w:p w14:paraId="51588E93" w14:textId="77777777" w:rsidR="00402E03" w:rsidRDefault="00402E03" w:rsidP="00402E03">
      <w:r>
        <w:t>Dialogflow is an end-to-end development suite based on natural language conversations, which allows users to build conversational interfaces for many platforms such as mobile applications, websites, and so on.</w:t>
      </w:r>
    </w:p>
    <w:p w14:paraId="4D627E49" w14:textId="77777777" w:rsidR="00402E03" w:rsidRDefault="00402E03" w:rsidP="00402E03">
      <w:r>
        <w:t>it's mainly used to create chatbots which are capable of rich and natural interactions. Machine learning powers it.</w:t>
      </w:r>
    </w:p>
    <w:p w14:paraId="56939680" w14:textId="77777777" w:rsidR="00402E03" w:rsidRDefault="00402E03" w:rsidP="00402E03">
      <w:r>
        <w:t>By providing with examples of what a user may say, the machine learning algorithm is able to match to an appropriate response to what a user is saying.</w:t>
      </w:r>
    </w:p>
    <w:p w14:paraId="7701A07C" w14:textId="77777777" w:rsidR="00402E03" w:rsidRDefault="00402E03" w:rsidP="00402E03"/>
    <w:p w14:paraId="1476BC25" w14:textId="77777777" w:rsidR="00402E03" w:rsidRDefault="00402E03" w:rsidP="00402E03"/>
    <w:p w14:paraId="2EBBF32B" w14:textId="20D9B488" w:rsidR="00402E03" w:rsidRDefault="00402E03" w:rsidP="00402E03">
      <w:r>
        <w:t xml:space="preserve">To implement a chatbot, two functionalities from </w:t>
      </w:r>
      <w:r w:rsidRPr="00602421">
        <w:rPr>
          <w:noProof/>
        </w:rPr>
        <w:t>Dialogflow</w:t>
      </w:r>
      <w:r>
        <w:t xml:space="preserve"> will be used, Agents and Intents.</w:t>
      </w:r>
    </w:p>
    <w:p w14:paraId="1C742014" w14:textId="7683EF3C" w:rsidR="00402E03" w:rsidRDefault="00402E03" w:rsidP="00402E03"/>
    <w:p w14:paraId="7B8C0264" w14:textId="24C1A8B7" w:rsidR="00402E03" w:rsidRDefault="00402E03" w:rsidP="00402E03">
      <w:r>
        <w:t>Agents are natural language understanding modules.</w:t>
      </w:r>
      <w:r w:rsidR="00CB3A8E">
        <w:t xml:space="preserve"> </w:t>
      </w:r>
      <w:r>
        <w:t xml:space="preserve">These modules are used </w:t>
      </w:r>
      <w:r w:rsidR="00602421">
        <w:t xml:space="preserve">to </w:t>
      </w:r>
      <w:r>
        <w:t>convert user requests into actionable data.</w:t>
      </w:r>
    </w:p>
    <w:p w14:paraId="4544BE19" w14:textId="77777777" w:rsidR="00402E03" w:rsidRDefault="00402E03" w:rsidP="00402E03"/>
    <w:p w14:paraId="793DA403" w14:textId="77777777" w:rsidR="00402E03" w:rsidRDefault="00402E03" w:rsidP="00402E03">
      <w:r>
        <w:t>When a user inputs a request, the conversion occurs if the input matches with an intent inside the agent.</w:t>
      </w:r>
    </w:p>
    <w:p w14:paraId="7E52B0E2" w14:textId="1200DF5C" w:rsidR="00402E03" w:rsidRDefault="00402E03" w:rsidP="00402E03">
      <w:r>
        <w:t>Intents are developer-defined or predefined components of agents which process user's requests.</w:t>
      </w:r>
    </w:p>
    <w:p w14:paraId="51B724FE" w14:textId="0FBB5598" w:rsidR="00402E03" w:rsidRDefault="00402E03" w:rsidP="00402E03">
      <w:r>
        <w:t>Agents can also be designed as a chatbot to manage conversation flow in different ways.</w:t>
      </w:r>
    </w:p>
    <w:p w14:paraId="20CF5866" w14:textId="39154166" w:rsidR="00CB3A8E" w:rsidRDefault="00CB3A8E" w:rsidP="00402E03"/>
    <w:p w14:paraId="4FE3BF64" w14:textId="77777777" w:rsidR="00CB3A8E" w:rsidRDefault="00CB3A8E" w:rsidP="00CB3A8E">
      <w:r>
        <w:t xml:space="preserve">Figure 5.14 depicts the </w:t>
      </w:r>
      <w:r w:rsidRPr="00602421">
        <w:rPr>
          <w:noProof/>
        </w:rPr>
        <w:t>DialogFlow</w:t>
      </w:r>
      <w:r>
        <w:t xml:space="preserve"> architecture.</w:t>
      </w:r>
    </w:p>
    <w:p w14:paraId="7F7AB2C7" w14:textId="77777777" w:rsidR="00CB3A8E" w:rsidRDefault="00CB3A8E" w:rsidP="00402E03"/>
    <w:p w14:paraId="251DA105" w14:textId="77777777" w:rsidR="00CB3A8E" w:rsidRDefault="00CB3A8E" w:rsidP="00CB3A8E">
      <w:r>
        <w:rPr>
          <w:noProof/>
          <w:lang w:val="en-IE" w:eastAsia="en-IE"/>
        </w:rPr>
        <w:drawing>
          <wp:inline distT="0" distB="0" distL="0" distR="0" wp14:anchorId="151871C9" wp14:editId="65D1F2AD">
            <wp:extent cx="5265420" cy="2164080"/>
            <wp:effectExtent l="0" t="0" r="0" b="0"/>
            <wp:docPr id="17" name="Picture 17" descr="C:\Users\John\AppData\Local\Microsoft\Windows\INetCache\Content.Word\agents-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John\AppData\Local\Microsoft\Windows\INetCache\Content.Word\agents-000.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65420" cy="2164080"/>
                    </a:xfrm>
                    <a:prstGeom prst="rect">
                      <a:avLst/>
                    </a:prstGeom>
                    <a:noFill/>
                    <a:ln>
                      <a:noFill/>
                    </a:ln>
                  </pic:spPr>
                </pic:pic>
              </a:graphicData>
            </a:graphic>
          </wp:inline>
        </w:drawing>
      </w:r>
    </w:p>
    <w:p w14:paraId="7CB70A70" w14:textId="77777777" w:rsidR="00CB3A8E" w:rsidRDefault="00CB3A8E" w:rsidP="00CB3A8E">
      <w:pPr>
        <w:ind w:left="720" w:firstLine="720"/>
      </w:pPr>
      <w:r>
        <w:t>Figure 5.14 DialogFlow architecture</w:t>
      </w:r>
      <w:r>
        <w:rPr>
          <w:rStyle w:val="EndnoteReference"/>
        </w:rPr>
        <w:endnoteReference w:id="72"/>
      </w:r>
      <w:r>
        <w:t xml:space="preserve"> </w:t>
      </w:r>
    </w:p>
    <w:p w14:paraId="6B619487" w14:textId="77777777" w:rsidR="00CB3A8E" w:rsidRDefault="00CB3A8E" w:rsidP="00402E03"/>
    <w:p w14:paraId="6E42F798" w14:textId="77777777" w:rsidR="00602421" w:rsidRDefault="00602421" w:rsidP="00402E03"/>
    <w:p w14:paraId="0F29A6B5" w14:textId="77777777" w:rsidR="00585DD9" w:rsidRDefault="00585DD9" w:rsidP="00602421"/>
    <w:p w14:paraId="2A81035A" w14:textId="77777777" w:rsidR="00585DD9" w:rsidRDefault="00585DD9" w:rsidP="00602421"/>
    <w:p w14:paraId="3709FDD6" w14:textId="28BBA25B" w:rsidR="00602421" w:rsidRDefault="00402E03" w:rsidP="00602421">
      <w:r>
        <w:lastRenderedPageBreak/>
        <w:t>Intents are the representation of a mapping between user's input and actions which the software should take. The intent interface has four sections which are, Training ph</w:t>
      </w:r>
      <w:r w:rsidR="00CB3A8E">
        <w:t>r</w:t>
      </w:r>
      <w:r>
        <w:t>ases, Action, response, context.</w:t>
      </w:r>
    </w:p>
    <w:p w14:paraId="41505686" w14:textId="77777777" w:rsidR="00585DD9" w:rsidRDefault="00585DD9" w:rsidP="00602421"/>
    <w:p w14:paraId="216BC9AF" w14:textId="7F04645C" w:rsidR="00CB3A8E" w:rsidRDefault="00CB3A8E" w:rsidP="00602421">
      <w:r>
        <w:t>Training phrases are phrases input by developers, which is expected from users, if user’s input match with one of the phrases, the intent will be triggered.</w:t>
      </w:r>
    </w:p>
    <w:p w14:paraId="668B2710" w14:textId="44947F12" w:rsidR="00CB3A8E" w:rsidRDefault="00CB3A8E" w:rsidP="00602421"/>
    <w:p w14:paraId="0FDB9BFA" w14:textId="68057C05" w:rsidR="00CB3A8E" w:rsidRDefault="00CB3A8E" w:rsidP="00602421">
      <w:r>
        <w:t>Context is used to remember parameter values which can be passed from one intent</w:t>
      </w:r>
      <w:r w:rsidR="00585DD9">
        <w:t xml:space="preserve"> to another, for example, a follow up intent can be stored as a context to remember that after one intent is triggered there will be another one.</w:t>
      </w:r>
    </w:p>
    <w:p w14:paraId="3573C354" w14:textId="77777777" w:rsidR="00585DD9" w:rsidRDefault="00585DD9" w:rsidP="00602421"/>
    <w:p w14:paraId="33DFDB61" w14:textId="2798CC2F" w:rsidR="00CB3A8E" w:rsidRDefault="00585DD9" w:rsidP="00602421">
      <w:r>
        <w:t>Actions is a component of an intent which send data to fulfilment to process it and send back a response.</w:t>
      </w:r>
    </w:p>
    <w:p w14:paraId="2BDDF334" w14:textId="09347D73" w:rsidR="00585DD9" w:rsidRDefault="00585DD9" w:rsidP="00602421"/>
    <w:p w14:paraId="3DBD4F0A" w14:textId="3F8BE72E" w:rsidR="00585DD9" w:rsidRDefault="00585DD9" w:rsidP="00602421">
      <w:r>
        <w:t xml:space="preserve">Response is any text which will be delivered to </w:t>
      </w:r>
      <w:r w:rsidR="00BC353F">
        <w:t>a user</w:t>
      </w:r>
      <w:r>
        <w:t>.</w:t>
      </w:r>
      <w:r w:rsidR="00BC353F">
        <w:rPr>
          <w:rStyle w:val="EndnoteReference"/>
        </w:rPr>
        <w:endnoteReference w:id="73"/>
      </w:r>
    </w:p>
    <w:p w14:paraId="255DBA74" w14:textId="77777777" w:rsidR="00585DD9" w:rsidRDefault="00585DD9" w:rsidP="00602421"/>
    <w:p w14:paraId="4D721E36" w14:textId="77777777" w:rsidR="00602421" w:rsidRDefault="00602421" w:rsidP="00602421"/>
    <w:p w14:paraId="2B652195" w14:textId="77777777" w:rsidR="00602421" w:rsidRPr="00402E03" w:rsidRDefault="00602421" w:rsidP="00402E03"/>
    <w:p w14:paraId="796BBF09" w14:textId="1B99EC1C" w:rsidR="00402E03" w:rsidRDefault="00402E03" w:rsidP="0090763B">
      <w:pPr>
        <w:spacing w:line="360" w:lineRule="auto"/>
        <w:jc w:val="both"/>
      </w:pPr>
    </w:p>
    <w:p w14:paraId="7B039C1A" w14:textId="386A8F1B" w:rsidR="00402E03" w:rsidRDefault="00585DD9" w:rsidP="0090763B">
      <w:pPr>
        <w:spacing w:line="360" w:lineRule="auto"/>
        <w:jc w:val="both"/>
      </w:pPr>
      <w:r>
        <w:rPr>
          <w:noProof/>
          <w:lang w:val="en-IE" w:eastAsia="en-IE"/>
        </w:rPr>
        <w:drawing>
          <wp:inline distT="0" distB="0" distL="0" distR="0" wp14:anchorId="6B00C996" wp14:editId="223EBDBE">
            <wp:extent cx="6070276" cy="4419600"/>
            <wp:effectExtent l="0" t="0" r="698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076378" cy="4424043"/>
                    </a:xfrm>
                    <a:prstGeom prst="rect">
                      <a:avLst/>
                    </a:prstGeom>
                  </pic:spPr>
                </pic:pic>
              </a:graphicData>
            </a:graphic>
          </wp:inline>
        </w:drawing>
      </w:r>
    </w:p>
    <w:p w14:paraId="28A2CE87" w14:textId="31D8C65B" w:rsidR="00F229DF" w:rsidRDefault="00BC353F" w:rsidP="00E56B57">
      <w:pPr>
        <w:pStyle w:val="NoSpacing"/>
        <w:jc w:val="center"/>
      </w:pPr>
      <w:r>
        <w:t>Figure 5.15 Intent interface</w:t>
      </w:r>
    </w:p>
    <w:p w14:paraId="57DEB28A" w14:textId="2E5DB826" w:rsidR="000A4DF6" w:rsidRDefault="000A4DF6" w:rsidP="00B61C92"/>
    <w:p w14:paraId="2074F06F" w14:textId="77777777" w:rsidR="000A4DF6" w:rsidRPr="00E475F6" w:rsidRDefault="000A4DF6" w:rsidP="006F2126">
      <w:pPr>
        <w:ind w:left="1080"/>
      </w:pPr>
    </w:p>
    <w:p w14:paraId="72BC2B03" w14:textId="5EB7A131" w:rsidR="000A4DF6" w:rsidRDefault="000A4DF6" w:rsidP="000A4DF6">
      <w:pPr>
        <w:pStyle w:val="Heading1"/>
        <w:numPr>
          <w:ilvl w:val="0"/>
          <w:numId w:val="1"/>
        </w:numPr>
        <w:spacing w:line="360" w:lineRule="auto"/>
        <w:rPr>
          <w:noProof/>
        </w:rPr>
      </w:pPr>
      <w:r>
        <w:lastRenderedPageBreak/>
        <w:t>Design</w:t>
      </w:r>
    </w:p>
    <w:p w14:paraId="6B79F61B" w14:textId="4FFA1388" w:rsidR="000A4DF6" w:rsidRDefault="000A4DF6" w:rsidP="008013A7">
      <w:pPr>
        <w:pStyle w:val="Heading2"/>
        <w:numPr>
          <w:ilvl w:val="0"/>
          <w:numId w:val="32"/>
        </w:numPr>
        <w:rPr>
          <w:noProof/>
        </w:rPr>
      </w:pPr>
      <w:r w:rsidRPr="005F4DB1">
        <w:rPr>
          <w:noProof/>
        </w:rPr>
        <w:t>Methodology</w:t>
      </w:r>
      <w:bookmarkStart w:id="11" w:name="_Toc337981751"/>
    </w:p>
    <w:p w14:paraId="36A756CB" w14:textId="03BED2D2" w:rsidR="00AC54DF" w:rsidRDefault="00F71E8B" w:rsidP="008013A7">
      <w:pPr>
        <w:pStyle w:val="Heading1"/>
        <w:spacing w:line="360" w:lineRule="auto"/>
        <w:ind w:left="360"/>
        <w:rPr>
          <w:rFonts w:asciiTheme="minorHAnsi" w:eastAsiaTheme="minorEastAsia" w:hAnsiTheme="minorHAnsi" w:cstheme="minorBidi"/>
          <w:b w:val="0"/>
          <w:bCs w:val="0"/>
          <w:color w:val="auto"/>
          <w:sz w:val="24"/>
          <w:szCs w:val="24"/>
        </w:rPr>
      </w:pPr>
      <w:r w:rsidRPr="00F71E8B">
        <w:rPr>
          <w:rFonts w:asciiTheme="minorHAnsi" w:eastAsiaTheme="minorEastAsia" w:hAnsiTheme="minorHAnsi" w:cstheme="minorBidi"/>
          <w:b w:val="0"/>
          <w:bCs w:val="0"/>
          <w:color w:val="auto"/>
          <w:sz w:val="24"/>
          <w:szCs w:val="24"/>
        </w:rPr>
        <w:t>Agile methodologies are more su</w:t>
      </w:r>
      <w:r w:rsidR="003B2154">
        <w:rPr>
          <w:rFonts w:asciiTheme="minorHAnsi" w:eastAsiaTheme="minorEastAsia" w:hAnsiTheme="minorHAnsi" w:cstheme="minorBidi"/>
          <w:b w:val="0"/>
          <w:bCs w:val="0"/>
          <w:color w:val="auto"/>
          <w:sz w:val="24"/>
          <w:szCs w:val="24"/>
        </w:rPr>
        <w:t xml:space="preserve">itable to be utilized in a team. Since </w:t>
      </w:r>
      <w:r w:rsidR="003B2154" w:rsidRPr="004B4098">
        <w:rPr>
          <w:rFonts w:asciiTheme="minorHAnsi" w:eastAsiaTheme="minorEastAsia" w:hAnsiTheme="minorHAnsi" w:cstheme="minorBidi"/>
          <w:b w:val="0"/>
          <w:bCs w:val="0"/>
          <w:noProof/>
          <w:color w:val="auto"/>
          <w:sz w:val="24"/>
          <w:szCs w:val="24"/>
        </w:rPr>
        <w:t>t</w:t>
      </w:r>
      <w:r w:rsidRPr="004B4098">
        <w:rPr>
          <w:rFonts w:asciiTheme="minorHAnsi" w:eastAsiaTheme="minorEastAsia" w:hAnsiTheme="minorHAnsi" w:cstheme="minorBidi"/>
          <w:b w:val="0"/>
          <w:bCs w:val="0"/>
          <w:noProof/>
          <w:color w:val="auto"/>
          <w:sz w:val="24"/>
          <w:szCs w:val="24"/>
        </w:rPr>
        <w:t>his</w:t>
      </w:r>
      <w:r w:rsidR="004B4098">
        <w:rPr>
          <w:rFonts w:asciiTheme="minorHAnsi" w:eastAsiaTheme="minorEastAsia" w:hAnsiTheme="minorHAnsi" w:cstheme="minorBidi"/>
          <w:b w:val="0"/>
          <w:bCs w:val="0"/>
          <w:noProof/>
          <w:color w:val="auto"/>
          <w:sz w:val="24"/>
          <w:szCs w:val="24"/>
        </w:rPr>
        <w:t>,</w:t>
      </w:r>
      <w:r w:rsidRPr="00F71E8B">
        <w:rPr>
          <w:rFonts w:asciiTheme="minorHAnsi" w:eastAsiaTheme="minorEastAsia" w:hAnsiTheme="minorHAnsi" w:cstheme="minorBidi"/>
          <w:b w:val="0"/>
          <w:bCs w:val="0"/>
          <w:color w:val="auto"/>
          <w:sz w:val="24"/>
          <w:szCs w:val="24"/>
        </w:rPr>
        <w:t xml:space="preserve"> </w:t>
      </w:r>
      <w:r w:rsidR="0069248F">
        <w:rPr>
          <w:rFonts w:asciiTheme="minorHAnsi" w:eastAsiaTheme="minorEastAsia" w:hAnsiTheme="minorHAnsi" w:cstheme="minorBidi"/>
          <w:b w:val="0"/>
          <w:bCs w:val="0"/>
          <w:color w:val="auto"/>
          <w:sz w:val="24"/>
          <w:szCs w:val="24"/>
        </w:rPr>
        <w:t>a solo project</w:t>
      </w:r>
      <w:r w:rsidR="00F47376">
        <w:rPr>
          <w:rFonts w:asciiTheme="minorHAnsi" w:eastAsiaTheme="minorEastAsia" w:hAnsiTheme="minorHAnsi" w:cstheme="minorBidi"/>
          <w:b w:val="0"/>
          <w:bCs w:val="0"/>
          <w:color w:val="auto"/>
          <w:sz w:val="24"/>
          <w:szCs w:val="24"/>
        </w:rPr>
        <w:t xml:space="preserve"> </w:t>
      </w:r>
      <w:r w:rsidRPr="00F71E8B">
        <w:rPr>
          <w:rFonts w:asciiTheme="minorHAnsi" w:eastAsiaTheme="minorEastAsia" w:hAnsiTheme="minorHAnsi" w:cstheme="minorBidi"/>
          <w:b w:val="0"/>
          <w:bCs w:val="0"/>
          <w:color w:val="auto"/>
          <w:sz w:val="24"/>
          <w:szCs w:val="24"/>
        </w:rPr>
        <w:t>many methodologies such as Scrum and Kanban flow are not suitable for it. However, with some adaptations, Extreme programm</w:t>
      </w:r>
      <w:r w:rsidR="00EF09F9">
        <w:rPr>
          <w:rFonts w:asciiTheme="minorHAnsi" w:eastAsiaTheme="minorEastAsia" w:hAnsiTheme="minorHAnsi" w:cstheme="minorBidi"/>
          <w:b w:val="0"/>
          <w:bCs w:val="0"/>
          <w:color w:val="auto"/>
          <w:sz w:val="24"/>
          <w:szCs w:val="24"/>
        </w:rPr>
        <w:t xml:space="preserve">ing (XP)  seemed to be </w:t>
      </w:r>
      <w:r w:rsidR="00EF09F9" w:rsidRPr="00AC54DF">
        <w:rPr>
          <w:rFonts w:asciiTheme="minorHAnsi" w:eastAsiaTheme="minorEastAsia" w:hAnsiTheme="minorHAnsi" w:cstheme="minorBidi"/>
          <w:b w:val="0"/>
          <w:bCs w:val="0"/>
          <w:noProof/>
          <w:color w:val="auto"/>
          <w:sz w:val="24"/>
          <w:szCs w:val="24"/>
        </w:rPr>
        <w:t>adequate</w:t>
      </w:r>
      <w:r w:rsidR="00EF09F9">
        <w:rPr>
          <w:rFonts w:asciiTheme="minorHAnsi" w:eastAsiaTheme="minorEastAsia" w:hAnsiTheme="minorHAnsi" w:cstheme="minorBidi"/>
          <w:b w:val="0"/>
          <w:bCs w:val="0"/>
          <w:color w:val="auto"/>
          <w:sz w:val="24"/>
          <w:szCs w:val="24"/>
        </w:rPr>
        <w:t>.</w:t>
      </w:r>
    </w:p>
    <w:p w14:paraId="4AAA7397" w14:textId="77777777" w:rsidR="008013A7" w:rsidRPr="008013A7" w:rsidRDefault="008013A7" w:rsidP="008013A7"/>
    <w:p w14:paraId="39960C34" w14:textId="6A093656" w:rsidR="00F229DF" w:rsidRPr="00F229DF" w:rsidRDefault="00AC54DF" w:rsidP="008013A7">
      <w:pPr>
        <w:pStyle w:val="Heading4"/>
      </w:pPr>
      <w:r>
        <w:t>Extreme programming</w:t>
      </w:r>
    </w:p>
    <w:p w14:paraId="17D9F156" w14:textId="1EBCBB15" w:rsidR="00F71E8B" w:rsidRPr="00F71E8B" w:rsidRDefault="00F71E8B" w:rsidP="008013A7">
      <w:pPr>
        <w:pStyle w:val="Heading1"/>
        <w:spacing w:line="360" w:lineRule="auto"/>
        <w:ind w:left="360"/>
        <w:rPr>
          <w:rFonts w:asciiTheme="minorHAnsi" w:eastAsiaTheme="minorEastAsia" w:hAnsiTheme="minorHAnsi" w:cstheme="minorBidi"/>
          <w:b w:val="0"/>
          <w:bCs w:val="0"/>
          <w:color w:val="auto"/>
          <w:sz w:val="24"/>
          <w:szCs w:val="24"/>
        </w:rPr>
      </w:pPr>
      <w:r w:rsidRPr="00F71E8B">
        <w:rPr>
          <w:rFonts w:asciiTheme="minorHAnsi" w:eastAsiaTheme="minorEastAsia" w:hAnsiTheme="minorHAnsi" w:cstheme="minorBidi"/>
          <w:b w:val="0"/>
          <w:bCs w:val="0"/>
          <w:color w:val="auto"/>
          <w:sz w:val="24"/>
          <w:szCs w:val="24"/>
        </w:rPr>
        <w:t>Extreme programming (</w:t>
      </w:r>
      <w:r w:rsidRPr="004439B7">
        <w:rPr>
          <w:rFonts w:asciiTheme="minorHAnsi" w:eastAsiaTheme="minorEastAsia" w:hAnsiTheme="minorHAnsi" w:cstheme="minorBidi"/>
          <w:b w:val="0"/>
          <w:bCs w:val="0"/>
          <w:noProof/>
          <w:color w:val="auto"/>
          <w:sz w:val="24"/>
          <w:szCs w:val="24"/>
        </w:rPr>
        <w:t>XP) is an agile software development methodology, which</w:t>
      </w:r>
      <w:r w:rsidRPr="00F71E8B">
        <w:rPr>
          <w:rFonts w:asciiTheme="minorHAnsi" w:eastAsiaTheme="minorEastAsia" w:hAnsiTheme="minorHAnsi" w:cstheme="minorBidi"/>
          <w:b w:val="0"/>
          <w:bCs w:val="0"/>
          <w:color w:val="auto"/>
          <w:sz w:val="24"/>
          <w:szCs w:val="24"/>
        </w:rPr>
        <w:t xml:space="preserve"> is responsive to customer requirement changes and has a goal to improve software quality.</w:t>
      </w:r>
      <w:r w:rsidR="00D21C12">
        <w:rPr>
          <w:rFonts w:asciiTheme="minorHAnsi" w:eastAsiaTheme="minorEastAsia" w:hAnsiTheme="minorHAnsi" w:cstheme="minorBidi"/>
          <w:b w:val="0"/>
          <w:bCs w:val="0"/>
          <w:color w:val="auto"/>
          <w:sz w:val="24"/>
          <w:szCs w:val="24"/>
        </w:rPr>
        <w:t xml:space="preserve"> </w:t>
      </w:r>
      <w:r w:rsidRPr="00F71E8B">
        <w:rPr>
          <w:rFonts w:asciiTheme="minorHAnsi" w:eastAsiaTheme="minorEastAsia" w:hAnsiTheme="minorHAnsi" w:cstheme="minorBidi"/>
          <w:b w:val="0"/>
          <w:bCs w:val="0"/>
          <w:color w:val="auto"/>
          <w:sz w:val="24"/>
          <w:szCs w:val="24"/>
        </w:rPr>
        <w:t xml:space="preserve">As it is an agile methodology, Extreme programming emphasizes the division of a project in iterations and </w:t>
      </w:r>
      <w:r w:rsidRPr="00F71E8B">
        <w:rPr>
          <w:rFonts w:asciiTheme="minorHAnsi" w:eastAsiaTheme="minorEastAsia" w:hAnsiTheme="minorHAnsi" w:cstheme="minorBidi"/>
          <w:b w:val="0"/>
          <w:bCs w:val="0"/>
          <w:noProof/>
          <w:color w:val="auto"/>
          <w:sz w:val="24"/>
          <w:szCs w:val="24"/>
        </w:rPr>
        <w:t>s</w:t>
      </w:r>
      <w:r>
        <w:rPr>
          <w:rFonts w:asciiTheme="minorHAnsi" w:eastAsiaTheme="minorEastAsia" w:hAnsiTheme="minorHAnsi" w:cstheme="minorBidi"/>
          <w:b w:val="0"/>
          <w:bCs w:val="0"/>
          <w:noProof/>
          <w:color w:val="auto"/>
          <w:sz w:val="24"/>
          <w:szCs w:val="24"/>
        </w:rPr>
        <w:t>mall</w:t>
      </w:r>
      <w:r w:rsidRPr="00F71E8B">
        <w:rPr>
          <w:rFonts w:asciiTheme="minorHAnsi" w:eastAsiaTheme="minorEastAsia" w:hAnsiTheme="minorHAnsi" w:cstheme="minorBidi"/>
          <w:b w:val="0"/>
          <w:bCs w:val="0"/>
          <w:color w:val="auto"/>
          <w:sz w:val="24"/>
          <w:szCs w:val="24"/>
        </w:rPr>
        <w:t xml:space="preserve"> releases.</w:t>
      </w:r>
    </w:p>
    <w:p w14:paraId="311EEBDE" w14:textId="47E7FCF8" w:rsidR="00F71E8B" w:rsidRPr="00F71E8B" w:rsidRDefault="00F71E8B" w:rsidP="008013A7">
      <w:pPr>
        <w:pStyle w:val="Heading1"/>
        <w:spacing w:line="360" w:lineRule="auto"/>
        <w:ind w:left="360"/>
        <w:rPr>
          <w:rFonts w:asciiTheme="minorHAnsi" w:eastAsiaTheme="minorEastAsia" w:hAnsiTheme="minorHAnsi" w:cstheme="minorBidi"/>
          <w:b w:val="0"/>
          <w:bCs w:val="0"/>
          <w:color w:val="auto"/>
          <w:sz w:val="24"/>
          <w:szCs w:val="24"/>
        </w:rPr>
      </w:pPr>
      <w:r w:rsidRPr="00F71E8B">
        <w:rPr>
          <w:rFonts w:asciiTheme="minorHAnsi" w:eastAsiaTheme="minorEastAsia" w:hAnsiTheme="minorHAnsi" w:cstheme="minorBidi"/>
          <w:b w:val="0"/>
          <w:bCs w:val="0"/>
          <w:color w:val="auto"/>
          <w:sz w:val="24"/>
          <w:szCs w:val="24"/>
        </w:rPr>
        <w:t xml:space="preserve">Extreme programming solves many problems encountered in others software development methodologies such as Waterfall and RUP. These methodologies advocate the implementation of a software development life cycle(Requirement, analysis, and design, implementation, test, and deployment) step by step. </w:t>
      </w:r>
    </w:p>
    <w:p w14:paraId="42B8ADB5" w14:textId="79AB8CD2" w:rsidR="00F71E8B" w:rsidRDefault="00F71E8B" w:rsidP="008013A7">
      <w:pPr>
        <w:pStyle w:val="Heading1"/>
        <w:spacing w:line="360" w:lineRule="auto"/>
        <w:ind w:left="360"/>
        <w:rPr>
          <w:rFonts w:asciiTheme="minorHAnsi" w:eastAsiaTheme="minorEastAsia" w:hAnsiTheme="minorHAnsi" w:cstheme="minorBidi"/>
          <w:b w:val="0"/>
          <w:bCs w:val="0"/>
          <w:color w:val="auto"/>
          <w:sz w:val="24"/>
          <w:szCs w:val="24"/>
        </w:rPr>
      </w:pPr>
      <w:r w:rsidRPr="00F71E8B">
        <w:rPr>
          <w:rFonts w:asciiTheme="minorHAnsi" w:eastAsiaTheme="minorEastAsia" w:hAnsiTheme="minorHAnsi" w:cstheme="minorBidi"/>
          <w:b w:val="0"/>
          <w:bCs w:val="0"/>
          <w:color w:val="auto"/>
          <w:sz w:val="24"/>
          <w:szCs w:val="24"/>
        </w:rPr>
        <w:t>These met</w:t>
      </w:r>
      <w:r w:rsidR="00D21C12">
        <w:rPr>
          <w:rFonts w:asciiTheme="minorHAnsi" w:eastAsiaTheme="minorEastAsia" w:hAnsiTheme="minorHAnsi" w:cstheme="minorBidi"/>
          <w:b w:val="0"/>
          <w:bCs w:val="0"/>
          <w:color w:val="auto"/>
          <w:sz w:val="24"/>
          <w:szCs w:val="24"/>
        </w:rPr>
        <w:t xml:space="preserve">hods can be prone to </w:t>
      </w:r>
      <w:r w:rsidR="00D21C12" w:rsidRPr="00AC54DF">
        <w:rPr>
          <w:rFonts w:asciiTheme="minorHAnsi" w:eastAsiaTheme="minorEastAsia" w:hAnsiTheme="minorHAnsi" w:cstheme="minorBidi"/>
          <w:b w:val="0"/>
          <w:bCs w:val="0"/>
          <w:noProof/>
          <w:color w:val="auto"/>
          <w:sz w:val="24"/>
          <w:szCs w:val="24"/>
        </w:rPr>
        <w:t>fail</w:t>
      </w:r>
      <w:r w:rsidRPr="00AC54DF">
        <w:rPr>
          <w:rFonts w:asciiTheme="minorHAnsi" w:eastAsiaTheme="minorEastAsia" w:hAnsiTheme="minorHAnsi" w:cstheme="minorBidi"/>
          <w:b w:val="0"/>
          <w:bCs w:val="0"/>
          <w:noProof/>
          <w:color w:val="auto"/>
          <w:sz w:val="24"/>
          <w:szCs w:val="24"/>
        </w:rPr>
        <w:t xml:space="preserve"> for</w:t>
      </w:r>
      <w:r w:rsidRPr="00F71E8B">
        <w:rPr>
          <w:rFonts w:asciiTheme="minorHAnsi" w:eastAsiaTheme="minorEastAsia" w:hAnsiTheme="minorHAnsi" w:cstheme="minorBidi"/>
          <w:b w:val="0"/>
          <w:bCs w:val="0"/>
          <w:color w:val="auto"/>
          <w:sz w:val="24"/>
          <w:szCs w:val="24"/>
        </w:rPr>
        <w:t xml:space="preserve"> the reason that customers can change their minds in the middle of implementation, then the requirement, analysis, and design would have to be </w:t>
      </w:r>
      <w:r w:rsidR="00C6418A" w:rsidRPr="00D31266">
        <w:rPr>
          <w:rFonts w:asciiTheme="minorHAnsi" w:eastAsiaTheme="minorEastAsia" w:hAnsiTheme="minorHAnsi" w:cstheme="minorBidi"/>
          <w:b w:val="0"/>
          <w:bCs w:val="0"/>
          <w:noProof/>
          <w:color w:val="auto"/>
          <w:sz w:val="24"/>
          <w:szCs w:val="24"/>
        </w:rPr>
        <w:t>revaluated</w:t>
      </w:r>
      <w:r w:rsidRPr="00F71E8B">
        <w:rPr>
          <w:rFonts w:asciiTheme="minorHAnsi" w:eastAsiaTheme="minorEastAsia" w:hAnsiTheme="minorHAnsi" w:cstheme="minorBidi"/>
          <w:b w:val="0"/>
          <w:bCs w:val="0"/>
          <w:color w:val="auto"/>
          <w:sz w:val="24"/>
          <w:szCs w:val="24"/>
        </w:rPr>
        <w:t xml:space="preserve"> thus wasting time and money. </w:t>
      </w:r>
    </w:p>
    <w:p w14:paraId="10A24B91" w14:textId="716A8EEF" w:rsidR="00F71E8B" w:rsidRDefault="00F71E8B" w:rsidP="008013A7">
      <w:pPr>
        <w:pStyle w:val="Heading1"/>
        <w:spacing w:line="360" w:lineRule="auto"/>
        <w:ind w:left="360"/>
        <w:rPr>
          <w:rFonts w:asciiTheme="minorHAnsi" w:eastAsiaTheme="minorEastAsia" w:hAnsiTheme="minorHAnsi" w:cstheme="minorBidi"/>
          <w:b w:val="0"/>
          <w:bCs w:val="0"/>
          <w:color w:val="auto"/>
          <w:sz w:val="24"/>
          <w:szCs w:val="24"/>
        </w:rPr>
      </w:pPr>
      <w:r w:rsidRPr="00F71E8B">
        <w:rPr>
          <w:rFonts w:asciiTheme="minorHAnsi" w:eastAsiaTheme="minorEastAsia" w:hAnsiTheme="minorHAnsi" w:cstheme="minorBidi"/>
          <w:b w:val="0"/>
          <w:bCs w:val="0"/>
          <w:color w:val="auto"/>
          <w:sz w:val="24"/>
          <w:szCs w:val="24"/>
        </w:rPr>
        <w:t xml:space="preserve">The same would happen if a tester found many </w:t>
      </w:r>
      <w:r w:rsidR="00EA6258">
        <w:rPr>
          <w:rFonts w:asciiTheme="minorHAnsi" w:eastAsiaTheme="minorEastAsia" w:hAnsiTheme="minorHAnsi" w:cstheme="minorBidi"/>
          <w:b w:val="0"/>
          <w:bCs w:val="0"/>
          <w:color w:val="auto"/>
          <w:sz w:val="24"/>
          <w:szCs w:val="24"/>
        </w:rPr>
        <w:t xml:space="preserve">bugs in the project, time would </w:t>
      </w:r>
      <w:r w:rsidRPr="00F71E8B">
        <w:rPr>
          <w:rFonts w:asciiTheme="minorHAnsi" w:eastAsiaTheme="minorEastAsia" w:hAnsiTheme="minorHAnsi" w:cstheme="minorBidi"/>
          <w:b w:val="0"/>
          <w:bCs w:val="0"/>
          <w:color w:val="auto"/>
          <w:sz w:val="24"/>
          <w:szCs w:val="24"/>
        </w:rPr>
        <w:t xml:space="preserve">have to be allocated to debug it, time could run out, and the project would </w:t>
      </w:r>
      <w:r w:rsidRPr="00D31266">
        <w:rPr>
          <w:rFonts w:asciiTheme="minorHAnsi" w:eastAsiaTheme="minorEastAsia" w:hAnsiTheme="minorHAnsi" w:cstheme="minorBidi"/>
          <w:b w:val="0"/>
          <w:bCs w:val="0"/>
          <w:noProof/>
          <w:color w:val="auto"/>
          <w:sz w:val="24"/>
          <w:szCs w:val="24"/>
        </w:rPr>
        <w:t>be delivered</w:t>
      </w:r>
      <w:r w:rsidRPr="00F71E8B">
        <w:rPr>
          <w:rFonts w:asciiTheme="minorHAnsi" w:eastAsiaTheme="minorEastAsia" w:hAnsiTheme="minorHAnsi" w:cstheme="minorBidi"/>
          <w:b w:val="0"/>
          <w:bCs w:val="0"/>
          <w:color w:val="auto"/>
          <w:sz w:val="24"/>
          <w:szCs w:val="24"/>
        </w:rPr>
        <w:t xml:space="preserve"> with many bugs and incomplete</w:t>
      </w:r>
      <w:r w:rsidR="00EA6258">
        <w:rPr>
          <w:rFonts w:asciiTheme="minorHAnsi" w:eastAsiaTheme="minorEastAsia" w:hAnsiTheme="minorHAnsi" w:cstheme="minorBidi"/>
          <w:b w:val="0"/>
          <w:bCs w:val="0"/>
          <w:color w:val="auto"/>
          <w:sz w:val="24"/>
          <w:szCs w:val="24"/>
        </w:rPr>
        <w:t>.</w:t>
      </w:r>
    </w:p>
    <w:p w14:paraId="535FF3C5" w14:textId="4D8E86EB" w:rsidR="008A2C69" w:rsidRPr="00E475F6" w:rsidRDefault="008A2C69" w:rsidP="00EA6258">
      <w:pPr>
        <w:spacing w:line="360" w:lineRule="auto"/>
      </w:pPr>
    </w:p>
    <w:p w14:paraId="6FDAB804" w14:textId="77777777" w:rsidR="00C6418A" w:rsidRPr="00E475F6" w:rsidRDefault="00C6418A" w:rsidP="00EA6258">
      <w:pPr>
        <w:spacing w:line="360" w:lineRule="auto"/>
      </w:pPr>
    </w:p>
    <w:p w14:paraId="37441982" w14:textId="294601F8" w:rsidR="008A2C69" w:rsidRPr="00E475F6" w:rsidRDefault="008A2C69" w:rsidP="008013A7">
      <w:pPr>
        <w:spacing w:line="360" w:lineRule="auto"/>
        <w:ind w:left="360"/>
      </w:pPr>
    </w:p>
    <w:p w14:paraId="2B457D96" w14:textId="6FE9C189" w:rsidR="00EA6258" w:rsidRPr="00E475F6" w:rsidRDefault="00EA6258" w:rsidP="008013A7">
      <w:pPr>
        <w:spacing w:line="360" w:lineRule="auto"/>
        <w:ind w:left="360"/>
      </w:pPr>
      <w:r w:rsidRPr="00E475F6">
        <w:t xml:space="preserve">Changes are welcome in Extreme programming; it can </w:t>
      </w:r>
      <w:r w:rsidRPr="00E475F6">
        <w:rPr>
          <w:noProof/>
        </w:rPr>
        <w:t>be achieved</w:t>
      </w:r>
      <w:r w:rsidRPr="00E475F6">
        <w:t xml:space="preserve"> successfully </w:t>
      </w:r>
    </w:p>
    <w:p w14:paraId="1B96CA5C" w14:textId="5B92357D" w:rsidR="00C6299F" w:rsidRPr="00E475F6" w:rsidRDefault="00EA6258" w:rsidP="008013A7">
      <w:pPr>
        <w:spacing w:line="360" w:lineRule="auto"/>
        <w:ind w:left="360"/>
      </w:pPr>
      <w:r w:rsidRPr="00E475F6">
        <w:t>by gathering continuous feedback from clients, keeping interactions short, design and redesigning, implementing and testing the project frequently, eliminating bugs early, keeping the clients informed and involved in the project and most important deliver working products.</w:t>
      </w:r>
      <w:r w:rsidR="00241DDA" w:rsidRPr="00E475F6">
        <w:rPr>
          <w:rStyle w:val="EndnoteReference"/>
        </w:rPr>
        <w:endnoteReference w:id="74"/>
      </w:r>
    </w:p>
    <w:p w14:paraId="1BFD5E3B" w14:textId="742F6198" w:rsidR="00C6418A" w:rsidRPr="00E475F6" w:rsidRDefault="00C6418A" w:rsidP="008A2C69"/>
    <w:p w14:paraId="6F9DD4C9" w14:textId="77777777" w:rsidR="00C6418A" w:rsidRPr="00E475F6" w:rsidRDefault="00C6418A" w:rsidP="008A2C69"/>
    <w:p w14:paraId="678176CA" w14:textId="50972B42" w:rsidR="00C6299F" w:rsidRDefault="00C6299F" w:rsidP="008013A7">
      <w:pPr>
        <w:pStyle w:val="Heading4"/>
      </w:pPr>
      <w:r>
        <w:t>Extreme Programming values</w:t>
      </w:r>
    </w:p>
    <w:p w14:paraId="52635C37" w14:textId="77777777" w:rsidR="000A6203" w:rsidRPr="000A6203" w:rsidRDefault="000A6203" w:rsidP="008013A7">
      <w:pPr>
        <w:ind w:left="360"/>
      </w:pPr>
    </w:p>
    <w:p w14:paraId="4EDDF3BE" w14:textId="5D4530ED" w:rsidR="00EB2623" w:rsidRPr="00E475F6" w:rsidRDefault="00C6299F" w:rsidP="008013A7">
      <w:pPr>
        <w:ind w:left="360"/>
      </w:pPr>
      <w:r w:rsidRPr="00E475F6">
        <w:t xml:space="preserve">Extreme </w:t>
      </w:r>
      <w:r w:rsidRPr="00E475F6">
        <w:rPr>
          <w:noProof/>
        </w:rPr>
        <w:t>P</w:t>
      </w:r>
      <w:r w:rsidR="00F71E8B" w:rsidRPr="00E475F6">
        <w:rPr>
          <w:noProof/>
        </w:rPr>
        <w:t>rogramming</w:t>
      </w:r>
      <w:r w:rsidR="00F71E8B" w:rsidRPr="00E475F6">
        <w:t xml:space="preserve"> advocates five values:</w:t>
      </w:r>
      <w:r w:rsidR="00241DDA" w:rsidRPr="00E475F6">
        <w:rPr>
          <w:rStyle w:val="EndnoteReference"/>
          <w:b/>
          <w:bCs/>
        </w:rPr>
        <w:endnoteReference w:id="75"/>
      </w:r>
    </w:p>
    <w:p w14:paraId="30FBD6F1" w14:textId="77777777" w:rsidR="00D9433C" w:rsidRPr="00E475F6" w:rsidRDefault="00D9433C" w:rsidP="008013A7">
      <w:pPr>
        <w:ind w:left="360"/>
      </w:pPr>
    </w:p>
    <w:p w14:paraId="7A630D91" w14:textId="77777777" w:rsidR="00EB2623" w:rsidRPr="00EB2623" w:rsidRDefault="00EB2623" w:rsidP="008013A7">
      <w:pPr>
        <w:pStyle w:val="ListParagraph"/>
        <w:numPr>
          <w:ilvl w:val="0"/>
          <w:numId w:val="13"/>
        </w:numPr>
        <w:ind w:left="1080"/>
        <w:rPr>
          <w:noProof/>
        </w:rPr>
      </w:pPr>
      <w:r w:rsidRPr="00EB2623">
        <w:rPr>
          <w:noProof/>
        </w:rPr>
        <w:t xml:space="preserve">Communication </w:t>
      </w:r>
    </w:p>
    <w:p w14:paraId="4BB9EEF0" w14:textId="0AE79AB9" w:rsidR="00EB2623" w:rsidRPr="00EB2623" w:rsidRDefault="00EB2623" w:rsidP="008013A7">
      <w:pPr>
        <w:pStyle w:val="ListParagraph"/>
        <w:ind w:left="1080"/>
        <w:rPr>
          <w:noProof/>
          <w:u w:val="thick" w:color="E2534F"/>
        </w:rPr>
      </w:pPr>
      <w:r>
        <w:rPr>
          <w:noProof/>
        </w:rPr>
        <w:t>It</w:t>
      </w:r>
      <w:r w:rsidRPr="00EB2623">
        <w:t xml:space="preserve"> is key to a successful </w:t>
      </w:r>
      <w:r w:rsidRPr="00FE4F4C">
        <w:rPr>
          <w:noProof/>
        </w:rPr>
        <w:t>project</w:t>
      </w:r>
      <w:r w:rsidR="00FE4F4C">
        <w:rPr>
          <w:noProof/>
        </w:rPr>
        <w:t>;</w:t>
      </w:r>
      <w:r w:rsidRPr="00FE4F4C">
        <w:rPr>
          <w:noProof/>
        </w:rPr>
        <w:t xml:space="preserve"> teams</w:t>
      </w:r>
      <w:r w:rsidRPr="00EB2623">
        <w:t xml:space="preserve"> work together at any cycle of a software development, problems </w:t>
      </w:r>
      <w:r w:rsidRPr="00D31266">
        <w:rPr>
          <w:noProof/>
        </w:rPr>
        <w:t>are solved</w:t>
      </w:r>
      <w:r w:rsidRPr="00EB2623">
        <w:t xml:space="preserve"> together.</w:t>
      </w:r>
    </w:p>
    <w:p w14:paraId="5EFA494F" w14:textId="77777777" w:rsidR="00EB2623" w:rsidRDefault="00EB2623" w:rsidP="008013A7">
      <w:pPr>
        <w:pStyle w:val="ListParagraph"/>
        <w:ind w:left="1080"/>
        <w:rPr>
          <w:rFonts w:eastAsiaTheme="minorEastAsia"/>
          <w:sz w:val="24"/>
          <w:szCs w:val="24"/>
        </w:rPr>
      </w:pPr>
    </w:p>
    <w:p w14:paraId="0C50D77B" w14:textId="44B2FC32" w:rsidR="00EB2623" w:rsidRDefault="00EB2623" w:rsidP="008013A7">
      <w:pPr>
        <w:pStyle w:val="ListParagraph"/>
        <w:numPr>
          <w:ilvl w:val="0"/>
          <w:numId w:val="13"/>
        </w:numPr>
        <w:ind w:left="1080"/>
      </w:pPr>
      <w:r>
        <w:t>Simplicity</w:t>
      </w:r>
    </w:p>
    <w:p w14:paraId="19885AFE" w14:textId="41DAB2CB" w:rsidR="009D4A91" w:rsidRDefault="00EB2623" w:rsidP="008013A7">
      <w:pPr>
        <w:pStyle w:val="ListParagraph"/>
        <w:ind w:left="1080"/>
        <w:rPr>
          <w:rFonts w:eastAsiaTheme="minorEastAsia"/>
          <w:szCs w:val="24"/>
        </w:rPr>
      </w:pPr>
      <w:r>
        <w:rPr>
          <w:rFonts w:eastAsiaTheme="minorEastAsia"/>
          <w:sz w:val="24"/>
          <w:szCs w:val="24"/>
        </w:rPr>
        <w:t>S</w:t>
      </w:r>
      <w:r w:rsidRPr="00EB2623">
        <w:rPr>
          <w:rFonts w:eastAsiaTheme="minorEastAsia"/>
          <w:sz w:val="24"/>
          <w:szCs w:val="24"/>
        </w:rPr>
        <w:t xml:space="preserve">imple steps are taken to complete the tasks, with the intention to </w:t>
      </w:r>
      <w:r w:rsidRPr="003A3930">
        <w:rPr>
          <w:rFonts w:eastAsiaTheme="minorEastAsia"/>
          <w:szCs w:val="24"/>
        </w:rPr>
        <w:t>decrease overhead.</w:t>
      </w:r>
    </w:p>
    <w:p w14:paraId="7E09FDD1" w14:textId="77777777" w:rsidR="003A3930" w:rsidRPr="003A3930" w:rsidRDefault="003A3930" w:rsidP="008013A7">
      <w:pPr>
        <w:pStyle w:val="ListParagraph"/>
        <w:ind w:left="1080"/>
        <w:rPr>
          <w:rFonts w:eastAsiaTheme="minorEastAsia"/>
          <w:szCs w:val="24"/>
        </w:rPr>
      </w:pPr>
    </w:p>
    <w:p w14:paraId="3C77EFDF" w14:textId="77777777" w:rsidR="003A3930" w:rsidRDefault="00F71E8B" w:rsidP="008013A7">
      <w:pPr>
        <w:pStyle w:val="ListParagraph"/>
        <w:numPr>
          <w:ilvl w:val="0"/>
          <w:numId w:val="13"/>
        </w:numPr>
        <w:ind w:left="1080"/>
      </w:pPr>
      <w:r w:rsidRPr="003A3930">
        <w:t>Feedback</w:t>
      </w:r>
    </w:p>
    <w:p w14:paraId="60DBD4A5" w14:textId="0038EBA9" w:rsidR="00F71E8B" w:rsidRDefault="00F71E8B" w:rsidP="008013A7">
      <w:pPr>
        <w:pStyle w:val="ListParagraph"/>
        <w:ind w:left="1080"/>
        <w:rPr>
          <w:rFonts w:eastAsiaTheme="minorEastAsia"/>
          <w:bCs/>
          <w:sz w:val="24"/>
          <w:szCs w:val="24"/>
        </w:rPr>
      </w:pPr>
      <w:r w:rsidRPr="003A3930">
        <w:rPr>
          <w:rFonts w:eastAsiaTheme="minorEastAsia"/>
          <w:bCs/>
          <w:sz w:val="24"/>
          <w:szCs w:val="24"/>
        </w:rPr>
        <w:t xml:space="preserve">At the end of an iteration, any feedback from clients is welcome, changes can </w:t>
      </w:r>
      <w:r w:rsidRPr="00D31266">
        <w:rPr>
          <w:rFonts w:eastAsiaTheme="minorEastAsia"/>
          <w:bCs/>
          <w:noProof/>
          <w:sz w:val="24"/>
          <w:szCs w:val="24"/>
        </w:rPr>
        <w:t>be discussed</w:t>
      </w:r>
      <w:r w:rsidRPr="003A3930">
        <w:rPr>
          <w:rFonts w:eastAsiaTheme="minorEastAsia"/>
          <w:bCs/>
          <w:sz w:val="24"/>
          <w:szCs w:val="24"/>
        </w:rPr>
        <w:t xml:space="preserve">, and the </w:t>
      </w:r>
      <w:r w:rsidR="00954E1C">
        <w:rPr>
          <w:rFonts w:eastAsiaTheme="minorEastAsia"/>
          <w:bCs/>
          <w:sz w:val="24"/>
          <w:szCs w:val="24"/>
        </w:rPr>
        <w:t>iterations</w:t>
      </w:r>
      <w:r w:rsidRPr="003A3930">
        <w:rPr>
          <w:rFonts w:eastAsiaTheme="minorEastAsia"/>
          <w:bCs/>
          <w:sz w:val="24"/>
          <w:szCs w:val="24"/>
        </w:rPr>
        <w:t xml:space="preserve"> continue.</w:t>
      </w:r>
    </w:p>
    <w:p w14:paraId="3E321AFF" w14:textId="77777777" w:rsidR="003A3930" w:rsidRDefault="003A3930" w:rsidP="008013A7">
      <w:pPr>
        <w:pStyle w:val="ListParagraph"/>
        <w:ind w:left="1080"/>
        <w:rPr>
          <w:rFonts w:eastAsiaTheme="minorEastAsia"/>
          <w:bCs/>
          <w:sz w:val="24"/>
          <w:szCs w:val="24"/>
        </w:rPr>
      </w:pPr>
    </w:p>
    <w:p w14:paraId="44640A56" w14:textId="39DF1195" w:rsidR="003A3930" w:rsidRDefault="003A3930" w:rsidP="008013A7">
      <w:pPr>
        <w:pStyle w:val="ListParagraph"/>
        <w:numPr>
          <w:ilvl w:val="0"/>
          <w:numId w:val="13"/>
        </w:numPr>
        <w:ind w:left="1080"/>
      </w:pPr>
      <w:r>
        <w:t>Courage</w:t>
      </w:r>
    </w:p>
    <w:p w14:paraId="3DB24A56" w14:textId="15CFAD67" w:rsidR="003A3930" w:rsidRPr="003A3930" w:rsidRDefault="003A3930" w:rsidP="008013A7">
      <w:pPr>
        <w:pStyle w:val="ListParagraph"/>
        <w:ind w:left="1080"/>
      </w:pPr>
      <w:r w:rsidRPr="003A3930">
        <w:t>Respect is precious to maintain a healthy work environment.</w:t>
      </w:r>
    </w:p>
    <w:p w14:paraId="1B08F746" w14:textId="31E1AC7E" w:rsidR="003A3930" w:rsidRPr="00E475F6" w:rsidRDefault="003A3930" w:rsidP="008013A7">
      <w:pPr>
        <w:ind w:left="360"/>
        <w:rPr>
          <w:bCs/>
        </w:rPr>
      </w:pPr>
    </w:p>
    <w:p w14:paraId="2086C076" w14:textId="77777777" w:rsidR="00C6299F" w:rsidRDefault="00C6299F" w:rsidP="008013A7">
      <w:pPr>
        <w:pStyle w:val="Heading2"/>
        <w:ind w:left="360"/>
        <w:rPr>
          <w:rFonts w:asciiTheme="minorHAnsi" w:eastAsiaTheme="minorHAnsi" w:hAnsiTheme="minorHAnsi" w:cstheme="minorBidi"/>
          <w:b w:val="0"/>
          <w:bCs w:val="0"/>
          <w:color w:val="auto"/>
          <w:sz w:val="22"/>
          <w:szCs w:val="22"/>
          <w:lang w:val="en-IE"/>
        </w:rPr>
      </w:pPr>
    </w:p>
    <w:p w14:paraId="4B0CA677" w14:textId="5DF5C2A5" w:rsidR="00C6299F" w:rsidRDefault="00C6299F" w:rsidP="008013A7">
      <w:pPr>
        <w:pStyle w:val="Heading2"/>
        <w:ind w:left="360"/>
        <w:rPr>
          <w:rFonts w:asciiTheme="minorHAnsi" w:eastAsiaTheme="minorHAnsi" w:hAnsiTheme="minorHAnsi" w:cstheme="minorBidi"/>
          <w:b w:val="0"/>
          <w:bCs w:val="0"/>
          <w:color w:val="auto"/>
          <w:sz w:val="22"/>
          <w:szCs w:val="22"/>
          <w:lang w:val="en-IE"/>
        </w:rPr>
      </w:pPr>
    </w:p>
    <w:p w14:paraId="38391580" w14:textId="6B6FC804" w:rsidR="00C6299F" w:rsidRPr="00E475F6" w:rsidRDefault="00C6299F" w:rsidP="008013A7">
      <w:pPr>
        <w:ind w:left="360"/>
        <w:rPr>
          <w:lang w:val="en-IE"/>
        </w:rPr>
      </w:pPr>
    </w:p>
    <w:p w14:paraId="3A593FD2" w14:textId="7A27E81E" w:rsidR="00C6299F" w:rsidRPr="00E475F6" w:rsidRDefault="00C6299F" w:rsidP="008013A7">
      <w:pPr>
        <w:ind w:left="360"/>
        <w:rPr>
          <w:lang w:val="en-IE"/>
        </w:rPr>
      </w:pPr>
    </w:p>
    <w:p w14:paraId="310B3B8B" w14:textId="6E743102" w:rsidR="00C6299F" w:rsidRPr="00E475F6" w:rsidRDefault="00C6299F" w:rsidP="008013A7">
      <w:pPr>
        <w:ind w:left="360"/>
        <w:rPr>
          <w:lang w:val="en-IE"/>
        </w:rPr>
      </w:pPr>
    </w:p>
    <w:p w14:paraId="7A88FF53" w14:textId="31A0E2B0" w:rsidR="0036137E" w:rsidRPr="00E475F6" w:rsidRDefault="0036137E" w:rsidP="008013A7">
      <w:pPr>
        <w:ind w:left="360"/>
        <w:rPr>
          <w:lang w:val="en-IE"/>
        </w:rPr>
      </w:pPr>
    </w:p>
    <w:p w14:paraId="042551AF" w14:textId="7F1E9551" w:rsidR="0036137E" w:rsidRPr="00E475F6" w:rsidRDefault="0036137E" w:rsidP="008013A7">
      <w:pPr>
        <w:ind w:left="360"/>
        <w:rPr>
          <w:lang w:val="en-IE"/>
        </w:rPr>
      </w:pPr>
    </w:p>
    <w:p w14:paraId="53534CB8" w14:textId="77777777" w:rsidR="0036137E" w:rsidRPr="00E475F6" w:rsidRDefault="0036137E" w:rsidP="008013A7">
      <w:pPr>
        <w:ind w:left="360"/>
        <w:rPr>
          <w:lang w:val="en-IE"/>
        </w:rPr>
      </w:pPr>
    </w:p>
    <w:p w14:paraId="0D9FF8AE" w14:textId="08B72C32" w:rsidR="00C6299F" w:rsidRPr="00E475F6" w:rsidRDefault="00C6299F" w:rsidP="008013A7">
      <w:pPr>
        <w:ind w:left="360"/>
        <w:rPr>
          <w:lang w:val="en-IE"/>
        </w:rPr>
      </w:pPr>
    </w:p>
    <w:p w14:paraId="76272EC3" w14:textId="66DD7EBF" w:rsidR="00C6299F" w:rsidRPr="00E475F6" w:rsidRDefault="00C6299F" w:rsidP="008013A7">
      <w:pPr>
        <w:ind w:left="360"/>
        <w:rPr>
          <w:lang w:val="en-IE"/>
        </w:rPr>
      </w:pPr>
    </w:p>
    <w:p w14:paraId="5A545734" w14:textId="24F92604" w:rsidR="00C6299F" w:rsidRDefault="00C6299F" w:rsidP="008013A7">
      <w:pPr>
        <w:ind w:left="360"/>
        <w:rPr>
          <w:lang w:val="en-IE"/>
        </w:rPr>
      </w:pPr>
    </w:p>
    <w:p w14:paraId="053433BC" w14:textId="281753EB" w:rsidR="00A4797A" w:rsidRDefault="00A4797A" w:rsidP="008013A7">
      <w:pPr>
        <w:ind w:left="360"/>
        <w:rPr>
          <w:lang w:val="en-IE"/>
        </w:rPr>
      </w:pPr>
    </w:p>
    <w:p w14:paraId="21FB240E" w14:textId="77A5B418" w:rsidR="00A4797A" w:rsidRDefault="00A4797A" w:rsidP="008013A7">
      <w:pPr>
        <w:ind w:left="360"/>
        <w:rPr>
          <w:lang w:val="en-IE"/>
        </w:rPr>
      </w:pPr>
    </w:p>
    <w:p w14:paraId="2AFAF967" w14:textId="5A2D0F1D" w:rsidR="00A4797A" w:rsidRDefault="00A4797A" w:rsidP="008013A7">
      <w:pPr>
        <w:ind w:left="360"/>
        <w:rPr>
          <w:lang w:val="en-IE"/>
        </w:rPr>
      </w:pPr>
    </w:p>
    <w:p w14:paraId="0DA9B08B" w14:textId="09EA7814" w:rsidR="00A4797A" w:rsidRDefault="00A4797A" w:rsidP="008013A7">
      <w:pPr>
        <w:ind w:left="360"/>
        <w:rPr>
          <w:lang w:val="en-IE"/>
        </w:rPr>
      </w:pPr>
    </w:p>
    <w:p w14:paraId="030D4B1F" w14:textId="6FD41151" w:rsidR="00A4797A" w:rsidRDefault="00A4797A" w:rsidP="008013A7">
      <w:pPr>
        <w:ind w:left="360"/>
        <w:rPr>
          <w:lang w:val="en-IE"/>
        </w:rPr>
      </w:pPr>
    </w:p>
    <w:p w14:paraId="35A94910" w14:textId="7C9EB55B" w:rsidR="00A4797A" w:rsidRDefault="00A4797A" w:rsidP="008013A7">
      <w:pPr>
        <w:ind w:left="360"/>
        <w:rPr>
          <w:lang w:val="en-IE"/>
        </w:rPr>
      </w:pPr>
    </w:p>
    <w:p w14:paraId="6FA04E14" w14:textId="3E51F81B" w:rsidR="00A4797A" w:rsidRDefault="00A4797A" w:rsidP="008013A7">
      <w:pPr>
        <w:ind w:left="360"/>
        <w:rPr>
          <w:lang w:val="en-IE"/>
        </w:rPr>
      </w:pPr>
    </w:p>
    <w:p w14:paraId="69A7F8ED" w14:textId="2A04B3A5" w:rsidR="00A4797A" w:rsidRDefault="00A4797A" w:rsidP="008013A7">
      <w:pPr>
        <w:ind w:left="360"/>
        <w:rPr>
          <w:lang w:val="en-IE"/>
        </w:rPr>
      </w:pPr>
    </w:p>
    <w:p w14:paraId="116C85CE" w14:textId="77777777" w:rsidR="00A4797A" w:rsidRPr="00E475F6" w:rsidRDefault="00A4797A" w:rsidP="008013A7">
      <w:pPr>
        <w:ind w:left="360"/>
        <w:rPr>
          <w:lang w:val="en-IE"/>
        </w:rPr>
      </w:pPr>
    </w:p>
    <w:p w14:paraId="13845248" w14:textId="78BD8911" w:rsidR="00C6299F" w:rsidRDefault="00C6299F" w:rsidP="008013A7">
      <w:pPr>
        <w:ind w:left="360"/>
        <w:rPr>
          <w:lang w:val="en-IE"/>
        </w:rPr>
      </w:pPr>
    </w:p>
    <w:p w14:paraId="1A4038E1" w14:textId="37B6C7B7" w:rsidR="000A4DF6" w:rsidRDefault="000A4DF6" w:rsidP="008013A7">
      <w:pPr>
        <w:ind w:left="360"/>
        <w:rPr>
          <w:lang w:val="en-IE"/>
        </w:rPr>
      </w:pPr>
    </w:p>
    <w:p w14:paraId="7A18919E" w14:textId="77777777" w:rsidR="000A4DF6" w:rsidRPr="00E475F6" w:rsidRDefault="000A4DF6" w:rsidP="008013A7">
      <w:pPr>
        <w:ind w:left="360"/>
        <w:rPr>
          <w:lang w:val="en-IE"/>
        </w:rPr>
      </w:pPr>
    </w:p>
    <w:p w14:paraId="16A81743" w14:textId="1541C6DF" w:rsidR="00C6299F" w:rsidRPr="00E475F6" w:rsidRDefault="00C6299F" w:rsidP="008013A7">
      <w:pPr>
        <w:ind w:left="360"/>
        <w:rPr>
          <w:lang w:val="en-IE"/>
        </w:rPr>
      </w:pPr>
    </w:p>
    <w:p w14:paraId="3377745A" w14:textId="7D413EA1" w:rsidR="008A2C69" w:rsidRDefault="00C6299F" w:rsidP="008013A7">
      <w:pPr>
        <w:pStyle w:val="Heading4"/>
        <w:rPr>
          <w:rFonts w:asciiTheme="minorHAnsi" w:eastAsiaTheme="minorEastAsia" w:hAnsiTheme="minorHAnsi" w:cstheme="minorBidi"/>
          <w:color w:val="auto"/>
        </w:rPr>
      </w:pPr>
      <w:r>
        <w:t>Extreme programming best practices</w:t>
      </w:r>
    </w:p>
    <w:p w14:paraId="68F29D92" w14:textId="5F3CC9F6" w:rsidR="00EA6258" w:rsidRPr="00E475F6" w:rsidRDefault="00EA6258" w:rsidP="008013A7">
      <w:pPr>
        <w:ind w:left="360"/>
      </w:pPr>
    </w:p>
    <w:p w14:paraId="3A1CD35C" w14:textId="207BD72F" w:rsidR="00EA6258" w:rsidRPr="00E475F6" w:rsidRDefault="00C6299F" w:rsidP="008013A7">
      <w:pPr>
        <w:ind w:left="360"/>
      </w:pPr>
      <w:r w:rsidRPr="00E475F6">
        <w:t>The best</w:t>
      </w:r>
      <w:r w:rsidR="003A5485" w:rsidRPr="00E475F6">
        <w:t xml:space="preserve"> practices </w:t>
      </w:r>
      <w:r w:rsidR="003A5485" w:rsidRPr="00E475F6">
        <w:rPr>
          <w:noProof/>
        </w:rPr>
        <w:t>involve</w:t>
      </w:r>
      <w:r w:rsidR="003A5485" w:rsidRPr="00E475F6">
        <w:t>:</w:t>
      </w:r>
      <w:r w:rsidR="00FE4D1A" w:rsidRPr="00E475F6">
        <w:rPr>
          <w:rStyle w:val="EndnoteReference"/>
        </w:rPr>
        <w:endnoteReference w:id="76"/>
      </w:r>
    </w:p>
    <w:p w14:paraId="6E8B33F4" w14:textId="6D2A76EF" w:rsidR="00C6299F" w:rsidRPr="00E475F6" w:rsidRDefault="00C6299F" w:rsidP="008013A7">
      <w:pPr>
        <w:ind w:left="360"/>
      </w:pPr>
    </w:p>
    <w:p w14:paraId="6D551B36" w14:textId="01CAE967" w:rsidR="00C6299F" w:rsidRDefault="00C6299F" w:rsidP="008013A7">
      <w:pPr>
        <w:pStyle w:val="ListParagraph"/>
        <w:numPr>
          <w:ilvl w:val="0"/>
          <w:numId w:val="16"/>
        </w:numPr>
        <w:ind w:left="1080"/>
      </w:pPr>
      <w:r>
        <w:t>The Planning Game</w:t>
      </w:r>
    </w:p>
    <w:p w14:paraId="7501E551" w14:textId="77777777" w:rsidR="00C6299F" w:rsidRPr="00E475F6" w:rsidRDefault="00C6299F" w:rsidP="008013A7">
      <w:pPr>
        <w:ind w:left="1080"/>
      </w:pPr>
      <w:r w:rsidRPr="00E475F6">
        <w:t>The planning game is a plan developed by the business and technical people.</w:t>
      </w:r>
    </w:p>
    <w:p w14:paraId="64C75A9F" w14:textId="77777777" w:rsidR="00C6299F" w:rsidRPr="00E475F6" w:rsidRDefault="00C6299F" w:rsidP="008013A7">
      <w:pPr>
        <w:ind w:left="1080"/>
      </w:pPr>
    </w:p>
    <w:p w14:paraId="4EEC6BE3" w14:textId="77777777" w:rsidR="00C6299F" w:rsidRPr="00E475F6" w:rsidRDefault="00C6299F" w:rsidP="008013A7">
      <w:pPr>
        <w:ind w:left="1080"/>
      </w:pPr>
      <w:r w:rsidRPr="00E475F6">
        <w:t>The Business people decide the scope of the project, prioritize the main features, dates, and structure of each release.</w:t>
      </w:r>
    </w:p>
    <w:p w14:paraId="5EF3D368" w14:textId="77777777" w:rsidR="00C6299F" w:rsidRPr="00E475F6" w:rsidRDefault="00C6299F" w:rsidP="008013A7">
      <w:pPr>
        <w:ind w:left="1080"/>
      </w:pPr>
    </w:p>
    <w:p w14:paraId="4B0224DB" w14:textId="77777777" w:rsidR="00C6299F" w:rsidRPr="00E475F6" w:rsidRDefault="00C6299F" w:rsidP="008013A7">
      <w:pPr>
        <w:ind w:left="1080"/>
      </w:pPr>
      <w:r w:rsidRPr="00E475F6">
        <w:t xml:space="preserve">The technical people estimate how long it will take to complete every release, organize the team, implement a detailed schedule informing about the risks and which user stories should </w:t>
      </w:r>
      <w:r w:rsidRPr="00D31266">
        <w:rPr>
          <w:noProof/>
        </w:rPr>
        <w:t>be developed</w:t>
      </w:r>
      <w:r w:rsidRPr="00E475F6">
        <w:t xml:space="preserve"> first.</w:t>
      </w:r>
    </w:p>
    <w:p w14:paraId="2C4CCADD" w14:textId="77777777" w:rsidR="00C6299F" w:rsidRPr="00E475F6" w:rsidRDefault="00C6299F" w:rsidP="008013A7">
      <w:pPr>
        <w:ind w:left="360"/>
      </w:pPr>
    </w:p>
    <w:p w14:paraId="190F49F1" w14:textId="77777777" w:rsidR="00C6299F" w:rsidRPr="00E475F6" w:rsidRDefault="00C6299F" w:rsidP="008013A7">
      <w:pPr>
        <w:ind w:left="1080"/>
      </w:pPr>
      <w:r w:rsidRPr="00E475F6">
        <w:t xml:space="preserve"> User stories are detailed requirements which contain enough information, which developers can produce an estimation of the time </w:t>
      </w:r>
      <w:r w:rsidRPr="004439B7">
        <w:rPr>
          <w:noProof/>
        </w:rPr>
        <w:t>it will take to complete each user stories.</w:t>
      </w:r>
    </w:p>
    <w:p w14:paraId="7A946B3A" w14:textId="77777777" w:rsidR="00C6299F" w:rsidRPr="00E475F6" w:rsidRDefault="00C6299F" w:rsidP="008013A7">
      <w:pPr>
        <w:ind w:left="1080"/>
      </w:pPr>
    </w:p>
    <w:p w14:paraId="2AE2979E" w14:textId="77777777" w:rsidR="00C6299F" w:rsidRPr="00E475F6" w:rsidRDefault="00C6299F" w:rsidP="008013A7">
      <w:pPr>
        <w:ind w:left="1080"/>
      </w:pPr>
      <w:r w:rsidRPr="00E475F6">
        <w:t xml:space="preserve">The planning game needs to </w:t>
      </w:r>
      <w:r w:rsidRPr="00D31266">
        <w:rPr>
          <w:noProof/>
        </w:rPr>
        <w:t>be adapted</w:t>
      </w:r>
      <w:r w:rsidRPr="00E475F6">
        <w:t xml:space="preserve"> for this project instead of a team deciding all stated above, only one person will decide and manage accordingly. </w:t>
      </w:r>
    </w:p>
    <w:p w14:paraId="51DF5280" w14:textId="77777777" w:rsidR="00C6299F" w:rsidRPr="00E475F6" w:rsidRDefault="00C6299F" w:rsidP="008013A7">
      <w:pPr>
        <w:ind w:left="1080"/>
      </w:pPr>
    </w:p>
    <w:p w14:paraId="7F6CEAFD" w14:textId="77777777" w:rsidR="00C6299F" w:rsidRPr="00E475F6" w:rsidRDefault="00C6299F" w:rsidP="008013A7">
      <w:pPr>
        <w:ind w:left="1080"/>
      </w:pPr>
      <w:r w:rsidRPr="00E475F6">
        <w:t>The planning games are advantageous because features which are not very important can be expelled from the project thus reducing time and guesswork.</w:t>
      </w:r>
    </w:p>
    <w:p w14:paraId="107FDABB" w14:textId="77777777" w:rsidR="00C6299F" w:rsidRPr="00E475F6" w:rsidRDefault="00C6299F" w:rsidP="008013A7">
      <w:pPr>
        <w:ind w:left="360"/>
      </w:pPr>
    </w:p>
    <w:p w14:paraId="13F7044A" w14:textId="77777777" w:rsidR="00C6299F" w:rsidRPr="00E475F6" w:rsidRDefault="00C6299F" w:rsidP="008013A7">
      <w:pPr>
        <w:ind w:left="360"/>
      </w:pPr>
    </w:p>
    <w:p w14:paraId="066C41E2" w14:textId="133260C8" w:rsidR="00C6299F" w:rsidRDefault="00C6299F" w:rsidP="008013A7">
      <w:pPr>
        <w:pStyle w:val="ListParagraph"/>
        <w:numPr>
          <w:ilvl w:val="0"/>
          <w:numId w:val="16"/>
        </w:numPr>
        <w:ind w:left="1080"/>
      </w:pPr>
      <w:r>
        <w:t xml:space="preserve">Short Releases </w:t>
      </w:r>
    </w:p>
    <w:p w14:paraId="513B3330" w14:textId="48466B45" w:rsidR="00C6299F" w:rsidRPr="00E475F6" w:rsidRDefault="00C6299F" w:rsidP="008013A7">
      <w:pPr>
        <w:ind w:left="1080"/>
      </w:pPr>
      <w:r w:rsidRPr="00E475F6">
        <w:t xml:space="preserve">Iterations are implemented in a short amount of time, thus enabling </w:t>
      </w:r>
      <w:r w:rsidRPr="00E475F6">
        <w:rPr>
          <w:noProof/>
        </w:rPr>
        <w:t>s</w:t>
      </w:r>
      <w:r w:rsidR="004B4098" w:rsidRPr="00E475F6">
        <w:rPr>
          <w:noProof/>
        </w:rPr>
        <w:t>mall</w:t>
      </w:r>
      <w:r w:rsidRPr="00E475F6">
        <w:t xml:space="preserve"> releases. The duration of each release may vary, however keeping it around one to two weeks is best practice.</w:t>
      </w:r>
      <w:r w:rsidRPr="00E475F6">
        <w:tab/>
      </w:r>
    </w:p>
    <w:p w14:paraId="672794D2" w14:textId="77777777" w:rsidR="00C6299F" w:rsidRPr="00E475F6" w:rsidRDefault="00C6299F" w:rsidP="008013A7">
      <w:pPr>
        <w:ind w:left="360"/>
      </w:pPr>
    </w:p>
    <w:p w14:paraId="74853B11" w14:textId="5C361073" w:rsidR="00C6299F" w:rsidRPr="004439B7" w:rsidRDefault="00C6299F" w:rsidP="008013A7">
      <w:pPr>
        <w:ind w:left="1080"/>
        <w:rPr>
          <w:noProof/>
        </w:rPr>
      </w:pPr>
      <w:r w:rsidRPr="00E475F6">
        <w:lastRenderedPageBreak/>
        <w:t xml:space="preserve">In this project, the releases will be around two to three weeks due to having to execute background research before starting the </w:t>
      </w:r>
      <w:r w:rsidRPr="00E475F6">
        <w:rPr>
          <w:noProof/>
        </w:rPr>
        <w:t>implementation</w:t>
      </w:r>
      <w:r w:rsidR="00033AEB" w:rsidRPr="00E475F6">
        <w:rPr>
          <w:noProof/>
        </w:rPr>
        <w:t>. H</w:t>
      </w:r>
      <w:r w:rsidRPr="00E475F6">
        <w:rPr>
          <w:noProof/>
        </w:rPr>
        <w:t>owever</w:t>
      </w:r>
      <w:r w:rsidRPr="00E475F6">
        <w:t xml:space="preserve">, it </w:t>
      </w:r>
      <w:r w:rsidRPr="004439B7">
        <w:rPr>
          <w:noProof/>
        </w:rPr>
        <w:t>can be changed at any time.</w:t>
      </w:r>
    </w:p>
    <w:p w14:paraId="3637E1E7" w14:textId="77777777" w:rsidR="00C6299F" w:rsidRPr="004439B7" w:rsidRDefault="00C6299F" w:rsidP="008013A7">
      <w:pPr>
        <w:ind w:left="360"/>
        <w:rPr>
          <w:noProof/>
        </w:rPr>
      </w:pPr>
    </w:p>
    <w:p w14:paraId="6E749C96" w14:textId="18E235F5" w:rsidR="00C6299F" w:rsidRPr="00E475F6" w:rsidRDefault="00C6299F" w:rsidP="008013A7">
      <w:pPr>
        <w:ind w:left="1080"/>
      </w:pPr>
      <w:r w:rsidRPr="004439B7">
        <w:rPr>
          <w:noProof/>
        </w:rPr>
        <w:t>Short releases</w:t>
      </w:r>
      <w:r w:rsidRPr="00E475F6">
        <w:t xml:space="preserve"> are advantageous for the reason that feedback from the supervisor can be frequent and reduces the risk of an incomplete and undesirable project.</w:t>
      </w:r>
    </w:p>
    <w:p w14:paraId="0AA81311" w14:textId="77777777" w:rsidR="00C6299F" w:rsidRPr="00E475F6" w:rsidRDefault="00C6299F" w:rsidP="008013A7">
      <w:pPr>
        <w:ind w:left="360"/>
      </w:pPr>
    </w:p>
    <w:p w14:paraId="6CF02E4B" w14:textId="46F0A027" w:rsidR="00C6299F" w:rsidRPr="00E475F6" w:rsidRDefault="00C6299F" w:rsidP="008013A7">
      <w:pPr>
        <w:ind w:left="360"/>
      </w:pPr>
    </w:p>
    <w:p w14:paraId="183CC75F" w14:textId="3E6E60FF" w:rsidR="00C6299F" w:rsidRPr="00E475F6" w:rsidRDefault="00C6299F" w:rsidP="008013A7">
      <w:pPr>
        <w:ind w:left="360"/>
      </w:pPr>
    </w:p>
    <w:p w14:paraId="2B8BEC6E" w14:textId="0D521392" w:rsidR="002059B3" w:rsidRPr="00E475F6" w:rsidRDefault="002059B3" w:rsidP="008013A7">
      <w:pPr>
        <w:ind w:left="360"/>
      </w:pPr>
    </w:p>
    <w:p w14:paraId="20C57812" w14:textId="77777777" w:rsidR="002059B3" w:rsidRPr="00E475F6" w:rsidRDefault="002059B3" w:rsidP="008013A7">
      <w:pPr>
        <w:ind w:left="360"/>
      </w:pPr>
    </w:p>
    <w:p w14:paraId="72E826FD" w14:textId="77777777" w:rsidR="00C6299F" w:rsidRPr="00E475F6" w:rsidRDefault="00C6299F" w:rsidP="008013A7">
      <w:pPr>
        <w:ind w:left="360"/>
      </w:pPr>
    </w:p>
    <w:p w14:paraId="552CD926" w14:textId="4E08EE24" w:rsidR="00C6299F" w:rsidRDefault="00C6299F" w:rsidP="008013A7">
      <w:pPr>
        <w:pStyle w:val="ListParagraph"/>
        <w:numPr>
          <w:ilvl w:val="0"/>
          <w:numId w:val="16"/>
        </w:numPr>
        <w:ind w:left="1080"/>
      </w:pPr>
      <w:r>
        <w:t>Metaphor</w:t>
      </w:r>
    </w:p>
    <w:p w14:paraId="349361D8" w14:textId="77777777" w:rsidR="00C6299F" w:rsidRPr="00E475F6" w:rsidRDefault="00C6299F" w:rsidP="008013A7">
      <w:pPr>
        <w:ind w:left="1080"/>
      </w:pPr>
      <w:r w:rsidRPr="00E475F6">
        <w:t xml:space="preserve"> Metaphor in this context means the language used by everyone in the team, to define the architecture and to improve communication.</w:t>
      </w:r>
    </w:p>
    <w:p w14:paraId="151D698C" w14:textId="77777777" w:rsidR="00C6299F" w:rsidRPr="00E475F6" w:rsidRDefault="00C6299F" w:rsidP="008013A7">
      <w:pPr>
        <w:ind w:left="360"/>
      </w:pPr>
    </w:p>
    <w:p w14:paraId="2466DDAD" w14:textId="259217B1" w:rsidR="00C6299F" w:rsidRPr="00E475F6" w:rsidRDefault="00C6299F" w:rsidP="008013A7">
      <w:pPr>
        <w:ind w:left="1080"/>
      </w:pPr>
      <w:r w:rsidRPr="00E475F6">
        <w:t xml:space="preserve">In a </w:t>
      </w:r>
      <w:r w:rsidRPr="00E475F6">
        <w:rPr>
          <w:noProof/>
        </w:rPr>
        <w:t>team</w:t>
      </w:r>
      <w:r w:rsidR="00FA7DCE" w:rsidRPr="00E475F6">
        <w:rPr>
          <w:noProof/>
        </w:rPr>
        <w:t>,</w:t>
      </w:r>
      <w:r w:rsidRPr="00E475F6">
        <w:t xml:space="preserve"> it is advantageous to have excellent communication between each other and reduce </w:t>
      </w:r>
      <w:r w:rsidRPr="00E475F6">
        <w:rPr>
          <w:noProof/>
        </w:rPr>
        <w:t>confusion</w:t>
      </w:r>
      <w:r w:rsidR="00FA7DCE" w:rsidRPr="00E475F6">
        <w:rPr>
          <w:noProof/>
        </w:rPr>
        <w:t>. H</w:t>
      </w:r>
      <w:r w:rsidRPr="00E475F6">
        <w:rPr>
          <w:noProof/>
        </w:rPr>
        <w:t>owever</w:t>
      </w:r>
      <w:r w:rsidRPr="00E475F6">
        <w:t>, this does not apply to this project.</w:t>
      </w:r>
    </w:p>
    <w:p w14:paraId="19530A12" w14:textId="77777777" w:rsidR="00C6299F" w:rsidRPr="00E475F6" w:rsidRDefault="00C6299F" w:rsidP="008013A7">
      <w:pPr>
        <w:ind w:left="360"/>
      </w:pPr>
    </w:p>
    <w:p w14:paraId="21B60E50" w14:textId="38088A41" w:rsidR="00C6299F" w:rsidRPr="00E475F6" w:rsidRDefault="00C6299F" w:rsidP="008013A7">
      <w:pPr>
        <w:ind w:left="360"/>
      </w:pPr>
    </w:p>
    <w:p w14:paraId="3AACA107" w14:textId="0601C9DC" w:rsidR="00BF548D" w:rsidRPr="00E475F6" w:rsidRDefault="00BF548D" w:rsidP="008013A7">
      <w:pPr>
        <w:ind w:left="360"/>
      </w:pPr>
    </w:p>
    <w:p w14:paraId="604FC843" w14:textId="3B55A821" w:rsidR="00C6299F" w:rsidRDefault="00C6299F" w:rsidP="008013A7">
      <w:pPr>
        <w:pStyle w:val="ListParagraph"/>
        <w:numPr>
          <w:ilvl w:val="0"/>
          <w:numId w:val="16"/>
        </w:numPr>
        <w:ind w:left="1080"/>
      </w:pPr>
      <w:r>
        <w:t>Simple Design</w:t>
      </w:r>
    </w:p>
    <w:p w14:paraId="6FC28AD4" w14:textId="77777777" w:rsidR="00C6299F" w:rsidRPr="00E475F6" w:rsidRDefault="00C6299F" w:rsidP="008013A7">
      <w:pPr>
        <w:ind w:left="1080"/>
      </w:pPr>
      <w:r w:rsidRPr="00E475F6">
        <w:t>The design of the project should be simple, extra complexity will only increase overhead.</w:t>
      </w:r>
    </w:p>
    <w:p w14:paraId="1554D4B7" w14:textId="77777777" w:rsidR="00C6299F" w:rsidRPr="00E475F6" w:rsidRDefault="00C6299F" w:rsidP="008013A7">
      <w:pPr>
        <w:ind w:left="1080"/>
      </w:pPr>
      <w:r w:rsidRPr="00E475F6">
        <w:t xml:space="preserve">The design </w:t>
      </w:r>
      <w:r w:rsidRPr="00D31266">
        <w:rPr>
          <w:noProof/>
        </w:rPr>
        <w:t>is implemented</w:t>
      </w:r>
      <w:r w:rsidRPr="00E475F6">
        <w:t xml:space="preserve"> at the beginning of each iteration, and it should be the designed for that iteration only, unlike other methodologies which design the whole project in advance.</w:t>
      </w:r>
    </w:p>
    <w:p w14:paraId="727120F5" w14:textId="77777777" w:rsidR="00C6299F" w:rsidRPr="00E475F6" w:rsidRDefault="00C6299F" w:rsidP="008013A7">
      <w:pPr>
        <w:ind w:left="360"/>
      </w:pPr>
    </w:p>
    <w:p w14:paraId="790A44D8" w14:textId="77777777" w:rsidR="00C6299F" w:rsidRPr="00E475F6" w:rsidRDefault="00C6299F" w:rsidP="008013A7">
      <w:pPr>
        <w:ind w:left="1080"/>
      </w:pPr>
      <w:r w:rsidRPr="00CA1A3B">
        <w:rPr>
          <w:noProof/>
        </w:rPr>
        <w:t>Simple</w:t>
      </w:r>
      <w:r w:rsidRPr="00E475F6">
        <w:t xml:space="preserve"> design is advantageous for the reason that it reduces overhead, easier to understand and can </w:t>
      </w:r>
      <w:r w:rsidRPr="00CA1A3B">
        <w:rPr>
          <w:noProof/>
        </w:rPr>
        <w:t>be refactored</w:t>
      </w:r>
      <w:r w:rsidRPr="00E475F6">
        <w:t xml:space="preserve"> at any time without compromising progress of the project.</w:t>
      </w:r>
    </w:p>
    <w:p w14:paraId="1A001DC3" w14:textId="77777777" w:rsidR="00C6299F" w:rsidRPr="00E475F6" w:rsidRDefault="00C6299F" w:rsidP="008013A7">
      <w:pPr>
        <w:ind w:left="360"/>
      </w:pPr>
    </w:p>
    <w:p w14:paraId="11828F18" w14:textId="1DA3EEBE" w:rsidR="00C6299F" w:rsidRDefault="00C6299F" w:rsidP="008013A7">
      <w:pPr>
        <w:pStyle w:val="ListParagraph"/>
        <w:numPr>
          <w:ilvl w:val="0"/>
          <w:numId w:val="16"/>
        </w:numPr>
        <w:ind w:left="1080"/>
      </w:pPr>
      <w:r>
        <w:t>Testing</w:t>
      </w:r>
    </w:p>
    <w:p w14:paraId="58B8499C" w14:textId="77777777" w:rsidR="00C6299F" w:rsidRPr="00E475F6" w:rsidRDefault="00C6299F" w:rsidP="008013A7">
      <w:pPr>
        <w:ind w:left="360" w:firstLine="720"/>
      </w:pPr>
      <w:r w:rsidRPr="00E475F6">
        <w:t>Tests should be written first before developing the user stories.</w:t>
      </w:r>
    </w:p>
    <w:p w14:paraId="30ECC0DC" w14:textId="77777777" w:rsidR="00C6299F" w:rsidRPr="00E475F6" w:rsidRDefault="00C6299F" w:rsidP="008013A7">
      <w:pPr>
        <w:ind w:left="1080"/>
      </w:pPr>
      <w:r w:rsidRPr="00E475F6">
        <w:t>There should be automated tests, and customers should test the features after each release also.</w:t>
      </w:r>
    </w:p>
    <w:p w14:paraId="05AF93F0" w14:textId="77777777" w:rsidR="00C6299F" w:rsidRPr="00E475F6" w:rsidRDefault="00C6299F" w:rsidP="008013A7">
      <w:pPr>
        <w:ind w:left="360"/>
      </w:pPr>
    </w:p>
    <w:p w14:paraId="3BCB13C3" w14:textId="77777777" w:rsidR="00C6299F" w:rsidRPr="00E475F6" w:rsidRDefault="00C6299F" w:rsidP="008013A7">
      <w:pPr>
        <w:ind w:left="1080"/>
      </w:pPr>
      <w:r w:rsidRPr="00E475F6">
        <w:t>For this project unit tests will be implemented first, then at the end of each iteration, three English students will be testing the app to guarantee it is user-friendly and is bug-free.</w:t>
      </w:r>
    </w:p>
    <w:p w14:paraId="78C1F4CE" w14:textId="77777777" w:rsidR="00C6299F" w:rsidRPr="00E475F6" w:rsidRDefault="00C6299F" w:rsidP="008013A7">
      <w:pPr>
        <w:ind w:left="360"/>
      </w:pPr>
    </w:p>
    <w:p w14:paraId="43D9824A" w14:textId="77777777" w:rsidR="00C6299F" w:rsidRPr="00E475F6" w:rsidRDefault="00C6299F" w:rsidP="008013A7">
      <w:pPr>
        <w:ind w:left="360"/>
      </w:pPr>
    </w:p>
    <w:p w14:paraId="0A6829AD" w14:textId="41C7B022" w:rsidR="00C6299F" w:rsidRPr="00E475F6" w:rsidRDefault="00C6299F" w:rsidP="008013A7">
      <w:pPr>
        <w:ind w:left="1080"/>
      </w:pPr>
      <w:r w:rsidRPr="00E475F6">
        <w:t>Testing is advantageous for the reason that it helps in reducing bug and increases the quality of the software.</w:t>
      </w:r>
    </w:p>
    <w:p w14:paraId="24BCD5AE" w14:textId="793ED28D" w:rsidR="00C6418A" w:rsidRPr="00E475F6" w:rsidRDefault="00C6418A" w:rsidP="008013A7">
      <w:pPr>
        <w:ind w:left="1080"/>
      </w:pPr>
    </w:p>
    <w:p w14:paraId="620C8DC3" w14:textId="1D78C358" w:rsidR="00C6418A" w:rsidRPr="00E475F6" w:rsidRDefault="00C6418A" w:rsidP="008013A7">
      <w:pPr>
        <w:ind w:left="1080"/>
      </w:pPr>
    </w:p>
    <w:p w14:paraId="59138EB0" w14:textId="77777777" w:rsidR="00C6299F" w:rsidRPr="00E475F6" w:rsidRDefault="00C6299F" w:rsidP="008013A7">
      <w:pPr>
        <w:ind w:left="360"/>
      </w:pPr>
    </w:p>
    <w:p w14:paraId="5E55E2A8" w14:textId="5EBDF4FC" w:rsidR="00C6299F" w:rsidRDefault="00C6299F" w:rsidP="008013A7">
      <w:pPr>
        <w:pStyle w:val="ListParagraph"/>
        <w:numPr>
          <w:ilvl w:val="0"/>
          <w:numId w:val="16"/>
        </w:numPr>
        <w:ind w:left="1080"/>
      </w:pPr>
      <w:r>
        <w:t>Refactoring</w:t>
      </w:r>
    </w:p>
    <w:p w14:paraId="1FE53661" w14:textId="0A656DED" w:rsidR="00C6299F" w:rsidRPr="00E475F6" w:rsidRDefault="00C6299F" w:rsidP="008013A7">
      <w:pPr>
        <w:ind w:left="1080"/>
      </w:pPr>
      <w:r w:rsidRPr="00E475F6">
        <w:t xml:space="preserve">Extreme programming embraces refactoring for the reason that, it allows the developers to keep improving the software by eliminating duplications and structure of the code, thus improving performance without changing its </w:t>
      </w:r>
      <w:r w:rsidR="00FA7DCE" w:rsidRPr="00E475F6">
        <w:rPr>
          <w:noProof/>
        </w:rPr>
        <w:t>behavior</w:t>
      </w:r>
      <w:r w:rsidRPr="00E475F6">
        <w:t>.</w:t>
      </w:r>
    </w:p>
    <w:p w14:paraId="3763D791" w14:textId="77777777" w:rsidR="00C6299F" w:rsidRPr="00E475F6" w:rsidRDefault="00C6299F" w:rsidP="008013A7">
      <w:pPr>
        <w:ind w:left="360"/>
      </w:pPr>
    </w:p>
    <w:p w14:paraId="0C51B596" w14:textId="6BF9D40D" w:rsidR="00C6299F" w:rsidRPr="00E475F6" w:rsidRDefault="00C6299F" w:rsidP="008013A7">
      <w:pPr>
        <w:ind w:left="1080"/>
      </w:pPr>
      <w:r w:rsidRPr="00E475F6">
        <w:t xml:space="preserve">It is advantageous because the software can have </w:t>
      </w:r>
      <w:r w:rsidRPr="00412D50">
        <w:rPr>
          <w:noProof/>
        </w:rPr>
        <w:t>a better</w:t>
      </w:r>
      <w:r w:rsidRPr="00E475F6">
        <w:t xml:space="preserve"> quality.</w:t>
      </w:r>
    </w:p>
    <w:p w14:paraId="6A48EB29" w14:textId="7AD529E0" w:rsidR="00C6299F" w:rsidRPr="00E475F6" w:rsidRDefault="00C6299F" w:rsidP="008013A7">
      <w:pPr>
        <w:ind w:left="1080"/>
      </w:pPr>
    </w:p>
    <w:p w14:paraId="5EB47D52" w14:textId="0879F291" w:rsidR="00C6299F" w:rsidRPr="00E475F6" w:rsidRDefault="00C6299F" w:rsidP="008013A7">
      <w:pPr>
        <w:ind w:left="1080"/>
      </w:pPr>
    </w:p>
    <w:p w14:paraId="495B4EA3" w14:textId="77777777" w:rsidR="00C6299F" w:rsidRPr="00E475F6" w:rsidRDefault="00C6299F" w:rsidP="008013A7">
      <w:pPr>
        <w:ind w:left="1080"/>
      </w:pPr>
    </w:p>
    <w:p w14:paraId="35B00227" w14:textId="77777777" w:rsidR="00C6299F" w:rsidRPr="00E475F6" w:rsidRDefault="00C6299F" w:rsidP="008013A7">
      <w:pPr>
        <w:ind w:left="1080"/>
      </w:pPr>
    </w:p>
    <w:p w14:paraId="3C4F50A9" w14:textId="73088981" w:rsidR="00C6299F" w:rsidRDefault="00C6299F" w:rsidP="008013A7">
      <w:pPr>
        <w:pStyle w:val="ListParagraph"/>
        <w:numPr>
          <w:ilvl w:val="0"/>
          <w:numId w:val="16"/>
        </w:numPr>
        <w:ind w:left="1080"/>
      </w:pPr>
      <w:r>
        <w:t>Pair Programming</w:t>
      </w:r>
    </w:p>
    <w:p w14:paraId="49D6299A" w14:textId="77777777" w:rsidR="00C6299F" w:rsidRPr="00E475F6" w:rsidRDefault="00C6299F" w:rsidP="008013A7">
      <w:pPr>
        <w:ind w:left="1080"/>
      </w:pPr>
      <w:r w:rsidRPr="00E475F6">
        <w:t xml:space="preserve">Pair programming means two developers develop features together, </w:t>
      </w:r>
    </w:p>
    <w:p w14:paraId="3806DA5A" w14:textId="77777777" w:rsidR="00C6299F" w:rsidRPr="00E475F6" w:rsidRDefault="00C6299F" w:rsidP="008013A7">
      <w:pPr>
        <w:ind w:left="1080"/>
      </w:pPr>
      <w:r w:rsidRPr="00E475F6">
        <w:t xml:space="preserve">one </w:t>
      </w:r>
      <w:r w:rsidRPr="00412D50">
        <w:rPr>
          <w:noProof/>
        </w:rPr>
        <w:t>develops write</w:t>
      </w:r>
      <w:r w:rsidRPr="00E475F6">
        <w:t xml:space="preserve"> the code, and the other can help solve problems and think of ways to improve code quality.</w:t>
      </w:r>
    </w:p>
    <w:p w14:paraId="79F38DA0" w14:textId="77777777" w:rsidR="00C6299F" w:rsidRPr="00E475F6" w:rsidRDefault="00C6299F" w:rsidP="008013A7">
      <w:pPr>
        <w:ind w:left="360"/>
      </w:pPr>
    </w:p>
    <w:p w14:paraId="0F8D38A7" w14:textId="77777777" w:rsidR="00C6299F" w:rsidRPr="00E475F6" w:rsidRDefault="00C6299F" w:rsidP="008013A7">
      <w:pPr>
        <w:ind w:left="1080"/>
      </w:pPr>
      <w:r w:rsidRPr="00E475F6">
        <w:t>Pair programming is an excellent extreme programming practice for the reason that it can help developers to solve problems faster. However, this practice will not be used in this project because it is a solo project.</w:t>
      </w:r>
    </w:p>
    <w:p w14:paraId="37C30628" w14:textId="77777777" w:rsidR="00C6299F" w:rsidRPr="00E475F6" w:rsidRDefault="00C6299F" w:rsidP="008013A7">
      <w:pPr>
        <w:ind w:left="360"/>
      </w:pPr>
    </w:p>
    <w:p w14:paraId="4FCFFBCE" w14:textId="2AF038C9" w:rsidR="00C6299F" w:rsidRDefault="00C6299F" w:rsidP="008013A7">
      <w:pPr>
        <w:pStyle w:val="ListParagraph"/>
        <w:numPr>
          <w:ilvl w:val="0"/>
          <w:numId w:val="16"/>
        </w:numPr>
        <w:ind w:left="1080"/>
      </w:pPr>
      <w:r>
        <w:t>Collective Ownership</w:t>
      </w:r>
    </w:p>
    <w:p w14:paraId="78FBEE6A" w14:textId="77777777" w:rsidR="00C6299F" w:rsidRPr="00E475F6" w:rsidRDefault="00C6299F" w:rsidP="008013A7">
      <w:pPr>
        <w:ind w:left="1080"/>
      </w:pPr>
      <w:r w:rsidRPr="00E475F6">
        <w:t>In extreme programming, the entire team is responsible for the outcome; they work collectively to solve problems.</w:t>
      </w:r>
    </w:p>
    <w:p w14:paraId="73F65DE1" w14:textId="6B2D40EE" w:rsidR="00C6299F" w:rsidRPr="00E475F6" w:rsidRDefault="00C6299F" w:rsidP="008013A7">
      <w:pPr>
        <w:ind w:left="1080"/>
      </w:pPr>
      <w:r w:rsidRPr="00E475F6">
        <w:t xml:space="preserve">It is </w:t>
      </w:r>
      <w:r w:rsidRPr="00E475F6">
        <w:rPr>
          <w:noProof/>
        </w:rPr>
        <w:t>an excellent</w:t>
      </w:r>
      <w:r w:rsidRPr="00E475F6">
        <w:t xml:space="preserve"> practice because more experienced developers</w:t>
      </w:r>
      <w:r w:rsidR="00EA7206" w:rsidRPr="00E475F6">
        <w:t xml:space="preserve"> can help less experienced </w:t>
      </w:r>
      <w:r w:rsidR="00EA7206" w:rsidRPr="00E475F6">
        <w:rPr>
          <w:noProof/>
        </w:rPr>
        <w:t>ones. However,</w:t>
      </w:r>
      <w:r w:rsidR="00EA7206" w:rsidRPr="00E475F6">
        <w:t xml:space="preserve"> this practice will</w:t>
      </w:r>
      <w:r w:rsidR="00033AEB" w:rsidRPr="00E475F6">
        <w:t xml:space="preserve"> not</w:t>
      </w:r>
      <w:r w:rsidR="00EA7206" w:rsidRPr="00E475F6">
        <w:t xml:space="preserve"> </w:t>
      </w:r>
      <w:r w:rsidR="00EA7206" w:rsidRPr="00412D50">
        <w:rPr>
          <w:noProof/>
        </w:rPr>
        <w:t>be used</w:t>
      </w:r>
      <w:r w:rsidR="00EA7206" w:rsidRPr="00E475F6">
        <w:t xml:space="preserve"> </w:t>
      </w:r>
      <w:r w:rsidR="00EA7206" w:rsidRPr="00E475F6">
        <w:rPr>
          <w:noProof/>
        </w:rPr>
        <w:t>throughout</w:t>
      </w:r>
      <w:r w:rsidR="00EA7206" w:rsidRPr="00E475F6">
        <w:t xml:space="preserve"> the project for the same reason cited above.</w:t>
      </w:r>
    </w:p>
    <w:p w14:paraId="4D7C66DD" w14:textId="77777777" w:rsidR="00C6299F" w:rsidRPr="00E475F6" w:rsidRDefault="00C6299F" w:rsidP="008013A7">
      <w:pPr>
        <w:ind w:left="360"/>
      </w:pPr>
    </w:p>
    <w:p w14:paraId="38831C4E" w14:textId="70D30134" w:rsidR="00C6299F" w:rsidRDefault="00C6299F" w:rsidP="008013A7">
      <w:pPr>
        <w:pStyle w:val="ListParagraph"/>
        <w:numPr>
          <w:ilvl w:val="0"/>
          <w:numId w:val="16"/>
        </w:numPr>
        <w:ind w:left="1080"/>
      </w:pPr>
      <w:r>
        <w:t>Continuous Integration</w:t>
      </w:r>
    </w:p>
    <w:p w14:paraId="18E1A505" w14:textId="6917639A" w:rsidR="00C6299F" w:rsidRPr="00E475F6" w:rsidRDefault="00C6299F" w:rsidP="008013A7">
      <w:pPr>
        <w:ind w:left="1080"/>
      </w:pPr>
      <w:r w:rsidRPr="00E475F6">
        <w:t xml:space="preserve">Integration of the software should </w:t>
      </w:r>
      <w:r w:rsidRPr="00412D50">
        <w:rPr>
          <w:noProof/>
        </w:rPr>
        <w:t>be done</w:t>
      </w:r>
      <w:r w:rsidRPr="00E475F6">
        <w:t xml:space="preserve"> daily. </w:t>
      </w:r>
      <w:r w:rsidR="004B4098" w:rsidRPr="00E475F6">
        <w:rPr>
          <w:noProof/>
        </w:rPr>
        <w:t>I</w:t>
      </w:r>
      <w:r w:rsidRPr="00E475F6">
        <w:rPr>
          <w:noProof/>
        </w:rPr>
        <w:t>t</w:t>
      </w:r>
      <w:r w:rsidRPr="00E475F6">
        <w:t xml:space="preserve"> can reduce bugs, and enable </w:t>
      </w:r>
      <w:r w:rsidR="00FD7629" w:rsidRPr="00E475F6">
        <w:rPr>
          <w:noProof/>
        </w:rPr>
        <w:t>small</w:t>
      </w:r>
      <w:r w:rsidRPr="00E475F6">
        <w:t xml:space="preserve"> releases.</w:t>
      </w:r>
    </w:p>
    <w:p w14:paraId="23846BA3" w14:textId="77777777" w:rsidR="00C6299F" w:rsidRPr="00E475F6" w:rsidRDefault="00C6299F" w:rsidP="008013A7">
      <w:pPr>
        <w:ind w:left="360"/>
      </w:pPr>
    </w:p>
    <w:p w14:paraId="2A22163F" w14:textId="77777777" w:rsidR="00C6299F" w:rsidRPr="00E475F6" w:rsidRDefault="00C6299F" w:rsidP="008013A7">
      <w:pPr>
        <w:ind w:left="360"/>
      </w:pPr>
    </w:p>
    <w:p w14:paraId="78BC340B" w14:textId="77777777" w:rsidR="00C6299F" w:rsidRPr="00E475F6" w:rsidRDefault="00C6299F" w:rsidP="008013A7">
      <w:pPr>
        <w:ind w:left="360"/>
      </w:pPr>
    </w:p>
    <w:p w14:paraId="67257CEF" w14:textId="4C0F1723" w:rsidR="00C6299F" w:rsidRDefault="00C6299F" w:rsidP="008013A7">
      <w:pPr>
        <w:pStyle w:val="ListParagraph"/>
        <w:numPr>
          <w:ilvl w:val="0"/>
          <w:numId w:val="16"/>
        </w:numPr>
        <w:ind w:left="1080"/>
      </w:pPr>
      <w:r>
        <w:t>40-Hour Week</w:t>
      </w:r>
    </w:p>
    <w:p w14:paraId="2436CF3E" w14:textId="77777777" w:rsidR="00C6299F" w:rsidRPr="00E475F6" w:rsidRDefault="00C6299F" w:rsidP="008013A7">
      <w:pPr>
        <w:ind w:left="1080"/>
      </w:pPr>
      <w:r w:rsidRPr="00E475F6">
        <w:t>Extreme Programming emphasizes forty hours work a week, to keep team member fresh, creative and confident.</w:t>
      </w:r>
    </w:p>
    <w:p w14:paraId="65B93F02" w14:textId="7624BA9B" w:rsidR="00C6299F" w:rsidRPr="00E475F6" w:rsidRDefault="00C6299F" w:rsidP="008013A7">
      <w:pPr>
        <w:ind w:left="1080"/>
      </w:pPr>
      <w:r w:rsidRPr="00E475F6">
        <w:t xml:space="preserve">After 40 hours the developers start to be less efficient, so emphasizing this practice </w:t>
      </w:r>
      <w:r w:rsidR="004B4098" w:rsidRPr="00E475F6">
        <w:rPr>
          <w:noProof/>
        </w:rPr>
        <w:t xml:space="preserve">be </w:t>
      </w:r>
      <w:r w:rsidRPr="00E475F6">
        <w:t xml:space="preserve"> excellent to keep a great work environment, maximizing productivity and maintaining good code quality</w:t>
      </w:r>
    </w:p>
    <w:p w14:paraId="0EB3267E" w14:textId="781AB57E" w:rsidR="00C6299F" w:rsidRPr="00E475F6" w:rsidRDefault="00C6299F" w:rsidP="008013A7">
      <w:pPr>
        <w:ind w:left="360"/>
      </w:pPr>
    </w:p>
    <w:p w14:paraId="33B19DF5" w14:textId="54EA4D91" w:rsidR="009673E9" w:rsidRPr="00E475F6" w:rsidRDefault="009673E9" w:rsidP="008013A7">
      <w:pPr>
        <w:ind w:left="360"/>
      </w:pPr>
    </w:p>
    <w:p w14:paraId="20304BA5" w14:textId="4972C622" w:rsidR="009673E9" w:rsidRPr="00E475F6" w:rsidRDefault="009673E9" w:rsidP="008013A7">
      <w:pPr>
        <w:ind w:left="360"/>
      </w:pPr>
    </w:p>
    <w:p w14:paraId="09D85F6E" w14:textId="77777777" w:rsidR="00C6299F" w:rsidRPr="00E475F6" w:rsidRDefault="00C6299F" w:rsidP="008013A7">
      <w:pPr>
        <w:ind w:left="360"/>
      </w:pPr>
    </w:p>
    <w:p w14:paraId="4CD1C684" w14:textId="247BB43B" w:rsidR="00C6299F" w:rsidRDefault="00C6299F" w:rsidP="008013A7">
      <w:pPr>
        <w:pStyle w:val="ListParagraph"/>
        <w:numPr>
          <w:ilvl w:val="0"/>
          <w:numId w:val="16"/>
        </w:numPr>
        <w:ind w:left="1080"/>
      </w:pPr>
      <w:r>
        <w:t>On-Site Customer</w:t>
      </w:r>
    </w:p>
    <w:p w14:paraId="26B9A1B4" w14:textId="77777777" w:rsidR="00C6299F" w:rsidRPr="00E475F6" w:rsidRDefault="00C6299F" w:rsidP="008013A7">
      <w:pPr>
        <w:ind w:left="1080"/>
      </w:pPr>
      <w:r w:rsidRPr="00E475F6">
        <w:t>Users of the software can be included in the team to help the team prioritize user stories, test the software and resolve disputes.</w:t>
      </w:r>
    </w:p>
    <w:p w14:paraId="3A7D3182" w14:textId="20E0CE9B" w:rsidR="00C6299F" w:rsidRPr="00E475F6" w:rsidRDefault="00C6299F" w:rsidP="008013A7">
      <w:pPr>
        <w:ind w:left="1080"/>
      </w:pPr>
      <w:r w:rsidRPr="00E475F6">
        <w:t xml:space="preserve">The advantage is that the most </w:t>
      </w:r>
      <w:r w:rsidRPr="00E475F6">
        <w:rPr>
          <w:noProof/>
        </w:rPr>
        <w:t>critical</w:t>
      </w:r>
      <w:r w:rsidRPr="00E475F6">
        <w:t xml:space="preserve"> user stories </w:t>
      </w:r>
      <w:r w:rsidRPr="004A7E7B">
        <w:rPr>
          <w:noProof/>
        </w:rPr>
        <w:t>are prioritized</w:t>
      </w:r>
      <w:r w:rsidRPr="00E475F6">
        <w:t xml:space="preserve"> correctly.</w:t>
      </w:r>
    </w:p>
    <w:p w14:paraId="6FE12E20" w14:textId="77777777" w:rsidR="00C6299F" w:rsidRPr="00E475F6" w:rsidRDefault="00C6299F" w:rsidP="008013A7">
      <w:pPr>
        <w:ind w:left="360"/>
      </w:pPr>
    </w:p>
    <w:p w14:paraId="6F97E17E" w14:textId="21A84ABD" w:rsidR="00EA7206" w:rsidRPr="00E475F6" w:rsidRDefault="00EA7206" w:rsidP="008013A7">
      <w:pPr>
        <w:ind w:left="360"/>
        <w:rPr>
          <w:noProof/>
        </w:rPr>
      </w:pPr>
      <w:r w:rsidRPr="00E475F6">
        <w:tab/>
        <w:t xml:space="preserve">Three English </w:t>
      </w:r>
      <w:r w:rsidR="00E17323" w:rsidRPr="00E475F6">
        <w:t xml:space="preserve">students will be </w:t>
      </w:r>
      <w:r w:rsidR="00E17323" w:rsidRPr="00E475F6">
        <w:rPr>
          <w:noProof/>
        </w:rPr>
        <w:t>perfo</w:t>
      </w:r>
      <w:r w:rsidR="0093045C" w:rsidRPr="00E475F6">
        <w:rPr>
          <w:noProof/>
        </w:rPr>
        <w:t>r</w:t>
      </w:r>
      <w:r w:rsidR="00E17323" w:rsidRPr="00E475F6">
        <w:rPr>
          <w:noProof/>
        </w:rPr>
        <w:t>ming</w:t>
      </w:r>
      <w:r w:rsidR="00E17323" w:rsidRPr="00E475F6">
        <w:t xml:space="preserve"> this role.</w:t>
      </w:r>
      <w:r w:rsidR="00E17323" w:rsidRPr="00E475F6">
        <w:rPr>
          <w:noProof/>
        </w:rPr>
        <w:t xml:space="preserve"> </w:t>
      </w:r>
    </w:p>
    <w:p w14:paraId="17D4D981" w14:textId="77777777" w:rsidR="00EA7206" w:rsidRPr="00E475F6" w:rsidRDefault="00EA7206" w:rsidP="008013A7">
      <w:pPr>
        <w:ind w:left="360"/>
      </w:pPr>
    </w:p>
    <w:p w14:paraId="5B347E72" w14:textId="44410606" w:rsidR="00C6299F" w:rsidRDefault="00C6299F" w:rsidP="008013A7">
      <w:pPr>
        <w:pStyle w:val="ListParagraph"/>
        <w:numPr>
          <w:ilvl w:val="0"/>
          <w:numId w:val="16"/>
        </w:numPr>
        <w:ind w:left="1080"/>
      </w:pPr>
      <w:r>
        <w:t>Coding Standards</w:t>
      </w:r>
    </w:p>
    <w:p w14:paraId="07E3D207" w14:textId="77777777" w:rsidR="00C6299F" w:rsidRPr="00E475F6" w:rsidRDefault="00C6299F" w:rsidP="008013A7">
      <w:pPr>
        <w:ind w:left="1080"/>
      </w:pPr>
      <w:r w:rsidRPr="00E475F6">
        <w:t>Developers should keep a good coding standard, to reduce the amount of work, avoid duplications and allow other developers to have a good understanding of the code.</w:t>
      </w:r>
    </w:p>
    <w:p w14:paraId="10BAF057" w14:textId="49FD1EA0" w:rsidR="00C6299F" w:rsidRPr="00E475F6" w:rsidRDefault="00C6299F" w:rsidP="008013A7">
      <w:pPr>
        <w:ind w:left="1080"/>
      </w:pPr>
      <w:r w:rsidRPr="00E475F6">
        <w:t>This practice is advantageous because developers have less problem understanding code written by each other, thus improving productivity.</w:t>
      </w:r>
    </w:p>
    <w:p w14:paraId="0D0E4DC3" w14:textId="596DC83E" w:rsidR="007948CF" w:rsidRPr="00E475F6" w:rsidRDefault="007948CF" w:rsidP="008013A7">
      <w:pPr>
        <w:ind w:left="360"/>
      </w:pPr>
    </w:p>
    <w:p w14:paraId="3907B99B" w14:textId="28AC1D6E" w:rsidR="007948CF" w:rsidRPr="00E475F6" w:rsidRDefault="007948CF" w:rsidP="008013A7">
      <w:pPr>
        <w:ind w:left="1080"/>
      </w:pPr>
    </w:p>
    <w:p w14:paraId="0F702C21" w14:textId="283A8D24" w:rsidR="009673E9" w:rsidRPr="00E475F6" w:rsidRDefault="009673E9" w:rsidP="008013A7">
      <w:pPr>
        <w:ind w:left="360"/>
      </w:pPr>
    </w:p>
    <w:p w14:paraId="7E1F6E72" w14:textId="72045DAB" w:rsidR="007948CF" w:rsidRPr="00186A94" w:rsidRDefault="007948CF" w:rsidP="008013A7">
      <w:pPr>
        <w:pStyle w:val="Heading4"/>
        <w:rPr>
          <w:noProof/>
        </w:rPr>
      </w:pPr>
      <w:r w:rsidRPr="00186A94">
        <w:rPr>
          <w:noProof/>
        </w:rPr>
        <w:t xml:space="preserve">Visual </w:t>
      </w:r>
      <w:r w:rsidR="00111575" w:rsidRPr="00186A94">
        <w:rPr>
          <w:noProof/>
        </w:rPr>
        <w:t>management</w:t>
      </w:r>
      <w:r w:rsidR="000B47F7" w:rsidRPr="00186A94">
        <w:rPr>
          <w:noProof/>
        </w:rPr>
        <w:t xml:space="preserve"> </w:t>
      </w:r>
    </w:p>
    <w:p w14:paraId="2C8A5578" w14:textId="77777777" w:rsidR="009673E9" w:rsidRPr="00E475F6" w:rsidRDefault="009673E9" w:rsidP="008013A7">
      <w:pPr>
        <w:ind w:left="360"/>
        <w:rPr>
          <w:noProof/>
        </w:rPr>
      </w:pPr>
    </w:p>
    <w:p w14:paraId="6CFB3137" w14:textId="04B4BFED" w:rsidR="009673E9" w:rsidRPr="00E475F6" w:rsidRDefault="009673E9" w:rsidP="008013A7">
      <w:pPr>
        <w:ind w:left="360"/>
      </w:pPr>
      <w:r w:rsidRPr="00E475F6">
        <w:rPr>
          <w:noProof/>
        </w:rPr>
        <w:t xml:space="preserve">Visual management is </w:t>
      </w:r>
      <w:r w:rsidR="00F610DD" w:rsidRPr="00E475F6">
        <w:rPr>
          <w:noProof/>
        </w:rPr>
        <w:t>a practice used in agile for visualizing the prog</w:t>
      </w:r>
      <w:r w:rsidR="00374740" w:rsidRPr="00E475F6">
        <w:rPr>
          <w:noProof/>
        </w:rPr>
        <w:t>r</w:t>
      </w:r>
      <w:r w:rsidR="00F610DD" w:rsidRPr="00E475F6">
        <w:rPr>
          <w:noProof/>
        </w:rPr>
        <w:t>ess of a pro</w:t>
      </w:r>
      <w:r w:rsidR="00374740" w:rsidRPr="00E475F6">
        <w:rPr>
          <w:noProof/>
        </w:rPr>
        <w:t>je</w:t>
      </w:r>
      <w:r w:rsidR="00F610DD" w:rsidRPr="00E475F6">
        <w:rPr>
          <w:noProof/>
        </w:rPr>
        <w:t xml:space="preserve">ct. </w:t>
      </w:r>
      <w:r w:rsidR="00BC2637" w:rsidRPr="00E475F6">
        <w:t xml:space="preserve"> This practice will </w:t>
      </w:r>
      <w:r w:rsidR="00BC2637" w:rsidRPr="008013A7">
        <w:rPr>
          <w:noProof/>
        </w:rPr>
        <w:t>be used</w:t>
      </w:r>
      <w:r w:rsidR="00BC2637" w:rsidRPr="00E475F6">
        <w:t xml:space="preserve"> </w:t>
      </w:r>
      <w:r w:rsidR="00BC2637" w:rsidRPr="00E475F6">
        <w:rPr>
          <w:noProof/>
        </w:rPr>
        <w:t>t</w:t>
      </w:r>
      <w:r w:rsidR="00033A79" w:rsidRPr="00E475F6">
        <w:rPr>
          <w:noProof/>
        </w:rPr>
        <w:t>h</w:t>
      </w:r>
      <w:r w:rsidR="00BC2637" w:rsidRPr="00E475F6">
        <w:rPr>
          <w:noProof/>
        </w:rPr>
        <w:t>roughout</w:t>
      </w:r>
      <w:r w:rsidR="00BC2637" w:rsidRPr="00E475F6">
        <w:t xml:space="preserve"> the project to maintain track of the project progress</w:t>
      </w:r>
      <w:r w:rsidR="00BF548D" w:rsidRPr="00E475F6">
        <w:t>,</w:t>
      </w:r>
      <w:r w:rsidR="00BC2637" w:rsidRPr="00E475F6">
        <w:t xml:space="preserve"> </w:t>
      </w:r>
      <w:r w:rsidR="00BC2637" w:rsidRPr="00E475F6">
        <w:rPr>
          <w:noProof/>
        </w:rPr>
        <w:t>analyze</w:t>
      </w:r>
      <w:r w:rsidR="00BC2637" w:rsidRPr="00E475F6">
        <w:t xml:space="preserve"> priorities</w:t>
      </w:r>
      <w:r w:rsidR="00BF548D" w:rsidRPr="00E475F6">
        <w:t xml:space="preserve"> and also remind what should </w:t>
      </w:r>
      <w:r w:rsidR="00BF548D" w:rsidRPr="008013A7">
        <w:rPr>
          <w:noProof/>
        </w:rPr>
        <w:t>be completed</w:t>
      </w:r>
      <w:r w:rsidR="00BF548D" w:rsidRPr="00E475F6">
        <w:t xml:space="preserve"> in each iteration</w:t>
      </w:r>
      <w:r w:rsidR="00BC2637" w:rsidRPr="00E475F6">
        <w:t>.</w:t>
      </w:r>
    </w:p>
    <w:p w14:paraId="2153AEBB" w14:textId="77777777" w:rsidR="00BC2637" w:rsidRPr="00E475F6" w:rsidRDefault="00BC2637" w:rsidP="008013A7">
      <w:pPr>
        <w:ind w:left="360"/>
      </w:pPr>
    </w:p>
    <w:p w14:paraId="7F021F11" w14:textId="239B3A1A" w:rsidR="009673E9" w:rsidRPr="00E475F6" w:rsidRDefault="00722CC9" w:rsidP="008013A7">
      <w:pPr>
        <w:ind w:left="360"/>
      </w:pPr>
      <w:r w:rsidRPr="00E475F6">
        <w:t>T</w:t>
      </w:r>
      <w:r w:rsidR="009673E9" w:rsidRPr="00E475F6">
        <w:t xml:space="preserve">he planning game </w:t>
      </w:r>
      <w:r w:rsidR="009673E9" w:rsidRPr="00E475F6">
        <w:rPr>
          <w:noProof/>
        </w:rPr>
        <w:t>was executed</w:t>
      </w:r>
      <w:r w:rsidR="009673E9" w:rsidRPr="00E475F6">
        <w:t xml:space="preserve"> at the beginning of the pro</w:t>
      </w:r>
      <w:r w:rsidRPr="00E475F6">
        <w:t xml:space="preserve">ject, </w:t>
      </w:r>
      <w:r w:rsidRPr="00E475F6">
        <w:rPr>
          <w:noProof/>
        </w:rPr>
        <w:t>Conforming Extreme Programming methodology.</w:t>
      </w:r>
    </w:p>
    <w:p w14:paraId="1510C79F" w14:textId="77777777" w:rsidR="00722CC9" w:rsidRPr="00E475F6" w:rsidRDefault="00722CC9" w:rsidP="008013A7">
      <w:pPr>
        <w:ind w:left="360"/>
      </w:pPr>
    </w:p>
    <w:p w14:paraId="7081FD39" w14:textId="58921986" w:rsidR="000B47F7" w:rsidRPr="00E475F6" w:rsidRDefault="009673E9" w:rsidP="008013A7">
      <w:pPr>
        <w:ind w:left="360"/>
      </w:pPr>
      <w:r w:rsidRPr="00E475F6">
        <w:t xml:space="preserve">This project is broken down into five iterations. The length of each iteration may </w:t>
      </w:r>
      <w:r w:rsidRPr="00E475F6">
        <w:rPr>
          <w:noProof/>
        </w:rPr>
        <w:t>vary, however,</w:t>
      </w:r>
      <w:r w:rsidRPr="00E475F6">
        <w:t xml:space="preserve"> </w:t>
      </w:r>
      <w:r w:rsidRPr="00E475F6">
        <w:rPr>
          <w:noProof/>
        </w:rPr>
        <w:t>ideally</w:t>
      </w:r>
      <w:r w:rsidR="00BF548D" w:rsidRPr="00E475F6">
        <w:rPr>
          <w:noProof/>
        </w:rPr>
        <w:t>,</w:t>
      </w:r>
      <w:r w:rsidRPr="00E475F6">
        <w:t xml:space="preserve"> </w:t>
      </w:r>
      <w:r w:rsidRPr="00E475F6">
        <w:rPr>
          <w:noProof/>
        </w:rPr>
        <w:t>twenty-five</w:t>
      </w:r>
      <w:r w:rsidRPr="00E475F6">
        <w:t xml:space="preserve"> days are enough to allow for the completion of each iteration</w:t>
      </w:r>
      <w:r w:rsidR="00BF548D" w:rsidRPr="00E475F6">
        <w:t>.</w:t>
      </w:r>
    </w:p>
    <w:p w14:paraId="77EA19FE" w14:textId="2AEC4CAC" w:rsidR="00722CC9" w:rsidRPr="00E475F6" w:rsidRDefault="00722CC9" w:rsidP="008013A7">
      <w:pPr>
        <w:ind w:left="360"/>
      </w:pPr>
    </w:p>
    <w:p w14:paraId="464627F1" w14:textId="0D210204" w:rsidR="00722CC9" w:rsidRPr="00E475F6" w:rsidRDefault="00722CC9" w:rsidP="008013A7">
      <w:pPr>
        <w:ind w:left="360"/>
      </w:pPr>
    </w:p>
    <w:p w14:paraId="46570D26" w14:textId="589C5F80" w:rsidR="00722CC9" w:rsidRDefault="00722CC9" w:rsidP="008013A7">
      <w:pPr>
        <w:ind w:left="360"/>
      </w:pPr>
    </w:p>
    <w:p w14:paraId="020893CF" w14:textId="7047E4C7" w:rsidR="00B61C92" w:rsidRDefault="00B61C92" w:rsidP="008013A7">
      <w:pPr>
        <w:ind w:left="360"/>
      </w:pPr>
    </w:p>
    <w:p w14:paraId="1120A5AD" w14:textId="7134E5DE" w:rsidR="00B61C92" w:rsidRDefault="00B61C92" w:rsidP="008013A7">
      <w:pPr>
        <w:ind w:left="360"/>
      </w:pPr>
    </w:p>
    <w:p w14:paraId="15637913" w14:textId="79321B85" w:rsidR="00B61C92" w:rsidRDefault="00B61C92" w:rsidP="008013A7">
      <w:pPr>
        <w:ind w:left="360"/>
      </w:pPr>
    </w:p>
    <w:p w14:paraId="1256BBF3" w14:textId="2BDB1515" w:rsidR="00B61C92" w:rsidRDefault="00B61C92" w:rsidP="008013A7">
      <w:pPr>
        <w:ind w:left="360"/>
      </w:pPr>
    </w:p>
    <w:p w14:paraId="0EC488B8" w14:textId="3923514D" w:rsidR="00B61C92" w:rsidRDefault="00B61C92" w:rsidP="008013A7">
      <w:pPr>
        <w:ind w:left="360"/>
      </w:pPr>
    </w:p>
    <w:p w14:paraId="1AF2D456" w14:textId="77777777" w:rsidR="00B61C92" w:rsidRPr="00E475F6" w:rsidRDefault="00B61C92" w:rsidP="008013A7">
      <w:pPr>
        <w:ind w:left="360"/>
      </w:pPr>
    </w:p>
    <w:p w14:paraId="4461C263" w14:textId="7C73586B" w:rsidR="00BF548D" w:rsidRPr="00E475F6" w:rsidRDefault="00BF548D" w:rsidP="008013A7">
      <w:pPr>
        <w:ind w:left="360"/>
      </w:pPr>
    </w:p>
    <w:p w14:paraId="7013F5E8" w14:textId="1C45D34A" w:rsidR="00BF548D" w:rsidRDefault="00BF548D" w:rsidP="008013A7">
      <w:pPr>
        <w:pStyle w:val="Heading3"/>
        <w:ind w:left="360"/>
      </w:pPr>
      <w:r>
        <w:lastRenderedPageBreak/>
        <w:t>User stories</w:t>
      </w:r>
    </w:p>
    <w:p w14:paraId="3DC76EF6" w14:textId="77777777" w:rsidR="00BF548D" w:rsidRPr="00E475F6" w:rsidRDefault="00BF548D" w:rsidP="008013A7">
      <w:pPr>
        <w:ind w:left="360"/>
      </w:pPr>
    </w:p>
    <w:p w14:paraId="16E12C05" w14:textId="2CDC944E" w:rsidR="00736343" w:rsidRPr="00E475F6" w:rsidRDefault="00BF548D" w:rsidP="008013A7">
      <w:pPr>
        <w:ind w:left="360"/>
      </w:pPr>
      <w:r w:rsidRPr="00E475F6">
        <w:t xml:space="preserve">Requirements </w:t>
      </w:r>
      <w:r w:rsidRPr="008013A7">
        <w:rPr>
          <w:noProof/>
        </w:rPr>
        <w:t>were gathered</w:t>
      </w:r>
      <w:r w:rsidRPr="00E475F6">
        <w:t xml:space="preserve"> as user </w:t>
      </w:r>
      <w:r w:rsidRPr="00E475F6">
        <w:rPr>
          <w:noProof/>
        </w:rPr>
        <w:t>stories</w:t>
      </w:r>
      <w:r w:rsidR="00722CC9" w:rsidRPr="00E475F6">
        <w:rPr>
          <w:noProof/>
        </w:rPr>
        <w:t>;</w:t>
      </w:r>
      <w:r w:rsidRPr="00E475F6">
        <w:rPr>
          <w:noProof/>
        </w:rPr>
        <w:t xml:space="preserve"> each</w:t>
      </w:r>
      <w:r w:rsidRPr="00E475F6">
        <w:t xml:space="preserve"> user stories </w:t>
      </w:r>
      <w:r w:rsidRPr="00E475F6">
        <w:rPr>
          <w:noProof/>
        </w:rPr>
        <w:t>ha</w:t>
      </w:r>
      <w:r w:rsidR="00722CC9" w:rsidRPr="00E475F6">
        <w:rPr>
          <w:noProof/>
        </w:rPr>
        <w:t>ve</w:t>
      </w:r>
      <w:r w:rsidRPr="00E475F6">
        <w:t xml:space="preserve"> an estimation of the </w:t>
      </w:r>
      <w:r w:rsidRPr="00E475F6">
        <w:rPr>
          <w:noProof/>
        </w:rPr>
        <w:t>time</w:t>
      </w:r>
      <w:r w:rsidRPr="00E475F6">
        <w:t xml:space="preserve"> it will take to </w:t>
      </w:r>
      <w:r w:rsidR="00033A79" w:rsidRPr="00E475F6">
        <w:t>complete them.</w:t>
      </w:r>
    </w:p>
    <w:p w14:paraId="05C9F151" w14:textId="77777777" w:rsidR="00033A79" w:rsidRPr="00E475F6" w:rsidRDefault="00033A79" w:rsidP="008013A7">
      <w:pPr>
        <w:ind w:left="360"/>
      </w:pPr>
    </w:p>
    <w:p w14:paraId="5762694C" w14:textId="77777777" w:rsidR="00736343" w:rsidRPr="00E475F6" w:rsidRDefault="00736343" w:rsidP="008013A7">
      <w:pPr>
        <w:ind w:left="360"/>
      </w:pPr>
      <w:r w:rsidRPr="00E475F6">
        <w:t xml:space="preserve">User stories </w:t>
      </w:r>
      <w:r w:rsidRPr="008013A7">
        <w:rPr>
          <w:noProof/>
        </w:rPr>
        <w:t>are estimated</w:t>
      </w:r>
      <w:r w:rsidRPr="00E475F6">
        <w:t xml:space="preserve"> by using a point based system or ideal days.</w:t>
      </w:r>
    </w:p>
    <w:p w14:paraId="756E6C43" w14:textId="77777777" w:rsidR="00736343" w:rsidRPr="00E475F6" w:rsidRDefault="00736343" w:rsidP="008013A7">
      <w:pPr>
        <w:ind w:left="360"/>
      </w:pPr>
      <w:r w:rsidRPr="00E475F6">
        <w:t>Ideal days refer to how many days is necessary to complete each user stories.</w:t>
      </w:r>
    </w:p>
    <w:p w14:paraId="283C3682" w14:textId="77777777" w:rsidR="00736343" w:rsidRPr="00E475F6" w:rsidRDefault="00736343" w:rsidP="008013A7">
      <w:pPr>
        <w:ind w:left="360"/>
      </w:pPr>
    </w:p>
    <w:p w14:paraId="2903EFEC" w14:textId="71DF9693" w:rsidR="00736343" w:rsidRPr="00E475F6" w:rsidRDefault="00736343" w:rsidP="008013A7">
      <w:pPr>
        <w:ind w:left="360"/>
      </w:pPr>
      <w:r w:rsidRPr="00E475F6">
        <w:t xml:space="preserve">Some user stories might be big and take roughly five to fifteen days to </w:t>
      </w:r>
      <w:r w:rsidRPr="008013A7">
        <w:rPr>
          <w:noProof/>
        </w:rPr>
        <w:t>be completed</w:t>
      </w:r>
      <w:r w:rsidR="004B4098" w:rsidRPr="00E475F6">
        <w:rPr>
          <w:noProof/>
        </w:rPr>
        <w:t>,</w:t>
      </w:r>
      <w:r w:rsidRPr="00E475F6">
        <w:t xml:space="preserve"> and other might take only two to three days. </w:t>
      </w:r>
      <w:r w:rsidR="00722CC9" w:rsidRPr="00E475F6">
        <w:rPr>
          <w:noProof/>
        </w:rPr>
        <w:t>H</w:t>
      </w:r>
      <w:r w:rsidRPr="00E475F6">
        <w:rPr>
          <w:noProof/>
        </w:rPr>
        <w:t>owever</w:t>
      </w:r>
      <w:r w:rsidRPr="00E475F6">
        <w:t xml:space="preserve">, user stories estimations are not accurate, a developer may be having technical </w:t>
      </w:r>
      <w:r w:rsidRPr="00E475F6">
        <w:rPr>
          <w:noProof/>
        </w:rPr>
        <w:t>issues</w:t>
      </w:r>
      <w:r w:rsidR="00722CC9" w:rsidRPr="00E475F6">
        <w:rPr>
          <w:noProof/>
        </w:rPr>
        <w:t>,</w:t>
      </w:r>
      <w:r w:rsidRPr="00E475F6">
        <w:t xml:space="preserve"> and it could be required more days to complete a user story and vice versa, which would require constant estimation changes for each iteration. A point based system is a better approach</w:t>
      </w:r>
      <w:r w:rsidR="00033A79" w:rsidRPr="00E475F6">
        <w:t>.</w:t>
      </w:r>
    </w:p>
    <w:p w14:paraId="4A9D5823" w14:textId="7C79B522" w:rsidR="00033A79" w:rsidRPr="00E475F6" w:rsidRDefault="00033A79" w:rsidP="008013A7">
      <w:pPr>
        <w:ind w:left="360"/>
      </w:pPr>
    </w:p>
    <w:p w14:paraId="161FAF5E" w14:textId="5083B48D" w:rsidR="00033A79" w:rsidRPr="00E475F6" w:rsidRDefault="00033A79" w:rsidP="008013A7">
      <w:pPr>
        <w:ind w:left="360"/>
      </w:pPr>
    </w:p>
    <w:p w14:paraId="67B25685" w14:textId="6D28DA9C" w:rsidR="00033A79" w:rsidRDefault="00033A79" w:rsidP="008013A7">
      <w:pPr>
        <w:ind w:left="360"/>
      </w:pPr>
    </w:p>
    <w:p w14:paraId="53578815" w14:textId="77777777" w:rsidR="000A4DF6" w:rsidRPr="00E475F6" w:rsidRDefault="000A4DF6" w:rsidP="008013A7">
      <w:pPr>
        <w:ind w:left="360"/>
      </w:pPr>
    </w:p>
    <w:p w14:paraId="78B9FA6E" w14:textId="77777777" w:rsidR="00AA3AFA" w:rsidRPr="00E475F6" w:rsidRDefault="00AA3AFA" w:rsidP="008013A7">
      <w:pPr>
        <w:ind w:left="360"/>
      </w:pPr>
    </w:p>
    <w:p w14:paraId="51A41A6A" w14:textId="5D946626" w:rsidR="00736343" w:rsidRPr="00E475F6" w:rsidRDefault="00736343" w:rsidP="008013A7">
      <w:pPr>
        <w:ind w:left="360"/>
        <w:rPr>
          <w:noProof/>
        </w:rPr>
      </w:pPr>
      <w:r w:rsidRPr="008013A7">
        <w:rPr>
          <w:noProof/>
        </w:rPr>
        <w:t>Using a point-based system</w:t>
      </w:r>
      <w:r w:rsidR="008D5DAF">
        <w:t>,</w:t>
      </w:r>
      <w:r w:rsidRPr="00E475F6">
        <w:t xml:space="preserve"> each user stories </w:t>
      </w:r>
      <w:r w:rsidRPr="008013A7">
        <w:rPr>
          <w:noProof/>
        </w:rPr>
        <w:t>is classified</w:t>
      </w:r>
      <w:r w:rsidRPr="00E475F6">
        <w:t xml:space="preserve"> into sm</w:t>
      </w:r>
      <w:r w:rsidR="00F86BA4" w:rsidRPr="00E475F6">
        <w:t xml:space="preserve">all(1 point), medium(3 points) </w:t>
      </w:r>
      <w:r w:rsidR="00F86BA4" w:rsidRPr="00E475F6">
        <w:rPr>
          <w:noProof/>
        </w:rPr>
        <w:t xml:space="preserve">and </w:t>
      </w:r>
      <w:r w:rsidRPr="00E475F6">
        <w:rPr>
          <w:noProof/>
        </w:rPr>
        <w:t>large</w:t>
      </w:r>
      <w:r w:rsidRPr="00E475F6">
        <w:t>(5 points).</w:t>
      </w:r>
      <w:r w:rsidR="00033A79" w:rsidRPr="00E475F6">
        <w:t xml:space="preserve"> </w:t>
      </w:r>
      <w:r w:rsidR="00722CC9" w:rsidRPr="00E475F6">
        <w:rPr>
          <w:noProof/>
        </w:rPr>
        <w:t>The point-based</w:t>
      </w:r>
      <w:r w:rsidR="00722CC9" w:rsidRPr="00E475F6">
        <w:t xml:space="preserve"> system </w:t>
      </w:r>
      <w:r w:rsidR="00033A79" w:rsidRPr="00E475F6">
        <w:t xml:space="preserve">is a more accurate system because there is no need to change the planning game. The points merely determine </w:t>
      </w:r>
      <w:r w:rsidR="00033A79" w:rsidRPr="00E475F6">
        <w:rPr>
          <w:noProof/>
        </w:rPr>
        <w:t>that user stories could be smal</w:t>
      </w:r>
      <w:r w:rsidR="007B550D" w:rsidRPr="00E475F6">
        <w:rPr>
          <w:noProof/>
        </w:rPr>
        <w:t xml:space="preserve">l, which only </w:t>
      </w:r>
      <w:r w:rsidR="004B4098" w:rsidRPr="00E475F6">
        <w:rPr>
          <w:noProof/>
        </w:rPr>
        <w:t xml:space="preserve">a </w:t>
      </w:r>
      <w:r w:rsidR="00033A79" w:rsidRPr="00E475F6">
        <w:rPr>
          <w:noProof/>
        </w:rPr>
        <w:t>few days are enough for the completion</w:t>
      </w:r>
      <w:r w:rsidR="007B550D" w:rsidRPr="00E475F6">
        <w:rPr>
          <w:noProof/>
        </w:rPr>
        <w:t xml:space="preserve">, </w:t>
      </w:r>
      <w:r w:rsidR="00033A79" w:rsidRPr="00E475F6">
        <w:rPr>
          <w:noProof/>
        </w:rPr>
        <w:t>medium or large, which more days are required.</w:t>
      </w:r>
    </w:p>
    <w:p w14:paraId="579BFFEF" w14:textId="42AD31E2" w:rsidR="00C6418A" w:rsidRPr="00E475F6" w:rsidRDefault="00C6418A" w:rsidP="008013A7">
      <w:pPr>
        <w:ind w:left="360"/>
      </w:pPr>
    </w:p>
    <w:p w14:paraId="32F01734" w14:textId="77777777" w:rsidR="00033A79" w:rsidRPr="00E475F6" w:rsidRDefault="00033A79" w:rsidP="008013A7">
      <w:pPr>
        <w:ind w:left="360"/>
      </w:pPr>
    </w:p>
    <w:p w14:paraId="05E97F6A" w14:textId="47277559" w:rsidR="000A7AC6" w:rsidRDefault="004439B7" w:rsidP="008013A7">
      <w:pPr>
        <w:ind w:left="360"/>
      </w:pPr>
      <w:r>
        <w:t xml:space="preserve"> Figure 3.1</w:t>
      </w:r>
      <w:r w:rsidR="00736343" w:rsidRPr="00E475F6">
        <w:t xml:space="preserve"> illustrates the planning game</w:t>
      </w:r>
      <w:r w:rsidR="007B550D" w:rsidRPr="00E475F6">
        <w:t xml:space="preserve">. </w:t>
      </w:r>
      <w:r w:rsidR="00033A79" w:rsidRPr="00E475F6">
        <w:t xml:space="preserve">It </w:t>
      </w:r>
      <w:r w:rsidR="00033A79" w:rsidRPr="00E475F6">
        <w:rPr>
          <w:noProof/>
        </w:rPr>
        <w:t>display</w:t>
      </w:r>
      <w:r w:rsidR="00A7584A" w:rsidRPr="00E475F6">
        <w:rPr>
          <w:noProof/>
        </w:rPr>
        <w:t>s</w:t>
      </w:r>
      <w:r w:rsidR="00033A79" w:rsidRPr="00E475F6">
        <w:t xml:space="preserve"> each user stories and estimations, the </w:t>
      </w:r>
      <w:r w:rsidR="00033A79" w:rsidRPr="00E475F6">
        <w:rPr>
          <w:noProof/>
        </w:rPr>
        <w:t>estimate</w:t>
      </w:r>
      <w:r w:rsidR="00A7584A" w:rsidRPr="00E475F6">
        <w:rPr>
          <w:noProof/>
        </w:rPr>
        <w:t>d</w:t>
      </w:r>
      <w:r w:rsidR="00033A79" w:rsidRPr="00E475F6">
        <w:t xml:space="preserve"> starting date</w:t>
      </w:r>
      <w:r w:rsidR="00A7584A" w:rsidRPr="00E475F6">
        <w:t xml:space="preserve">s for each iteration, total points, completed user stories and </w:t>
      </w:r>
      <w:r w:rsidR="00A7584A" w:rsidRPr="008013A7">
        <w:rPr>
          <w:noProof/>
        </w:rPr>
        <w:t>iteration</w:t>
      </w:r>
      <w:r w:rsidR="007B550D" w:rsidRPr="008013A7">
        <w:rPr>
          <w:noProof/>
        </w:rPr>
        <w:t>s</w:t>
      </w:r>
      <w:r w:rsidR="00A25F8A" w:rsidRPr="00E475F6">
        <w:t>,</w:t>
      </w:r>
      <w:r w:rsidR="00A7584A" w:rsidRPr="00E475F6">
        <w:t xml:space="preserve"> and average velocity of each iteration.</w:t>
      </w:r>
    </w:p>
    <w:p w14:paraId="204146E8" w14:textId="2659491A" w:rsidR="008D0600" w:rsidRPr="00E475F6" w:rsidRDefault="008D0600" w:rsidP="008013A7">
      <w:pPr>
        <w:ind w:left="360"/>
      </w:pPr>
      <w:r>
        <w:t xml:space="preserve">As shown below the fourth iteration has </w:t>
      </w:r>
      <w:r w:rsidR="00C36F37">
        <w:t>thirteen</w:t>
      </w:r>
      <w:r>
        <w:t xml:space="preserve"> </w:t>
      </w:r>
      <w:r w:rsidRPr="00D31266">
        <w:rPr>
          <w:noProof/>
        </w:rPr>
        <w:t>points</w:t>
      </w:r>
      <w:r>
        <w:t xml:space="preserve"> </w:t>
      </w:r>
      <w:r w:rsidRPr="008013A7">
        <w:rPr>
          <w:noProof/>
        </w:rPr>
        <w:t>and</w:t>
      </w:r>
      <w:r>
        <w:t xml:space="preserve"> the last iteration has tw</w:t>
      </w:r>
      <w:r w:rsidR="000A3918">
        <w:t>enty-</w:t>
      </w:r>
      <w:r w:rsidR="00C36F37">
        <w:t>six</w:t>
      </w:r>
      <w:r>
        <w:t xml:space="preserve">, that means they are the longest and hardest iterations. </w:t>
      </w:r>
    </w:p>
    <w:p w14:paraId="24F97058" w14:textId="77777777" w:rsidR="008A55DB" w:rsidRPr="00E475F6" w:rsidRDefault="008A55DB" w:rsidP="008013A7">
      <w:pPr>
        <w:ind w:left="360"/>
      </w:pPr>
    </w:p>
    <w:p w14:paraId="062745DD" w14:textId="664E7E6A" w:rsidR="009673E9" w:rsidRPr="00E475F6" w:rsidRDefault="008D5DAF" w:rsidP="008013A7">
      <w:pPr>
        <w:ind w:left="360"/>
        <w:jc w:val="center"/>
      </w:pPr>
      <w:r>
        <w:rPr>
          <w:noProof/>
          <w:lang w:val="en-IE" w:eastAsia="en-IE"/>
        </w:rPr>
        <w:lastRenderedPageBreak/>
        <w:drawing>
          <wp:inline distT="0" distB="0" distL="0" distR="0" wp14:anchorId="6C54A63C" wp14:editId="369DEC00">
            <wp:extent cx="5270500" cy="4825365"/>
            <wp:effectExtent l="0" t="0" r="635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70500" cy="4825365"/>
                    </a:xfrm>
                    <a:prstGeom prst="rect">
                      <a:avLst/>
                    </a:prstGeom>
                  </pic:spPr>
                </pic:pic>
              </a:graphicData>
            </a:graphic>
          </wp:inline>
        </w:drawing>
      </w:r>
    </w:p>
    <w:p w14:paraId="70538B34" w14:textId="38D43A53" w:rsidR="000B47F7" w:rsidRPr="00D31266" w:rsidRDefault="004439B7" w:rsidP="008013A7">
      <w:pPr>
        <w:ind w:left="360"/>
        <w:jc w:val="center"/>
        <w:rPr>
          <w:sz w:val="20"/>
        </w:rPr>
      </w:pPr>
      <w:r>
        <w:rPr>
          <w:sz w:val="20"/>
        </w:rPr>
        <w:t>Figure 3.1</w:t>
      </w:r>
      <w:r w:rsidR="000B47F7" w:rsidRPr="00D31266">
        <w:rPr>
          <w:sz w:val="20"/>
        </w:rPr>
        <w:t xml:space="preserve">: </w:t>
      </w:r>
      <w:r w:rsidR="00777B59" w:rsidRPr="00D31266">
        <w:rPr>
          <w:sz w:val="20"/>
        </w:rPr>
        <w:t xml:space="preserve">The planning game, </w:t>
      </w:r>
      <w:r w:rsidR="000B47F7" w:rsidRPr="00D31266">
        <w:rPr>
          <w:sz w:val="20"/>
        </w:rPr>
        <w:t xml:space="preserve">User </w:t>
      </w:r>
      <w:r w:rsidR="000B47F7" w:rsidRPr="00D31266">
        <w:rPr>
          <w:noProof/>
          <w:sz w:val="20"/>
        </w:rPr>
        <w:t>stories</w:t>
      </w:r>
      <w:r w:rsidR="000A3918" w:rsidRPr="00D31266">
        <w:rPr>
          <w:noProof/>
          <w:sz w:val="20"/>
        </w:rPr>
        <w:t>,</w:t>
      </w:r>
      <w:r w:rsidR="000B47F7" w:rsidRPr="00D31266">
        <w:rPr>
          <w:sz w:val="20"/>
        </w:rPr>
        <w:t xml:space="preserve"> and estimation</w:t>
      </w:r>
    </w:p>
    <w:p w14:paraId="4F11EEBA" w14:textId="0789E578" w:rsidR="00EA6258" w:rsidRDefault="00EA6258" w:rsidP="008013A7">
      <w:pPr>
        <w:pStyle w:val="NoSpacing"/>
        <w:ind w:left="360"/>
      </w:pPr>
    </w:p>
    <w:p w14:paraId="5034DBF3" w14:textId="62DC2266" w:rsidR="000B47F7" w:rsidRDefault="000B47F7" w:rsidP="008013A7">
      <w:pPr>
        <w:pStyle w:val="NoSpacing"/>
        <w:ind w:left="360"/>
      </w:pPr>
    </w:p>
    <w:p w14:paraId="6EBC1855" w14:textId="46C5CE89" w:rsidR="007D0B34" w:rsidRPr="00E475F6" w:rsidRDefault="007D0B34" w:rsidP="008013A7">
      <w:pPr>
        <w:ind w:left="360"/>
      </w:pPr>
    </w:p>
    <w:p w14:paraId="49F2D91D" w14:textId="618B03D7" w:rsidR="00020931" w:rsidRPr="00E475F6" w:rsidRDefault="00020931" w:rsidP="008013A7">
      <w:pPr>
        <w:ind w:left="360"/>
      </w:pPr>
    </w:p>
    <w:p w14:paraId="6388F448" w14:textId="0BC9AF56" w:rsidR="00EA6258" w:rsidRDefault="00EA6258" w:rsidP="008013A7">
      <w:pPr>
        <w:ind w:left="360"/>
      </w:pPr>
    </w:p>
    <w:p w14:paraId="535829F1" w14:textId="1A3A6846" w:rsidR="00B61C92" w:rsidRDefault="00B61C92" w:rsidP="008013A7">
      <w:pPr>
        <w:ind w:left="360"/>
      </w:pPr>
    </w:p>
    <w:p w14:paraId="4DBEF289" w14:textId="4AC88011" w:rsidR="00B61C92" w:rsidRDefault="00B61C92" w:rsidP="008013A7">
      <w:pPr>
        <w:ind w:left="360"/>
      </w:pPr>
    </w:p>
    <w:p w14:paraId="08E5E917" w14:textId="1C187C1A" w:rsidR="00B61C92" w:rsidRDefault="00B61C92" w:rsidP="008013A7">
      <w:pPr>
        <w:ind w:left="360"/>
      </w:pPr>
    </w:p>
    <w:p w14:paraId="725DC0DE" w14:textId="09C0BFFE" w:rsidR="00B61C92" w:rsidRDefault="00B61C92" w:rsidP="008013A7">
      <w:pPr>
        <w:ind w:left="360"/>
      </w:pPr>
    </w:p>
    <w:p w14:paraId="42922F97" w14:textId="2D0977A8" w:rsidR="00B61C92" w:rsidRDefault="00B61C92" w:rsidP="008013A7">
      <w:pPr>
        <w:ind w:left="360"/>
      </w:pPr>
    </w:p>
    <w:p w14:paraId="5F402998" w14:textId="4F5DEB40" w:rsidR="00B61C92" w:rsidRDefault="00B61C92" w:rsidP="008013A7">
      <w:pPr>
        <w:ind w:left="360"/>
      </w:pPr>
    </w:p>
    <w:p w14:paraId="6116D1D0" w14:textId="59EC31C7" w:rsidR="00B61C92" w:rsidRDefault="00B61C92" w:rsidP="008013A7">
      <w:pPr>
        <w:ind w:left="360"/>
      </w:pPr>
    </w:p>
    <w:p w14:paraId="553E966E" w14:textId="6448CB12" w:rsidR="00B61C92" w:rsidRDefault="00B61C92" w:rsidP="008013A7">
      <w:pPr>
        <w:ind w:left="360"/>
      </w:pPr>
    </w:p>
    <w:p w14:paraId="57A35784" w14:textId="5CB7240E" w:rsidR="00B61C92" w:rsidRDefault="00B61C92" w:rsidP="008013A7">
      <w:pPr>
        <w:ind w:left="360"/>
      </w:pPr>
    </w:p>
    <w:p w14:paraId="78EF1143" w14:textId="713AB9A3" w:rsidR="00B61C92" w:rsidRDefault="00B61C92" w:rsidP="008013A7">
      <w:pPr>
        <w:ind w:left="360"/>
      </w:pPr>
    </w:p>
    <w:p w14:paraId="74F0A64F" w14:textId="34925C71" w:rsidR="00B61C92" w:rsidRDefault="00B61C92" w:rsidP="008013A7">
      <w:pPr>
        <w:ind w:left="360"/>
      </w:pPr>
    </w:p>
    <w:p w14:paraId="6DF11D36" w14:textId="77777777" w:rsidR="00B61C92" w:rsidRDefault="00B61C92" w:rsidP="008013A7">
      <w:pPr>
        <w:ind w:left="360"/>
      </w:pPr>
    </w:p>
    <w:p w14:paraId="2CB23A21" w14:textId="52C058E5" w:rsidR="008D5DAF" w:rsidRDefault="008D5DAF" w:rsidP="008013A7">
      <w:pPr>
        <w:ind w:left="360"/>
      </w:pPr>
    </w:p>
    <w:p w14:paraId="381F3B9C" w14:textId="77777777" w:rsidR="008D5DAF" w:rsidRDefault="008D5DAF" w:rsidP="008013A7">
      <w:pPr>
        <w:ind w:left="360"/>
      </w:pPr>
    </w:p>
    <w:p w14:paraId="3A715973" w14:textId="787BF0D1" w:rsidR="00E23281" w:rsidRPr="00E475F6" w:rsidRDefault="00E23281" w:rsidP="008013A7">
      <w:pPr>
        <w:ind w:left="360"/>
      </w:pPr>
    </w:p>
    <w:p w14:paraId="6FDB2DCA" w14:textId="67F37808" w:rsidR="00A25F8A" w:rsidRPr="00E475F6" w:rsidRDefault="00E80287" w:rsidP="008013A7">
      <w:pPr>
        <w:ind w:left="360"/>
      </w:pPr>
      <w:r w:rsidRPr="00E475F6">
        <w:lastRenderedPageBreak/>
        <w:t xml:space="preserve">A burndown chart </w:t>
      </w:r>
      <w:r w:rsidRPr="00B10BE3">
        <w:rPr>
          <w:noProof/>
        </w:rPr>
        <w:t>was also implemented</w:t>
      </w:r>
      <w:r w:rsidRPr="00E475F6">
        <w:t xml:space="preserve">. Burndown chart </w:t>
      </w:r>
      <w:r w:rsidRPr="00B10BE3">
        <w:rPr>
          <w:noProof/>
        </w:rPr>
        <w:t xml:space="preserve">is </w:t>
      </w:r>
      <w:r w:rsidR="00FA7DCE" w:rsidRPr="00B10BE3">
        <w:rPr>
          <w:noProof/>
        </w:rPr>
        <w:t>utilized</w:t>
      </w:r>
      <w:r w:rsidRPr="00E475F6">
        <w:t xml:space="preserve"> in agile to track the </w:t>
      </w:r>
      <w:r w:rsidRPr="00E475F6">
        <w:rPr>
          <w:noProof/>
        </w:rPr>
        <w:t>progress</w:t>
      </w:r>
      <w:r w:rsidRPr="00E475F6">
        <w:t xml:space="preserve"> of releases. The whole proje</w:t>
      </w:r>
      <w:r w:rsidR="00C6418A" w:rsidRPr="00E475F6">
        <w:t xml:space="preserve">ct has </w:t>
      </w:r>
      <w:r w:rsidR="00D949BB" w:rsidRPr="00D949BB">
        <w:rPr>
          <w:noProof/>
        </w:rPr>
        <w:t>fi</w:t>
      </w:r>
      <w:r w:rsidR="00D949BB">
        <w:rPr>
          <w:noProof/>
        </w:rPr>
        <w:t>f</w:t>
      </w:r>
      <w:r w:rsidR="00D949BB" w:rsidRPr="00D949BB">
        <w:rPr>
          <w:noProof/>
        </w:rPr>
        <w:t>ty</w:t>
      </w:r>
      <w:r w:rsidR="00D949BB">
        <w:rPr>
          <w:noProof/>
        </w:rPr>
        <w:t>-eight</w:t>
      </w:r>
      <w:r w:rsidR="00A25F8A" w:rsidRPr="00E475F6">
        <w:t xml:space="preserve"> points.</w:t>
      </w:r>
    </w:p>
    <w:p w14:paraId="41366809" w14:textId="3CD8E8FC" w:rsidR="00E80287" w:rsidRPr="00E475F6" w:rsidRDefault="00A25F8A" w:rsidP="008013A7">
      <w:pPr>
        <w:ind w:left="360"/>
      </w:pPr>
      <w:r w:rsidRPr="00E475F6">
        <w:t>F</w:t>
      </w:r>
      <w:r w:rsidR="004439B7">
        <w:t>igure 3.2</w:t>
      </w:r>
      <w:r w:rsidRPr="00E475F6">
        <w:t xml:space="preserve">, </w:t>
      </w:r>
      <w:r w:rsidR="00E80287" w:rsidRPr="00E475F6">
        <w:t xml:space="preserve">shows the deduction of points in each </w:t>
      </w:r>
      <w:r w:rsidR="008451F6" w:rsidRPr="00E475F6">
        <w:t>iteration</w:t>
      </w:r>
      <w:r w:rsidR="00CF272E" w:rsidRPr="00E475F6">
        <w:t xml:space="preserve"> </w:t>
      </w:r>
      <w:r w:rsidR="00E80287" w:rsidRPr="00E475F6">
        <w:t xml:space="preserve">release and estimated </w:t>
      </w:r>
      <w:r w:rsidR="00CF272E" w:rsidRPr="00E475F6">
        <w:t xml:space="preserve">start </w:t>
      </w:r>
      <w:r w:rsidR="00E80287" w:rsidRPr="00E475F6">
        <w:t>dates</w:t>
      </w:r>
      <w:r w:rsidR="00CF272E" w:rsidRPr="00E475F6">
        <w:t>.</w:t>
      </w:r>
      <w:r w:rsidR="00E80287" w:rsidRPr="00E475F6">
        <w:t xml:space="preserve"> </w:t>
      </w:r>
    </w:p>
    <w:p w14:paraId="60BC824D" w14:textId="6D1A242D" w:rsidR="00EA6258" w:rsidRPr="00E475F6" w:rsidRDefault="00D871AA" w:rsidP="008013A7">
      <w:pPr>
        <w:ind w:left="360"/>
      </w:pPr>
      <w:r>
        <w:tab/>
      </w:r>
    </w:p>
    <w:p w14:paraId="21D362ED" w14:textId="37C87DF9" w:rsidR="00F6172A" w:rsidRPr="00E475F6" w:rsidRDefault="00F6172A" w:rsidP="008013A7">
      <w:pPr>
        <w:ind w:left="360"/>
      </w:pPr>
    </w:p>
    <w:p w14:paraId="21958716" w14:textId="16A56AB3" w:rsidR="00F6172A" w:rsidRPr="00E475F6" w:rsidRDefault="00F6172A" w:rsidP="008013A7">
      <w:pPr>
        <w:ind w:left="360"/>
      </w:pPr>
    </w:p>
    <w:p w14:paraId="11069EB2" w14:textId="57B7E149" w:rsidR="00020931" w:rsidRPr="00E475F6" w:rsidRDefault="00D949BB" w:rsidP="008013A7">
      <w:pPr>
        <w:ind w:left="360"/>
      </w:pPr>
      <w:r>
        <w:rPr>
          <w:noProof/>
          <w:lang w:val="en-IE" w:eastAsia="en-IE"/>
        </w:rPr>
        <w:drawing>
          <wp:inline distT="0" distB="0" distL="0" distR="0" wp14:anchorId="1F69DFE4" wp14:editId="1A859BDC">
            <wp:extent cx="5270500" cy="3739515"/>
            <wp:effectExtent l="0" t="0" r="635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70500" cy="3739515"/>
                    </a:xfrm>
                    <a:prstGeom prst="rect">
                      <a:avLst/>
                    </a:prstGeom>
                  </pic:spPr>
                </pic:pic>
              </a:graphicData>
            </a:graphic>
          </wp:inline>
        </w:drawing>
      </w:r>
    </w:p>
    <w:p w14:paraId="77D029B3" w14:textId="066AB310" w:rsidR="00F6172A" w:rsidRPr="00D31266" w:rsidRDefault="00F6172A" w:rsidP="008013A7">
      <w:pPr>
        <w:ind w:left="360"/>
        <w:rPr>
          <w:sz w:val="20"/>
        </w:rPr>
      </w:pPr>
      <w:r w:rsidRPr="00E475F6">
        <w:tab/>
      </w:r>
      <w:r w:rsidRPr="00E475F6">
        <w:tab/>
      </w:r>
      <w:r w:rsidRPr="00E475F6">
        <w:tab/>
      </w:r>
      <w:r w:rsidRPr="00E475F6">
        <w:tab/>
      </w:r>
      <w:r w:rsidR="004439B7">
        <w:rPr>
          <w:sz w:val="20"/>
        </w:rPr>
        <w:t>Figure 3.2</w:t>
      </w:r>
      <w:r w:rsidRPr="00D31266">
        <w:rPr>
          <w:sz w:val="20"/>
        </w:rPr>
        <w:t>: Burndown Chart</w:t>
      </w:r>
    </w:p>
    <w:p w14:paraId="0EFC8FF9" w14:textId="6E21F9D5" w:rsidR="00020931" w:rsidRDefault="00020931" w:rsidP="008013A7">
      <w:pPr>
        <w:ind w:left="360"/>
      </w:pPr>
    </w:p>
    <w:p w14:paraId="287A4C81" w14:textId="06887BA3" w:rsidR="008013A7" w:rsidRDefault="008013A7" w:rsidP="008013A7">
      <w:pPr>
        <w:ind w:left="360"/>
      </w:pPr>
    </w:p>
    <w:p w14:paraId="3CFBD696" w14:textId="0F48A71F" w:rsidR="008013A7" w:rsidRDefault="008013A7" w:rsidP="008013A7">
      <w:pPr>
        <w:ind w:left="360"/>
      </w:pPr>
    </w:p>
    <w:p w14:paraId="713FF892" w14:textId="7BD6740F" w:rsidR="008013A7" w:rsidRDefault="008013A7" w:rsidP="008013A7">
      <w:pPr>
        <w:ind w:left="360"/>
      </w:pPr>
    </w:p>
    <w:p w14:paraId="6D2F582F" w14:textId="69D4404A" w:rsidR="008013A7" w:rsidRDefault="008013A7" w:rsidP="008013A7">
      <w:pPr>
        <w:ind w:left="360"/>
      </w:pPr>
    </w:p>
    <w:p w14:paraId="0EB34555" w14:textId="3746F776" w:rsidR="008013A7" w:rsidRDefault="008013A7" w:rsidP="008013A7">
      <w:pPr>
        <w:ind w:left="360"/>
      </w:pPr>
    </w:p>
    <w:p w14:paraId="3890388B" w14:textId="77772146" w:rsidR="008013A7" w:rsidRDefault="008013A7" w:rsidP="008013A7">
      <w:pPr>
        <w:ind w:left="360"/>
      </w:pPr>
    </w:p>
    <w:p w14:paraId="3044728B" w14:textId="2BC60F28" w:rsidR="008013A7" w:rsidRDefault="008013A7" w:rsidP="008013A7">
      <w:pPr>
        <w:ind w:left="360"/>
      </w:pPr>
    </w:p>
    <w:p w14:paraId="684037E3" w14:textId="5A3ACFF9" w:rsidR="008013A7" w:rsidRDefault="008013A7" w:rsidP="008013A7">
      <w:pPr>
        <w:ind w:left="360"/>
      </w:pPr>
    </w:p>
    <w:p w14:paraId="1D49756D" w14:textId="4FFB23C6" w:rsidR="008013A7" w:rsidRDefault="008013A7" w:rsidP="008013A7">
      <w:pPr>
        <w:ind w:left="360"/>
      </w:pPr>
    </w:p>
    <w:p w14:paraId="7098356C" w14:textId="3A9E2848" w:rsidR="008013A7" w:rsidRDefault="008013A7" w:rsidP="008013A7">
      <w:pPr>
        <w:ind w:left="360"/>
      </w:pPr>
    </w:p>
    <w:p w14:paraId="607C1AC3" w14:textId="3B548987" w:rsidR="008013A7" w:rsidRDefault="008013A7" w:rsidP="008013A7">
      <w:pPr>
        <w:ind w:left="360"/>
      </w:pPr>
    </w:p>
    <w:p w14:paraId="352CE5DF" w14:textId="3ECD34B2" w:rsidR="008013A7" w:rsidRDefault="008013A7" w:rsidP="008013A7">
      <w:pPr>
        <w:ind w:left="360"/>
      </w:pPr>
    </w:p>
    <w:p w14:paraId="616B621C" w14:textId="16E2E8F9" w:rsidR="00E56B57" w:rsidRDefault="00E56B57" w:rsidP="008013A7">
      <w:pPr>
        <w:ind w:left="360"/>
      </w:pPr>
    </w:p>
    <w:p w14:paraId="1A10511B" w14:textId="48DBD2E0" w:rsidR="00E56B57" w:rsidRDefault="00E56B57" w:rsidP="008013A7">
      <w:pPr>
        <w:ind w:left="360"/>
      </w:pPr>
    </w:p>
    <w:p w14:paraId="3435C28D" w14:textId="2075C429" w:rsidR="00E56B57" w:rsidRDefault="00E56B57" w:rsidP="008013A7">
      <w:pPr>
        <w:ind w:left="360"/>
      </w:pPr>
    </w:p>
    <w:p w14:paraId="60F31D3A" w14:textId="47EC14FB" w:rsidR="00E56B57" w:rsidRDefault="00E56B57" w:rsidP="008013A7">
      <w:pPr>
        <w:ind w:left="360"/>
      </w:pPr>
    </w:p>
    <w:p w14:paraId="46EDCAC2" w14:textId="140338C1" w:rsidR="00E56B57" w:rsidRDefault="00E56B57" w:rsidP="008013A7">
      <w:pPr>
        <w:ind w:left="360"/>
      </w:pPr>
    </w:p>
    <w:p w14:paraId="5AA4F4BE" w14:textId="494B4D80" w:rsidR="00E56B57" w:rsidRDefault="00E56B57" w:rsidP="008013A7">
      <w:pPr>
        <w:ind w:left="360"/>
      </w:pPr>
    </w:p>
    <w:p w14:paraId="68E90AA1" w14:textId="327B7A84" w:rsidR="00E56B57" w:rsidRDefault="00E56B57" w:rsidP="008013A7">
      <w:pPr>
        <w:ind w:left="360"/>
      </w:pPr>
    </w:p>
    <w:p w14:paraId="4617FAAF" w14:textId="77777777" w:rsidR="00E56B57" w:rsidRDefault="00E56B57" w:rsidP="008013A7">
      <w:pPr>
        <w:ind w:left="360"/>
      </w:pPr>
    </w:p>
    <w:p w14:paraId="1B3B0200" w14:textId="190C0202" w:rsidR="008013A7" w:rsidRDefault="008013A7" w:rsidP="008013A7">
      <w:pPr>
        <w:ind w:left="360"/>
      </w:pPr>
    </w:p>
    <w:p w14:paraId="7CB5D7A5" w14:textId="6DA17DBA" w:rsidR="008013A7" w:rsidRDefault="008013A7" w:rsidP="008013A7">
      <w:pPr>
        <w:ind w:left="360"/>
      </w:pPr>
    </w:p>
    <w:p w14:paraId="28C1CCF9" w14:textId="3B98A771" w:rsidR="00B10BE3" w:rsidRPr="00B10BE3" w:rsidRDefault="00E56B57" w:rsidP="00E56B57">
      <w:pPr>
        <w:pStyle w:val="Heading2"/>
        <w:numPr>
          <w:ilvl w:val="0"/>
          <w:numId w:val="32"/>
        </w:numPr>
      </w:pPr>
      <w:r>
        <w:t>Design of Project Components</w:t>
      </w:r>
    </w:p>
    <w:p w14:paraId="672B19AA" w14:textId="60F8CA91" w:rsidR="00B10BE3" w:rsidRPr="00B10BE3" w:rsidRDefault="00B10BE3" w:rsidP="00B10BE3">
      <w:pPr>
        <w:pStyle w:val="Heading4"/>
        <w:ind w:firstLine="643"/>
      </w:pPr>
      <w:r w:rsidRPr="00B10BE3">
        <w:rPr>
          <w:sz w:val="28"/>
          <w:szCs w:val="28"/>
        </w:rPr>
        <w:t>User Interface Design</w:t>
      </w:r>
    </w:p>
    <w:p w14:paraId="29E135B6" w14:textId="11CE33D4" w:rsidR="0059704D" w:rsidRDefault="0059704D" w:rsidP="0082672C"/>
    <w:p w14:paraId="5D4B68C9" w14:textId="5E8A8A42" w:rsidR="0059704D" w:rsidRDefault="0082672C" w:rsidP="0082672C">
      <w:r>
        <w:t>In this project, it was used Material design to offer user</w:t>
      </w:r>
      <w:r w:rsidR="0059704D">
        <w:t>s</w:t>
      </w:r>
      <w:r>
        <w:t xml:space="preserve"> a great user interface.</w:t>
      </w:r>
    </w:p>
    <w:p w14:paraId="10851B00" w14:textId="5AAADC66" w:rsidR="0082672C" w:rsidRDefault="0082672C" w:rsidP="0082672C"/>
    <w:p w14:paraId="09CD5E9C" w14:textId="375EE75A" w:rsidR="00B10BE3" w:rsidRDefault="0082672C" w:rsidP="0082672C">
      <w:r>
        <w:t xml:space="preserve">Material design is a visual language developed by Google, with the </w:t>
      </w:r>
      <w:r w:rsidR="00B10BE3">
        <w:t>combination of classic principle of good design</w:t>
      </w:r>
      <w:r w:rsidR="0059704D">
        <w:t xml:space="preserve"> such as Equitable use, flexibility in use, simple and intuitive and so on, </w:t>
      </w:r>
      <w:r w:rsidR="00B10BE3">
        <w:t>with possibility and innovation of  science and technology.</w:t>
      </w:r>
      <w:r w:rsidR="0059704D">
        <w:rPr>
          <w:rStyle w:val="EndnoteReference"/>
        </w:rPr>
        <w:endnoteReference w:id="77"/>
      </w:r>
    </w:p>
    <w:p w14:paraId="67D60AEC" w14:textId="35CA883E" w:rsidR="0082672C" w:rsidRDefault="00B10BE3" w:rsidP="0082672C">
      <w:r>
        <w:t xml:space="preserve"> </w:t>
      </w:r>
    </w:p>
    <w:p w14:paraId="35D98EC3" w14:textId="632FD917" w:rsidR="0059704D" w:rsidRDefault="0059704D" w:rsidP="0082672C"/>
    <w:p w14:paraId="3DA83F17" w14:textId="32D5974B" w:rsidR="0059704D" w:rsidRDefault="0059704D" w:rsidP="0082672C">
      <w:r>
        <w:t xml:space="preserve">Some </w:t>
      </w:r>
      <w:r w:rsidR="00B61C92">
        <w:t>components</w:t>
      </w:r>
      <w:r>
        <w:t xml:space="preserve"> from Material design used in this project are:</w:t>
      </w:r>
    </w:p>
    <w:p w14:paraId="1841C876" w14:textId="27237615" w:rsidR="0059704D" w:rsidRDefault="0059704D" w:rsidP="0082672C"/>
    <w:p w14:paraId="1675CD96" w14:textId="414E8E3E" w:rsidR="0059704D" w:rsidRDefault="0059704D" w:rsidP="0059704D">
      <w:pPr>
        <w:pStyle w:val="ListParagraph"/>
        <w:numPr>
          <w:ilvl w:val="0"/>
          <w:numId w:val="34"/>
        </w:numPr>
      </w:pPr>
      <w:r>
        <w:t>Recycler view - which is a new kind of Listview. Recycler view provides a better performance and it is easier to use.</w:t>
      </w:r>
    </w:p>
    <w:p w14:paraId="318E2C86" w14:textId="5F5DB9CC" w:rsidR="0059704D" w:rsidRDefault="0059704D" w:rsidP="0059704D">
      <w:pPr>
        <w:pStyle w:val="ListParagraph"/>
        <w:numPr>
          <w:ilvl w:val="0"/>
          <w:numId w:val="34"/>
        </w:numPr>
      </w:pPr>
      <w:r>
        <w:t>CardView -  information can be displayed in a consistent cards</w:t>
      </w:r>
    </w:p>
    <w:p w14:paraId="29ADA3F2" w14:textId="3FCF2595" w:rsidR="0059704D" w:rsidRDefault="0059704D" w:rsidP="0059704D">
      <w:pPr>
        <w:pStyle w:val="ListParagraph"/>
        <w:numPr>
          <w:ilvl w:val="0"/>
          <w:numId w:val="34"/>
        </w:numPr>
      </w:pPr>
      <w:r>
        <w:t>Navigation drawer - it a sliding menu which provides navigation for different section of the app.</w:t>
      </w:r>
    </w:p>
    <w:p w14:paraId="4AA9F436" w14:textId="401B43C4" w:rsidR="004A7E7B" w:rsidRDefault="0059704D" w:rsidP="0089667A">
      <w:pPr>
        <w:pStyle w:val="ListParagraph"/>
        <w:numPr>
          <w:ilvl w:val="0"/>
          <w:numId w:val="34"/>
        </w:numPr>
      </w:pPr>
      <w:r>
        <w:t>Tabs - it enables for a better content organisation and make it easy to explore the app and switch between  different views.</w:t>
      </w:r>
    </w:p>
    <w:p w14:paraId="71039AAE" w14:textId="2FCC6B77" w:rsidR="00E56B57" w:rsidRDefault="00E56B57" w:rsidP="00E56B57"/>
    <w:p w14:paraId="5043933D" w14:textId="7FF99FB1" w:rsidR="00E56B57" w:rsidRDefault="00E56B57" w:rsidP="00E56B57"/>
    <w:p w14:paraId="26705485" w14:textId="550C9A67" w:rsidR="00E56B57" w:rsidRDefault="00E56B57" w:rsidP="00E56B57"/>
    <w:p w14:paraId="5F8C56AE" w14:textId="77777777" w:rsidR="00E56B57" w:rsidRDefault="00E56B57" w:rsidP="00E56B57"/>
    <w:p w14:paraId="06B6F63A" w14:textId="1CC649C7" w:rsidR="0089667A" w:rsidRDefault="0089667A" w:rsidP="0089667A">
      <w:pPr>
        <w:ind w:left="360"/>
      </w:pPr>
    </w:p>
    <w:p w14:paraId="7E0929DC" w14:textId="67210BD5" w:rsidR="002F0DDE" w:rsidRDefault="002F0DDE" w:rsidP="0089667A">
      <w:pPr>
        <w:ind w:left="360"/>
      </w:pPr>
    </w:p>
    <w:p w14:paraId="79CFCDE1" w14:textId="10781777" w:rsidR="002F0DDE" w:rsidRDefault="002F0DDE" w:rsidP="0089667A">
      <w:pPr>
        <w:ind w:left="360"/>
      </w:pPr>
    </w:p>
    <w:p w14:paraId="6A28E07B" w14:textId="72DB0FBF" w:rsidR="002F0DDE" w:rsidRDefault="002F0DDE" w:rsidP="0089667A">
      <w:pPr>
        <w:ind w:left="360"/>
      </w:pPr>
    </w:p>
    <w:p w14:paraId="58F80254" w14:textId="2761F7F9" w:rsidR="002F0DDE" w:rsidRDefault="002F0DDE" w:rsidP="0089667A">
      <w:pPr>
        <w:ind w:left="360"/>
      </w:pPr>
    </w:p>
    <w:p w14:paraId="7472E5E5" w14:textId="1DB4B7DD" w:rsidR="002F0DDE" w:rsidRDefault="002F0DDE" w:rsidP="0089667A">
      <w:pPr>
        <w:ind w:left="360"/>
      </w:pPr>
    </w:p>
    <w:p w14:paraId="38FE6557" w14:textId="74D0C3BD" w:rsidR="002F0DDE" w:rsidRDefault="002F0DDE" w:rsidP="0089667A">
      <w:pPr>
        <w:ind w:left="360"/>
      </w:pPr>
    </w:p>
    <w:p w14:paraId="07F21350" w14:textId="1A53CB3D" w:rsidR="002F0DDE" w:rsidRDefault="002F0DDE" w:rsidP="0089667A">
      <w:pPr>
        <w:ind w:left="360"/>
      </w:pPr>
    </w:p>
    <w:p w14:paraId="1BA8A1F4" w14:textId="35219BCD" w:rsidR="002F0DDE" w:rsidRDefault="002F0DDE" w:rsidP="0089667A">
      <w:pPr>
        <w:ind w:left="360"/>
      </w:pPr>
    </w:p>
    <w:p w14:paraId="6562DF83" w14:textId="311C6A18" w:rsidR="002F0DDE" w:rsidRDefault="002F0DDE" w:rsidP="0089667A">
      <w:pPr>
        <w:ind w:left="360"/>
      </w:pPr>
    </w:p>
    <w:p w14:paraId="2A1EE1C1" w14:textId="54FFFD51" w:rsidR="002F0DDE" w:rsidRDefault="002F0DDE" w:rsidP="0089667A">
      <w:pPr>
        <w:ind w:left="360"/>
      </w:pPr>
    </w:p>
    <w:p w14:paraId="7BA5E570" w14:textId="436F0BD4" w:rsidR="002F0DDE" w:rsidRDefault="002F0DDE" w:rsidP="0089667A">
      <w:pPr>
        <w:ind w:left="360"/>
      </w:pPr>
    </w:p>
    <w:p w14:paraId="16259E62" w14:textId="6FB410C9" w:rsidR="002F0DDE" w:rsidRDefault="002F0DDE" w:rsidP="0089667A">
      <w:pPr>
        <w:ind w:left="360"/>
      </w:pPr>
    </w:p>
    <w:p w14:paraId="69F4D931" w14:textId="54574AC1" w:rsidR="002F0DDE" w:rsidRDefault="002F0DDE" w:rsidP="0089667A">
      <w:pPr>
        <w:ind w:left="360"/>
      </w:pPr>
    </w:p>
    <w:p w14:paraId="33DBB00C" w14:textId="6D96C0E6" w:rsidR="002F0DDE" w:rsidRDefault="002F0DDE" w:rsidP="0089667A">
      <w:pPr>
        <w:ind w:left="360"/>
      </w:pPr>
    </w:p>
    <w:p w14:paraId="4B733A14" w14:textId="21023090" w:rsidR="002F0DDE" w:rsidRDefault="002F0DDE" w:rsidP="0089667A">
      <w:pPr>
        <w:ind w:left="360"/>
      </w:pPr>
    </w:p>
    <w:p w14:paraId="6C0DCB1E" w14:textId="1E1DCD69" w:rsidR="002F0DDE" w:rsidRDefault="002F0DDE" w:rsidP="0089667A">
      <w:pPr>
        <w:ind w:left="360"/>
      </w:pPr>
    </w:p>
    <w:p w14:paraId="785DFC9F" w14:textId="20F7E81C" w:rsidR="002F0DDE" w:rsidRDefault="002F0DDE" w:rsidP="0089667A">
      <w:pPr>
        <w:ind w:left="360"/>
      </w:pPr>
    </w:p>
    <w:p w14:paraId="619030AE" w14:textId="6286889F" w:rsidR="002F0DDE" w:rsidRDefault="002F0DDE" w:rsidP="0089667A">
      <w:pPr>
        <w:ind w:left="360"/>
      </w:pPr>
    </w:p>
    <w:p w14:paraId="5E341D77" w14:textId="502D8367" w:rsidR="002F0DDE" w:rsidRDefault="002F0DDE" w:rsidP="0089667A">
      <w:pPr>
        <w:ind w:left="360"/>
      </w:pPr>
    </w:p>
    <w:p w14:paraId="7D16E952" w14:textId="79A6BB30" w:rsidR="002F0DDE" w:rsidRDefault="002F0DDE" w:rsidP="0089667A">
      <w:pPr>
        <w:ind w:left="360"/>
      </w:pPr>
    </w:p>
    <w:p w14:paraId="0C68188D" w14:textId="0DF19F43" w:rsidR="002F0DDE" w:rsidRDefault="002F0DDE" w:rsidP="0089667A">
      <w:pPr>
        <w:ind w:left="360"/>
      </w:pPr>
    </w:p>
    <w:p w14:paraId="097788D6" w14:textId="5527D690" w:rsidR="002F0DDE" w:rsidRDefault="002F0DDE" w:rsidP="0089667A">
      <w:pPr>
        <w:ind w:left="360"/>
      </w:pPr>
    </w:p>
    <w:p w14:paraId="745F3FB4" w14:textId="03CF0923" w:rsidR="002F0DDE" w:rsidRDefault="002F0DDE" w:rsidP="0089667A">
      <w:pPr>
        <w:ind w:left="360"/>
      </w:pPr>
    </w:p>
    <w:p w14:paraId="389E4248" w14:textId="5F1790F8" w:rsidR="002F0DDE" w:rsidRDefault="002F0DDE" w:rsidP="0089667A">
      <w:pPr>
        <w:ind w:left="360"/>
      </w:pPr>
    </w:p>
    <w:p w14:paraId="2621682A" w14:textId="382B1901" w:rsidR="002F0DDE" w:rsidRDefault="002F0DDE" w:rsidP="002F0DDE">
      <w:pPr>
        <w:pStyle w:val="Heading4"/>
      </w:pPr>
      <w:r>
        <w:t>Login Screen</w:t>
      </w:r>
    </w:p>
    <w:p w14:paraId="3C251C4D" w14:textId="4BEFE507" w:rsidR="002F0DDE" w:rsidRPr="002F0DDE" w:rsidRDefault="002F0DDE" w:rsidP="002F0DDE"/>
    <w:p w14:paraId="14DEC330" w14:textId="5E833905" w:rsidR="0089667A" w:rsidRDefault="00CD79A5" w:rsidP="00E56B57">
      <w:pPr>
        <w:ind w:left="360"/>
        <w:jc w:val="center"/>
      </w:pPr>
      <w:r>
        <w:pict w14:anchorId="69B78D40">
          <v:shape id="_x0000_i1032" type="#_x0000_t75" style="width:166.3pt;height:278.55pt">
            <v:imagedata r:id="rId29" o:title="Screenshot_1523367801"/>
          </v:shape>
        </w:pict>
      </w:r>
    </w:p>
    <w:p w14:paraId="563C3003" w14:textId="05B37E16" w:rsidR="00E56B57" w:rsidRDefault="003271FC" w:rsidP="00E56B57">
      <w:pPr>
        <w:ind w:left="360"/>
        <w:jc w:val="center"/>
      </w:pPr>
      <w:r>
        <w:t xml:space="preserve">Figure 3.3 </w:t>
      </w:r>
      <w:r w:rsidR="00DB67ED">
        <w:t xml:space="preserve">Screenshot of </w:t>
      </w:r>
      <w:r w:rsidR="00E56B57">
        <w:t>Login Screen</w:t>
      </w:r>
    </w:p>
    <w:p w14:paraId="4D9C5D2F" w14:textId="0728A1C4" w:rsidR="002F0DDE" w:rsidRDefault="002F0DDE" w:rsidP="00E56B57">
      <w:pPr>
        <w:ind w:left="360"/>
        <w:jc w:val="center"/>
      </w:pPr>
    </w:p>
    <w:p w14:paraId="5C041019" w14:textId="77777777" w:rsidR="002F0DDE" w:rsidRPr="00E475F6" w:rsidRDefault="002F0DDE" w:rsidP="002F0DDE">
      <w:r w:rsidRPr="00E475F6">
        <w:t>On the login screen, users</w:t>
      </w:r>
      <w:r>
        <w:t xml:space="preserve"> can log into the app by using </w:t>
      </w:r>
      <w:r w:rsidRPr="00E475F6">
        <w:t xml:space="preserve"> Facebook login API </w:t>
      </w:r>
    </w:p>
    <w:p w14:paraId="7208C29D" w14:textId="79127578" w:rsidR="003271FC" w:rsidRPr="00E475F6" w:rsidRDefault="002F0DDE" w:rsidP="002F0DDE">
      <w:r w:rsidRPr="00E475F6">
        <w:t>After the authentication, the user's data(</w:t>
      </w:r>
      <w:r>
        <w:t xml:space="preserve">FacebookID authentication, name </w:t>
      </w:r>
      <w:r w:rsidRPr="00412D50">
        <w:rPr>
          <w:noProof/>
        </w:rPr>
        <w:t>and</w:t>
      </w:r>
      <w:r>
        <w:t xml:space="preserve"> email</w:t>
      </w:r>
      <w:r w:rsidRPr="00E475F6">
        <w:t xml:space="preserve">) </w:t>
      </w:r>
      <w:r w:rsidRPr="00412D50">
        <w:rPr>
          <w:noProof/>
        </w:rPr>
        <w:t>is stored</w:t>
      </w:r>
      <w:r w:rsidRPr="00E475F6">
        <w:t xml:space="preserve"> in the Django server; the Django server </w:t>
      </w:r>
      <w:r w:rsidRPr="00412D50">
        <w:rPr>
          <w:noProof/>
        </w:rPr>
        <w:t>was deployed</w:t>
      </w:r>
      <w:r w:rsidRPr="00E475F6">
        <w:t xml:space="preserve"> to PythonAnywhere. </w:t>
      </w:r>
      <w:r w:rsidR="003271FC">
        <w:t>Figure 3.3 depicts the Login screen.</w:t>
      </w:r>
    </w:p>
    <w:p w14:paraId="19852C58" w14:textId="77777777" w:rsidR="002F0DDE" w:rsidRPr="00E475F6" w:rsidRDefault="002F0DDE" w:rsidP="002F0DDE"/>
    <w:p w14:paraId="2502E7C3" w14:textId="77777777" w:rsidR="002F0DDE" w:rsidRPr="00E475F6" w:rsidRDefault="002F0DDE" w:rsidP="002F0DDE">
      <w:r w:rsidRPr="00E475F6">
        <w:t>The</w:t>
      </w:r>
      <w:r>
        <w:t xml:space="preserve"> Django</w:t>
      </w:r>
      <w:r w:rsidRPr="00E475F6">
        <w:t xml:space="preserve"> server</w:t>
      </w:r>
      <w:r>
        <w:t xml:space="preserve"> which sits on PythonAnywhere, </w:t>
      </w:r>
      <w:r w:rsidRPr="00E475F6">
        <w:t xml:space="preserve"> stores data fetched from the </w:t>
      </w:r>
      <w:r>
        <w:t xml:space="preserve">Facebook </w:t>
      </w:r>
      <w:r w:rsidRPr="00C20C43">
        <w:rPr>
          <w:noProof/>
        </w:rPr>
        <w:t>API</w:t>
      </w:r>
      <w:r>
        <w:rPr>
          <w:noProof/>
        </w:rPr>
        <w:t xml:space="preserve"> </w:t>
      </w:r>
      <w:r w:rsidRPr="00C20C43">
        <w:rPr>
          <w:noProof/>
        </w:rPr>
        <w:t>authentication</w:t>
      </w:r>
      <w:r>
        <w:rPr>
          <w:noProof/>
        </w:rPr>
        <w:t>.</w:t>
      </w:r>
    </w:p>
    <w:p w14:paraId="3A984A47" w14:textId="36ED633F" w:rsidR="002F0DDE" w:rsidRDefault="002F0DDE" w:rsidP="002F0DDE"/>
    <w:p w14:paraId="4C053B95" w14:textId="55BF205B" w:rsidR="002F0DDE" w:rsidRDefault="002F0DDE" w:rsidP="002F0DDE">
      <w:r>
        <w:t xml:space="preserve">Facebook is the most popular social media, therefore using facebook </w:t>
      </w:r>
      <w:r w:rsidRPr="00412D50">
        <w:rPr>
          <w:noProof/>
        </w:rPr>
        <w:t>api</w:t>
      </w:r>
      <w:r>
        <w:t xml:space="preserve"> to authenticate a user </w:t>
      </w:r>
      <w:r w:rsidR="000C7759">
        <w:t xml:space="preserve">is </w:t>
      </w:r>
      <w:r w:rsidR="000C7759" w:rsidRPr="00412D50">
        <w:rPr>
          <w:noProof/>
        </w:rPr>
        <w:t>safer ,</w:t>
      </w:r>
      <w:r w:rsidR="000C7759">
        <w:t xml:space="preserve"> simple, </w:t>
      </w:r>
      <w:r>
        <w:t>intuitive and faster</w:t>
      </w:r>
      <w:r w:rsidR="000C7759">
        <w:t>.</w:t>
      </w:r>
    </w:p>
    <w:p w14:paraId="589819E8" w14:textId="1345B6F4" w:rsidR="0089667A" w:rsidRDefault="0089667A" w:rsidP="0089667A">
      <w:pPr>
        <w:ind w:left="360"/>
      </w:pPr>
    </w:p>
    <w:p w14:paraId="6A00B2E2" w14:textId="42F983C8" w:rsidR="00037BFF" w:rsidRDefault="00037BFF" w:rsidP="003B406A"/>
    <w:p w14:paraId="6355FB83" w14:textId="4370160F" w:rsidR="00037BFF" w:rsidRDefault="00037BFF" w:rsidP="0089667A">
      <w:pPr>
        <w:ind w:left="360"/>
      </w:pPr>
    </w:p>
    <w:p w14:paraId="3E0B11E5" w14:textId="4A3F8F06" w:rsidR="00037BFF" w:rsidRDefault="00037BFF" w:rsidP="0089667A">
      <w:pPr>
        <w:ind w:left="360"/>
      </w:pPr>
    </w:p>
    <w:p w14:paraId="035EB0C6" w14:textId="34565CF8" w:rsidR="00037BFF" w:rsidRDefault="00037BFF" w:rsidP="0089667A">
      <w:pPr>
        <w:ind w:left="360"/>
      </w:pPr>
    </w:p>
    <w:p w14:paraId="70396E48" w14:textId="61AE14E9" w:rsidR="00037BFF" w:rsidRDefault="00037BFF" w:rsidP="0089667A">
      <w:pPr>
        <w:ind w:left="360"/>
      </w:pPr>
    </w:p>
    <w:p w14:paraId="6E650E07" w14:textId="77777777" w:rsidR="00037BFF" w:rsidRDefault="00037BFF" w:rsidP="0089667A">
      <w:pPr>
        <w:ind w:left="360"/>
      </w:pPr>
    </w:p>
    <w:p w14:paraId="0ABA4B0A" w14:textId="4F54A762" w:rsidR="0089667A" w:rsidRDefault="007C4D91" w:rsidP="007C4D91">
      <w:pPr>
        <w:pStyle w:val="Heading4"/>
      </w:pPr>
      <w:r>
        <w:tab/>
        <w:t>Main Screen</w:t>
      </w:r>
    </w:p>
    <w:p w14:paraId="7DA63AF5" w14:textId="13E7E7F7" w:rsidR="007C4D91" w:rsidRPr="007C4D91" w:rsidRDefault="00CD79A5" w:rsidP="007C4D91">
      <w:pPr>
        <w:jc w:val="center"/>
      </w:pPr>
      <w:r>
        <w:pict w14:anchorId="33B99ED4">
          <v:shape id="_x0000_i1033" type="#_x0000_t75" style="width:228.85pt;height:382.3pt">
            <v:imagedata r:id="rId30" o:title="Screenshot_1523378155"/>
          </v:shape>
        </w:pict>
      </w:r>
    </w:p>
    <w:p w14:paraId="02D7A9FF" w14:textId="239FC57A" w:rsidR="0089667A" w:rsidRDefault="007C4D91" w:rsidP="0089667A">
      <w:pPr>
        <w:ind w:left="360"/>
      </w:pPr>
      <w:r>
        <w:tab/>
      </w:r>
      <w:r>
        <w:tab/>
        <w:t xml:space="preserve">     </w:t>
      </w:r>
      <w:r w:rsidR="003271FC">
        <w:t xml:space="preserve">   Figure 3.5</w:t>
      </w:r>
      <w:r>
        <w:t xml:space="preserve"> S</w:t>
      </w:r>
      <w:r w:rsidR="00DB67ED">
        <w:t>creen</w:t>
      </w:r>
      <w:r>
        <w:t>shot of Main Screen after user logs in</w:t>
      </w:r>
    </w:p>
    <w:p w14:paraId="2369CFC7" w14:textId="4AECB269" w:rsidR="0089667A" w:rsidRDefault="0089667A" w:rsidP="003B406A"/>
    <w:p w14:paraId="6EB912F3" w14:textId="77777777" w:rsidR="004439B7" w:rsidRPr="00E475F6" w:rsidRDefault="004439B7" w:rsidP="004439B7"/>
    <w:p w14:paraId="57AC318E" w14:textId="49A46C54" w:rsidR="004439B7" w:rsidRDefault="004439B7" w:rsidP="004439B7">
      <w:r w:rsidRPr="00E475F6">
        <w:t xml:space="preserve">On the Main </w:t>
      </w:r>
      <w:r w:rsidR="003271FC">
        <w:t>Screen, users can</w:t>
      </w:r>
      <w:r w:rsidR="00255330">
        <w:t xml:space="preserve"> ex</w:t>
      </w:r>
      <w:r w:rsidR="003271FC">
        <w:t>plore the app by using the view tab and navigation drawer. U</w:t>
      </w:r>
      <w:r w:rsidRPr="00E475F6">
        <w:t xml:space="preserve">sers will be able to access all </w:t>
      </w:r>
      <w:r>
        <w:t>the functionalities of the app, which are vocabulary, games</w:t>
      </w:r>
      <w:r w:rsidR="00255330">
        <w:t>,</w:t>
      </w:r>
      <w:r>
        <w:t xml:space="preserve"> chatbot and Games stats.</w:t>
      </w:r>
    </w:p>
    <w:p w14:paraId="614C5891" w14:textId="78370E59" w:rsidR="00AC4522" w:rsidRDefault="00AC4522" w:rsidP="004439B7"/>
    <w:p w14:paraId="732E55C1" w14:textId="769B0614" w:rsidR="003B406A" w:rsidRDefault="003B406A" w:rsidP="004439B7"/>
    <w:p w14:paraId="34452920" w14:textId="6A2C82DD" w:rsidR="003B406A" w:rsidRDefault="003B406A" w:rsidP="004439B7"/>
    <w:p w14:paraId="48A5398B" w14:textId="691A52B0" w:rsidR="003B406A" w:rsidRDefault="003B406A" w:rsidP="004439B7"/>
    <w:p w14:paraId="31E3178F" w14:textId="39A9A821" w:rsidR="003B406A" w:rsidRDefault="003B406A" w:rsidP="004439B7"/>
    <w:p w14:paraId="3CA3DC12" w14:textId="13313102" w:rsidR="003B406A" w:rsidRDefault="003B406A" w:rsidP="004439B7"/>
    <w:p w14:paraId="6131CE66" w14:textId="53441483" w:rsidR="00B61C92" w:rsidRDefault="00B61C92" w:rsidP="004439B7"/>
    <w:p w14:paraId="75D3BE3A" w14:textId="77777777" w:rsidR="00B61C92" w:rsidRDefault="00B61C92" w:rsidP="004439B7"/>
    <w:p w14:paraId="5FFAE453" w14:textId="4C619817" w:rsidR="003B406A" w:rsidRDefault="003B406A" w:rsidP="004439B7"/>
    <w:p w14:paraId="5714961A" w14:textId="71483687" w:rsidR="003B406A" w:rsidRDefault="003B406A" w:rsidP="004439B7"/>
    <w:p w14:paraId="7A60CFF3" w14:textId="77777777" w:rsidR="003B406A" w:rsidRDefault="003B406A" w:rsidP="004439B7"/>
    <w:p w14:paraId="09D6C5BD" w14:textId="72CA838E" w:rsidR="00DB67ED" w:rsidRDefault="003A229A" w:rsidP="004439B7">
      <w:r>
        <w:lastRenderedPageBreak/>
        <w:t>On the vocabulary tab, they</w:t>
      </w:r>
      <w:r w:rsidR="004439B7">
        <w:t xml:space="preserve"> can add categories and list of words </w:t>
      </w:r>
      <w:r w:rsidR="00DB67ED">
        <w:t>by tapping on</w:t>
      </w:r>
      <w:r w:rsidR="004439B7">
        <w:t xml:space="preserve">to the add button on the bottom right corner and enter the </w:t>
      </w:r>
      <w:r w:rsidR="004439B7" w:rsidRPr="00412D50">
        <w:rPr>
          <w:noProof/>
        </w:rPr>
        <w:t>categories</w:t>
      </w:r>
      <w:r w:rsidR="004439B7">
        <w:t xml:space="preserve"> and word</w:t>
      </w:r>
      <w:r w:rsidR="003271FC">
        <w:t xml:space="preserve">s as </w:t>
      </w:r>
      <w:r w:rsidR="00970EE1">
        <w:t xml:space="preserve">shown on </w:t>
      </w:r>
      <w:r w:rsidR="00970EE1" w:rsidRPr="00412D50">
        <w:rPr>
          <w:noProof/>
        </w:rPr>
        <w:t xml:space="preserve">the </w:t>
      </w:r>
      <w:r w:rsidR="003271FC" w:rsidRPr="00412D50">
        <w:rPr>
          <w:noProof/>
        </w:rPr>
        <w:t xml:space="preserve"> figure</w:t>
      </w:r>
      <w:r w:rsidR="004439B7">
        <w:t xml:space="preserve"> </w:t>
      </w:r>
      <w:r w:rsidR="003271FC">
        <w:t xml:space="preserve">3.5 </w:t>
      </w:r>
      <w:r w:rsidR="00255330">
        <w:t xml:space="preserve">and figure 3.6 </w:t>
      </w:r>
      <w:r w:rsidR="003271FC">
        <w:t>below.</w:t>
      </w:r>
    </w:p>
    <w:p w14:paraId="4628ED7B" w14:textId="34B27CC0" w:rsidR="00DB67ED" w:rsidRDefault="00DB67ED" w:rsidP="004439B7"/>
    <w:p w14:paraId="32238D17" w14:textId="3E68AD8A" w:rsidR="003B406A" w:rsidRDefault="007D6948" w:rsidP="003F523C">
      <w:pPr>
        <w:ind w:left="720"/>
        <w:jc w:val="both"/>
      </w:pPr>
      <w:r>
        <w:rPr>
          <w:noProof/>
        </w:rPr>
        <w:pict w14:anchorId="3CEA19E5">
          <v:shape id="_x0000_s1044" type="#_x0000_t75" style="position:absolute;left:0;text-align:left;margin-left:11.4pt;margin-top:.55pt;width:156.4pt;height:261pt;z-index:251662336;mso-position-horizontal-relative:text;mso-position-vertical-relative:text">
            <v:imagedata r:id="rId31" o:title="Screenshot_1523379008"/>
            <w10:wrap type="square" side="right"/>
          </v:shape>
        </w:pict>
      </w:r>
      <w:r w:rsidR="00CD79A5">
        <w:pict w14:anchorId="2DF2A870">
          <v:shape id="_x0000_i1034" type="#_x0000_t75" style="width:157.7pt;height:261.45pt">
            <v:imagedata r:id="rId32" o:title="Screenshot_1523379232"/>
          </v:shape>
        </w:pict>
      </w:r>
      <w:r w:rsidR="00DB67ED">
        <w:br w:type="textWrapping" w:clear="all"/>
        <w:t xml:space="preserve">Figure 3.5 interface to               </w:t>
      </w:r>
      <w:r w:rsidR="00371524">
        <w:tab/>
      </w:r>
      <w:r w:rsidR="00371524">
        <w:tab/>
        <w:t xml:space="preserve">     </w:t>
      </w:r>
      <w:r w:rsidR="00371524">
        <w:tab/>
      </w:r>
      <w:r w:rsidR="00DB67ED">
        <w:t xml:space="preserve">Figure </w:t>
      </w:r>
      <w:r w:rsidR="00371524">
        <w:t xml:space="preserve">3.6 interface to </w:t>
      </w:r>
      <w:r w:rsidR="00DB67ED">
        <w:t>Add Categories</w:t>
      </w:r>
      <w:r w:rsidR="00DB67ED">
        <w:tab/>
      </w:r>
      <w:r w:rsidR="00DB67ED">
        <w:tab/>
      </w:r>
      <w:r w:rsidR="00371524">
        <w:tab/>
      </w:r>
      <w:r w:rsidR="00371524">
        <w:tab/>
      </w:r>
      <w:r w:rsidR="00371524">
        <w:tab/>
      </w:r>
      <w:r w:rsidR="00371524">
        <w:tab/>
        <w:t xml:space="preserve"> Words</w:t>
      </w:r>
      <w:r w:rsidR="00DB67ED">
        <w:tab/>
      </w:r>
      <w:r w:rsidR="00DB67ED">
        <w:tab/>
        <w:t xml:space="preserve">      </w:t>
      </w:r>
      <w:r w:rsidR="00371524">
        <w:t xml:space="preserve"> </w:t>
      </w:r>
    </w:p>
    <w:p w14:paraId="5E73FBA6" w14:textId="69546458" w:rsidR="003B406A" w:rsidRDefault="00CD79A5" w:rsidP="003F523C">
      <w:pPr>
        <w:jc w:val="center"/>
      </w:pPr>
      <w:r>
        <w:pict w14:anchorId="5AFC5839">
          <v:shape id="_x0000_i1035" type="#_x0000_t75" style="width:157.7pt;height:263.15pt">
            <v:imagedata r:id="rId33" o:title="Screenshot_1523372941"/>
          </v:shape>
        </w:pict>
      </w:r>
      <w:r w:rsidR="00B03937">
        <w:tab/>
      </w:r>
      <w:r w:rsidR="00B03937">
        <w:tab/>
      </w:r>
      <w:r w:rsidR="00B03937">
        <w:tab/>
      </w:r>
      <w:r>
        <w:pict w14:anchorId="416CE1B2">
          <v:shape id="_x0000_i1036" type="#_x0000_t75" style="width:159.45pt;height:264.85pt;mso-position-horizontal:absolute;mso-position-horizontal-relative:text;mso-position-vertical:absolute;mso-position-vertical-relative:text;mso-width-relative:page;mso-height-relative:page">
            <v:imagedata r:id="rId34" o:title="Screenshot_1523391489"/>
          </v:shape>
        </w:pict>
      </w:r>
    </w:p>
    <w:p w14:paraId="5965D6DF" w14:textId="665D1E32" w:rsidR="00DB67ED" w:rsidRDefault="00B03937" w:rsidP="00DB67ED">
      <w:pPr>
        <w:jc w:val="both"/>
      </w:pPr>
      <w:r>
        <w:t>Figure 3.7 List of Categories</w:t>
      </w:r>
      <w:r>
        <w:tab/>
        <w:t xml:space="preserve"> </w:t>
      </w:r>
      <w:r>
        <w:tab/>
      </w:r>
      <w:r>
        <w:tab/>
      </w:r>
      <w:r>
        <w:tab/>
        <w:t>Figure 3.8 list of words</w:t>
      </w:r>
      <w:r>
        <w:tab/>
      </w:r>
      <w:r>
        <w:tab/>
      </w:r>
      <w:r>
        <w:tab/>
      </w:r>
      <w:r>
        <w:tab/>
      </w:r>
    </w:p>
    <w:p w14:paraId="627CB0C4" w14:textId="442B33C5" w:rsidR="004439B7" w:rsidRPr="00E475F6" w:rsidRDefault="004439B7" w:rsidP="004439B7"/>
    <w:p w14:paraId="50DDEAA3" w14:textId="77777777" w:rsidR="004439B7" w:rsidRPr="00E475F6" w:rsidRDefault="004439B7" w:rsidP="004439B7">
      <w:pPr>
        <w:ind w:left="720"/>
      </w:pPr>
    </w:p>
    <w:p w14:paraId="6C7F5591" w14:textId="79D5F728" w:rsidR="004439B7" w:rsidRDefault="004439B7" w:rsidP="004439B7">
      <w:r w:rsidRPr="00E475F6">
        <w:t xml:space="preserve">A dictionary </w:t>
      </w:r>
      <w:r>
        <w:t xml:space="preserve">has </w:t>
      </w:r>
      <w:r w:rsidRPr="00412D50">
        <w:rPr>
          <w:noProof/>
        </w:rPr>
        <w:t>been implemented</w:t>
      </w:r>
      <w:r w:rsidRPr="00E475F6">
        <w:t xml:space="preserve">, the users can select a word, and </w:t>
      </w:r>
      <w:r w:rsidRPr="00412D50">
        <w:rPr>
          <w:noProof/>
        </w:rPr>
        <w:t>a dictionary</w:t>
      </w:r>
      <w:r w:rsidRPr="00E475F6">
        <w:t xml:space="preserve"> will </w:t>
      </w:r>
      <w:r w:rsidRPr="00412D50">
        <w:rPr>
          <w:noProof/>
        </w:rPr>
        <w:t>be displayed</w:t>
      </w:r>
      <w:r w:rsidR="00A4797A">
        <w:t xml:space="preserve"> with </w:t>
      </w:r>
      <w:r w:rsidR="00A4797A" w:rsidRPr="00412D50">
        <w:rPr>
          <w:noProof/>
        </w:rPr>
        <w:t>many</w:t>
      </w:r>
      <w:r w:rsidR="00A4797A">
        <w:t xml:space="preserve"> different meaning of a</w:t>
      </w:r>
      <w:r w:rsidRPr="00E475F6">
        <w:t xml:space="preserve"> word, pronunciation, and examples of use</w:t>
      </w:r>
      <w:r w:rsidR="00BE6668">
        <w:t xml:space="preserve"> as shown below</w:t>
      </w:r>
      <w:r w:rsidRPr="00E475F6">
        <w:t>.</w:t>
      </w:r>
    </w:p>
    <w:p w14:paraId="6F07E1A2" w14:textId="1D9C8E7B" w:rsidR="00BE6668" w:rsidRDefault="00BE6668" w:rsidP="004439B7"/>
    <w:p w14:paraId="2D0F5B96" w14:textId="54BAE9E0" w:rsidR="00BE6668" w:rsidRDefault="00BE6668" w:rsidP="004439B7"/>
    <w:p w14:paraId="21AB1948" w14:textId="0A77A9A3" w:rsidR="00BE6668" w:rsidRDefault="00BE6668" w:rsidP="004439B7"/>
    <w:p w14:paraId="2BB386E4" w14:textId="25740531" w:rsidR="00BE6668" w:rsidRDefault="00BE6668" w:rsidP="004439B7"/>
    <w:p w14:paraId="6EF7F6A6" w14:textId="5A3EABBD" w:rsidR="00BE6668" w:rsidRDefault="00BE6668" w:rsidP="004439B7"/>
    <w:p w14:paraId="314F4AE7" w14:textId="33ED30B1" w:rsidR="00BE6668" w:rsidRDefault="00CD79A5" w:rsidP="00BE6668">
      <w:pPr>
        <w:jc w:val="center"/>
      </w:pPr>
      <w:r>
        <w:rPr>
          <w:highlight w:val="yellow"/>
        </w:rPr>
        <w:pict w14:anchorId="379383DF">
          <v:shape id="_x0000_i1037" type="#_x0000_t75" style="width:236.55pt;height:395.15pt">
            <v:imagedata r:id="rId35" o:title="Screenshot_1523381069"/>
          </v:shape>
        </w:pict>
      </w:r>
      <w:r w:rsidR="00B113E0" w:rsidRPr="00B113E0">
        <w:rPr>
          <w:rStyle w:val="CommentReference"/>
          <w:highlight w:val="yellow"/>
        </w:rPr>
        <w:commentReference w:id="12"/>
      </w:r>
    </w:p>
    <w:p w14:paraId="3E9B6F22" w14:textId="335A7287" w:rsidR="00BE6668" w:rsidRDefault="00BE6668" w:rsidP="004439B7"/>
    <w:p w14:paraId="2FE86A94" w14:textId="454C085F" w:rsidR="00BE6668" w:rsidRDefault="00B61C92" w:rsidP="004439B7">
      <w:r>
        <w:tab/>
      </w:r>
      <w:r>
        <w:tab/>
      </w:r>
      <w:r>
        <w:tab/>
        <w:t>Figure 3.9</w:t>
      </w:r>
      <w:r w:rsidR="00D63EA7">
        <w:t xml:space="preserve"> Screenshot showing dictionary</w:t>
      </w:r>
    </w:p>
    <w:p w14:paraId="65BD310D" w14:textId="242CFC19" w:rsidR="00B113E0" w:rsidRDefault="00B113E0" w:rsidP="004439B7"/>
    <w:p w14:paraId="6CD01BC7" w14:textId="77777777" w:rsidR="00B113E0" w:rsidRPr="00E475F6" w:rsidRDefault="00B113E0" w:rsidP="004439B7"/>
    <w:p w14:paraId="6C027A28" w14:textId="77777777" w:rsidR="004439B7" w:rsidRPr="00E475F6" w:rsidRDefault="004439B7" w:rsidP="004439B7">
      <w:pPr>
        <w:ind w:left="720"/>
      </w:pPr>
    </w:p>
    <w:p w14:paraId="361552AF" w14:textId="50136144" w:rsidR="004439B7" w:rsidRPr="00E475F6" w:rsidRDefault="004439B7" w:rsidP="004439B7"/>
    <w:p w14:paraId="0F2E77C9" w14:textId="77777777" w:rsidR="004439B7" w:rsidRDefault="004439B7" w:rsidP="0089667A">
      <w:pPr>
        <w:ind w:left="360"/>
      </w:pPr>
    </w:p>
    <w:p w14:paraId="3D452FBD" w14:textId="77777777" w:rsidR="0089667A" w:rsidRDefault="0089667A" w:rsidP="0089667A">
      <w:pPr>
        <w:ind w:left="360"/>
      </w:pPr>
    </w:p>
    <w:p w14:paraId="65C25619" w14:textId="77777777" w:rsidR="004A7E7B" w:rsidRPr="00E475F6" w:rsidRDefault="004A7E7B" w:rsidP="008013A7">
      <w:pPr>
        <w:ind w:left="360"/>
      </w:pPr>
    </w:p>
    <w:p w14:paraId="6A73859E" w14:textId="5CE7ED9B" w:rsidR="00020931" w:rsidRPr="00E475F6" w:rsidRDefault="00020931" w:rsidP="008013A7">
      <w:pPr>
        <w:ind w:left="360"/>
      </w:pPr>
    </w:p>
    <w:p w14:paraId="29F18B64" w14:textId="12884BB8" w:rsidR="00020931" w:rsidRDefault="00020931" w:rsidP="00EA6258"/>
    <w:p w14:paraId="3693AC5B" w14:textId="6597B241" w:rsidR="00C6418A" w:rsidRDefault="004E1808" w:rsidP="004E1808">
      <w:r>
        <w:t xml:space="preserve">Vocabnote has two levels, to level up, users </w:t>
      </w:r>
      <w:r w:rsidRPr="00EA3224">
        <w:rPr>
          <w:noProof/>
        </w:rPr>
        <w:t>ha</w:t>
      </w:r>
      <w:r w:rsidR="00EA3224">
        <w:rPr>
          <w:noProof/>
        </w:rPr>
        <w:t>ve</w:t>
      </w:r>
      <w:r>
        <w:t xml:space="preserve"> to have 3000 </w:t>
      </w:r>
      <w:r w:rsidR="00EA3224">
        <w:rPr>
          <w:noProof/>
        </w:rPr>
        <w:t>points</w:t>
      </w:r>
      <w:r>
        <w:t xml:space="preserve"> to unlock more functionalities in the app.</w:t>
      </w:r>
    </w:p>
    <w:p w14:paraId="4591E6A8" w14:textId="6AC74CCA" w:rsidR="004E1808" w:rsidRDefault="004E1808" w:rsidP="004E1808">
      <w:r w:rsidRPr="00412D50">
        <w:rPr>
          <w:noProof/>
        </w:rPr>
        <w:t>To achieve this score</w:t>
      </w:r>
      <w:r>
        <w:t>, users have to play the game which is available in level one, which is called Synonyms or interact with the cha</w:t>
      </w:r>
      <w:r w:rsidR="004E781E">
        <w:t>t</w:t>
      </w:r>
      <w:r>
        <w:t>bot available also in the same level.</w:t>
      </w:r>
    </w:p>
    <w:p w14:paraId="08BE2662" w14:textId="77777777" w:rsidR="004E1808" w:rsidRDefault="004E1808" w:rsidP="004E1808"/>
    <w:p w14:paraId="5B8C4B20" w14:textId="7A0C1B88" w:rsidR="004E1808" w:rsidRPr="00E475F6" w:rsidRDefault="00CD79A5" w:rsidP="004E1808">
      <w:r>
        <w:pict w14:anchorId="06247B16">
          <v:shape id="_x0000_i1038" type="#_x0000_t75" style="width:134.55pt;height:224.55pt">
            <v:imagedata r:id="rId38" o:title="Screenshot_1523373040"/>
          </v:shape>
        </w:pict>
      </w:r>
      <w:r w:rsidR="00CF141B">
        <w:tab/>
      </w:r>
      <w:r w:rsidR="00CF141B">
        <w:tab/>
      </w:r>
      <w:r>
        <w:pict w14:anchorId="1BF4EE29">
          <v:shape id="_x0000_i1039" type="#_x0000_t75" style="width:134.55pt;height:222.85pt">
            <v:imagedata r:id="rId39" o:title="Screenshot_1523372953"/>
          </v:shape>
        </w:pict>
      </w:r>
    </w:p>
    <w:p w14:paraId="6366CB0F" w14:textId="7382C05D" w:rsidR="00C6418A" w:rsidRPr="00E475F6" w:rsidRDefault="00C6418A" w:rsidP="00EA6258"/>
    <w:p w14:paraId="168C7266" w14:textId="13DBD336" w:rsidR="00B61C92" w:rsidRDefault="00B61C92" w:rsidP="00EA6258">
      <w:r>
        <w:t>F</w:t>
      </w:r>
      <w:r w:rsidR="00702AB8">
        <w:t xml:space="preserve">igure 3.10 Game </w:t>
      </w:r>
      <w:r w:rsidR="001350FE">
        <w:t xml:space="preserve">Screen                </w:t>
      </w:r>
      <w:r w:rsidR="001350FE">
        <w:tab/>
        <w:t>F</w:t>
      </w:r>
      <w:r>
        <w:t xml:space="preserve">igure 3.11 Game </w:t>
      </w:r>
      <w:r w:rsidR="001350FE">
        <w:t xml:space="preserve">Screen </w:t>
      </w:r>
      <w:r>
        <w:t>with level</w:t>
      </w:r>
    </w:p>
    <w:p w14:paraId="7A1A98E8" w14:textId="438E4125" w:rsidR="00C6418A" w:rsidRPr="00E475F6" w:rsidRDefault="00702AB8" w:rsidP="00EA6258">
      <w:r>
        <w:t xml:space="preserve"> with level 2 locked</w:t>
      </w:r>
      <w:r>
        <w:tab/>
      </w:r>
      <w:r>
        <w:tab/>
      </w:r>
      <w:r>
        <w:tab/>
      </w:r>
      <w:r w:rsidR="00B61C92">
        <w:t>2 unlocked</w:t>
      </w:r>
    </w:p>
    <w:p w14:paraId="742031EB" w14:textId="5F2A1288" w:rsidR="00C6418A" w:rsidRPr="00E475F6" w:rsidRDefault="007D6948" w:rsidP="00EA6258">
      <w:r>
        <w:rPr>
          <w:noProof/>
        </w:rPr>
        <w:pict w14:anchorId="0352E3CB">
          <v:shape id="_x0000_s1070" type="#_x0000_t75" style="position:absolute;margin-left:198.2pt;margin-top:12.9pt;width:146.8pt;height:244.65pt;z-index:-251645952;mso-position-horizontal-relative:text;mso-position-vertical-relative:text;mso-width-relative:page;mso-height-relative:page" wrapcoords="-45 0 -45 21573 21600 21573 21600 0 -45 0">
            <v:imagedata r:id="rId40" o:title="Screenshot_1523372955"/>
            <w10:wrap type="tight"/>
          </v:shape>
        </w:pict>
      </w:r>
      <w:r>
        <w:rPr>
          <w:noProof/>
        </w:rPr>
        <w:pict w14:anchorId="6BCB193B">
          <v:shape id="_x0000_s1069" type="#_x0000_t75" style="position:absolute;margin-left:.3pt;margin-top:12.9pt;width:150.45pt;height:250.75pt;z-index:-251648000;mso-position-horizontal-relative:text;mso-position-vertical-relative:text;mso-width-relative:page;mso-height-relative:page" wrapcoords="-45 0 -45 21573 21600 21573 21600 0 -45 0">
            <v:imagedata r:id="rId41" o:title="Screenshot_1523373042"/>
            <w10:wrap type="tight"/>
          </v:shape>
        </w:pict>
      </w:r>
    </w:p>
    <w:p w14:paraId="379F146C" w14:textId="628D1A97" w:rsidR="00C6418A" w:rsidRDefault="00C6418A" w:rsidP="00EA6258"/>
    <w:p w14:paraId="5A41F2EA" w14:textId="16A9CC17" w:rsidR="00B61C92" w:rsidRDefault="00B61C92" w:rsidP="00EA6258"/>
    <w:p w14:paraId="0B07425C" w14:textId="48C8EC9D" w:rsidR="00B61C92" w:rsidRDefault="00B61C92" w:rsidP="00EA6258"/>
    <w:p w14:paraId="7EABF2FE" w14:textId="0434C4F7" w:rsidR="00B61C92" w:rsidRDefault="00B61C92" w:rsidP="00EA6258"/>
    <w:p w14:paraId="2F699BE0" w14:textId="6F23AF00" w:rsidR="00B61C92" w:rsidRDefault="00B61C92" w:rsidP="00EA6258"/>
    <w:p w14:paraId="44059E06" w14:textId="7CDE8B94" w:rsidR="00B61C92" w:rsidRDefault="00B61C92" w:rsidP="00EA6258"/>
    <w:p w14:paraId="46D3266F" w14:textId="196663A5" w:rsidR="006F4758" w:rsidRDefault="006F4758" w:rsidP="00EA6258">
      <w:r>
        <w:tab/>
      </w:r>
    </w:p>
    <w:p w14:paraId="08095D87" w14:textId="61D979CF" w:rsidR="006F4758" w:rsidRDefault="006F4758" w:rsidP="00EA6258"/>
    <w:p w14:paraId="6F22F108" w14:textId="6F8FFF75" w:rsidR="006F4758" w:rsidRDefault="006F4758" w:rsidP="00EA6258"/>
    <w:p w14:paraId="1831A642" w14:textId="44A5B505" w:rsidR="006F4758" w:rsidRDefault="006F4758" w:rsidP="00EA6258"/>
    <w:p w14:paraId="49CBA721" w14:textId="17FB5DB4" w:rsidR="006F4758" w:rsidRDefault="006F4758" w:rsidP="00EA6258"/>
    <w:p w14:paraId="21467CC3" w14:textId="753B8E0B" w:rsidR="006F4758" w:rsidRDefault="006F4758" w:rsidP="00EA6258"/>
    <w:p w14:paraId="08C54006" w14:textId="2D1AC593" w:rsidR="006F4758" w:rsidRDefault="006F4758" w:rsidP="00EA6258"/>
    <w:p w14:paraId="31B22E1D" w14:textId="08B427C6" w:rsidR="006F4758" w:rsidRDefault="006F4758" w:rsidP="00EA6258"/>
    <w:p w14:paraId="02669CFE" w14:textId="7DB3FE15" w:rsidR="006F4758" w:rsidRDefault="006F4758" w:rsidP="00EA6258"/>
    <w:p w14:paraId="550E204E" w14:textId="20136B6A" w:rsidR="006F4758" w:rsidRDefault="006F4758" w:rsidP="00EA6258"/>
    <w:p w14:paraId="052DFFB7" w14:textId="74BD0222" w:rsidR="006F4758" w:rsidRDefault="006F4758" w:rsidP="00EA6258"/>
    <w:p w14:paraId="46997C3E" w14:textId="1E8D2B94" w:rsidR="00B61C92" w:rsidRDefault="00B61C92" w:rsidP="00EA6258"/>
    <w:p w14:paraId="08C4AA4C" w14:textId="04A928F7" w:rsidR="00702AB8" w:rsidRDefault="00702AB8" w:rsidP="00EA6258">
      <w:r>
        <w:t xml:space="preserve">Figure 3.12 Chatbot </w:t>
      </w:r>
      <w:r w:rsidR="001350FE">
        <w:t>screen</w:t>
      </w:r>
      <w:r>
        <w:t xml:space="preserve">               </w:t>
      </w:r>
      <w:r w:rsidR="001350FE">
        <w:t xml:space="preserve">  </w:t>
      </w:r>
      <w:r>
        <w:t xml:space="preserve">  Figure 3.13 Chatbot </w:t>
      </w:r>
      <w:r w:rsidR="001350FE">
        <w:t xml:space="preserve">screen               </w:t>
      </w:r>
      <w:r>
        <w:tab/>
        <w:t xml:space="preserve">     </w:t>
      </w:r>
    </w:p>
    <w:p w14:paraId="28CD8FD4" w14:textId="112C354E" w:rsidR="00702AB8" w:rsidRDefault="00702AB8" w:rsidP="00EA6258">
      <w:r>
        <w:t>level 2 locked</w:t>
      </w:r>
      <w:r>
        <w:tab/>
      </w:r>
      <w:r>
        <w:tab/>
      </w:r>
      <w:r>
        <w:tab/>
      </w:r>
      <w:r>
        <w:tab/>
        <w:t xml:space="preserve">     level 2 unlocked</w:t>
      </w:r>
      <w:r w:rsidR="007C3A9A">
        <w:t xml:space="preserve">  </w:t>
      </w:r>
    </w:p>
    <w:p w14:paraId="1179E24B" w14:textId="10CC6CE3" w:rsidR="00EA3224" w:rsidRDefault="00EA3224" w:rsidP="00EA6258">
      <w:r>
        <w:lastRenderedPageBreak/>
        <w:t>Vocabnote has two games, which are called synonyms and ju</w:t>
      </w:r>
      <w:r w:rsidR="007D06DD">
        <w:t>mbled letters.</w:t>
      </w:r>
    </w:p>
    <w:p w14:paraId="25080CC4" w14:textId="77777777" w:rsidR="00EA3224" w:rsidRDefault="00EA3224" w:rsidP="00EA6258"/>
    <w:p w14:paraId="274D9081" w14:textId="0D26D00C" w:rsidR="00B84733" w:rsidRDefault="00B84733" w:rsidP="00EA6258">
      <w:r>
        <w:t xml:space="preserve">When users access the Synonyms game, they will be able to tap on the about button to check the description of the game, </w:t>
      </w:r>
      <w:r w:rsidRPr="002D7910">
        <w:rPr>
          <w:noProof/>
        </w:rPr>
        <w:t>tapping</w:t>
      </w:r>
      <w:r>
        <w:t xml:space="preserve"> on the instructions button, they will have access to the instructions on how to play and </w:t>
      </w:r>
      <w:r w:rsidRPr="001350FE">
        <w:rPr>
          <w:noProof/>
        </w:rPr>
        <w:t>fin</w:t>
      </w:r>
      <w:r w:rsidR="001350FE">
        <w:rPr>
          <w:noProof/>
        </w:rPr>
        <w:t>al</w:t>
      </w:r>
      <w:r w:rsidRPr="001350FE">
        <w:rPr>
          <w:noProof/>
        </w:rPr>
        <w:t>ly</w:t>
      </w:r>
      <w:r>
        <w:t xml:space="preserve"> the play button, which will take them to the game.</w:t>
      </w:r>
    </w:p>
    <w:p w14:paraId="3F39D257" w14:textId="4816A1E4" w:rsidR="00B84733" w:rsidRDefault="00B84733" w:rsidP="00EA6258">
      <w:r>
        <w:t xml:space="preserve"> </w:t>
      </w:r>
    </w:p>
    <w:p w14:paraId="1E20EEC5" w14:textId="04C9A6F6" w:rsidR="00B61C92" w:rsidRDefault="007D6948" w:rsidP="00EA6258">
      <w:r>
        <w:rPr>
          <w:noProof/>
        </w:rPr>
        <w:pict w14:anchorId="14090324">
          <v:shape id="_x0000_s1067" type="#_x0000_t75" style="position:absolute;margin-left:-4.7pt;margin-top:15.75pt;width:190.6pt;height:317.7pt;z-index:-251652096;mso-position-horizontal-relative:text;mso-position-vertical-relative:text;mso-width-relative:page;mso-height-relative:page" wrapcoords="-45 0 -45 21573 21600 21573 21600 0 -45 0">
            <v:imagedata r:id="rId42" o:title="Screenshot_1523445634"/>
            <w10:wrap type="tight"/>
          </v:shape>
        </w:pict>
      </w:r>
    </w:p>
    <w:p w14:paraId="002AAA45" w14:textId="3FE12130" w:rsidR="00B61C92" w:rsidRDefault="007D6948" w:rsidP="00EA6258">
      <w:r>
        <w:rPr>
          <w:noProof/>
        </w:rPr>
        <w:pict w14:anchorId="554CB216">
          <v:shape id="_x0000_s1068" type="#_x0000_t75" style="position:absolute;margin-left:232.8pt;margin-top:4.1pt;width:190.8pt;height:318pt;z-index:-251650048;mso-position-horizontal-relative:text;mso-position-vertical-relative:text;mso-width-relative:page;mso-height-relative:page" wrapcoords="-45 0 -45 21573 21600 21573 21600 0 -45 0">
            <v:imagedata r:id="rId43" o:title="Screenshot_1523445641"/>
            <w10:wrap type="tight"/>
          </v:shape>
        </w:pict>
      </w:r>
    </w:p>
    <w:p w14:paraId="2E20BA21" w14:textId="2BF9F3B6" w:rsidR="00B61C92" w:rsidRDefault="00B61C92" w:rsidP="00EA6258"/>
    <w:p w14:paraId="2F0767C8" w14:textId="6D45335A" w:rsidR="00B61C92" w:rsidRDefault="00B61C92" w:rsidP="00EA6258"/>
    <w:p w14:paraId="4157D9CC" w14:textId="4A40A6AE" w:rsidR="00B61C92" w:rsidRDefault="00B61C92" w:rsidP="00EA6258"/>
    <w:p w14:paraId="130CCF42" w14:textId="7C4173BD" w:rsidR="00B61C92" w:rsidRDefault="00B61C92" w:rsidP="00EA6258"/>
    <w:p w14:paraId="62143ABC" w14:textId="2C94F7F4" w:rsidR="00B61C92" w:rsidRDefault="00B61C92" w:rsidP="00EA6258"/>
    <w:p w14:paraId="69F92926" w14:textId="15DB6AC9" w:rsidR="00B61C92" w:rsidRDefault="00B61C92" w:rsidP="00EA6258"/>
    <w:p w14:paraId="1D9C57F2" w14:textId="57635A6F" w:rsidR="00B61C92" w:rsidRDefault="00B61C92" w:rsidP="00EA6258"/>
    <w:p w14:paraId="1991271F" w14:textId="4DE710BB" w:rsidR="00B61C92" w:rsidRDefault="00B61C92" w:rsidP="00EA6258"/>
    <w:p w14:paraId="3479B804" w14:textId="4370513F" w:rsidR="00B61C92" w:rsidRDefault="00B61C92" w:rsidP="00EA6258"/>
    <w:p w14:paraId="46E9BBD9" w14:textId="5B24D132" w:rsidR="00B61C92" w:rsidRDefault="00B61C92" w:rsidP="00EA6258"/>
    <w:p w14:paraId="5CEC7DA6" w14:textId="75F5461C" w:rsidR="00B61C92" w:rsidRDefault="00B61C92" w:rsidP="00EA6258"/>
    <w:p w14:paraId="5D8F84A6" w14:textId="6E8AF87D" w:rsidR="00B61C92" w:rsidRDefault="00B61C92" w:rsidP="00EA6258"/>
    <w:p w14:paraId="4E08D7AD" w14:textId="2341E920" w:rsidR="00B61C92" w:rsidRDefault="00B61C92" w:rsidP="00EA6258"/>
    <w:p w14:paraId="329936FC" w14:textId="07CACEC7" w:rsidR="00B61C92" w:rsidRDefault="00B61C92" w:rsidP="00EA6258"/>
    <w:p w14:paraId="21DB6091" w14:textId="367F23DA" w:rsidR="006F4758" w:rsidRDefault="006F4758" w:rsidP="00EA6258"/>
    <w:p w14:paraId="468F4417" w14:textId="59937C98" w:rsidR="006F4758" w:rsidRDefault="006F4758" w:rsidP="00EA6258"/>
    <w:p w14:paraId="0A1FB321" w14:textId="349E3B77" w:rsidR="006F4758" w:rsidRDefault="006F4758" w:rsidP="00EA6258"/>
    <w:p w14:paraId="355C09D7" w14:textId="2312B32C" w:rsidR="00702AB8" w:rsidRDefault="00702AB8" w:rsidP="00EA6258"/>
    <w:p w14:paraId="1F70565C" w14:textId="7062E7EE" w:rsidR="00702AB8" w:rsidRDefault="00702AB8" w:rsidP="00EA6258"/>
    <w:p w14:paraId="1D6890DF" w14:textId="4FDD6F6D" w:rsidR="00702AB8" w:rsidRDefault="00702AB8" w:rsidP="00EA6258"/>
    <w:p w14:paraId="7D088E32" w14:textId="3B7F60D5" w:rsidR="00702AB8" w:rsidRDefault="00702AB8" w:rsidP="00EA6258"/>
    <w:p w14:paraId="20B2AA04" w14:textId="4F06EBD2" w:rsidR="00702AB8" w:rsidRDefault="00702AB8" w:rsidP="00EA6258"/>
    <w:p w14:paraId="5791A942" w14:textId="7C1F7189" w:rsidR="00702AB8" w:rsidRDefault="00702AB8" w:rsidP="00EA6258"/>
    <w:p w14:paraId="484AD3C6" w14:textId="296896A9" w:rsidR="001350FE" w:rsidRDefault="003D7C91" w:rsidP="001350FE">
      <w:pPr>
        <w:ind w:left="5040" w:hanging="4632"/>
      </w:pPr>
      <w:r>
        <w:t>Figure 3.14</w:t>
      </w:r>
      <w:r w:rsidR="001350FE">
        <w:t xml:space="preserve"> Synonyms game                          </w:t>
      </w:r>
      <w:r>
        <w:t>Figure 3.15</w:t>
      </w:r>
      <w:r w:rsidR="001350FE">
        <w:t xml:space="preserve"> Synonyms game screen</w:t>
      </w:r>
    </w:p>
    <w:p w14:paraId="3B0696D3" w14:textId="7A5FCD10" w:rsidR="001350FE" w:rsidRDefault="001350FE" w:rsidP="001350FE">
      <w:pPr>
        <w:ind w:left="5040" w:hanging="4632"/>
      </w:pPr>
      <w:r>
        <w:t>menu screen</w:t>
      </w:r>
      <w:r>
        <w:tab/>
        <w:t xml:space="preserve">      </w:t>
      </w:r>
    </w:p>
    <w:p w14:paraId="4ECD34EC" w14:textId="545046CE" w:rsidR="00702AB8" w:rsidRDefault="00702AB8" w:rsidP="00EA6258"/>
    <w:p w14:paraId="26B92913" w14:textId="0F86BCB6" w:rsidR="00702AB8" w:rsidRDefault="00702AB8" w:rsidP="00EA6258"/>
    <w:p w14:paraId="3F023B07" w14:textId="2AD05EAF" w:rsidR="00702AB8" w:rsidRDefault="00702AB8" w:rsidP="00EA6258"/>
    <w:p w14:paraId="16CD29E8" w14:textId="6283F568" w:rsidR="00702AB8" w:rsidRDefault="003B3CD2" w:rsidP="00EA6258">
      <w:r>
        <w:t>In synonyms game, users will have to guess the synonym of a word.</w:t>
      </w:r>
    </w:p>
    <w:p w14:paraId="708D978F" w14:textId="31E41732" w:rsidR="00AC65DF" w:rsidRDefault="003B3CD2" w:rsidP="00EA6258">
      <w:r>
        <w:t xml:space="preserve">As shown </w:t>
      </w:r>
      <w:r>
        <w:rPr>
          <w:noProof/>
        </w:rPr>
        <w:t>i</w:t>
      </w:r>
      <w:r w:rsidRPr="003B3CD2">
        <w:rPr>
          <w:noProof/>
        </w:rPr>
        <w:t>n</w:t>
      </w:r>
      <w:r>
        <w:t xml:space="preserve"> figure 3.15, there </w:t>
      </w:r>
      <w:r w:rsidRPr="00D80DE7">
        <w:rPr>
          <w:noProof/>
        </w:rPr>
        <w:t>is</w:t>
      </w:r>
      <w:r w:rsidR="00D80DE7" w:rsidRPr="00D80DE7">
        <w:rPr>
          <w:noProof/>
        </w:rPr>
        <w:t xml:space="preserve"> </w:t>
      </w:r>
      <w:r w:rsidRPr="00D80DE7">
        <w:rPr>
          <w:noProof/>
        </w:rPr>
        <w:t>the</w:t>
      </w:r>
      <w:r>
        <w:t xml:space="preserve"> main word on top, which is Cat and </w:t>
      </w:r>
      <w:r w:rsidRPr="003B3CD2">
        <w:rPr>
          <w:noProof/>
        </w:rPr>
        <w:t>t</w:t>
      </w:r>
      <w:r>
        <w:rPr>
          <w:noProof/>
        </w:rPr>
        <w:t>h</w:t>
      </w:r>
      <w:r w:rsidRPr="003B3CD2">
        <w:rPr>
          <w:noProof/>
        </w:rPr>
        <w:t>ree</w:t>
      </w:r>
      <w:r>
        <w:t xml:space="preserve"> more words below.</w:t>
      </w:r>
      <w:r w:rsidR="007F3179">
        <w:t xml:space="preserve"> </w:t>
      </w:r>
      <w:r w:rsidR="00AC65DF">
        <w:t>The words are generated randomly from the list of words entere</w:t>
      </w:r>
      <w:r w:rsidR="007541E9">
        <w:t>d</w:t>
      </w:r>
      <w:r w:rsidR="00AC65DF">
        <w:t xml:space="preserve"> by the users </w:t>
      </w:r>
      <w:r w:rsidR="00AC65DF" w:rsidRPr="002D7910">
        <w:rPr>
          <w:noProof/>
        </w:rPr>
        <w:t>and</w:t>
      </w:r>
      <w:r w:rsidR="00AC65DF">
        <w:t xml:space="preserve"> the synonym of</w:t>
      </w:r>
      <w:r w:rsidR="007541E9">
        <w:t xml:space="preserve"> the</w:t>
      </w:r>
      <w:r w:rsidR="00AC65DF">
        <w:t xml:space="preserve"> main word </w:t>
      </w:r>
      <w:r w:rsidR="00AC65DF" w:rsidRPr="002D7910">
        <w:rPr>
          <w:noProof/>
        </w:rPr>
        <w:t>is retrieved</w:t>
      </w:r>
      <w:r w:rsidR="00AC65DF">
        <w:t xml:space="preserve"> from Oxford dictionary API.</w:t>
      </w:r>
    </w:p>
    <w:p w14:paraId="75D0F69F" w14:textId="77777777" w:rsidR="00AC65DF" w:rsidRDefault="00AC65DF" w:rsidP="00EA6258"/>
    <w:p w14:paraId="1177734F" w14:textId="65DBB414" w:rsidR="00D80DE7" w:rsidRDefault="003B3CD2" w:rsidP="00EA6258">
      <w:r>
        <w:t>The synonym of cat is feline,</w:t>
      </w:r>
      <w:r w:rsidR="00D80DE7">
        <w:t xml:space="preserve"> if a user guesses it </w:t>
      </w:r>
      <w:r w:rsidR="00D80DE7" w:rsidRPr="00D80DE7">
        <w:rPr>
          <w:noProof/>
        </w:rPr>
        <w:t>correctly</w:t>
      </w:r>
      <w:r w:rsidR="00D80DE7">
        <w:rPr>
          <w:noProof/>
        </w:rPr>
        <w:t>,</w:t>
      </w:r>
      <w:r w:rsidR="00D80DE7">
        <w:t xml:space="preserve"> he/she will score points. If </w:t>
      </w:r>
      <w:r w:rsidR="00D80DE7" w:rsidRPr="007541E9">
        <w:rPr>
          <w:noProof/>
        </w:rPr>
        <w:t>guessed</w:t>
      </w:r>
      <w:r w:rsidR="00D80DE7">
        <w:t xml:space="preserve"> </w:t>
      </w:r>
      <w:r w:rsidR="00D80DE7">
        <w:rPr>
          <w:noProof/>
        </w:rPr>
        <w:t>incorrectly</w:t>
      </w:r>
      <w:r w:rsidR="00AC65DF">
        <w:t xml:space="preserve">, </w:t>
      </w:r>
      <w:r w:rsidR="00AC65DF" w:rsidRPr="002D7910">
        <w:rPr>
          <w:noProof/>
        </w:rPr>
        <w:t>points</w:t>
      </w:r>
      <w:r w:rsidR="00AC65DF">
        <w:t xml:space="preserve"> </w:t>
      </w:r>
      <w:r w:rsidR="00D80DE7">
        <w:t xml:space="preserve">and a </w:t>
      </w:r>
      <w:r w:rsidR="00D80DE7" w:rsidRPr="00D80DE7">
        <w:rPr>
          <w:noProof/>
        </w:rPr>
        <w:t>heart will</w:t>
      </w:r>
      <w:r w:rsidR="00D80DE7">
        <w:t xml:space="preserve"> </w:t>
      </w:r>
      <w:r w:rsidR="00D80DE7" w:rsidRPr="002D7910">
        <w:rPr>
          <w:noProof/>
        </w:rPr>
        <w:t>be removed</w:t>
      </w:r>
      <w:r w:rsidR="00D80DE7">
        <w:t>. The hearts means the attempts which users can guess incorrectly, if guessed incorrectly three times then it is game over!.</w:t>
      </w:r>
    </w:p>
    <w:p w14:paraId="6D557B22" w14:textId="77777777" w:rsidR="00D80DE7" w:rsidRDefault="00D80DE7" w:rsidP="00EA6258"/>
    <w:p w14:paraId="4F72FDD4" w14:textId="77777777" w:rsidR="00D80DE7" w:rsidRDefault="00D80DE7" w:rsidP="00EA6258"/>
    <w:p w14:paraId="41C7210A" w14:textId="29B993DA" w:rsidR="00576BBC" w:rsidRDefault="00D80DE7" w:rsidP="008013A7">
      <w:r>
        <w:t xml:space="preserve">The </w:t>
      </w:r>
      <w:r w:rsidR="00DD157D">
        <w:rPr>
          <w:noProof/>
        </w:rPr>
        <w:t>primary</w:t>
      </w:r>
      <w:r>
        <w:t xml:space="preserve"> objective is to achieve 3000 points to level up</w:t>
      </w:r>
      <w:r w:rsidR="00DD157D">
        <w:t>, which will unlock more functionalities in the app</w:t>
      </w:r>
      <w:r>
        <w:t xml:space="preserve"> and to practice the </w:t>
      </w:r>
      <w:r w:rsidR="00DD157D">
        <w:t>vocabulary</w:t>
      </w:r>
      <w:r>
        <w:t xml:space="preserve"> entered by the user</w:t>
      </w:r>
      <w:bookmarkEnd w:id="11"/>
      <w:r w:rsidR="00576BBC">
        <w:t>.</w:t>
      </w:r>
    </w:p>
    <w:p w14:paraId="01335E9B" w14:textId="4AFB4AE0" w:rsidR="00D05C07" w:rsidRDefault="00D05C07" w:rsidP="008013A7"/>
    <w:p w14:paraId="6E80E27E" w14:textId="2CC2C7A0" w:rsidR="00DB3A8D" w:rsidRDefault="00576BBC" w:rsidP="008013A7">
      <w:r>
        <w:t>After achieving 3000 points, users level up to level two and unlock another game called jumbled letters</w:t>
      </w:r>
      <w:r w:rsidR="00DB3A8D">
        <w:t xml:space="preserve">. The game jumbled letters </w:t>
      </w:r>
      <w:r w:rsidR="00DB3A8D" w:rsidRPr="004176FA">
        <w:rPr>
          <w:noProof/>
        </w:rPr>
        <w:t>has</w:t>
      </w:r>
      <w:r w:rsidR="00DB3A8D">
        <w:t xml:space="preserve"> more aspects of gamification than the first game.</w:t>
      </w:r>
    </w:p>
    <w:p w14:paraId="061432C1" w14:textId="4711E8AE" w:rsidR="00DB3A8D" w:rsidRDefault="00DB3A8D" w:rsidP="008013A7"/>
    <w:p w14:paraId="146418D1" w14:textId="77777777" w:rsidR="00D950E8" w:rsidRDefault="00DB3A8D" w:rsidP="008013A7">
      <w:r>
        <w:t>When accessing jumbled letters game as shown in figure 3.16, users will be able to see its menu.</w:t>
      </w:r>
      <w:r w:rsidR="002D7910">
        <w:t xml:space="preserve"> The menu also </w:t>
      </w:r>
      <w:r w:rsidR="002D7910" w:rsidRPr="004176FA">
        <w:rPr>
          <w:noProof/>
        </w:rPr>
        <w:t>display</w:t>
      </w:r>
      <w:r w:rsidR="002D7910">
        <w:t xml:space="preserve"> the description of the game and instructions.</w:t>
      </w:r>
    </w:p>
    <w:p w14:paraId="06EA2471" w14:textId="17C8FB79" w:rsidR="00412D50" w:rsidRDefault="00DB3A8D" w:rsidP="008013A7">
      <w:r>
        <w:t xml:space="preserve"> Users can choose between </w:t>
      </w:r>
      <w:r w:rsidRPr="00DB3A8D">
        <w:rPr>
          <w:noProof/>
        </w:rPr>
        <w:t>t</w:t>
      </w:r>
      <w:r>
        <w:rPr>
          <w:noProof/>
        </w:rPr>
        <w:t>h</w:t>
      </w:r>
      <w:r w:rsidRPr="00DB3A8D">
        <w:rPr>
          <w:noProof/>
        </w:rPr>
        <w:t>ree</w:t>
      </w:r>
      <w:r w:rsidR="00412D50">
        <w:t xml:space="preserve"> difficulty levels</w:t>
      </w:r>
      <w:r>
        <w:t>, easy, medium and hard.</w:t>
      </w:r>
    </w:p>
    <w:p w14:paraId="1B13119E" w14:textId="22CEA41D" w:rsidR="00D05C07" w:rsidRDefault="00412D50" w:rsidP="008013A7">
      <w:r>
        <w:t xml:space="preserve">Level easy, only words with less than </w:t>
      </w:r>
      <w:r w:rsidRPr="00412D50">
        <w:rPr>
          <w:noProof/>
        </w:rPr>
        <w:t>four</w:t>
      </w:r>
      <w:r>
        <w:rPr>
          <w:noProof/>
        </w:rPr>
        <w:t>-</w:t>
      </w:r>
      <w:r w:rsidRPr="00412D50">
        <w:rPr>
          <w:noProof/>
        </w:rPr>
        <w:t>letter</w:t>
      </w:r>
      <w:r>
        <w:rPr>
          <w:noProof/>
        </w:rPr>
        <w:t>s</w:t>
      </w:r>
      <w:r>
        <w:t xml:space="preserve"> will be displayed, medium, the word length is less than six and hard, the word length is </w:t>
      </w:r>
      <w:r w:rsidRPr="004176FA">
        <w:rPr>
          <w:noProof/>
        </w:rPr>
        <w:t>greater</w:t>
      </w:r>
      <w:r>
        <w:t xml:space="preserve"> than six. </w:t>
      </w:r>
    </w:p>
    <w:p w14:paraId="1B6F74C7" w14:textId="77777777" w:rsidR="00412D50" w:rsidRDefault="00412D50" w:rsidP="008013A7"/>
    <w:p w14:paraId="604F9153" w14:textId="4EDBBA9B" w:rsidR="00D05C07" w:rsidRDefault="00412D50" w:rsidP="008013A7">
      <w:r>
        <w:t>The average English word length is 5.1 letters.</w:t>
      </w:r>
      <w:r>
        <w:rPr>
          <w:rStyle w:val="EndnoteReference"/>
        </w:rPr>
        <w:endnoteReference w:id="78"/>
      </w:r>
    </w:p>
    <w:p w14:paraId="69EA75FC" w14:textId="56C9681D" w:rsidR="00D05C07" w:rsidRDefault="00D05C07" w:rsidP="008013A7"/>
    <w:p w14:paraId="07AC00BF" w14:textId="029C0E2D" w:rsidR="00D05C07" w:rsidRDefault="00412D50" w:rsidP="008013A7">
      <w:r>
        <w:t xml:space="preserve">Due to the average English word length and by asking eight testers to test the level of difficulty of the game, the appropriate word length for each level </w:t>
      </w:r>
      <w:r w:rsidRPr="004176FA">
        <w:rPr>
          <w:noProof/>
        </w:rPr>
        <w:t>was chosen</w:t>
      </w:r>
      <w:r>
        <w:t>.</w:t>
      </w:r>
    </w:p>
    <w:p w14:paraId="1CC1E214" w14:textId="294295E5" w:rsidR="00D950E8" w:rsidRDefault="00D950E8" w:rsidP="008013A7"/>
    <w:p w14:paraId="7A7D2B0F" w14:textId="19692657" w:rsidR="00D950E8" w:rsidRDefault="00D950E8" w:rsidP="008013A7"/>
    <w:p w14:paraId="27E2CAFE" w14:textId="39E4F84B" w:rsidR="004176FA" w:rsidRDefault="004176FA" w:rsidP="008013A7">
      <w:r>
        <w:t xml:space="preserve">The countdown timer in </w:t>
      </w:r>
      <w:r w:rsidRPr="004176FA">
        <w:rPr>
          <w:noProof/>
        </w:rPr>
        <w:t>jumbled</w:t>
      </w:r>
      <w:r>
        <w:t xml:space="preserve"> game </w:t>
      </w:r>
      <w:r w:rsidRPr="004176FA">
        <w:rPr>
          <w:noProof/>
        </w:rPr>
        <w:t>is set</w:t>
      </w:r>
      <w:r>
        <w:t xml:space="preserve"> to five minutes.</w:t>
      </w:r>
    </w:p>
    <w:p w14:paraId="2BA327C0" w14:textId="35A5D19C" w:rsidR="007C45A4" w:rsidRDefault="007C45A4" w:rsidP="008013A7">
      <w:r>
        <w:t xml:space="preserve">Each word displayed in the game is chosen </w:t>
      </w:r>
      <w:r w:rsidRPr="0065489A">
        <w:rPr>
          <w:noProof/>
        </w:rPr>
        <w:t>ra</w:t>
      </w:r>
      <w:r w:rsidR="0065489A">
        <w:rPr>
          <w:noProof/>
        </w:rPr>
        <w:t>ndom</w:t>
      </w:r>
      <w:r w:rsidRPr="0065489A">
        <w:rPr>
          <w:noProof/>
        </w:rPr>
        <w:t>ly</w:t>
      </w:r>
      <w:r>
        <w:t xml:space="preserve"> from the user’s list of words. The letters are jumbled </w:t>
      </w:r>
      <w:r w:rsidRPr="004176FA">
        <w:rPr>
          <w:noProof/>
        </w:rPr>
        <w:t>and</w:t>
      </w:r>
      <w:r>
        <w:t xml:space="preserve"> users will have to guess the word by </w:t>
      </w:r>
      <w:r w:rsidRPr="004176FA">
        <w:rPr>
          <w:noProof/>
        </w:rPr>
        <w:t>choosing</w:t>
      </w:r>
      <w:r>
        <w:t xml:space="preserve"> the letters </w:t>
      </w:r>
      <w:r w:rsidRPr="004176FA">
        <w:rPr>
          <w:noProof/>
        </w:rPr>
        <w:t xml:space="preserve">in order </w:t>
      </w:r>
      <w:r w:rsidR="004176FA">
        <w:rPr>
          <w:noProof/>
        </w:rPr>
        <w:t>wich</w:t>
      </w:r>
      <w:r>
        <w:t xml:space="preserve"> the word </w:t>
      </w:r>
      <w:r w:rsidRPr="004176FA">
        <w:rPr>
          <w:noProof/>
        </w:rPr>
        <w:t>is written</w:t>
      </w:r>
      <w:r>
        <w:t>. Figure 3.17 displays the game. The word in figure 3.17 is “Whale</w:t>
      </w:r>
      <w:r w:rsidR="004176FA" w:rsidRPr="004176FA">
        <w:rPr>
          <w:noProof/>
        </w:rPr>
        <w:t>”,</w:t>
      </w:r>
      <w:r>
        <w:t xml:space="preserve"> so users will have to guess each letter in the right order.</w:t>
      </w:r>
    </w:p>
    <w:p w14:paraId="706953F1" w14:textId="6FC8546A" w:rsidR="007C45A4" w:rsidRDefault="007C45A4" w:rsidP="008013A7">
      <w:r>
        <w:t xml:space="preserve">If the letters </w:t>
      </w:r>
      <w:r w:rsidRPr="004176FA">
        <w:rPr>
          <w:noProof/>
        </w:rPr>
        <w:t>are guessed</w:t>
      </w:r>
      <w:r>
        <w:t xml:space="preserve"> in the wrong order, points will </w:t>
      </w:r>
      <w:r w:rsidRPr="004176FA">
        <w:rPr>
          <w:noProof/>
        </w:rPr>
        <w:t>be removed</w:t>
      </w:r>
      <w:r>
        <w:t xml:space="preserve"> each time it </w:t>
      </w:r>
      <w:r w:rsidRPr="004176FA">
        <w:rPr>
          <w:noProof/>
        </w:rPr>
        <w:t>is guessed</w:t>
      </w:r>
      <w:r>
        <w:t xml:space="preserve"> incorrectly.</w:t>
      </w:r>
    </w:p>
    <w:p w14:paraId="4824B784" w14:textId="61ADE8AC" w:rsidR="007C45A4" w:rsidRDefault="007C45A4" w:rsidP="008013A7">
      <w:r>
        <w:t xml:space="preserve">In each level of difficulty there </w:t>
      </w:r>
      <w:r w:rsidRPr="004176FA">
        <w:rPr>
          <w:noProof/>
        </w:rPr>
        <w:t>are</w:t>
      </w:r>
      <w:r>
        <w:t xml:space="preserve"> </w:t>
      </w:r>
      <w:r w:rsidR="0065489A">
        <w:t xml:space="preserve">a </w:t>
      </w:r>
      <w:r w:rsidRPr="0065489A">
        <w:rPr>
          <w:noProof/>
        </w:rPr>
        <w:t>different</w:t>
      </w:r>
      <w:r>
        <w:t xml:space="preserve"> point system, level </w:t>
      </w:r>
      <w:r w:rsidRPr="004176FA">
        <w:rPr>
          <w:noProof/>
        </w:rPr>
        <w:t>easy</w:t>
      </w:r>
      <w:r>
        <w:t xml:space="preserve">, users can get 20 points for each letter guessed correctly, medium 50 points and </w:t>
      </w:r>
      <w:r w:rsidRPr="004176FA">
        <w:rPr>
          <w:noProof/>
        </w:rPr>
        <w:t>hard</w:t>
      </w:r>
      <w:r>
        <w:t xml:space="preserve"> 100 points.</w:t>
      </w:r>
    </w:p>
    <w:p w14:paraId="16A595A0" w14:textId="243FA3D2" w:rsidR="007C45A4" w:rsidRDefault="007C45A4" w:rsidP="008013A7"/>
    <w:p w14:paraId="387C75F2" w14:textId="3604BDFB" w:rsidR="0078502C" w:rsidRDefault="0078502C" w:rsidP="008013A7"/>
    <w:p w14:paraId="6EF90B7D" w14:textId="777A92F7" w:rsidR="0078502C" w:rsidRDefault="0078502C" w:rsidP="008013A7"/>
    <w:p w14:paraId="34650398" w14:textId="18A89BC8" w:rsidR="0078502C" w:rsidRDefault="0078502C" w:rsidP="008013A7"/>
    <w:p w14:paraId="176CFC8F" w14:textId="7C8A1ABB" w:rsidR="0078502C" w:rsidRDefault="0078502C" w:rsidP="008013A7"/>
    <w:p w14:paraId="593072F7" w14:textId="076CB9E5" w:rsidR="0078502C" w:rsidRDefault="0078502C" w:rsidP="008013A7"/>
    <w:p w14:paraId="7124444E" w14:textId="15A05B88" w:rsidR="0078502C" w:rsidRDefault="0078502C" w:rsidP="008013A7"/>
    <w:p w14:paraId="43E42E4C" w14:textId="373CC142" w:rsidR="0078502C" w:rsidRDefault="0078502C" w:rsidP="008013A7"/>
    <w:p w14:paraId="30CECB75" w14:textId="52C7E6A2" w:rsidR="0078502C" w:rsidRDefault="0078502C" w:rsidP="008013A7"/>
    <w:p w14:paraId="59E7A548" w14:textId="6D9AA1E4" w:rsidR="0078502C" w:rsidRDefault="0078502C" w:rsidP="008013A7"/>
    <w:p w14:paraId="6041A029" w14:textId="6A1BADFE" w:rsidR="0078502C" w:rsidRDefault="0078502C" w:rsidP="008013A7"/>
    <w:p w14:paraId="42EED41F" w14:textId="7E09DC07" w:rsidR="0078502C" w:rsidRDefault="0078502C" w:rsidP="008013A7"/>
    <w:p w14:paraId="21CABBAC" w14:textId="11A54B49" w:rsidR="0078502C" w:rsidRDefault="0078502C" w:rsidP="008013A7"/>
    <w:p w14:paraId="256F0627" w14:textId="4874A1AC" w:rsidR="00F307A1" w:rsidRDefault="00E9161E" w:rsidP="008013A7">
      <w:r w:rsidRPr="00F307A1">
        <w:rPr>
          <w:noProof/>
        </w:rPr>
        <w:lastRenderedPageBreak/>
        <w:t xml:space="preserve">The words can be </w:t>
      </w:r>
      <w:r w:rsidRPr="004176FA">
        <w:rPr>
          <w:noProof/>
        </w:rPr>
        <w:t>very difficult</w:t>
      </w:r>
      <w:r w:rsidRPr="00F307A1">
        <w:rPr>
          <w:noProof/>
        </w:rPr>
        <w:t xml:space="preserve"> to guess for the reason that the letters </w:t>
      </w:r>
      <w:r w:rsidRPr="004176FA">
        <w:rPr>
          <w:noProof/>
        </w:rPr>
        <w:t>are jumbled</w:t>
      </w:r>
      <w:r w:rsidRPr="00F307A1">
        <w:rPr>
          <w:noProof/>
        </w:rPr>
        <w:t xml:space="preserve">, therefore below the </w:t>
      </w:r>
      <w:r w:rsidRPr="004176FA">
        <w:rPr>
          <w:noProof/>
        </w:rPr>
        <w:t>letters</w:t>
      </w:r>
      <w:r w:rsidR="000752C0" w:rsidRPr="000752C0">
        <w:rPr>
          <w:noProof/>
        </w:rPr>
        <w:t>,</w:t>
      </w:r>
      <w:r w:rsidRPr="00F307A1">
        <w:rPr>
          <w:noProof/>
        </w:rPr>
        <w:t xml:space="preserve"> there are </w:t>
      </w:r>
      <w:r w:rsidRPr="004A17C2">
        <w:rPr>
          <w:noProof/>
        </w:rPr>
        <w:t>three ways</w:t>
      </w:r>
      <w:r w:rsidRPr="00F307A1">
        <w:rPr>
          <w:noProof/>
        </w:rPr>
        <w:t xml:space="preserve"> in which users can get </w:t>
      </w:r>
      <w:commentRangeStart w:id="13"/>
      <w:r w:rsidRPr="00F307A1">
        <w:rPr>
          <w:noProof/>
        </w:rPr>
        <w:t>help</w:t>
      </w:r>
      <w:commentRangeEnd w:id="13"/>
      <w:r w:rsidR="00F307A1" w:rsidRPr="00F307A1">
        <w:rPr>
          <w:rStyle w:val="CommentReference"/>
          <w:noProof/>
        </w:rPr>
        <w:commentReference w:id="13"/>
      </w:r>
      <w:r w:rsidR="00F307A1">
        <w:rPr>
          <w:noProof/>
        </w:rPr>
        <w:t xml:space="preserve">. </w:t>
      </w:r>
      <w:r w:rsidR="002015EB" w:rsidRPr="004176FA">
        <w:rPr>
          <w:noProof/>
        </w:rPr>
        <w:t>I</w:t>
      </w:r>
      <w:r w:rsidR="00F307A1" w:rsidRPr="004176FA">
        <w:rPr>
          <w:noProof/>
        </w:rPr>
        <w:t xml:space="preserve">f a user taps on the lamp </w:t>
      </w:r>
      <w:r w:rsidR="002015EB" w:rsidRPr="004176FA">
        <w:rPr>
          <w:noProof/>
        </w:rPr>
        <w:t>button</w:t>
      </w:r>
      <w:r w:rsidR="00F307A1" w:rsidRPr="004176FA">
        <w:rPr>
          <w:noProof/>
        </w:rPr>
        <w:t xml:space="preserve">, a window will pop up displaying the definition of the </w:t>
      </w:r>
      <w:r w:rsidR="004176FA" w:rsidRPr="004176FA">
        <w:rPr>
          <w:noProof/>
        </w:rPr>
        <w:t xml:space="preserve">word. </w:t>
      </w:r>
      <w:r w:rsidR="00F307A1" w:rsidRPr="004176FA">
        <w:rPr>
          <w:noProof/>
        </w:rPr>
        <w:t xml:space="preserve"> the hearts on </w:t>
      </w:r>
      <w:r w:rsidR="004176FA" w:rsidRPr="004176FA">
        <w:rPr>
          <w:noProof/>
        </w:rPr>
        <w:t xml:space="preserve">the </w:t>
      </w:r>
      <w:r w:rsidR="00F307A1" w:rsidRPr="004176FA">
        <w:rPr>
          <w:noProof/>
        </w:rPr>
        <w:t>top right mean the attempts which the users have, by tapping on the heart on bottom below the letters, another attempt is added</w:t>
      </w:r>
      <w:r w:rsidR="002015EB" w:rsidRPr="004176FA">
        <w:rPr>
          <w:noProof/>
        </w:rPr>
        <w:t xml:space="preserve">, by tapping on the letter dice, a letter will be </w:t>
      </w:r>
      <w:commentRangeStart w:id="14"/>
      <w:r w:rsidR="002015EB" w:rsidRPr="004176FA">
        <w:rPr>
          <w:noProof/>
        </w:rPr>
        <w:t>displayed</w:t>
      </w:r>
      <w:commentRangeEnd w:id="14"/>
      <w:r w:rsidR="002015EB" w:rsidRPr="004176FA">
        <w:rPr>
          <w:rStyle w:val="CommentReference"/>
          <w:noProof/>
        </w:rPr>
        <w:commentReference w:id="14"/>
      </w:r>
      <w:r w:rsidR="002015EB" w:rsidRPr="004176FA">
        <w:rPr>
          <w:noProof/>
        </w:rPr>
        <w:t>.</w:t>
      </w:r>
      <w:r w:rsidR="004A17C2">
        <w:rPr>
          <w:noProof/>
        </w:rPr>
        <w:t xml:space="preserve"> Everytime users use any help, fifty point</w:t>
      </w:r>
      <w:r w:rsidR="000752C0">
        <w:rPr>
          <w:noProof/>
        </w:rPr>
        <w:t>s</w:t>
      </w:r>
      <w:r w:rsidR="004A17C2">
        <w:rPr>
          <w:noProof/>
        </w:rPr>
        <w:t xml:space="preserve"> will </w:t>
      </w:r>
      <w:r w:rsidR="004A17C2" w:rsidRPr="009D6484">
        <w:rPr>
          <w:noProof/>
        </w:rPr>
        <w:t>be deducted</w:t>
      </w:r>
      <w:r w:rsidR="004A17C2">
        <w:rPr>
          <w:noProof/>
        </w:rPr>
        <w:t xml:space="preserve"> from </w:t>
      </w:r>
      <w:r w:rsidR="004176FA">
        <w:rPr>
          <w:noProof/>
        </w:rPr>
        <w:t xml:space="preserve">the </w:t>
      </w:r>
      <w:r w:rsidR="004A17C2" w:rsidRPr="004176FA">
        <w:rPr>
          <w:noProof/>
        </w:rPr>
        <w:t>score</w:t>
      </w:r>
      <w:r w:rsidR="004A17C2">
        <w:rPr>
          <w:noProof/>
        </w:rPr>
        <w:t>.</w:t>
      </w:r>
    </w:p>
    <w:p w14:paraId="7DC7BD42" w14:textId="723EFDCA" w:rsidR="00D05C07" w:rsidRDefault="007D6948" w:rsidP="008013A7">
      <w:r>
        <w:rPr>
          <w:noProof/>
        </w:rPr>
        <w:pict w14:anchorId="46943BED">
          <v:shape id="_x0000_s1095" type="#_x0000_t75" style="position:absolute;margin-left:217.75pt;margin-top:11.3pt;width:156.65pt;height:261.15pt;z-index:-251641856;mso-position-horizontal-relative:text;mso-position-vertical-relative:text;mso-width-relative:page;mso-height-relative:page" wrapcoords="-45 0 -45 21573 21600 21573 21600 0 -45 0">
            <v:imagedata r:id="rId44" o:title="Screenshot_1523452787"/>
            <w10:wrap type="tight"/>
          </v:shape>
        </w:pict>
      </w:r>
      <w:r>
        <w:rPr>
          <w:noProof/>
        </w:rPr>
        <w:pict w14:anchorId="3009F179">
          <v:shape id="_x0000_s1094" type="#_x0000_t75" style="position:absolute;margin-left:-12.9pt;margin-top:11.3pt;width:153.9pt;height:256.85pt;z-index:-251643904;mso-position-horizontal-relative:text;mso-position-vertical-relative:text;mso-width-relative:page;mso-height-relative:page" wrapcoords="-89 0 -89 21546 21600 21546 21600 0 -89 0">
            <v:imagedata r:id="rId45" o:title="Screenshot_1523453328"/>
            <w10:wrap type="tight"/>
          </v:shape>
        </w:pict>
      </w:r>
    </w:p>
    <w:p w14:paraId="509494D1" w14:textId="2C69CF35" w:rsidR="00D05C07" w:rsidRDefault="00D05C07" w:rsidP="008013A7"/>
    <w:p w14:paraId="1920A44E" w14:textId="716FF5FB" w:rsidR="00D05C07" w:rsidRDefault="00D05C07" w:rsidP="008013A7"/>
    <w:p w14:paraId="6F3C9731" w14:textId="5EF34A14" w:rsidR="00D05C07" w:rsidRDefault="00D05C07" w:rsidP="008013A7"/>
    <w:p w14:paraId="715BBE4A" w14:textId="77777777" w:rsidR="0021429A" w:rsidRDefault="0021429A" w:rsidP="0021429A"/>
    <w:p w14:paraId="3DF65782" w14:textId="05ACADFE" w:rsidR="00DB3A8D" w:rsidRDefault="00DB3A8D" w:rsidP="0021429A">
      <w:pPr>
        <w:ind w:left="2928" w:hanging="2928"/>
      </w:pPr>
    </w:p>
    <w:p w14:paraId="389F9996" w14:textId="77777777" w:rsidR="00DB3A8D" w:rsidRDefault="00DB3A8D" w:rsidP="0021429A">
      <w:pPr>
        <w:ind w:left="2928" w:hanging="2928"/>
      </w:pPr>
    </w:p>
    <w:p w14:paraId="3A5E032D" w14:textId="77777777" w:rsidR="00DB3A8D" w:rsidRDefault="00DB3A8D" w:rsidP="0021429A">
      <w:pPr>
        <w:ind w:left="2928" w:hanging="2928"/>
      </w:pPr>
    </w:p>
    <w:p w14:paraId="2A754FB0" w14:textId="77777777" w:rsidR="00DB3A8D" w:rsidRDefault="00DB3A8D" w:rsidP="0021429A">
      <w:pPr>
        <w:ind w:left="2928" w:hanging="2928"/>
      </w:pPr>
    </w:p>
    <w:p w14:paraId="030F022A" w14:textId="77777777" w:rsidR="00DB3A8D" w:rsidRDefault="00DB3A8D" w:rsidP="0021429A">
      <w:pPr>
        <w:ind w:left="2928" w:hanging="2928"/>
      </w:pPr>
    </w:p>
    <w:p w14:paraId="4CFEDC0B" w14:textId="77777777" w:rsidR="00DB3A8D" w:rsidRDefault="00DB3A8D" w:rsidP="0021429A">
      <w:pPr>
        <w:ind w:left="2928" w:hanging="2928"/>
      </w:pPr>
    </w:p>
    <w:p w14:paraId="356C7A62" w14:textId="77777777" w:rsidR="00DB3A8D" w:rsidRDefault="00DB3A8D" w:rsidP="0021429A">
      <w:pPr>
        <w:ind w:left="2928" w:hanging="2928"/>
      </w:pPr>
    </w:p>
    <w:p w14:paraId="61F267CF" w14:textId="77777777" w:rsidR="00DB3A8D" w:rsidRDefault="00DB3A8D" w:rsidP="0021429A">
      <w:pPr>
        <w:ind w:left="2928" w:hanging="2928"/>
      </w:pPr>
    </w:p>
    <w:p w14:paraId="76C1793C" w14:textId="77777777" w:rsidR="00DB3A8D" w:rsidRDefault="00DB3A8D" w:rsidP="0021429A">
      <w:pPr>
        <w:ind w:left="2928" w:hanging="2928"/>
      </w:pPr>
    </w:p>
    <w:p w14:paraId="11CCFFFF" w14:textId="77777777" w:rsidR="00DB3A8D" w:rsidRDefault="00DB3A8D" w:rsidP="0021429A">
      <w:pPr>
        <w:ind w:left="2928" w:hanging="2928"/>
      </w:pPr>
    </w:p>
    <w:p w14:paraId="4FB2930F" w14:textId="77777777" w:rsidR="00DB3A8D" w:rsidRDefault="00DB3A8D" w:rsidP="0021429A">
      <w:pPr>
        <w:ind w:left="2928" w:hanging="2928"/>
      </w:pPr>
    </w:p>
    <w:p w14:paraId="35CA2027" w14:textId="77777777" w:rsidR="00DB3A8D" w:rsidRDefault="00DB3A8D" w:rsidP="0021429A">
      <w:pPr>
        <w:ind w:left="2928" w:hanging="2928"/>
      </w:pPr>
    </w:p>
    <w:p w14:paraId="4C22BA6B" w14:textId="77777777" w:rsidR="00E9161E" w:rsidRDefault="00E9161E" w:rsidP="0021429A">
      <w:pPr>
        <w:ind w:left="2928" w:hanging="2928"/>
      </w:pPr>
    </w:p>
    <w:p w14:paraId="63F60A52" w14:textId="77777777" w:rsidR="00E9161E" w:rsidRDefault="00E9161E" w:rsidP="0021429A">
      <w:pPr>
        <w:ind w:left="2928" w:hanging="2928"/>
      </w:pPr>
    </w:p>
    <w:p w14:paraId="08E95649" w14:textId="77777777" w:rsidR="00E9161E" w:rsidRDefault="00E9161E" w:rsidP="0021429A">
      <w:pPr>
        <w:ind w:left="2928" w:hanging="2928"/>
      </w:pPr>
    </w:p>
    <w:p w14:paraId="4EC03EED" w14:textId="5DE61F11" w:rsidR="0021429A" w:rsidRDefault="0021429A" w:rsidP="00E9161E">
      <w:pPr>
        <w:ind w:left="2928" w:hanging="2928"/>
      </w:pPr>
      <w:r>
        <w:t>Figure 3.16 Jumbled letters</w:t>
      </w:r>
      <w:r>
        <w:tab/>
        <w:t xml:space="preserve"> </w:t>
      </w:r>
      <w:r>
        <w:tab/>
      </w:r>
      <w:r>
        <w:tab/>
        <w:t xml:space="preserve">Figure 3.17 Jumbled letters </w:t>
      </w:r>
    </w:p>
    <w:p w14:paraId="4855AEE2" w14:textId="7E8D74F5" w:rsidR="0021429A" w:rsidRDefault="0021429A" w:rsidP="0021429A">
      <w:r w:rsidRPr="009D6484">
        <w:rPr>
          <w:noProof/>
        </w:rPr>
        <w:t>game menu   screen</w:t>
      </w:r>
      <w:r w:rsidR="000752C0" w:rsidRPr="009D6484">
        <w:rPr>
          <w:noProof/>
        </w:rPr>
        <w:t xml:space="preserve">          </w:t>
      </w:r>
      <w:r w:rsidR="000752C0" w:rsidRPr="009D6484">
        <w:rPr>
          <w:noProof/>
        </w:rPr>
        <w:tab/>
        <w:t xml:space="preserve">   </w:t>
      </w:r>
      <w:r w:rsidR="000752C0" w:rsidRPr="009D6484">
        <w:rPr>
          <w:noProof/>
        </w:rPr>
        <w:tab/>
        <w:t xml:space="preserve">              </w:t>
      </w:r>
      <w:r w:rsidRPr="009D6484">
        <w:rPr>
          <w:noProof/>
        </w:rPr>
        <w:t>game screen</w:t>
      </w:r>
    </w:p>
    <w:p w14:paraId="1A22E840" w14:textId="77777777" w:rsidR="0021429A" w:rsidRDefault="0021429A" w:rsidP="0021429A"/>
    <w:p w14:paraId="5770C143" w14:textId="42B6694C" w:rsidR="0021429A" w:rsidRDefault="0021429A" w:rsidP="008013A7"/>
    <w:p w14:paraId="69105132" w14:textId="527ED956" w:rsidR="00576BBC" w:rsidRDefault="00576BBC" w:rsidP="008013A7"/>
    <w:p w14:paraId="776CD0F7" w14:textId="2940B7AE" w:rsidR="00576BBC" w:rsidRDefault="00576BBC" w:rsidP="008013A7"/>
    <w:p w14:paraId="32D3638E" w14:textId="6AFC7F8E" w:rsidR="0078502C" w:rsidRDefault="0078502C" w:rsidP="008013A7"/>
    <w:p w14:paraId="73B64D1D" w14:textId="24D3DEF6" w:rsidR="00D439E2" w:rsidRDefault="00D439E2" w:rsidP="008013A7"/>
    <w:p w14:paraId="6F1D4095" w14:textId="420192C7" w:rsidR="00D439E2" w:rsidRDefault="00D439E2" w:rsidP="008013A7"/>
    <w:p w14:paraId="5168B190" w14:textId="57576A61" w:rsidR="00D439E2" w:rsidRDefault="00D439E2" w:rsidP="008013A7"/>
    <w:p w14:paraId="4F98F795" w14:textId="1A84B273" w:rsidR="00D439E2" w:rsidRDefault="00D439E2" w:rsidP="008013A7"/>
    <w:p w14:paraId="6FBEA803" w14:textId="75C351B9" w:rsidR="00D439E2" w:rsidRDefault="00D439E2" w:rsidP="008013A7"/>
    <w:p w14:paraId="61230EA8" w14:textId="077EA57C" w:rsidR="00D439E2" w:rsidRDefault="00D439E2" w:rsidP="008013A7"/>
    <w:p w14:paraId="209F2F42" w14:textId="2ACDF935" w:rsidR="00D439E2" w:rsidRDefault="00D439E2" w:rsidP="008013A7"/>
    <w:p w14:paraId="3ADE3DD9" w14:textId="2D0D9D78" w:rsidR="00D439E2" w:rsidRDefault="00D439E2" w:rsidP="008013A7"/>
    <w:p w14:paraId="7E5EDB6F" w14:textId="3C061BE4" w:rsidR="00D439E2" w:rsidRDefault="00D439E2" w:rsidP="008013A7"/>
    <w:p w14:paraId="5168C189" w14:textId="53976E1B" w:rsidR="00D439E2" w:rsidRDefault="00D439E2" w:rsidP="008013A7"/>
    <w:p w14:paraId="7367E948" w14:textId="432FFA25" w:rsidR="00D439E2" w:rsidRDefault="00D439E2" w:rsidP="008013A7"/>
    <w:p w14:paraId="229C41D9" w14:textId="18C89E07" w:rsidR="00D439E2" w:rsidRDefault="00D439E2" w:rsidP="008013A7"/>
    <w:p w14:paraId="63632F9C" w14:textId="77777777" w:rsidR="00D439E2" w:rsidRDefault="00D439E2" w:rsidP="008013A7"/>
    <w:p w14:paraId="4EFE2AF2" w14:textId="2DA5B576" w:rsidR="0078502C" w:rsidRDefault="0078502C" w:rsidP="008013A7"/>
    <w:p w14:paraId="7720BACD" w14:textId="7E28CB19" w:rsidR="0078502C" w:rsidRDefault="0078502C" w:rsidP="008013A7">
      <w:r>
        <w:lastRenderedPageBreak/>
        <w:t xml:space="preserve">As shown in figure 3.18, a </w:t>
      </w:r>
      <w:r w:rsidRPr="00476ED6">
        <w:rPr>
          <w:noProof/>
        </w:rPr>
        <w:t>pop</w:t>
      </w:r>
      <w:r w:rsidR="00476ED6">
        <w:rPr>
          <w:noProof/>
        </w:rPr>
        <w:t>-</w:t>
      </w:r>
      <w:r w:rsidRPr="00476ED6">
        <w:rPr>
          <w:noProof/>
        </w:rPr>
        <w:t>up</w:t>
      </w:r>
      <w:r w:rsidR="00476ED6">
        <w:t xml:space="preserve"> window </w:t>
      </w:r>
      <w:r>
        <w:t xml:space="preserve">will be displayed, </w:t>
      </w:r>
      <w:r w:rsidRPr="00D7624E">
        <w:rPr>
          <w:noProof/>
        </w:rPr>
        <w:t>showing</w:t>
      </w:r>
      <w:r>
        <w:t xml:space="preserve"> the </w:t>
      </w:r>
    </w:p>
    <w:p w14:paraId="4CC2D32F" w14:textId="66936978" w:rsidR="0078502C" w:rsidRDefault="0078502C" w:rsidP="008013A7">
      <w:r>
        <w:t>Word guessed.</w:t>
      </w:r>
    </w:p>
    <w:p w14:paraId="79AB32ED" w14:textId="2B243F60" w:rsidR="00D05C07" w:rsidRDefault="00B55770" w:rsidP="008013A7">
      <w:r>
        <w:t xml:space="preserve">If users guess incorrectly many times and run out of attempts </w:t>
      </w:r>
      <w:r w:rsidRPr="00837756">
        <w:rPr>
          <w:noProof/>
        </w:rPr>
        <w:t>or</w:t>
      </w:r>
      <w:r w:rsidR="004176FA" w:rsidRPr="00837756">
        <w:rPr>
          <w:noProof/>
        </w:rPr>
        <w:t xml:space="preserve"> </w:t>
      </w:r>
      <w:r w:rsidRPr="00837756">
        <w:rPr>
          <w:noProof/>
        </w:rPr>
        <w:t>time</w:t>
      </w:r>
      <w:r>
        <w:t xml:space="preserve"> is up</w:t>
      </w:r>
      <w:r w:rsidR="004176FA">
        <w:t>, a</w:t>
      </w:r>
      <w:r w:rsidR="00D373CA">
        <w:t xml:space="preserve"> </w:t>
      </w:r>
      <w:r w:rsidR="00D373CA" w:rsidRPr="00476ED6">
        <w:rPr>
          <w:noProof/>
        </w:rPr>
        <w:t>pop</w:t>
      </w:r>
      <w:r w:rsidR="00476ED6">
        <w:rPr>
          <w:noProof/>
        </w:rPr>
        <w:t>-</w:t>
      </w:r>
      <w:r w:rsidR="00D373CA" w:rsidRPr="00476ED6">
        <w:rPr>
          <w:noProof/>
        </w:rPr>
        <w:t>up</w:t>
      </w:r>
      <w:r w:rsidR="00D373CA">
        <w:t xml:space="preserve"> window displaying the</w:t>
      </w:r>
      <w:r w:rsidR="004176FA">
        <w:t xml:space="preserve"> game stats will </w:t>
      </w:r>
      <w:r w:rsidR="004176FA" w:rsidRPr="00D7624E">
        <w:rPr>
          <w:noProof/>
        </w:rPr>
        <w:t xml:space="preserve">be </w:t>
      </w:r>
      <w:r w:rsidR="00D439E2" w:rsidRPr="00D7624E">
        <w:rPr>
          <w:noProof/>
        </w:rPr>
        <w:t>shown</w:t>
      </w:r>
      <w:r w:rsidR="004176FA">
        <w:t>.</w:t>
      </w:r>
    </w:p>
    <w:p w14:paraId="3C1F42AF" w14:textId="070E9E3C" w:rsidR="00CB6CE2" w:rsidRDefault="00CB6CE2" w:rsidP="008013A7"/>
    <w:p w14:paraId="56D90BCF" w14:textId="106134FD" w:rsidR="00CB6CE2" w:rsidRDefault="00CB6CE2" w:rsidP="008013A7"/>
    <w:p w14:paraId="274473B0" w14:textId="05E5E245" w:rsidR="00CB6CE2" w:rsidRDefault="00CB6CE2" w:rsidP="008013A7"/>
    <w:p w14:paraId="139D796C" w14:textId="40F2A65C" w:rsidR="004176FA" w:rsidRDefault="004176FA" w:rsidP="008013A7"/>
    <w:p w14:paraId="5EFD54EF" w14:textId="7C3A8953" w:rsidR="004A17C2" w:rsidRDefault="007D6948" w:rsidP="008013A7">
      <w:r>
        <w:rPr>
          <w:noProof/>
        </w:rPr>
        <w:pict w14:anchorId="380EF731">
          <v:shape id="_x0000_s1119" type="#_x0000_t75" style="position:absolute;margin-left:-49.2pt;margin-top:15.05pt;width:240.25pt;height:400.4pt;z-index:-251637760;mso-position-horizontal-relative:text;mso-position-vertical-relative:text;mso-width-relative:page;mso-height-relative:page" wrapcoords="-45 0 -45 21573 21600 21573 21600 0 -45 0">
            <v:imagedata r:id="rId46" o:title="Screenshot_1523524900"/>
            <w10:wrap type="tight"/>
          </v:shape>
        </w:pict>
      </w:r>
    </w:p>
    <w:p w14:paraId="01999F54" w14:textId="5F263553" w:rsidR="004A17C2" w:rsidRDefault="007D6948" w:rsidP="008013A7">
      <w:r>
        <w:rPr>
          <w:noProof/>
        </w:rPr>
        <w:pict w14:anchorId="23D7DFDC">
          <v:shape id="_x0000_s1118" type="#_x0000_t75" style="position:absolute;margin-left:232.5pt;margin-top:1pt;width:240.25pt;height:400.4pt;z-index:-251639808;mso-position-horizontal-relative:text;mso-position-vertical-relative:text;mso-width-relative:page;mso-height-relative:page" wrapcoords="-45 0 -45 21573 21600 21573 21600 0 -45 0">
            <v:imagedata r:id="rId47" o:title="Screenshot_1523525291"/>
            <w10:wrap type="tight"/>
          </v:shape>
        </w:pict>
      </w:r>
    </w:p>
    <w:p w14:paraId="2CCDE8FF" w14:textId="516AFE5F" w:rsidR="004A17C2" w:rsidRDefault="004A17C2" w:rsidP="008013A7"/>
    <w:p w14:paraId="10AD58D5" w14:textId="30A53575" w:rsidR="004A17C2" w:rsidRDefault="004A17C2" w:rsidP="008013A7"/>
    <w:p w14:paraId="4D008DEA" w14:textId="52819FA0" w:rsidR="004A17C2" w:rsidRDefault="004A17C2" w:rsidP="008013A7"/>
    <w:p w14:paraId="6FA8B0CD" w14:textId="09EB6580" w:rsidR="004A17C2" w:rsidRDefault="004A17C2" w:rsidP="008013A7"/>
    <w:p w14:paraId="42AF0838" w14:textId="60A86BA2" w:rsidR="00A11540" w:rsidRDefault="00A11540" w:rsidP="008013A7"/>
    <w:p w14:paraId="7F943114" w14:textId="7014458E" w:rsidR="00A11540" w:rsidRDefault="00A11540" w:rsidP="00B055FC">
      <w:pPr>
        <w:jc w:val="center"/>
      </w:pPr>
    </w:p>
    <w:p w14:paraId="3B7FA29D" w14:textId="2CB3839B" w:rsidR="00A11540" w:rsidRDefault="00A11540" w:rsidP="008013A7"/>
    <w:p w14:paraId="7DCCA227" w14:textId="0661B597" w:rsidR="00A11540" w:rsidRDefault="00A11540" w:rsidP="008013A7"/>
    <w:p w14:paraId="6D80133B" w14:textId="7975A76B" w:rsidR="00B055FC" w:rsidRDefault="00B055FC" w:rsidP="008013A7"/>
    <w:p w14:paraId="31A4B3C6" w14:textId="40A17ADA" w:rsidR="00B055FC" w:rsidRDefault="00B055FC" w:rsidP="008013A7"/>
    <w:p w14:paraId="0DF2C9A0" w14:textId="69796BA1" w:rsidR="00B055FC" w:rsidRDefault="00B055FC" w:rsidP="008013A7"/>
    <w:p w14:paraId="7222EC8B" w14:textId="3F2B7BDE" w:rsidR="00B055FC" w:rsidRDefault="00B055FC" w:rsidP="008013A7"/>
    <w:p w14:paraId="023BBDC2" w14:textId="4F2D0DF8" w:rsidR="00B055FC" w:rsidRDefault="00B055FC" w:rsidP="008013A7"/>
    <w:p w14:paraId="0E7DB9B7" w14:textId="4681330C" w:rsidR="00B055FC" w:rsidRDefault="00B055FC" w:rsidP="008013A7"/>
    <w:p w14:paraId="65903A4F" w14:textId="2E28E2F3" w:rsidR="00B055FC" w:rsidRDefault="00B055FC" w:rsidP="008013A7"/>
    <w:p w14:paraId="33F506A3" w14:textId="490AA48F" w:rsidR="00B055FC" w:rsidRDefault="00B055FC" w:rsidP="008013A7"/>
    <w:p w14:paraId="3857E60E" w14:textId="3698569C" w:rsidR="00B055FC" w:rsidRDefault="00B055FC" w:rsidP="008013A7"/>
    <w:p w14:paraId="0D3F7451" w14:textId="41CB5E79" w:rsidR="00B055FC" w:rsidRDefault="00B055FC" w:rsidP="008013A7"/>
    <w:p w14:paraId="31F40FE4" w14:textId="634D77DC" w:rsidR="00B055FC" w:rsidRDefault="00B055FC" w:rsidP="008013A7"/>
    <w:p w14:paraId="2DFC1647" w14:textId="6C00BFBF" w:rsidR="00B055FC" w:rsidRDefault="00B055FC" w:rsidP="008013A7"/>
    <w:p w14:paraId="2DCCF3CB" w14:textId="13E94AD2" w:rsidR="00B055FC" w:rsidRDefault="00B055FC" w:rsidP="008013A7"/>
    <w:p w14:paraId="4CD02698" w14:textId="46F801DE" w:rsidR="00B055FC" w:rsidRDefault="00B055FC" w:rsidP="008013A7"/>
    <w:p w14:paraId="336C8441" w14:textId="17B5BCF7" w:rsidR="00B055FC" w:rsidRDefault="00B055FC" w:rsidP="008013A7"/>
    <w:p w14:paraId="321F2021" w14:textId="7C7843B6" w:rsidR="00B055FC" w:rsidRDefault="00B055FC" w:rsidP="008013A7"/>
    <w:p w14:paraId="2CCA9767" w14:textId="6F78C96C" w:rsidR="00B055FC" w:rsidRDefault="00B055FC" w:rsidP="008013A7"/>
    <w:p w14:paraId="07D435CA" w14:textId="6EF7D2C7" w:rsidR="00B055FC" w:rsidRDefault="00B055FC" w:rsidP="008013A7"/>
    <w:p w14:paraId="0A29FD0B" w14:textId="23D8503E" w:rsidR="00B055FC" w:rsidRDefault="00476ED6" w:rsidP="008013A7">
      <w:r>
        <w:t xml:space="preserve">Figure 3.18 pop up window showing </w:t>
      </w:r>
      <w:r>
        <w:tab/>
      </w:r>
      <w:r>
        <w:tab/>
        <w:t>Figure 3.19 Games Stats.</w:t>
      </w:r>
    </w:p>
    <w:p w14:paraId="0D704B7F" w14:textId="6C972789" w:rsidR="00476ED6" w:rsidRDefault="00476ED6" w:rsidP="008013A7">
      <w:r>
        <w:t>The word guessed correctly.</w:t>
      </w:r>
    </w:p>
    <w:p w14:paraId="2712B36F" w14:textId="6B788120" w:rsidR="00B055FC" w:rsidRDefault="00B055FC" w:rsidP="008013A7"/>
    <w:p w14:paraId="08FEA216" w14:textId="67A27934" w:rsidR="00B055FC" w:rsidRDefault="00B055FC" w:rsidP="008013A7"/>
    <w:p w14:paraId="5F10A5B7" w14:textId="2BC1CAC3" w:rsidR="00B055FC" w:rsidRDefault="00B055FC" w:rsidP="008013A7"/>
    <w:p w14:paraId="448C64F2" w14:textId="29DCA73B" w:rsidR="00B055FC" w:rsidRDefault="00B055FC" w:rsidP="008013A7"/>
    <w:p w14:paraId="110838AF" w14:textId="299BB4F8" w:rsidR="00B055FC" w:rsidRDefault="00B055FC" w:rsidP="008013A7"/>
    <w:p w14:paraId="557A44DE" w14:textId="434AA1F7" w:rsidR="00B055FC" w:rsidRDefault="00B055FC" w:rsidP="008013A7"/>
    <w:p w14:paraId="21345301" w14:textId="638F3EEB" w:rsidR="00B055FC" w:rsidRDefault="00B055FC" w:rsidP="008013A7"/>
    <w:p w14:paraId="5051E6DC" w14:textId="14F4DFCC" w:rsidR="00B055FC" w:rsidRDefault="008502E8" w:rsidP="008013A7">
      <w:r>
        <w:lastRenderedPageBreak/>
        <w:t xml:space="preserve">At the end of the games, the game stats for each specific round will </w:t>
      </w:r>
      <w:r w:rsidRPr="00195A57">
        <w:rPr>
          <w:noProof/>
        </w:rPr>
        <w:t>be displayed</w:t>
      </w:r>
      <w:r>
        <w:t>.</w:t>
      </w:r>
    </w:p>
    <w:p w14:paraId="7E7275E7" w14:textId="77777777" w:rsidR="00101DF1" w:rsidRDefault="008502E8" w:rsidP="008013A7">
      <w:r>
        <w:t xml:space="preserve">The game </w:t>
      </w:r>
      <w:r w:rsidRPr="00195A57">
        <w:rPr>
          <w:noProof/>
        </w:rPr>
        <w:t>stats</w:t>
      </w:r>
      <w:r>
        <w:t xml:space="preserve">, give information about the performance of the users each time they play the games. </w:t>
      </w:r>
    </w:p>
    <w:p w14:paraId="7A7549A2" w14:textId="77777777" w:rsidR="00101DF1" w:rsidRDefault="00101DF1" w:rsidP="008013A7"/>
    <w:p w14:paraId="0A7CEDFE" w14:textId="5F615C0D" w:rsidR="008502E8" w:rsidRDefault="008502E8" w:rsidP="008013A7">
      <w:r>
        <w:t xml:space="preserve">As shown </w:t>
      </w:r>
      <w:r w:rsidRPr="00D7624E">
        <w:rPr>
          <w:noProof/>
        </w:rPr>
        <w:t>above</w:t>
      </w:r>
      <w:r w:rsidR="00D7624E">
        <w:rPr>
          <w:noProof/>
        </w:rPr>
        <w:t>,</w:t>
      </w:r>
      <w:r>
        <w:t xml:space="preserve"> in figure 3.19, users can see the average of words guessed correctly per second, </w:t>
      </w:r>
      <w:r w:rsidR="00BB5859">
        <w:t xml:space="preserve">highest score, current score, and a pie chart showing the </w:t>
      </w:r>
      <w:r w:rsidR="00BB5859" w:rsidRPr="00195A57">
        <w:rPr>
          <w:noProof/>
        </w:rPr>
        <w:t>average</w:t>
      </w:r>
      <w:r w:rsidR="00BB5859">
        <w:t xml:space="preserve"> of words guessed correctly and incorrectly. </w:t>
      </w:r>
      <w:r w:rsidR="00101DF1">
        <w:t>The data is displayed mainly to motivate users to improve their performance and consequently learn English vocabulary faster.</w:t>
      </w:r>
    </w:p>
    <w:p w14:paraId="7E2DEC0B" w14:textId="77777777" w:rsidR="00101DF1" w:rsidRDefault="00101DF1" w:rsidP="008013A7"/>
    <w:p w14:paraId="36BD2149" w14:textId="77777777" w:rsidR="008502E8" w:rsidRDefault="008502E8" w:rsidP="008013A7"/>
    <w:p w14:paraId="44AD5FFA" w14:textId="1BFF9CBF" w:rsidR="00B055FC" w:rsidRDefault="00B055FC" w:rsidP="008013A7"/>
    <w:p w14:paraId="382D0336" w14:textId="32C8BCCE" w:rsidR="00D7624E" w:rsidRDefault="00D7624E" w:rsidP="008013A7"/>
    <w:p w14:paraId="73DED260" w14:textId="0D124AFF" w:rsidR="00D7624E" w:rsidRDefault="00D7624E" w:rsidP="008013A7">
      <w:r>
        <w:t xml:space="preserve">Users can also access a chatbot. The chatbot was designed to prepare users for </w:t>
      </w:r>
      <w:r w:rsidRPr="00D7624E">
        <w:rPr>
          <w:noProof/>
        </w:rPr>
        <w:t>real</w:t>
      </w:r>
      <w:r>
        <w:rPr>
          <w:noProof/>
        </w:rPr>
        <w:t>-</w:t>
      </w:r>
      <w:r w:rsidRPr="00D7624E">
        <w:rPr>
          <w:noProof/>
        </w:rPr>
        <w:t>life</w:t>
      </w:r>
      <w:r>
        <w:t xml:space="preserve"> conversations without anxiety and </w:t>
      </w:r>
      <w:r w:rsidRPr="00D7624E">
        <w:rPr>
          <w:noProof/>
        </w:rPr>
        <w:t>awkward</w:t>
      </w:r>
      <w:r>
        <w:rPr>
          <w:noProof/>
        </w:rPr>
        <w:t>n</w:t>
      </w:r>
      <w:r w:rsidRPr="00D7624E">
        <w:rPr>
          <w:noProof/>
        </w:rPr>
        <w:t>ess</w:t>
      </w:r>
      <w:r>
        <w:t xml:space="preserve">, which can happen when having </w:t>
      </w:r>
      <w:r w:rsidRPr="00D7624E">
        <w:rPr>
          <w:noProof/>
        </w:rPr>
        <w:t>a</w:t>
      </w:r>
      <w:r>
        <w:rPr>
          <w:noProof/>
        </w:rPr>
        <w:t>n</w:t>
      </w:r>
      <w:r w:rsidRPr="00D7624E">
        <w:rPr>
          <w:noProof/>
        </w:rPr>
        <w:t xml:space="preserve"> English</w:t>
      </w:r>
      <w:r>
        <w:t xml:space="preserve"> </w:t>
      </w:r>
      <w:r w:rsidRPr="00195A57">
        <w:rPr>
          <w:noProof/>
        </w:rPr>
        <w:t>conversation</w:t>
      </w:r>
      <w:r>
        <w:t xml:space="preserve"> in person. </w:t>
      </w:r>
    </w:p>
    <w:p w14:paraId="11D3DE19" w14:textId="3E7EFC54" w:rsidR="00195A57" w:rsidRDefault="00195A57" w:rsidP="008013A7"/>
    <w:p w14:paraId="28A30A25" w14:textId="5CFE879A" w:rsidR="00195A57" w:rsidRDefault="007D6948" w:rsidP="008013A7">
      <w:r>
        <w:lastRenderedPageBreak/>
        <w:pict w14:anchorId="2BA512F0">
          <v:shape id="_x0000_i1040" type="#_x0000_t75" style="width:5in;height:600pt">
            <v:imagedata r:id="rId48" o:title="Screenshot_1523529252"/>
          </v:shape>
        </w:pict>
      </w:r>
    </w:p>
    <w:p w14:paraId="28408896" w14:textId="07CD0C09" w:rsidR="00D7624E" w:rsidRDefault="00D7624E" w:rsidP="008013A7"/>
    <w:p w14:paraId="7E49AF8E" w14:textId="76768DD5" w:rsidR="00B055FC" w:rsidRDefault="00195A57" w:rsidP="008013A7">
      <w:r>
        <w:t>Figure 3.20 Chatbot screen</w:t>
      </w:r>
    </w:p>
    <w:p w14:paraId="01B4F1BB" w14:textId="55AA6EB7" w:rsidR="00B055FC" w:rsidRDefault="00B055FC" w:rsidP="008013A7"/>
    <w:p w14:paraId="0666574C" w14:textId="45FB9A86" w:rsidR="00B055FC" w:rsidRDefault="00B055FC" w:rsidP="008013A7"/>
    <w:p w14:paraId="6063EB15" w14:textId="08D17016" w:rsidR="00B055FC" w:rsidRDefault="00B055FC" w:rsidP="008013A7"/>
    <w:p w14:paraId="65C5B144" w14:textId="3866A7C6" w:rsidR="00B055FC" w:rsidRDefault="00B055FC" w:rsidP="008013A7"/>
    <w:p w14:paraId="553F2CF2" w14:textId="2D84E0EF" w:rsidR="00B055FC" w:rsidRDefault="00B055FC" w:rsidP="008013A7"/>
    <w:p w14:paraId="5DB5E92B" w14:textId="06BEECFC" w:rsidR="00B055FC" w:rsidRDefault="00B055FC" w:rsidP="008013A7"/>
    <w:p w14:paraId="659622D6" w14:textId="4B46A385" w:rsidR="00B055FC" w:rsidRDefault="00B055FC" w:rsidP="008013A7"/>
    <w:p w14:paraId="6FFC0FB6" w14:textId="17673AFD" w:rsidR="00B055FC" w:rsidRDefault="00B055FC" w:rsidP="008013A7"/>
    <w:p w14:paraId="6E4EBFDE" w14:textId="77777777" w:rsidR="00B055FC" w:rsidRDefault="00B055FC" w:rsidP="008013A7"/>
    <w:p w14:paraId="5FD2A8B9" w14:textId="77777777" w:rsidR="00A11540" w:rsidRPr="00E475F6" w:rsidRDefault="00A11540" w:rsidP="008013A7"/>
    <w:p w14:paraId="1DC9BE43" w14:textId="77777777" w:rsidR="005C2CC2" w:rsidRPr="00E475F6" w:rsidRDefault="005C2CC2" w:rsidP="00361B52"/>
    <w:p w14:paraId="63B285F7" w14:textId="1953FA81" w:rsidR="00911575" w:rsidRDefault="0090763B" w:rsidP="0025414A">
      <w:pPr>
        <w:pStyle w:val="Heading1"/>
        <w:numPr>
          <w:ilvl w:val="0"/>
          <w:numId w:val="13"/>
        </w:numPr>
        <w:spacing w:line="360" w:lineRule="auto"/>
        <w:jc w:val="both"/>
        <w:rPr>
          <w:noProof/>
        </w:rPr>
      </w:pPr>
      <w:bookmarkStart w:id="15" w:name="_Toc337981754"/>
      <w:r w:rsidRPr="00186A94">
        <w:rPr>
          <w:noProof/>
        </w:rPr>
        <w:t>Prototyping and Development</w:t>
      </w:r>
      <w:bookmarkEnd w:id="15"/>
    </w:p>
    <w:p w14:paraId="6694AAF4" w14:textId="6DDCE7ED" w:rsidR="0025414A" w:rsidRPr="00E475F6" w:rsidRDefault="0025414A" w:rsidP="0025414A">
      <w:pPr>
        <w:ind w:left="360"/>
        <w:rPr>
          <w:noProof/>
        </w:rPr>
      </w:pPr>
      <w:r w:rsidRPr="00E475F6">
        <w:rPr>
          <w:noProof/>
        </w:rPr>
        <w:t xml:space="preserve">As described above,  Extreme programming is the methodology chosen for this project. The project was broken down into five iterations; three </w:t>
      </w:r>
      <w:r w:rsidRPr="000547E3">
        <w:rPr>
          <w:noProof/>
        </w:rPr>
        <w:t>were completed</w:t>
      </w:r>
      <w:r w:rsidR="00484A0F" w:rsidRPr="00E475F6">
        <w:rPr>
          <w:noProof/>
        </w:rPr>
        <w:t xml:space="preserve"> so far</w:t>
      </w:r>
      <w:r w:rsidRPr="00E475F6">
        <w:rPr>
          <w:noProof/>
        </w:rPr>
        <w:t>.</w:t>
      </w:r>
    </w:p>
    <w:p w14:paraId="706F5217" w14:textId="77777777" w:rsidR="0025414A" w:rsidRPr="00E475F6" w:rsidRDefault="0025414A" w:rsidP="0025414A">
      <w:pPr>
        <w:ind w:left="360"/>
        <w:rPr>
          <w:noProof/>
        </w:rPr>
      </w:pPr>
    </w:p>
    <w:p w14:paraId="79AD3B6E" w14:textId="77777777" w:rsidR="0025414A" w:rsidRPr="00E475F6" w:rsidRDefault="0025414A" w:rsidP="0025414A">
      <w:pPr>
        <w:ind w:left="360"/>
        <w:rPr>
          <w:noProof/>
        </w:rPr>
      </w:pPr>
      <w:r w:rsidRPr="00E475F6">
        <w:rPr>
          <w:noProof/>
        </w:rPr>
        <w:t xml:space="preserve">Using point-based as cited above, the iterations </w:t>
      </w:r>
      <w:r w:rsidRPr="000547E3">
        <w:rPr>
          <w:noProof/>
        </w:rPr>
        <w:t>were estimated</w:t>
      </w:r>
      <w:r w:rsidRPr="00E475F6">
        <w:rPr>
          <w:noProof/>
        </w:rPr>
        <w:t>, the sum of the first three iterations is twenty-one points, the fourth has twenty-four and the fifth twenty-eight points.</w:t>
      </w:r>
    </w:p>
    <w:p w14:paraId="05CDED91" w14:textId="77777777" w:rsidR="0025414A" w:rsidRPr="00E475F6" w:rsidRDefault="0025414A" w:rsidP="0025414A">
      <w:pPr>
        <w:ind w:left="360"/>
        <w:rPr>
          <w:noProof/>
        </w:rPr>
      </w:pPr>
    </w:p>
    <w:p w14:paraId="5EF88289" w14:textId="452C8F33" w:rsidR="0025414A" w:rsidRPr="00E475F6" w:rsidRDefault="0025414A" w:rsidP="0071631B">
      <w:pPr>
        <w:ind w:left="360"/>
        <w:rPr>
          <w:noProof/>
        </w:rPr>
      </w:pPr>
      <w:r w:rsidRPr="00E475F6">
        <w:rPr>
          <w:noProof/>
        </w:rPr>
        <w:t xml:space="preserve">It is easy to notice that the last two iterations have the most points, they are estimated to start at the beginning of December and the </w:t>
      </w:r>
      <w:r w:rsidRPr="000547E3">
        <w:rPr>
          <w:noProof/>
        </w:rPr>
        <w:t>last</w:t>
      </w:r>
      <w:r w:rsidRPr="00E475F6">
        <w:rPr>
          <w:noProof/>
        </w:rPr>
        <w:t xml:space="preserve"> </w:t>
      </w:r>
      <w:r w:rsidRPr="000547E3">
        <w:rPr>
          <w:noProof/>
        </w:rPr>
        <w:t>iteration</w:t>
      </w:r>
      <w:r w:rsidRPr="00E475F6">
        <w:rPr>
          <w:noProof/>
        </w:rPr>
        <w:t xml:space="preserve"> in January. The reason for that is time management, after completing the estimations for each iteration, it </w:t>
      </w:r>
      <w:r w:rsidRPr="000547E3">
        <w:rPr>
          <w:noProof/>
        </w:rPr>
        <w:t>was decided</w:t>
      </w:r>
      <w:r w:rsidRPr="00E475F6">
        <w:rPr>
          <w:noProof/>
        </w:rPr>
        <w:t xml:space="preserve"> that the following two months(December and January )will be ideal, more time can </w:t>
      </w:r>
      <w:r w:rsidRPr="000547E3">
        <w:rPr>
          <w:noProof/>
        </w:rPr>
        <w:t>be allocated</w:t>
      </w:r>
      <w:r w:rsidRPr="00E475F6">
        <w:rPr>
          <w:noProof/>
        </w:rPr>
        <w:t xml:space="preserve"> for the completion of the project.</w:t>
      </w:r>
    </w:p>
    <w:p w14:paraId="597E617B" w14:textId="77777777" w:rsidR="0071631B" w:rsidRPr="00E475F6" w:rsidRDefault="0071631B" w:rsidP="0071631B">
      <w:pPr>
        <w:ind w:left="360"/>
        <w:rPr>
          <w:noProof/>
        </w:rPr>
      </w:pPr>
    </w:p>
    <w:p w14:paraId="287E5504" w14:textId="182641CA" w:rsidR="0025414A" w:rsidRPr="00E475F6" w:rsidRDefault="0025414A" w:rsidP="0025414A">
      <w:pPr>
        <w:ind w:left="360"/>
      </w:pPr>
      <w:r w:rsidRPr="00E475F6">
        <w:t xml:space="preserve">Two user stories </w:t>
      </w:r>
      <w:r w:rsidRPr="000547E3">
        <w:rPr>
          <w:noProof/>
        </w:rPr>
        <w:t>were allocated</w:t>
      </w:r>
      <w:r w:rsidRPr="00E475F6">
        <w:t xml:space="preserve"> for iteration one:</w:t>
      </w:r>
    </w:p>
    <w:p w14:paraId="0EB6B2EF" w14:textId="78983FD0" w:rsidR="0025414A" w:rsidRPr="00E475F6" w:rsidRDefault="0025414A" w:rsidP="0025414A">
      <w:pPr>
        <w:ind w:left="360"/>
      </w:pPr>
    </w:p>
    <w:p w14:paraId="523AEFE4" w14:textId="77777777" w:rsidR="0025414A" w:rsidRPr="0025414A" w:rsidRDefault="0025414A" w:rsidP="0025414A">
      <w:pPr>
        <w:pStyle w:val="ListParagraph"/>
        <w:numPr>
          <w:ilvl w:val="0"/>
          <w:numId w:val="26"/>
        </w:numPr>
        <w:rPr>
          <w:rFonts w:ascii="Calibri" w:eastAsia="Times New Roman" w:hAnsi="Calibri" w:cs="Calibri"/>
          <w:color w:val="000000"/>
          <w:lang w:eastAsia="en-IE"/>
        </w:rPr>
      </w:pPr>
      <w:r w:rsidRPr="0025414A">
        <w:rPr>
          <w:rFonts w:ascii="Calibri" w:eastAsia="Times New Roman" w:hAnsi="Calibri" w:cs="Calibri"/>
          <w:color w:val="000000"/>
          <w:lang w:eastAsia="en-IE"/>
        </w:rPr>
        <w:t>Develop a Django backend to store data</w:t>
      </w:r>
    </w:p>
    <w:p w14:paraId="15190411" w14:textId="6234F923" w:rsidR="0025414A" w:rsidRDefault="0025414A" w:rsidP="0025414A">
      <w:pPr>
        <w:pStyle w:val="ListParagraph"/>
        <w:numPr>
          <w:ilvl w:val="0"/>
          <w:numId w:val="26"/>
        </w:numPr>
        <w:rPr>
          <w:rFonts w:ascii="Calibri" w:eastAsia="Times New Roman" w:hAnsi="Calibri" w:cs="Calibri"/>
          <w:color w:val="000000"/>
          <w:lang w:eastAsia="en-IE"/>
        </w:rPr>
      </w:pPr>
      <w:r w:rsidRPr="0025414A">
        <w:rPr>
          <w:rFonts w:ascii="Calibri" w:eastAsia="Times New Roman" w:hAnsi="Calibri" w:cs="Calibri"/>
          <w:color w:val="000000"/>
          <w:lang w:eastAsia="en-IE"/>
        </w:rPr>
        <w:t xml:space="preserve">Store </w:t>
      </w:r>
      <w:r w:rsidR="0071631B">
        <w:rPr>
          <w:rFonts w:ascii="Calibri" w:eastAsia="Times New Roman" w:hAnsi="Calibri" w:cs="Calibri"/>
          <w:color w:val="000000"/>
          <w:lang w:eastAsia="en-IE"/>
        </w:rPr>
        <w:t>Django backend on PythonAnywhere</w:t>
      </w:r>
    </w:p>
    <w:p w14:paraId="2546A502" w14:textId="4BA8AF04" w:rsidR="000A6203" w:rsidRDefault="000A6203" w:rsidP="000A6203">
      <w:pPr>
        <w:rPr>
          <w:rFonts w:ascii="Calibri" w:eastAsia="Times New Roman" w:hAnsi="Calibri" w:cs="Calibri"/>
          <w:color w:val="000000"/>
          <w:lang w:eastAsia="en-IE"/>
        </w:rPr>
      </w:pPr>
    </w:p>
    <w:p w14:paraId="214F0B8A" w14:textId="77777777" w:rsidR="000A6203" w:rsidRPr="000A6203" w:rsidRDefault="000A6203" w:rsidP="000A6203">
      <w:pPr>
        <w:rPr>
          <w:rFonts w:ascii="Calibri" w:eastAsia="Times New Roman" w:hAnsi="Calibri" w:cs="Calibri"/>
          <w:color w:val="000000"/>
          <w:lang w:eastAsia="en-IE"/>
        </w:rPr>
      </w:pPr>
    </w:p>
    <w:p w14:paraId="1AA7869D" w14:textId="7B58300C" w:rsidR="0025414A" w:rsidRDefault="00D67213" w:rsidP="0025414A">
      <w:pPr>
        <w:pStyle w:val="Heading2"/>
        <w:ind w:firstLine="360"/>
      </w:pPr>
      <w:r>
        <w:t xml:space="preserve">Iteration one: </w:t>
      </w:r>
      <w:r w:rsidR="0025414A">
        <w:t>Django server development</w:t>
      </w:r>
    </w:p>
    <w:p w14:paraId="543CF3E1" w14:textId="646E49F4" w:rsidR="0025414A" w:rsidRPr="00E475F6" w:rsidRDefault="0025414A" w:rsidP="0025414A">
      <w:pPr>
        <w:ind w:left="360" w:firstLine="12"/>
        <w:rPr>
          <w:noProof/>
        </w:rPr>
      </w:pPr>
      <w:r w:rsidRPr="00E475F6">
        <w:t xml:space="preserve">Django is known for allowing developers to focus more on the frontend and it takes care of the </w:t>
      </w:r>
      <w:r w:rsidRPr="00E475F6">
        <w:rPr>
          <w:noProof/>
        </w:rPr>
        <w:t>backend, however as Django offer many functionalities, learning Django can be time-consuming, but it is worth for what Django has to offer.</w:t>
      </w:r>
    </w:p>
    <w:p w14:paraId="7617F386" w14:textId="4E1226E4" w:rsidR="0025414A" w:rsidRPr="00E475F6" w:rsidRDefault="0025414A" w:rsidP="0025414A">
      <w:pPr>
        <w:ind w:left="360" w:firstLine="12"/>
        <w:rPr>
          <w:noProof/>
        </w:rPr>
      </w:pPr>
    </w:p>
    <w:p w14:paraId="296AD823" w14:textId="4BABEE69" w:rsidR="0025414A" w:rsidRPr="00E475F6" w:rsidRDefault="0025414A" w:rsidP="0025414A">
      <w:pPr>
        <w:ind w:left="360" w:firstLine="12"/>
        <w:rPr>
          <w:noProof/>
        </w:rPr>
      </w:pPr>
      <w:r w:rsidRPr="00E475F6">
        <w:rPr>
          <w:noProof/>
        </w:rPr>
        <w:t>The first step to develop a backend was to create models.</w:t>
      </w:r>
    </w:p>
    <w:p w14:paraId="41166FE2" w14:textId="7D5D25B0" w:rsidR="0025414A" w:rsidRPr="00E475F6" w:rsidRDefault="0025414A" w:rsidP="0025414A">
      <w:pPr>
        <w:ind w:left="360" w:firstLine="12"/>
        <w:rPr>
          <w:noProof/>
        </w:rPr>
      </w:pPr>
      <w:r w:rsidRPr="00E475F6">
        <w:rPr>
          <w:noProof/>
        </w:rPr>
        <w:t>Models are descriptions of data; it contains attributes such as Name, Age, Date, among others,  the most used term for models is tables.</w:t>
      </w:r>
    </w:p>
    <w:p w14:paraId="3E9479E8" w14:textId="24E60D92" w:rsidR="00336159" w:rsidRPr="00E475F6" w:rsidRDefault="00336159" w:rsidP="00336159">
      <w:pPr>
        <w:rPr>
          <w:rFonts w:cs="Courier New"/>
          <w:noProof/>
        </w:rPr>
      </w:pPr>
      <w:r w:rsidRPr="00E475F6">
        <w:rPr>
          <w:rFonts w:cs="Courier New"/>
          <w:noProof/>
        </w:rPr>
        <w:tab/>
      </w:r>
    </w:p>
    <w:p w14:paraId="1449016A" w14:textId="42B00359" w:rsidR="0025414A" w:rsidRPr="00E475F6" w:rsidRDefault="0025414A" w:rsidP="0025414A">
      <w:pPr>
        <w:ind w:left="360" w:firstLine="12"/>
        <w:rPr>
          <w:noProof/>
        </w:rPr>
      </w:pPr>
      <w:r w:rsidRPr="00E475F6">
        <w:rPr>
          <w:noProof/>
        </w:rPr>
        <w:t>After designing an ERD containing the three models: User, Classification, and Word, the development started.</w:t>
      </w:r>
    </w:p>
    <w:p w14:paraId="69C5D6F7" w14:textId="6FF7E63F" w:rsidR="0025414A" w:rsidRPr="00E475F6" w:rsidRDefault="0025414A" w:rsidP="0025414A">
      <w:pPr>
        <w:ind w:left="360" w:firstLine="12"/>
        <w:rPr>
          <w:noProof/>
        </w:rPr>
      </w:pPr>
      <w:r w:rsidRPr="00E475F6">
        <w:rPr>
          <w:noProof/>
        </w:rPr>
        <w:lastRenderedPageBreak/>
        <w:t xml:space="preserve"> </w:t>
      </w:r>
    </w:p>
    <w:p w14:paraId="4B0D793B" w14:textId="3F7CA6AA" w:rsidR="0025414A" w:rsidRPr="00E475F6" w:rsidRDefault="0025414A" w:rsidP="0025414A">
      <w:pPr>
        <w:ind w:left="360" w:firstLine="12"/>
        <w:rPr>
          <w:noProof/>
        </w:rPr>
      </w:pPr>
    </w:p>
    <w:p w14:paraId="6DDE8C80" w14:textId="51ECA47F" w:rsidR="0025414A" w:rsidRPr="00E475F6" w:rsidRDefault="00CD79A5" w:rsidP="0025414A">
      <w:pPr>
        <w:ind w:left="360" w:firstLine="12"/>
        <w:jc w:val="center"/>
        <w:rPr>
          <w:noProof/>
        </w:rPr>
      </w:pPr>
      <w:r>
        <w:rPr>
          <w:noProof/>
        </w:rPr>
        <w:pict w14:anchorId="4403D510">
          <v:shape id="_x0000_i1041" type="#_x0000_t75" style="width:444pt;height:5in">
            <v:imagedata r:id="rId49" o:title="Models"/>
          </v:shape>
        </w:pict>
      </w:r>
    </w:p>
    <w:p w14:paraId="357B3E16" w14:textId="77777777" w:rsidR="0025414A" w:rsidRPr="00E475F6" w:rsidRDefault="0025414A" w:rsidP="0025414A">
      <w:pPr>
        <w:ind w:left="360" w:firstLine="12"/>
        <w:rPr>
          <w:noProof/>
        </w:rPr>
      </w:pPr>
    </w:p>
    <w:p w14:paraId="1DE60518" w14:textId="31E90B49" w:rsidR="0025414A" w:rsidRPr="00E475F6" w:rsidRDefault="0025414A" w:rsidP="0025414A">
      <w:pPr>
        <w:ind w:left="360" w:firstLine="12"/>
        <w:rPr>
          <w:noProof/>
        </w:rPr>
      </w:pPr>
      <w:r w:rsidRPr="00E475F6">
        <w:rPr>
          <w:noProof/>
        </w:rPr>
        <w:t xml:space="preserve"> </w:t>
      </w:r>
      <w:r w:rsidRPr="00E475F6">
        <w:rPr>
          <w:noProof/>
        </w:rPr>
        <w:tab/>
      </w:r>
      <w:r w:rsidRPr="00E475F6">
        <w:rPr>
          <w:noProof/>
        </w:rPr>
        <w:tab/>
      </w:r>
      <w:r w:rsidRPr="00E475F6">
        <w:rPr>
          <w:noProof/>
        </w:rPr>
        <w:tab/>
      </w:r>
      <w:r w:rsidRPr="00E475F6">
        <w:rPr>
          <w:noProof/>
        </w:rPr>
        <w:tab/>
      </w:r>
      <w:r w:rsidRPr="00D31266">
        <w:rPr>
          <w:noProof/>
          <w:sz w:val="20"/>
        </w:rPr>
        <w:t>Figure 6: Django models</w:t>
      </w:r>
    </w:p>
    <w:p w14:paraId="1B6865CC" w14:textId="5CD6167D" w:rsidR="0025414A" w:rsidRPr="00E475F6" w:rsidRDefault="0025414A" w:rsidP="0025414A">
      <w:pPr>
        <w:ind w:left="360" w:firstLine="12"/>
        <w:rPr>
          <w:noProof/>
        </w:rPr>
      </w:pPr>
    </w:p>
    <w:p w14:paraId="0BACFE01" w14:textId="12D873EE" w:rsidR="0025414A" w:rsidRPr="00E475F6" w:rsidRDefault="0025414A" w:rsidP="00EC795F">
      <w:pPr>
        <w:ind w:left="384" w:firstLine="12"/>
        <w:rPr>
          <w:noProof/>
        </w:rPr>
      </w:pPr>
      <w:r w:rsidRPr="00E475F6">
        <w:rPr>
          <w:noProof/>
        </w:rPr>
        <w:t>Figure 6 illustrates the models chosen for this project.</w:t>
      </w:r>
    </w:p>
    <w:p w14:paraId="3B1CFDC3" w14:textId="1EECAB68" w:rsidR="0025414A" w:rsidRPr="00E475F6" w:rsidRDefault="0025414A" w:rsidP="00EC795F">
      <w:pPr>
        <w:ind w:left="384" w:firstLine="12"/>
        <w:rPr>
          <w:noProof/>
        </w:rPr>
      </w:pPr>
      <w:r w:rsidRPr="00E475F6">
        <w:rPr>
          <w:noProof/>
        </w:rPr>
        <w:t xml:space="preserve">The models in Django </w:t>
      </w:r>
      <w:r w:rsidRPr="009D6484">
        <w:rPr>
          <w:noProof/>
        </w:rPr>
        <w:t>are written</w:t>
      </w:r>
      <w:r w:rsidRPr="00E475F6">
        <w:rPr>
          <w:noProof/>
        </w:rPr>
        <w:t xml:space="preserve"> as python classes.  Django automatically convert</w:t>
      </w:r>
      <w:r w:rsidR="00D67213" w:rsidRPr="00E475F6">
        <w:rPr>
          <w:noProof/>
        </w:rPr>
        <w:t>s</w:t>
      </w:r>
      <w:r w:rsidRPr="00E475F6">
        <w:rPr>
          <w:noProof/>
        </w:rPr>
        <w:t xml:space="preserve"> them into models and store in PostgreSQL.</w:t>
      </w:r>
    </w:p>
    <w:p w14:paraId="61F82855" w14:textId="3226BDC1" w:rsidR="00BA19EC" w:rsidRPr="00E475F6" w:rsidRDefault="00BA19EC" w:rsidP="00EC795F">
      <w:pPr>
        <w:ind w:left="384" w:firstLine="12"/>
        <w:rPr>
          <w:noProof/>
        </w:rPr>
      </w:pPr>
    </w:p>
    <w:p w14:paraId="25A6454D" w14:textId="7B9E3FBC" w:rsidR="00BA19EC" w:rsidRPr="00E475F6" w:rsidRDefault="00BA19EC" w:rsidP="00EC795F">
      <w:pPr>
        <w:ind w:left="384" w:firstLine="12"/>
        <w:rPr>
          <w:noProof/>
        </w:rPr>
      </w:pPr>
      <w:r w:rsidRPr="00E475F6">
        <w:rPr>
          <w:noProof/>
        </w:rPr>
        <w:t>After writing the models, the code below has to be executed To command Django to create them.</w:t>
      </w:r>
    </w:p>
    <w:p w14:paraId="134A6092" w14:textId="465B95E8" w:rsidR="00BA19EC" w:rsidRPr="00E475F6" w:rsidRDefault="00BA19EC" w:rsidP="00EC795F">
      <w:pPr>
        <w:ind w:left="384" w:firstLine="12"/>
        <w:rPr>
          <w:noProof/>
        </w:rPr>
      </w:pPr>
    </w:p>
    <w:p w14:paraId="22054750" w14:textId="63759FBF" w:rsidR="00BA19EC" w:rsidRPr="00E475F6" w:rsidRDefault="00BA19EC" w:rsidP="00EC795F">
      <w:pPr>
        <w:ind w:left="1824" w:firstLine="360"/>
        <w:rPr>
          <w:rFonts w:ascii="Courier New" w:hAnsi="Courier New" w:cs="Courier New"/>
          <w:noProof/>
        </w:rPr>
      </w:pPr>
      <w:r w:rsidRPr="00E475F6">
        <w:rPr>
          <w:rFonts w:ascii="Courier New" w:hAnsi="Courier New" w:cs="Courier New"/>
          <w:noProof/>
        </w:rPr>
        <w:t xml:space="preserve">manage.py </w:t>
      </w:r>
      <w:r w:rsidRPr="00837756">
        <w:rPr>
          <w:rFonts w:ascii="Courier New" w:hAnsi="Courier New" w:cs="Courier New"/>
          <w:noProof/>
        </w:rPr>
        <w:t>makemigrations</w:t>
      </w:r>
    </w:p>
    <w:p w14:paraId="327E5388" w14:textId="77777777" w:rsidR="00B52446" w:rsidRPr="00E475F6" w:rsidRDefault="00B52446" w:rsidP="00EC795F">
      <w:pPr>
        <w:ind w:left="1824" w:firstLine="360"/>
        <w:rPr>
          <w:rFonts w:ascii="Courier New" w:hAnsi="Courier New" w:cs="Courier New"/>
          <w:noProof/>
        </w:rPr>
      </w:pPr>
    </w:p>
    <w:p w14:paraId="360D7DA9" w14:textId="042C868E" w:rsidR="00BA19EC" w:rsidRPr="00E475F6" w:rsidRDefault="00BA19EC" w:rsidP="00EC795F">
      <w:pPr>
        <w:ind w:left="444"/>
        <w:rPr>
          <w:rFonts w:cs="Courier New"/>
          <w:noProof/>
        </w:rPr>
      </w:pPr>
      <w:r w:rsidRPr="00E475F6">
        <w:rPr>
          <w:rFonts w:cs="Courier New"/>
          <w:noProof/>
        </w:rPr>
        <w:t>Subsequently</w:t>
      </w:r>
      <w:r w:rsidR="00D67213" w:rsidRPr="00E475F6">
        <w:rPr>
          <w:rFonts w:cs="Courier New"/>
          <w:noProof/>
        </w:rPr>
        <w:t>,</w:t>
      </w:r>
      <w:r w:rsidRPr="00E475F6">
        <w:rPr>
          <w:rFonts w:cs="Courier New"/>
          <w:noProof/>
        </w:rPr>
        <w:t xml:space="preserve"> the code below has to be executed to send the models to the database.</w:t>
      </w:r>
      <w:r w:rsidRPr="00E475F6">
        <w:rPr>
          <w:rFonts w:ascii="Courier New" w:hAnsi="Courier New" w:cs="Courier New"/>
          <w:noProof/>
        </w:rPr>
        <w:t xml:space="preserve">  </w:t>
      </w:r>
      <w:r w:rsidRPr="00E475F6">
        <w:rPr>
          <w:rFonts w:cs="Courier New"/>
          <w:noProof/>
        </w:rPr>
        <w:tab/>
      </w:r>
    </w:p>
    <w:p w14:paraId="3E9A9CAE" w14:textId="77777777" w:rsidR="00BA19EC" w:rsidRPr="00E475F6" w:rsidRDefault="00BA19EC" w:rsidP="00EC795F">
      <w:pPr>
        <w:ind w:left="24"/>
        <w:rPr>
          <w:rFonts w:ascii="Courier New" w:hAnsi="Courier New" w:cs="Courier New"/>
          <w:noProof/>
        </w:rPr>
      </w:pPr>
      <w:r w:rsidRPr="00E475F6">
        <w:rPr>
          <w:rFonts w:cs="Courier New"/>
          <w:noProof/>
        </w:rPr>
        <w:tab/>
      </w:r>
      <w:r w:rsidRPr="00E475F6">
        <w:rPr>
          <w:rFonts w:cs="Courier New"/>
          <w:noProof/>
        </w:rPr>
        <w:tab/>
      </w:r>
      <w:r w:rsidRPr="00E475F6">
        <w:rPr>
          <w:rFonts w:cs="Courier New"/>
          <w:noProof/>
        </w:rPr>
        <w:tab/>
        <w:t xml:space="preserve">   </w:t>
      </w:r>
      <w:r w:rsidRPr="00E475F6">
        <w:rPr>
          <w:rFonts w:ascii="Courier New" w:hAnsi="Courier New" w:cs="Courier New"/>
          <w:noProof/>
        </w:rPr>
        <w:t>Manage.py migrate</w:t>
      </w:r>
    </w:p>
    <w:p w14:paraId="399230BC" w14:textId="5C53C9BB" w:rsidR="00BA19EC" w:rsidRPr="00E475F6" w:rsidRDefault="00BA19EC" w:rsidP="0025414A">
      <w:pPr>
        <w:ind w:left="360" w:firstLine="12"/>
        <w:rPr>
          <w:noProof/>
        </w:rPr>
      </w:pPr>
    </w:p>
    <w:p w14:paraId="4F9F73CC" w14:textId="77777777" w:rsidR="0025414A" w:rsidRPr="00E475F6" w:rsidRDefault="0025414A" w:rsidP="0025414A">
      <w:pPr>
        <w:ind w:left="360" w:firstLine="12"/>
        <w:rPr>
          <w:noProof/>
        </w:rPr>
      </w:pPr>
    </w:p>
    <w:p w14:paraId="5F93E4CF" w14:textId="710D869D" w:rsidR="0025414A" w:rsidRPr="00E475F6" w:rsidRDefault="0025414A" w:rsidP="00EC795F">
      <w:pPr>
        <w:ind w:left="408"/>
        <w:rPr>
          <w:color w:val="000000"/>
        </w:rPr>
      </w:pPr>
      <w:r w:rsidRPr="00E475F6">
        <w:rPr>
          <w:noProof/>
        </w:rPr>
        <w:t xml:space="preserve">The User model has six attributes. The only </w:t>
      </w:r>
      <w:r w:rsidRPr="00837756">
        <w:rPr>
          <w:noProof/>
        </w:rPr>
        <w:t>attributes</w:t>
      </w:r>
      <w:r w:rsidRPr="00E475F6">
        <w:rPr>
          <w:noProof/>
        </w:rPr>
        <w:t xml:space="preserve"> that are going to </w:t>
      </w:r>
      <w:r w:rsidRPr="009D6484">
        <w:rPr>
          <w:noProof/>
        </w:rPr>
        <w:t>be displayed</w:t>
      </w:r>
      <w:r w:rsidRPr="00E475F6">
        <w:rPr>
          <w:noProof/>
        </w:rPr>
        <w:t xml:space="preserve"> to the users are </w:t>
      </w:r>
      <w:r w:rsidRPr="00E475F6">
        <w:rPr>
          <w:color w:val="000000"/>
        </w:rPr>
        <w:t xml:space="preserve">User_Auth_ID, </w:t>
      </w:r>
      <w:r w:rsidRPr="00E475F6">
        <w:rPr>
          <w:noProof/>
          <w:color w:val="000000"/>
        </w:rPr>
        <w:t>User_Name,</w:t>
      </w:r>
      <w:r w:rsidRPr="00E475F6">
        <w:rPr>
          <w:color w:val="000000"/>
        </w:rPr>
        <w:t xml:space="preserve"> and User_Picture.</w:t>
      </w:r>
    </w:p>
    <w:p w14:paraId="2C3241EA" w14:textId="5EE73664" w:rsidR="0025414A" w:rsidRPr="00E475F6" w:rsidRDefault="0025414A" w:rsidP="00EC795F">
      <w:pPr>
        <w:ind w:left="408" w:firstLine="12"/>
        <w:rPr>
          <w:noProof/>
          <w:lang w:val="en-IE"/>
        </w:rPr>
      </w:pPr>
      <w:r w:rsidRPr="00E475F6">
        <w:rPr>
          <w:noProof/>
          <w:lang w:val="en-IE"/>
        </w:rPr>
        <w:lastRenderedPageBreak/>
        <w:t xml:space="preserve">The other information about the users such as Age, Gender, and Email </w:t>
      </w:r>
      <w:r w:rsidRPr="009D6484">
        <w:rPr>
          <w:noProof/>
          <w:lang w:val="en-IE"/>
        </w:rPr>
        <w:t>is stored</w:t>
      </w:r>
      <w:r w:rsidRPr="00E475F6">
        <w:rPr>
          <w:noProof/>
          <w:lang w:val="en-IE"/>
        </w:rPr>
        <w:t xml:space="preserve"> in the database for future data analysis.</w:t>
      </w:r>
    </w:p>
    <w:p w14:paraId="62660240" w14:textId="00AB4715" w:rsidR="0025414A" w:rsidRPr="00E475F6" w:rsidRDefault="0025414A" w:rsidP="00EC795F">
      <w:pPr>
        <w:ind w:left="48"/>
        <w:rPr>
          <w:noProof/>
          <w:lang w:val="en-IE"/>
        </w:rPr>
      </w:pPr>
    </w:p>
    <w:p w14:paraId="2944A6C1" w14:textId="04F9BA2A" w:rsidR="0025414A" w:rsidRPr="00E475F6" w:rsidRDefault="0025414A" w:rsidP="00EC795F">
      <w:pPr>
        <w:ind w:left="408" w:firstLine="12"/>
        <w:rPr>
          <w:noProof/>
          <w:lang w:val="en-IE"/>
        </w:rPr>
      </w:pPr>
      <w:r w:rsidRPr="00E475F6">
        <w:rPr>
          <w:noProof/>
          <w:lang w:val="en-IE"/>
        </w:rPr>
        <w:t xml:space="preserve">For example, the Age attribute can be analyzed to discover which age groups are using VocabNote the most, </w:t>
      </w:r>
      <w:r w:rsidRPr="009D6484">
        <w:rPr>
          <w:noProof/>
          <w:lang w:val="en-IE"/>
        </w:rPr>
        <w:t>in order to</w:t>
      </w:r>
      <w:r w:rsidRPr="00E475F6">
        <w:rPr>
          <w:noProof/>
          <w:lang w:val="en-IE"/>
        </w:rPr>
        <w:t xml:space="preserve"> develop functionalities such as gamification techniques and games, which are more appealing to specific age groups.</w:t>
      </w:r>
    </w:p>
    <w:p w14:paraId="7B67802C" w14:textId="7EDE6204" w:rsidR="00174591" w:rsidRPr="00E475F6" w:rsidRDefault="00174591" w:rsidP="00EC795F">
      <w:pPr>
        <w:ind w:left="408" w:firstLine="12"/>
        <w:rPr>
          <w:noProof/>
          <w:lang w:val="en-IE"/>
        </w:rPr>
      </w:pPr>
    </w:p>
    <w:p w14:paraId="315DC9A7" w14:textId="77777777" w:rsidR="00174591" w:rsidRPr="00E475F6" w:rsidRDefault="00174591" w:rsidP="00EC795F">
      <w:pPr>
        <w:ind w:left="408" w:firstLine="12"/>
        <w:rPr>
          <w:noProof/>
        </w:rPr>
      </w:pPr>
      <w:r w:rsidRPr="00E475F6">
        <w:rPr>
          <w:noProof/>
        </w:rPr>
        <w:t xml:space="preserve">The classification model store the word classifications, e.g.(Animals, Food, Travels). The Classification and User models have a many to many relationships, that means a user can fetch and insert many word classifications, and </w:t>
      </w:r>
      <w:r w:rsidRPr="009D6484">
        <w:rPr>
          <w:noProof/>
        </w:rPr>
        <w:t>a classification</w:t>
      </w:r>
      <w:r w:rsidRPr="00E475F6">
        <w:rPr>
          <w:noProof/>
        </w:rPr>
        <w:t xml:space="preserve"> can be related to many users.</w:t>
      </w:r>
    </w:p>
    <w:p w14:paraId="760DE3DB" w14:textId="0E16554F" w:rsidR="00174591" w:rsidRPr="00E475F6" w:rsidRDefault="00174591" w:rsidP="00174591">
      <w:pPr>
        <w:ind w:firstLine="360"/>
        <w:rPr>
          <w:noProof/>
        </w:rPr>
      </w:pPr>
      <w:r w:rsidRPr="00E475F6">
        <w:rPr>
          <w:noProof/>
        </w:rPr>
        <w:t xml:space="preserve">With only one line of code, Django allows </w:t>
      </w:r>
      <w:r w:rsidR="00B52446" w:rsidRPr="00E475F6">
        <w:rPr>
          <w:noProof/>
        </w:rPr>
        <w:t>the creation of</w:t>
      </w:r>
      <w:r w:rsidRPr="00E475F6">
        <w:rPr>
          <w:noProof/>
        </w:rPr>
        <w:t xml:space="preserve"> this relationship.</w:t>
      </w:r>
    </w:p>
    <w:p w14:paraId="0DEB40BF" w14:textId="77777777" w:rsidR="00174591" w:rsidRPr="00E475F6" w:rsidRDefault="00174591" w:rsidP="00174591">
      <w:pPr>
        <w:rPr>
          <w:noProof/>
        </w:rPr>
      </w:pPr>
    </w:p>
    <w:p w14:paraId="151FA05A" w14:textId="77777777" w:rsidR="00174591" w:rsidRPr="0025414A" w:rsidRDefault="00174591" w:rsidP="00174591">
      <w:pPr>
        <w:pStyle w:val="HTMLPreformatted"/>
        <w:shd w:val="clear" w:color="auto" w:fill="FFFFFF"/>
        <w:rPr>
          <w:noProof/>
        </w:rPr>
      </w:pPr>
      <w:r>
        <w:rPr>
          <w:noProof/>
        </w:rPr>
        <w:t xml:space="preserve">   (</w:t>
      </w:r>
      <w:r>
        <w:rPr>
          <w:color w:val="000000"/>
          <w:sz w:val="18"/>
          <w:szCs w:val="18"/>
        </w:rPr>
        <w:t xml:space="preserve">User = models.ManyToManyField(User, </w:t>
      </w:r>
      <w:r>
        <w:rPr>
          <w:color w:val="660099"/>
          <w:sz w:val="18"/>
          <w:szCs w:val="18"/>
        </w:rPr>
        <w:t>related_name</w:t>
      </w:r>
      <w:r>
        <w:rPr>
          <w:color w:val="000000"/>
          <w:sz w:val="18"/>
          <w:szCs w:val="18"/>
        </w:rPr>
        <w:t>=</w:t>
      </w:r>
      <w:r>
        <w:rPr>
          <w:b/>
          <w:bCs/>
          <w:color w:val="008080"/>
          <w:sz w:val="18"/>
          <w:szCs w:val="18"/>
        </w:rPr>
        <w:t>'Classification'</w:t>
      </w:r>
      <w:r>
        <w:rPr>
          <w:color w:val="000000"/>
          <w:sz w:val="18"/>
          <w:szCs w:val="18"/>
        </w:rPr>
        <w:t>)</w:t>
      </w:r>
      <w:r>
        <w:rPr>
          <w:noProof/>
        </w:rPr>
        <w:t>)</w:t>
      </w:r>
    </w:p>
    <w:p w14:paraId="795762AD" w14:textId="77777777" w:rsidR="00174591" w:rsidRPr="00E475F6" w:rsidRDefault="00174591" w:rsidP="00174591">
      <w:pPr>
        <w:ind w:left="360" w:firstLine="12"/>
        <w:rPr>
          <w:noProof/>
        </w:rPr>
      </w:pPr>
    </w:p>
    <w:p w14:paraId="287179B7" w14:textId="77777777" w:rsidR="00174591" w:rsidRPr="00E475F6" w:rsidRDefault="00174591" w:rsidP="00174591">
      <w:pPr>
        <w:ind w:left="360" w:firstLine="12"/>
        <w:rPr>
          <w:noProof/>
        </w:rPr>
      </w:pPr>
      <w:r w:rsidRPr="009D6484">
        <w:rPr>
          <w:noProof/>
        </w:rPr>
        <w:t>Using many other frameworks</w:t>
      </w:r>
      <w:r w:rsidRPr="00E475F6">
        <w:rPr>
          <w:noProof/>
        </w:rPr>
        <w:t xml:space="preserve">, it would be required to write more code to achieve the same behavior, and it would demand </w:t>
      </w:r>
      <w:r w:rsidRPr="009D6484">
        <w:rPr>
          <w:noProof/>
        </w:rPr>
        <w:t>a creation</w:t>
      </w:r>
      <w:r w:rsidRPr="00E475F6">
        <w:rPr>
          <w:noProof/>
        </w:rPr>
        <w:t xml:space="preserve"> of a weak entity, which is another model used only to link the two many to many models.</w:t>
      </w:r>
    </w:p>
    <w:p w14:paraId="346322CC" w14:textId="77777777" w:rsidR="00174591" w:rsidRPr="00E475F6" w:rsidRDefault="00174591" w:rsidP="0025414A">
      <w:pPr>
        <w:ind w:left="360" w:firstLine="12"/>
        <w:rPr>
          <w:noProof/>
        </w:rPr>
      </w:pPr>
    </w:p>
    <w:p w14:paraId="3AFDDB0C" w14:textId="7669A794" w:rsidR="0025414A" w:rsidRPr="00E475F6" w:rsidRDefault="0025414A" w:rsidP="0025414A">
      <w:pPr>
        <w:ind w:left="360" w:firstLine="12"/>
        <w:rPr>
          <w:noProof/>
          <w:lang w:val="en-IE"/>
        </w:rPr>
      </w:pPr>
    </w:p>
    <w:p w14:paraId="4A861E00" w14:textId="7FEFDE10" w:rsidR="0025414A" w:rsidRPr="00E475F6" w:rsidRDefault="0025414A" w:rsidP="0025414A">
      <w:pPr>
        <w:ind w:left="360" w:firstLine="12"/>
        <w:rPr>
          <w:noProof/>
          <w:lang w:val="en-IE"/>
        </w:rPr>
      </w:pPr>
      <w:r w:rsidRPr="00E475F6">
        <w:rPr>
          <w:noProof/>
          <w:lang w:val="en-IE"/>
        </w:rPr>
        <w:t xml:space="preserve">The last model is Word, all the words inserted by users will </w:t>
      </w:r>
      <w:r w:rsidRPr="009D6484">
        <w:rPr>
          <w:noProof/>
          <w:lang w:val="en-IE"/>
        </w:rPr>
        <w:t>be stored</w:t>
      </w:r>
      <w:r w:rsidRPr="00E475F6">
        <w:rPr>
          <w:noProof/>
          <w:lang w:val="en-IE"/>
        </w:rPr>
        <w:t xml:space="preserve"> in this model. It has a one to many relationships with the Classification model, that means one Classification can have many words.</w:t>
      </w:r>
    </w:p>
    <w:p w14:paraId="302713F5" w14:textId="0C58F208" w:rsidR="0025414A" w:rsidRPr="00E475F6" w:rsidRDefault="0025414A" w:rsidP="0025414A">
      <w:pPr>
        <w:ind w:left="360" w:firstLine="12"/>
        <w:rPr>
          <w:noProof/>
          <w:lang w:val="en-IE"/>
        </w:rPr>
      </w:pPr>
      <w:r w:rsidRPr="00E475F6">
        <w:rPr>
          <w:noProof/>
          <w:lang w:val="en-IE"/>
        </w:rPr>
        <w:t xml:space="preserve">These models can </w:t>
      </w:r>
      <w:r w:rsidRPr="009D6484">
        <w:rPr>
          <w:noProof/>
          <w:lang w:val="en-IE"/>
        </w:rPr>
        <w:t>be linked</w:t>
      </w:r>
      <w:r w:rsidRPr="00E475F6">
        <w:rPr>
          <w:noProof/>
          <w:lang w:val="en-IE"/>
        </w:rPr>
        <w:t xml:space="preserve"> by using this line of code below.</w:t>
      </w:r>
    </w:p>
    <w:p w14:paraId="4B49E73C" w14:textId="77777777" w:rsidR="0025414A" w:rsidRPr="00E475F6" w:rsidRDefault="0025414A" w:rsidP="0025414A">
      <w:pPr>
        <w:ind w:left="360" w:firstLine="12"/>
        <w:rPr>
          <w:noProof/>
          <w:lang w:val="en-IE"/>
        </w:rPr>
      </w:pPr>
    </w:p>
    <w:p w14:paraId="533299A1" w14:textId="77777777" w:rsidR="0025414A" w:rsidRDefault="0025414A" w:rsidP="0025414A">
      <w:pPr>
        <w:pStyle w:val="HTMLPreformatted"/>
        <w:shd w:val="clear" w:color="auto" w:fill="FFFFFF"/>
        <w:ind w:left="372"/>
        <w:rPr>
          <w:color w:val="000000"/>
          <w:sz w:val="18"/>
          <w:szCs w:val="18"/>
        </w:rPr>
      </w:pPr>
      <w:r>
        <w:rPr>
          <w:color w:val="000000"/>
          <w:sz w:val="18"/>
          <w:szCs w:val="18"/>
        </w:rPr>
        <w:t xml:space="preserve">Class_Name = models.ForeignKey(Classification, </w:t>
      </w:r>
      <w:r>
        <w:rPr>
          <w:color w:val="660099"/>
          <w:sz w:val="18"/>
          <w:szCs w:val="18"/>
        </w:rPr>
        <w:t>related_name</w:t>
      </w:r>
      <w:r>
        <w:rPr>
          <w:color w:val="000000"/>
          <w:sz w:val="18"/>
          <w:szCs w:val="18"/>
        </w:rPr>
        <w:t>=</w:t>
      </w:r>
      <w:r>
        <w:rPr>
          <w:b/>
          <w:bCs/>
          <w:color w:val="008080"/>
          <w:sz w:val="18"/>
          <w:szCs w:val="18"/>
        </w:rPr>
        <w:t>'Word'</w:t>
      </w:r>
      <w:r>
        <w:rPr>
          <w:color w:val="000000"/>
          <w:sz w:val="18"/>
          <w:szCs w:val="18"/>
        </w:rPr>
        <w:t xml:space="preserve">, </w:t>
      </w:r>
      <w:r>
        <w:rPr>
          <w:color w:val="660099"/>
          <w:sz w:val="18"/>
          <w:szCs w:val="18"/>
        </w:rPr>
        <w:t>on_delete</w:t>
      </w:r>
      <w:r>
        <w:rPr>
          <w:color w:val="000000"/>
          <w:sz w:val="18"/>
          <w:szCs w:val="18"/>
        </w:rPr>
        <w:t>=models.CASCADE)</w:t>
      </w:r>
    </w:p>
    <w:p w14:paraId="7CBCEC40" w14:textId="137846B3" w:rsidR="0025414A" w:rsidRPr="00E475F6" w:rsidRDefault="0025414A" w:rsidP="0025414A">
      <w:pPr>
        <w:ind w:left="360" w:firstLine="12"/>
        <w:rPr>
          <w:noProof/>
          <w:lang w:val="en-IE"/>
        </w:rPr>
      </w:pPr>
    </w:p>
    <w:p w14:paraId="4BC53AA4" w14:textId="009131A2" w:rsidR="0025414A" w:rsidRPr="00E475F6" w:rsidRDefault="0025414A" w:rsidP="0025414A">
      <w:pPr>
        <w:ind w:left="360" w:firstLine="12"/>
        <w:rPr>
          <w:noProof/>
          <w:lang w:val="en-IE"/>
        </w:rPr>
      </w:pPr>
      <w:r w:rsidRPr="00E475F6">
        <w:rPr>
          <w:noProof/>
          <w:lang w:val="en-IE"/>
        </w:rPr>
        <w:t>These relationships suited best for this project to improve performance, avoid duplications and permit scalability.</w:t>
      </w:r>
    </w:p>
    <w:p w14:paraId="67CA0B7B" w14:textId="38770976" w:rsidR="0048781B" w:rsidRPr="00E475F6" w:rsidRDefault="0048781B" w:rsidP="002109F2">
      <w:pPr>
        <w:rPr>
          <w:noProof/>
          <w:lang w:val="en-IE"/>
        </w:rPr>
      </w:pPr>
    </w:p>
    <w:p w14:paraId="49B2B5F4" w14:textId="7094797F" w:rsidR="00EC795F" w:rsidRPr="00E475F6" w:rsidRDefault="00EC795F" w:rsidP="002109F2">
      <w:pPr>
        <w:rPr>
          <w:noProof/>
          <w:lang w:val="en-IE"/>
        </w:rPr>
      </w:pPr>
    </w:p>
    <w:p w14:paraId="0B05E3CB" w14:textId="6C22A1EF" w:rsidR="00EC795F" w:rsidRPr="00E475F6" w:rsidRDefault="00EC795F" w:rsidP="002109F2">
      <w:pPr>
        <w:rPr>
          <w:noProof/>
          <w:lang w:val="en-IE"/>
        </w:rPr>
      </w:pPr>
    </w:p>
    <w:p w14:paraId="07AB2F9C" w14:textId="0146EB33" w:rsidR="00EC795F" w:rsidRPr="00E475F6" w:rsidRDefault="00EC795F" w:rsidP="002109F2">
      <w:pPr>
        <w:rPr>
          <w:noProof/>
          <w:lang w:val="en-IE"/>
        </w:rPr>
      </w:pPr>
    </w:p>
    <w:p w14:paraId="18B9BB34" w14:textId="2EE4715C" w:rsidR="00EC795F" w:rsidRPr="00E475F6" w:rsidRDefault="00EC795F" w:rsidP="002109F2">
      <w:pPr>
        <w:rPr>
          <w:noProof/>
          <w:lang w:val="en-IE"/>
        </w:rPr>
      </w:pPr>
    </w:p>
    <w:p w14:paraId="0CDDA061" w14:textId="41DD9FC5" w:rsidR="00EC795F" w:rsidRPr="00E475F6" w:rsidRDefault="00EC795F" w:rsidP="002109F2">
      <w:pPr>
        <w:rPr>
          <w:noProof/>
          <w:lang w:val="en-IE"/>
        </w:rPr>
      </w:pPr>
    </w:p>
    <w:p w14:paraId="6E4722DA" w14:textId="54D07C51" w:rsidR="00EC795F" w:rsidRPr="00E475F6" w:rsidRDefault="00EC795F" w:rsidP="002109F2">
      <w:pPr>
        <w:rPr>
          <w:noProof/>
          <w:lang w:val="en-IE"/>
        </w:rPr>
      </w:pPr>
    </w:p>
    <w:p w14:paraId="5D3E0D89" w14:textId="163DEC70" w:rsidR="00EC795F" w:rsidRPr="00E475F6" w:rsidRDefault="00EC795F" w:rsidP="002109F2">
      <w:pPr>
        <w:rPr>
          <w:noProof/>
          <w:lang w:val="en-IE"/>
        </w:rPr>
      </w:pPr>
    </w:p>
    <w:p w14:paraId="60A437C9" w14:textId="3EDF4C77" w:rsidR="00EC795F" w:rsidRPr="00E475F6" w:rsidRDefault="00EC795F" w:rsidP="002109F2">
      <w:pPr>
        <w:rPr>
          <w:noProof/>
          <w:lang w:val="en-IE"/>
        </w:rPr>
      </w:pPr>
    </w:p>
    <w:p w14:paraId="178554AA" w14:textId="77777777" w:rsidR="00EC795F" w:rsidRPr="00E475F6" w:rsidRDefault="00EC795F" w:rsidP="002109F2">
      <w:pPr>
        <w:rPr>
          <w:noProof/>
          <w:lang w:val="en-IE"/>
        </w:rPr>
      </w:pPr>
    </w:p>
    <w:p w14:paraId="019CBF06" w14:textId="77777777" w:rsidR="0048781B" w:rsidRPr="00E475F6" w:rsidRDefault="0048781B" w:rsidP="0025414A">
      <w:pPr>
        <w:ind w:left="360" w:firstLine="12"/>
        <w:rPr>
          <w:noProof/>
          <w:lang w:val="en-IE"/>
        </w:rPr>
      </w:pPr>
    </w:p>
    <w:p w14:paraId="70C4C4B3" w14:textId="4EB5CE63" w:rsidR="0025414A" w:rsidRPr="00E475F6" w:rsidRDefault="00CD79A5" w:rsidP="0025414A">
      <w:pPr>
        <w:ind w:left="360" w:firstLine="12"/>
        <w:rPr>
          <w:noProof/>
          <w:lang w:val="en-IE"/>
        </w:rPr>
      </w:pPr>
      <w:r>
        <w:rPr>
          <w:noProof/>
          <w:lang w:val="en-IE" w:eastAsia="en-IE"/>
        </w:rPr>
        <w:lastRenderedPageBreak/>
        <w:pict w14:anchorId="0D04635B">
          <v:shape id="_x0000_i1042" type="#_x0000_t75" style="width:379.7pt;height:291.45pt">
            <v:imagedata r:id="rId50" o:title="Views"/>
          </v:shape>
        </w:pict>
      </w:r>
    </w:p>
    <w:p w14:paraId="4B46FC2A" w14:textId="46BDABFB" w:rsidR="0025414A" w:rsidRPr="00E475F6" w:rsidRDefault="0025414A" w:rsidP="0025414A">
      <w:pPr>
        <w:ind w:left="360" w:firstLine="12"/>
        <w:rPr>
          <w:noProof/>
          <w:lang w:val="en-IE"/>
        </w:rPr>
      </w:pPr>
    </w:p>
    <w:p w14:paraId="757BA874" w14:textId="6AB505D7" w:rsidR="0025414A" w:rsidRPr="00D31266" w:rsidRDefault="0048781B" w:rsidP="0025414A">
      <w:pPr>
        <w:ind w:left="360" w:firstLine="12"/>
        <w:rPr>
          <w:noProof/>
          <w:lang w:val="en-IE"/>
        </w:rPr>
      </w:pPr>
      <w:r w:rsidRPr="00E475F6">
        <w:rPr>
          <w:noProof/>
          <w:lang w:val="en-IE"/>
        </w:rPr>
        <w:tab/>
      </w:r>
      <w:r w:rsidRPr="00E475F6">
        <w:rPr>
          <w:noProof/>
          <w:lang w:val="en-IE"/>
        </w:rPr>
        <w:tab/>
      </w:r>
      <w:r w:rsidRPr="00E475F6">
        <w:rPr>
          <w:noProof/>
          <w:lang w:val="en-IE"/>
        </w:rPr>
        <w:tab/>
      </w:r>
      <w:r w:rsidRPr="00E475F6">
        <w:rPr>
          <w:noProof/>
          <w:lang w:val="en-IE"/>
        </w:rPr>
        <w:tab/>
      </w:r>
      <w:r w:rsidR="00D31266" w:rsidRPr="00D31266">
        <w:rPr>
          <w:noProof/>
          <w:sz w:val="20"/>
          <w:lang w:val="en-IE"/>
        </w:rPr>
        <w:t>Figure 6.1: views.py</w:t>
      </w:r>
    </w:p>
    <w:p w14:paraId="6925DAD0" w14:textId="24AA8CC0" w:rsidR="0025414A" w:rsidRPr="00E475F6" w:rsidRDefault="0025414A" w:rsidP="00E776B8">
      <w:pPr>
        <w:rPr>
          <w:noProof/>
          <w:lang w:val="en-IE"/>
        </w:rPr>
      </w:pPr>
    </w:p>
    <w:p w14:paraId="0F152F4C" w14:textId="042F470F" w:rsidR="00E776B8" w:rsidRPr="00E475F6" w:rsidRDefault="0048781B" w:rsidP="00EC795F">
      <w:pPr>
        <w:ind w:left="360"/>
        <w:rPr>
          <w:lang w:val="en-IE"/>
        </w:rPr>
      </w:pPr>
      <w:r w:rsidRPr="00E475F6">
        <w:rPr>
          <w:lang w:val="en-IE"/>
        </w:rPr>
        <w:t xml:space="preserve">The view file in Django is used </w:t>
      </w:r>
      <w:r w:rsidR="00E776B8" w:rsidRPr="00E475F6">
        <w:rPr>
          <w:lang w:val="en-IE"/>
        </w:rPr>
        <w:t xml:space="preserve">to take a request and return a </w:t>
      </w:r>
      <w:r w:rsidR="00E776B8" w:rsidRPr="00E475F6">
        <w:rPr>
          <w:noProof/>
          <w:lang w:val="en-IE"/>
        </w:rPr>
        <w:t>response</w:t>
      </w:r>
      <w:r w:rsidR="002109F2" w:rsidRPr="00E475F6">
        <w:rPr>
          <w:rStyle w:val="EndnoteReference"/>
          <w:noProof/>
          <w:lang w:val="en-IE"/>
        </w:rPr>
        <w:endnoteReference w:id="79"/>
      </w:r>
      <w:r w:rsidR="007B0C24" w:rsidRPr="00E475F6">
        <w:rPr>
          <w:noProof/>
          <w:lang w:val="en-IE"/>
        </w:rPr>
        <w:t>;</w:t>
      </w:r>
      <w:r w:rsidR="00E776B8" w:rsidRPr="00E475F6">
        <w:rPr>
          <w:noProof/>
          <w:lang w:val="en-IE"/>
        </w:rPr>
        <w:t xml:space="preserve"> this</w:t>
      </w:r>
      <w:r w:rsidR="00E776B8" w:rsidRPr="00E475F6">
        <w:rPr>
          <w:lang w:val="en-IE"/>
        </w:rPr>
        <w:t xml:space="preserve"> is where one can write the queries t</w:t>
      </w:r>
      <w:r w:rsidR="002109F2" w:rsidRPr="00E475F6">
        <w:rPr>
          <w:lang w:val="en-IE"/>
        </w:rPr>
        <w:t>o insert, update delete and</w:t>
      </w:r>
      <w:r w:rsidR="00E776B8" w:rsidRPr="00E475F6">
        <w:rPr>
          <w:lang w:val="en-IE"/>
        </w:rPr>
        <w:t xml:space="preserve"> fetch data.</w:t>
      </w:r>
    </w:p>
    <w:p w14:paraId="12FE15AF" w14:textId="77777777" w:rsidR="00EC795F" w:rsidRPr="00E475F6" w:rsidRDefault="00EC795F" w:rsidP="00EC795F">
      <w:pPr>
        <w:ind w:left="360"/>
        <w:rPr>
          <w:lang w:val="en-IE"/>
        </w:rPr>
      </w:pPr>
    </w:p>
    <w:p w14:paraId="7F41FE56" w14:textId="135A612A" w:rsidR="00E776B8" w:rsidRPr="00E475F6" w:rsidRDefault="00E776B8" w:rsidP="00EC795F">
      <w:pPr>
        <w:ind w:left="360"/>
        <w:rPr>
          <w:lang w:val="en-IE"/>
        </w:rPr>
      </w:pPr>
      <w:r w:rsidRPr="00E475F6">
        <w:rPr>
          <w:lang w:val="en-IE"/>
        </w:rPr>
        <w:t xml:space="preserve">Figure 6.1 illustrates the view file implemented for iteration 1. There are two ways to write views in Django: </w:t>
      </w:r>
    </w:p>
    <w:p w14:paraId="0D4E4BEC" w14:textId="77777777" w:rsidR="00E776B8" w:rsidRPr="00E475F6" w:rsidRDefault="00E776B8" w:rsidP="0025414A">
      <w:pPr>
        <w:rPr>
          <w:lang w:val="en-IE"/>
        </w:rPr>
      </w:pPr>
    </w:p>
    <w:p w14:paraId="4F4530CB" w14:textId="5D94C0F0" w:rsidR="00E776B8" w:rsidRDefault="00E776B8" w:rsidP="00E776B8">
      <w:pPr>
        <w:pStyle w:val="ListParagraph"/>
        <w:numPr>
          <w:ilvl w:val="0"/>
          <w:numId w:val="27"/>
        </w:numPr>
      </w:pPr>
      <w:r>
        <w:t>View functions</w:t>
      </w:r>
      <w:r>
        <w:rPr>
          <w:rStyle w:val="EndnoteReference"/>
        </w:rPr>
        <w:endnoteReference w:id="80"/>
      </w:r>
    </w:p>
    <w:p w14:paraId="0870D1E3" w14:textId="77777777" w:rsidR="00E776B8" w:rsidRDefault="00E776B8" w:rsidP="00E776B8">
      <w:pPr>
        <w:pStyle w:val="HTMLPreformatted"/>
        <w:spacing w:before="225" w:after="225"/>
        <w:ind w:left="1440" w:right="300"/>
        <w:rPr>
          <w:rFonts w:ascii="Consolas" w:hAnsi="Consolas"/>
          <w:color w:val="0C4B33"/>
          <w:sz w:val="21"/>
          <w:szCs w:val="21"/>
        </w:rPr>
      </w:pPr>
      <w:r>
        <w:rPr>
          <w:rStyle w:val="k"/>
          <w:rFonts w:ascii="Consolas" w:hAnsi="Consolas"/>
          <w:b/>
          <w:bCs/>
          <w:color w:val="008000"/>
          <w:sz w:val="21"/>
          <w:szCs w:val="21"/>
        </w:rPr>
        <w:t>def</w:t>
      </w:r>
      <w:r>
        <w:rPr>
          <w:rFonts w:ascii="Consolas" w:hAnsi="Consolas"/>
          <w:color w:val="0C4B33"/>
          <w:sz w:val="21"/>
          <w:szCs w:val="21"/>
        </w:rPr>
        <w:t xml:space="preserve"> </w:t>
      </w:r>
      <w:r>
        <w:rPr>
          <w:rStyle w:val="nf"/>
          <w:rFonts w:ascii="Consolas" w:hAnsi="Consolas"/>
          <w:color w:val="0000FF"/>
          <w:sz w:val="21"/>
          <w:szCs w:val="21"/>
        </w:rPr>
        <w:t>current_datetime</w:t>
      </w:r>
      <w:r>
        <w:rPr>
          <w:rStyle w:val="p"/>
          <w:rFonts w:ascii="Consolas" w:hAnsi="Consolas"/>
          <w:color w:val="0C4B33"/>
          <w:sz w:val="21"/>
          <w:szCs w:val="21"/>
        </w:rPr>
        <w:t>(</w:t>
      </w:r>
      <w:r>
        <w:rPr>
          <w:rStyle w:val="n"/>
          <w:rFonts w:ascii="Consolas" w:eastAsiaTheme="majorEastAsia" w:hAnsi="Consolas"/>
          <w:color w:val="0C4B33"/>
          <w:sz w:val="21"/>
          <w:szCs w:val="21"/>
        </w:rPr>
        <w:t>request</w:t>
      </w:r>
      <w:r>
        <w:rPr>
          <w:rStyle w:val="p"/>
          <w:rFonts w:ascii="Consolas" w:hAnsi="Consolas"/>
          <w:color w:val="0C4B33"/>
          <w:sz w:val="21"/>
          <w:szCs w:val="21"/>
        </w:rPr>
        <w:t>):</w:t>
      </w:r>
    </w:p>
    <w:p w14:paraId="6B30A563" w14:textId="28C464B4" w:rsidR="00E776B8" w:rsidRDefault="00E776B8" w:rsidP="00E776B8">
      <w:pPr>
        <w:pStyle w:val="HTMLPreformatted"/>
        <w:spacing w:before="225" w:after="225"/>
        <w:ind w:left="1440" w:right="300"/>
        <w:rPr>
          <w:rFonts w:ascii="Consolas" w:hAnsi="Consolas"/>
          <w:color w:val="0C4B33"/>
          <w:sz w:val="21"/>
          <w:szCs w:val="21"/>
        </w:rPr>
      </w:pPr>
      <w:r>
        <w:rPr>
          <w:rStyle w:val="n"/>
          <w:rFonts w:ascii="Consolas" w:eastAsiaTheme="majorEastAsia" w:hAnsi="Consolas"/>
          <w:color w:val="0C4B33"/>
          <w:sz w:val="21"/>
          <w:szCs w:val="21"/>
        </w:rPr>
        <w:t>now</w:t>
      </w:r>
      <w:r>
        <w:rPr>
          <w:rFonts w:ascii="Consolas" w:hAnsi="Consolas"/>
          <w:color w:val="0C4B33"/>
          <w:sz w:val="21"/>
          <w:szCs w:val="21"/>
        </w:rPr>
        <w:t xml:space="preserve"> </w:t>
      </w:r>
      <w:r>
        <w:rPr>
          <w:rStyle w:val="o"/>
          <w:rFonts w:ascii="Consolas" w:hAnsi="Consolas"/>
          <w:color w:val="666666"/>
          <w:sz w:val="21"/>
          <w:szCs w:val="21"/>
        </w:rPr>
        <w:t>=</w:t>
      </w:r>
      <w:r>
        <w:rPr>
          <w:rFonts w:ascii="Consolas" w:hAnsi="Consolas"/>
          <w:color w:val="0C4B33"/>
          <w:sz w:val="21"/>
          <w:szCs w:val="21"/>
        </w:rPr>
        <w:t xml:space="preserve"> </w:t>
      </w:r>
      <w:r>
        <w:rPr>
          <w:rStyle w:val="n"/>
          <w:rFonts w:ascii="Consolas" w:eastAsiaTheme="majorEastAsia" w:hAnsi="Consolas"/>
          <w:color w:val="0C4B33"/>
          <w:sz w:val="21"/>
          <w:szCs w:val="21"/>
        </w:rPr>
        <w:t>datetime</w:t>
      </w:r>
      <w:r>
        <w:rPr>
          <w:rStyle w:val="o"/>
          <w:rFonts w:ascii="Consolas" w:hAnsi="Consolas"/>
          <w:color w:val="666666"/>
          <w:sz w:val="21"/>
          <w:szCs w:val="21"/>
        </w:rPr>
        <w:t>.</w:t>
      </w:r>
      <w:r>
        <w:rPr>
          <w:rStyle w:val="n"/>
          <w:rFonts w:ascii="Consolas" w:eastAsiaTheme="majorEastAsia" w:hAnsi="Consolas"/>
          <w:color w:val="0C4B33"/>
          <w:sz w:val="21"/>
          <w:szCs w:val="21"/>
        </w:rPr>
        <w:t>datetime</w:t>
      </w:r>
      <w:r>
        <w:rPr>
          <w:rStyle w:val="o"/>
          <w:rFonts w:ascii="Consolas" w:hAnsi="Consolas"/>
          <w:color w:val="666666"/>
          <w:sz w:val="21"/>
          <w:szCs w:val="21"/>
        </w:rPr>
        <w:t>.</w:t>
      </w:r>
      <w:r>
        <w:rPr>
          <w:rStyle w:val="n"/>
          <w:rFonts w:ascii="Consolas" w:eastAsiaTheme="majorEastAsia" w:hAnsi="Consolas"/>
          <w:color w:val="0C4B33"/>
          <w:sz w:val="21"/>
          <w:szCs w:val="21"/>
        </w:rPr>
        <w:t>now</w:t>
      </w:r>
      <w:r>
        <w:rPr>
          <w:rStyle w:val="p"/>
          <w:rFonts w:ascii="Consolas" w:hAnsi="Consolas"/>
          <w:color w:val="0C4B33"/>
          <w:sz w:val="21"/>
          <w:szCs w:val="21"/>
        </w:rPr>
        <w:t>()</w:t>
      </w:r>
    </w:p>
    <w:p w14:paraId="4445C272" w14:textId="1E4733F2" w:rsidR="00E776B8" w:rsidRDefault="00E776B8" w:rsidP="00E776B8">
      <w:pPr>
        <w:pStyle w:val="HTMLPreformatted"/>
        <w:spacing w:before="225" w:after="225"/>
        <w:ind w:left="1440" w:right="300"/>
        <w:rPr>
          <w:rFonts w:ascii="Consolas" w:hAnsi="Consolas"/>
          <w:color w:val="0C4B33"/>
          <w:sz w:val="21"/>
          <w:szCs w:val="21"/>
        </w:rPr>
      </w:pPr>
      <w:r>
        <w:rPr>
          <w:rStyle w:val="n"/>
          <w:rFonts w:ascii="Consolas" w:eastAsiaTheme="majorEastAsia" w:hAnsi="Consolas"/>
          <w:color w:val="0C4B33"/>
          <w:sz w:val="21"/>
          <w:szCs w:val="21"/>
        </w:rPr>
        <w:t>html</w:t>
      </w:r>
      <w:r>
        <w:rPr>
          <w:rFonts w:ascii="Consolas" w:hAnsi="Consolas"/>
          <w:color w:val="0C4B33"/>
          <w:sz w:val="21"/>
          <w:szCs w:val="21"/>
        </w:rPr>
        <w:t xml:space="preserve"> </w:t>
      </w:r>
      <w:r>
        <w:rPr>
          <w:rStyle w:val="o"/>
          <w:rFonts w:ascii="Consolas" w:hAnsi="Consolas"/>
          <w:color w:val="666666"/>
          <w:sz w:val="21"/>
          <w:szCs w:val="21"/>
        </w:rPr>
        <w:t>=</w:t>
      </w:r>
      <w:r>
        <w:rPr>
          <w:rFonts w:ascii="Consolas" w:hAnsi="Consolas"/>
          <w:color w:val="0C4B33"/>
          <w:sz w:val="21"/>
          <w:szCs w:val="21"/>
        </w:rPr>
        <w:t xml:space="preserve"> </w:t>
      </w:r>
      <w:r>
        <w:rPr>
          <w:rStyle w:val="s2"/>
          <w:rFonts w:ascii="Consolas" w:hAnsi="Consolas"/>
          <w:color w:val="BA2121"/>
          <w:sz w:val="21"/>
          <w:szCs w:val="21"/>
        </w:rPr>
        <w:t xml:space="preserve">"&lt;html&gt;&lt;body&gt;It is now </w:t>
      </w:r>
      <w:r>
        <w:rPr>
          <w:rStyle w:val="si"/>
          <w:rFonts w:ascii="Consolas" w:hAnsi="Consolas"/>
          <w:b/>
          <w:bCs/>
          <w:color w:val="BB6688"/>
          <w:sz w:val="21"/>
          <w:szCs w:val="21"/>
        </w:rPr>
        <w:t>%s</w:t>
      </w:r>
      <w:r>
        <w:rPr>
          <w:rStyle w:val="s2"/>
          <w:rFonts w:ascii="Consolas" w:hAnsi="Consolas"/>
          <w:color w:val="BA2121"/>
          <w:sz w:val="21"/>
          <w:szCs w:val="21"/>
        </w:rPr>
        <w:t>.&lt;/body&gt;&lt;/html&gt;"</w:t>
      </w:r>
      <w:r>
        <w:rPr>
          <w:rFonts w:ascii="Consolas" w:hAnsi="Consolas"/>
          <w:color w:val="0C4B33"/>
          <w:sz w:val="21"/>
          <w:szCs w:val="21"/>
        </w:rPr>
        <w:t xml:space="preserve"> </w:t>
      </w:r>
      <w:r>
        <w:rPr>
          <w:rStyle w:val="o"/>
          <w:rFonts w:ascii="Consolas" w:hAnsi="Consolas"/>
          <w:color w:val="666666"/>
          <w:sz w:val="21"/>
          <w:szCs w:val="21"/>
        </w:rPr>
        <w:t>%</w:t>
      </w:r>
      <w:r>
        <w:rPr>
          <w:rFonts w:ascii="Consolas" w:hAnsi="Consolas"/>
          <w:color w:val="0C4B33"/>
          <w:sz w:val="21"/>
          <w:szCs w:val="21"/>
        </w:rPr>
        <w:t xml:space="preserve"> </w:t>
      </w:r>
      <w:r>
        <w:rPr>
          <w:rStyle w:val="n"/>
          <w:rFonts w:ascii="Consolas" w:eastAsiaTheme="majorEastAsia" w:hAnsi="Consolas"/>
          <w:color w:val="0C4B33"/>
          <w:sz w:val="21"/>
          <w:szCs w:val="21"/>
        </w:rPr>
        <w:t>now</w:t>
      </w:r>
    </w:p>
    <w:p w14:paraId="43417671" w14:textId="55CE38EB" w:rsidR="00E776B8" w:rsidRDefault="00E776B8" w:rsidP="00E776B8">
      <w:pPr>
        <w:pStyle w:val="HTMLPreformatted"/>
        <w:spacing w:before="225" w:after="225"/>
        <w:ind w:left="1440" w:right="300"/>
        <w:rPr>
          <w:rFonts w:ascii="Consolas" w:hAnsi="Consolas"/>
          <w:color w:val="0C4B33"/>
          <w:sz w:val="21"/>
          <w:szCs w:val="21"/>
        </w:rPr>
      </w:pPr>
      <w:r>
        <w:rPr>
          <w:rStyle w:val="k"/>
          <w:rFonts w:ascii="Consolas" w:hAnsi="Consolas"/>
          <w:b/>
          <w:bCs/>
          <w:color w:val="008000"/>
          <w:sz w:val="21"/>
          <w:szCs w:val="21"/>
        </w:rPr>
        <w:t>return</w:t>
      </w:r>
      <w:r>
        <w:rPr>
          <w:rFonts w:ascii="Consolas" w:hAnsi="Consolas"/>
          <w:color w:val="0C4B33"/>
          <w:sz w:val="21"/>
          <w:szCs w:val="21"/>
        </w:rPr>
        <w:t xml:space="preserve"> </w:t>
      </w:r>
      <w:r>
        <w:rPr>
          <w:rStyle w:val="n"/>
          <w:rFonts w:ascii="Consolas" w:eastAsiaTheme="majorEastAsia" w:hAnsi="Consolas"/>
          <w:color w:val="0C4B33"/>
          <w:sz w:val="21"/>
          <w:szCs w:val="21"/>
        </w:rPr>
        <w:t>HttpResponse</w:t>
      </w:r>
      <w:r>
        <w:rPr>
          <w:rStyle w:val="p"/>
          <w:rFonts w:ascii="Consolas" w:hAnsi="Consolas"/>
          <w:color w:val="0C4B33"/>
          <w:sz w:val="21"/>
          <w:szCs w:val="21"/>
        </w:rPr>
        <w:t>(</w:t>
      </w:r>
      <w:r>
        <w:rPr>
          <w:rStyle w:val="n"/>
          <w:rFonts w:ascii="Consolas" w:eastAsiaTheme="majorEastAsia" w:hAnsi="Consolas"/>
          <w:color w:val="0C4B33"/>
          <w:sz w:val="21"/>
          <w:szCs w:val="21"/>
        </w:rPr>
        <w:t>html</w:t>
      </w:r>
      <w:r>
        <w:rPr>
          <w:rStyle w:val="p"/>
          <w:rFonts w:ascii="Consolas" w:hAnsi="Consolas"/>
          <w:color w:val="0C4B33"/>
          <w:sz w:val="21"/>
          <w:szCs w:val="21"/>
        </w:rPr>
        <w:t>)</w:t>
      </w:r>
    </w:p>
    <w:p w14:paraId="610C8589" w14:textId="04A07E84" w:rsidR="00E776B8" w:rsidRPr="00E475F6" w:rsidRDefault="00E776B8" w:rsidP="00E776B8"/>
    <w:p w14:paraId="1C224BFF" w14:textId="4BDF371C" w:rsidR="00E776B8" w:rsidRDefault="00E776B8" w:rsidP="00E776B8">
      <w:pPr>
        <w:pStyle w:val="ListParagraph"/>
        <w:numPr>
          <w:ilvl w:val="0"/>
          <w:numId w:val="27"/>
        </w:numPr>
      </w:pPr>
      <w:r>
        <w:t>Class-based-view</w:t>
      </w:r>
    </w:p>
    <w:p w14:paraId="37B00FAF" w14:textId="1DD53868" w:rsidR="00E776B8" w:rsidRDefault="00E776B8" w:rsidP="00E776B8">
      <w:pPr>
        <w:pStyle w:val="HTMLPreformatted"/>
        <w:shd w:val="clear" w:color="auto" w:fill="FFFFFF"/>
        <w:rPr>
          <w:color w:val="000000"/>
          <w:sz w:val="18"/>
          <w:szCs w:val="18"/>
        </w:rPr>
      </w:pPr>
      <w:r>
        <w:t xml:space="preserve"> </w:t>
      </w:r>
      <w:r>
        <w:tab/>
      </w:r>
      <w:r>
        <w:tab/>
      </w:r>
      <w:r>
        <w:rPr>
          <w:b/>
          <w:bCs/>
          <w:color w:val="000080"/>
          <w:sz w:val="18"/>
          <w:szCs w:val="18"/>
        </w:rPr>
        <w:t xml:space="preserve">class </w:t>
      </w:r>
      <w:r>
        <w:rPr>
          <w:color w:val="000000"/>
          <w:sz w:val="18"/>
          <w:szCs w:val="18"/>
        </w:rPr>
        <w:t>UserList(generics.ListCreateAPIView):</w:t>
      </w:r>
      <w:r>
        <w:rPr>
          <w:color w:val="000000"/>
          <w:sz w:val="18"/>
          <w:szCs w:val="18"/>
        </w:rPr>
        <w:br/>
        <w:t xml:space="preserve">    </w:t>
      </w:r>
      <w:r>
        <w:rPr>
          <w:color w:val="000000"/>
          <w:sz w:val="18"/>
          <w:szCs w:val="18"/>
        </w:rPr>
        <w:tab/>
      </w:r>
      <w:r>
        <w:rPr>
          <w:color w:val="000000"/>
          <w:sz w:val="18"/>
          <w:szCs w:val="18"/>
        </w:rPr>
        <w:tab/>
        <w:t>queryset = User.objects.all()</w:t>
      </w:r>
      <w:r>
        <w:rPr>
          <w:color w:val="000000"/>
          <w:sz w:val="18"/>
          <w:szCs w:val="18"/>
        </w:rPr>
        <w:br/>
        <w:t xml:space="preserve">    </w:t>
      </w:r>
      <w:r>
        <w:rPr>
          <w:color w:val="000000"/>
          <w:sz w:val="18"/>
          <w:szCs w:val="18"/>
        </w:rPr>
        <w:tab/>
      </w:r>
      <w:r>
        <w:rPr>
          <w:color w:val="000000"/>
          <w:sz w:val="18"/>
          <w:szCs w:val="18"/>
        </w:rPr>
        <w:tab/>
        <w:t>serializer_class = Usererializer</w:t>
      </w:r>
    </w:p>
    <w:p w14:paraId="4D5201B1" w14:textId="2CB13636" w:rsidR="00E776B8" w:rsidRPr="00E776B8" w:rsidRDefault="00E776B8" w:rsidP="00E776B8">
      <w:pPr>
        <w:pStyle w:val="ListParagraph"/>
        <w:ind w:left="1440"/>
      </w:pPr>
    </w:p>
    <w:p w14:paraId="24CB38BD" w14:textId="5C376641" w:rsidR="0025414A" w:rsidRDefault="00E776B8" w:rsidP="0025414A">
      <w:pPr>
        <w:pStyle w:val="Heading3"/>
      </w:pPr>
      <w:r>
        <w:tab/>
      </w:r>
    </w:p>
    <w:p w14:paraId="545AA706" w14:textId="7D7B3ACD" w:rsidR="007A39DE" w:rsidRPr="00E475F6" w:rsidRDefault="007A39DE" w:rsidP="007A39DE"/>
    <w:p w14:paraId="7B8BBBD6" w14:textId="77777777" w:rsidR="007A39DE" w:rsidRPr="00E475F6" w:rsidRDefault="007A39DE" w:rsidP="007A39DE"/>
    <w:p w14:paraId="431185F4" w14:textId="77777777" w:rsidR="000070EE" w:rsidRPr="00E475F6" w:rsidRDefault="000070EE" w:rsidP="000070EE"/>
    <w:p w14:paraId="12B355F0" w14:textId="63BCBE43" w:rsidR="00E776B8" w:rsidRPr="00E475F6" w:rsidRDefault="00E776B8" w:rsidP="00E776B8">
      <w:pPr>
        <w:ind w:left="684"/>
      </w:pPr>
      <w:r w:rsidRPr="00E475F6">
        <w:t>Class-based-view is the chosen format to implement a view file, for the reason that it is the most convenient and efficient approach.</w:t>
      </w:r>
    </w:p>
    <w:p w14:paraId="5ADBF378" w14:textId="77777777" w:rsidR="000070EE" w:rsidRPr="00E475F6" w:rsidRDefault="000070EE" w:rsidP="00E776B8">
      <w:pPr>
        <w:ind w:left="684"/>
      </w:pPr>
    </w:p>
    <w:p w14:paraId="07B428B3" w14:textId="69B88F94" w:rsidR="002109F2" w:rsidRPr="00E475F6" w:rsidRDefault="00E776B8" w:rsidP="000070EE">
      <w:pPr>
        <w:ind w:left="684"/>
        <w:rPr>
          <w:color w:val="000000"/>
        </w:rPr>
      </w:pPr>
      <w:r w:rsidRPr="00E475F6">
        <w:t>Class-based-views offer built in functions</w:t>
      </w:r>
      <w:r w:rsidR="002109F2" w:rsidRPr="00E475F6">
        <w:t xml:space="preserve"> such as </w:t>
      </w:r>
      <w:r w:rsidR="002109F2" w:rsidRPr="00E475F6">
        <w:rPr>
          <w:color w:val="000000"/>
        </w:rPr>
        <w:t>generics.ListCreateAPIView and generics.RetrieveUpdateDestroyAPIView.</w:t>
      </w:r>
    </w:p>
    <w:p w14:paraId="19449BE9" w14:textId="78C35E7A" w:rsidR="00EC795F" w:rsidRPr="00E475F6" w:rsidRDefault="002109F2" w:rsidP="00EC795F">
      <w:pPr>
        <w:ind w:left="684"/>
        <w:rPr>
          <w:color w:val="000000"/>
        </w:rPr>
      </w:pPr>
      <w:r w:rsidRPr="00E475F6">
        <w:rPr>
          <w:color w:val="000000"/>
        </w:rPr>
        <w:t xml:space="preserve">These functions allow the creation, update, </w:t>
      </w:r>
      <w:r w:rsidRPr="00E475F6">
        <w:rPr>
          <w:noProof/>
          <w:color w:val="000000"/>
        </w:rPr>
        <w:t>retrieval</w:t>
      </w:r>
      <w:r w:rsidR="00BC6D9A" w:rsidRPr="00E475F6">
        <w:rPr>
          <w:noProof/>
          <w:color w:val="000000"/>
        </w:rPr>
        <w:t>,</w:t>
      </w:r>
      <w:r w:rsidRPr="00E475F6">
        <w:rPr>
          <w:color w:val="000000"/>
        </w:rPr>
        <w:t xml:space="preserve"> and deletion of data with less code which improves the performance of the project.</w:t>
      </w:r>
    </w:p>
    <w:p w14:paraId="4C06D331" w14:textId="77777777" w:rsidR="000070EE" w:rsidRPr="00E475F6" w:rsidRDefault="000070EE" w:rsidP="00EC795F">
      <w:pPr>
        <w:ind w:left="684"/>
      </w:pPr>
    </w:p>
    <w:p w14:paraId="2033A988" w14:textId="77777777" w:rsidR="000070EE" w:rsidRPr="00E475F6" w:rsidRDefault="00EC795F" w:rsidP="00E776B8">
      <w:r w:rsidRPr="00E475F6">
        <w:tab/>
      </w:r>
      <w:r w:rsidR="000070EE" w:rsidRPr="00E475F6">
        <w:tab/>
      </w:r>
    </w:p>
    <w:p w14:paraId="6A0FF555" w14:textId="6795461E" w:rsidR="00EC795F" w:rsidRPr="00E475F6" w:rsidRDefault="00CD79A5" w:rsidP="000070EE">
      <w:pPr>
        <w:ind w:left="1440"/>
      </w:pPr>
      <w:r>
        <w:pict w14:anchorId="61F5D082">
          <v:shape id="_x0000_i1043" type="#_x0000_t75" style="width:280.3pt;height:228.85pt">
            <v:imagedata r:id="rId51" o:title="Serializer"/>
          </v:shape>
        </w:pict>
      </w:r>
    </w:p>
    <w:p w14:paraId="64AFDE90" w14:textId="69E7300B" w:rsidR="000070EE" w:rsidRPr="00D31266" w:rsidRDefault="000070EE" w:rsidP="000070EE">
      <w:pPr>
        <w:ind w:left="1440"/>
        <w:rPr>
          <w:sz w:val="20"/>
        </w:rPr>
      </w:pPr>
      <w:r w:rsidRPr="00E475F6">
        <w:tab/>
      </w:r>
      <w:r w:rsidRPr="00E475F6">
        <w:tab/>
      </w:r>
      <w:r w:rsidRPr="00D31266">
        <w:rPr>
          <w:sz w:val="20"/>
        </w:rPr>
        <w:t>Figure 6.2: Serializer.py</w:t>
      </w:r>
    </w:p>
    <w:p w14:paraId="1630FF8D" w14:textId="5191F036" w:rsidR="000070EE" w:rsidRPr="00E475F6" w:rsidRDefault="000070EE" w:rsidP="000070EE">
      <w:r w:rsidRPr="00E475F6">
        <w:tab/>
      </w:r>
    </w:p>
    <w:p w14:paraId="642C6BF8" w14:textId="72E387BE" w:rsidR="000070EE" w:rsidRPr="00E475F6" w:rsidRDefault="000070EE" w:rsidP="000070EE">
      <w:pPr>
        <w:ind w:left="720"/>
      </w:pPr>
      <w:r w:rsidRPr="00E475F6">
        <w:t xml:space="preserve">The Serializer.py file </w:t>
      </w:r>
      <w:r w:rsidRPr="00D31266">
        <w:rPr>
          <w:noProof/>
        </w:rPr>
        <w:t>is comprised</w:t>
      </w:r>
      <w:r w:rsidRPr="00E475F6">
        <w:t xml:space="preserve"> of three class. </w:t>
      </w:r>
      <w:r w:rsidR="00D67213" w:rsidRPr="00D31266">
        <w:rPr>
          <w:noProof/>
        </w:rPr>
        <w:t>T</w:t>
      </w:r>
      <w:r w:rsidRPr="00D31266">
        <w:rPr>
          <w:noProof/>
        </w:rPr>
        <w:t>hey</w:t>
      </w:r>
      <w:r w:rsidRPr="00E475F6">
        <w:t xml:space="preserve"> are used to serialize the data stored in the database.</w:t>
      </w:r>
    </w:p>
    <w:p w14:paraId="406EF63C" w14:textId="249E605F" w:rsidR="000070EE" w:rsidRPr="00E475F6" w:rsidRDefault="000070EE" w:rsidP="000070EE">
      <w:pPr>
        <w:ind w:left="720"/>
      </w:pPr>
      <w:r w:rsidRPr="00E475F6">
        <w:t xml:space="preserve">Serialize means, the conversion of objects or data structure from a format to another. </w:t>
      </w:r>
    </w:p>
    <w:p w14:paraId="7A88D870" w14:textId="77777777" w:rsidR="000070EE" w:rsidRPr="00E475F6" w:rsidRDefault="000070EE" w:rsidP="000070EE">
      <w:pPr>
        <w:ind w:left="720"/>
      </w:pPr>
    </w:p>
    <w:p w14:paraId="7E97E746" w14:textId="5F0EE3C6" w:rsidR="002C0A0C" w:rsidRPr="00E475F6" w:rsidRDefault="000070EE" w:rsidP="000070EE">
      <w:pPr>
        <w:ind w:left="720"/>
      </w:pPr>
      <w:r w:rsidRPr="00E475F6">
        <w:t xml:space="preserve">Figure 6.2 illustrates a Serializer file implemented for this project. The data is </w:t>
      </w:r>
      <w:r w:rsidRPr="00D31266">
        <w:rPr>
          <w:noProof/>
        </w:rPr>
        <w:t>being serialize</w:t>
      </w:r>
      <w:r w:rsidR="002C0A0C" w:rsidRPr="00D31266">
        <w:rPr>
          <w:noProof/>
        </w:rPr>
        <w:t>d</w:t>
      </w:r>
      <w:r w:rsidR="002C0A0C" w:rsidRPr="00E475F6">
        <w:t xml:space="preserve"> from a python </w:t>
      </w:r>
      <w:r w:rsidR="002C0A0C" w:rsidRPr="00E475F6">
        <w:rPr>
          <w:noProof/>
        </w:rPr>
        <w:t>format to</w:t>
      </w:r>
      <w:r w:rsidR="002C0A0C" w:rsidRPr="00E475F6">
        <w:t xml:space="preserve"> </w:t>
      </w:r>
      <w:r w:rsidR="00BC6D9A" w:rsidRPr="00E475F6">
        <w:rPr>
          <w:noProof/>
        </w:rPr>
        <w:t>JSON</w:t>
      </w:r>
      <w:r w:rsidR="002C0A0C" w:rsidRPr="00E475F6">
        <w:t xml:space="preserve">. </w:t>
      </w:r>
      <w:r w:rsidR="00BC6D9A" w:rsidRPr="00E475F6">
        <w:t xml:space="preserve"> </w:t>
      </w:r>
      <w:r w:rsidR="00BC6D9A" w:rsidRPr="00E475F6">
        <w:rPr>
          <w:noProof/>
        </w:rPr>
        <w:t>JSON</w:t>
      </w:r>
      <w:r w:rsidR="00BC6D9A" w:rsidRPr="00E475F6">
        <w:t xml:space="preserve"> </w:t>
      </w:r>
      <w:r w:rsidR="002C0A0C" w:rsidRPr="00E475F6">
        <w:t xml:space="preserve">(Javascript Object Notation), is a data structure used to interchange data. Many APIs such as Github API use </w:t>
      </w:r>
      <w:r w:rsidR="002C0A0C" w:rsidRPr="00E475F6">
        <w:rPr>
          <w:noProof/>
        </w:rPr>
        <w:t>J</w:t>
      </w:r>
      <w:r w:rsidR="00BC6D9A" w:rsidRPr="00E475F6">
        <w:rPr>
          <w:noProof/>
        </w:rPr>
        <w:t>SON</w:t>
      </w:r>
      <w:r w:rsidR="002C0A0C" w:rsidRPr="00E475F6">
        <w:t xml:space="preserve"> format.</w:t>
      </w:r>
    </w:p>
    <w:p w14:paraId="63CFBB37" w14:textId="673FF533" w:rsidR="002C0A0C" w:rsidRPr="00E475F6" w:rsidRDefault="002C0A0C" w:rsidP="000070EE">
      <w:pPr>
        <w:ind w:left="720"/>
      </w:pPr>
    </w:p>
    <w:p w14:paraId="1BAE90FA" w14:textId="71B46E6A" w:rsidR="002C0A0C" w:rsidRPr="00E475F6" w:rsidRDefault="002C0A0C" w:rsidP="000070EE">
      <w:pPr>
        <w:ind w:left="720"/>
      </w:pPr>
      <w:r w:rsidRPr="00E475F6">
        <w:t xml:space="preserve">After the serialization </w:t>
      </w:r>
      <w:r w:rsidRPr="00D31266">
        <w:rPr>
          <w:noProof/>
        </w:rPr>
        <w:t>is performed</w:t>
      </w:r>
      <w:r w:rsidRPr="00E475F6">
        <w:t>, an API is created</w:t>
      </w:r>
      <w:r w:rsidR="00D33809" w:rsidRPr="00E475F6">
        <w:t xml:space="preserve"> to allow the communicati</w:t>
      </w:r>
      <w:r w:rsidR="007A39DE" w:rsidRPr="00E475F6">
        <w:t>on between the fro</w:t>
      </w:r>
      <w:r w:rsidR="002466CA" w:rsidRPr="00E475F6">
        <w:t>n</w:t>
      </w:r>
      <w:r w:rsidR="00D33809" w:rsidRPr="00E475F6">
        <w:t>tend and backend.</w:t>
      </w:r>
    </w:p>
    <w:p w14:paraId="5FBEBEDE" w14:textId="6E36A759" w:rsidR="007A39DE" w:rsidRPr="00E475F6" w:rsidRDefault="007A39DE" w:rsidP="000070EE">
      <w:pPr>
        <w:ind w:left="720"/>
      </w:pPr>
    </w:p>
    <w:p w14:paraId="41BF0355" w14:textId="77777777" w:rsidR="007A39DE" w:rsidRPr="00E475F6" w:rsidRDefault="007A39DE" w:rsidP="000070EE">
      <w:pPr>
        <w:ind w:left="720"/>
      </w:pPr>
    </w:p>
    <w:p w14:paraId="7B4CD9DC" w14:textId="1224844F" w:rsidR="00D33809" w:rsidRPr="00E475F6" w:rsidRDefault="00CD79A5" w:rsidP="000070EE">
      <w:pPr>
        <w:ind w:left="720"/>
      </w:pPr>
      <w:r>
        <w:lastRenderedPageBreak/>
        <w:pict w14:anchorId="5A846AA1">
          <v:shape id="_x0000_i1044" type="#_x0000_t75" style="width:246.85pt;height:282.85pt">
            <v:imagedata r:id="rId52" o:title="API"/>
          </v:shape>
        </w:pict>
      </w:r>
    </w:p>
    <w:p w14:paraId="6AE3DC6C" w14:textId="6493998D" w:rsidR="000070EE" w:rsidRPr="00D31266" w:rsidRDefault="002C0A0C" w:rsidP="000070EE">
      <w:pPr>
        <w:ind w:left="720"/>
        <w:rPr>
          <w:sz w:val="20"/>
        </w:rPr>
      </w:pPr>
      <w:r w:rsidRPr="00E475F6">
        <w:t xml:space="preserve"> </w:t>
      </w:r>
      <w:r w:rsidR="000070EE" w:rsidRPr="00E475F6">
        <w:t xml:space="preserve"> </w:t>
      </w:r>
      <w:r w:rsidR="007A39DE" w:rsidRPr="00E475F6">
        <w:tab/>
      </w:r>
      <w:r w:rsidR="007A39DE" w:rsidRPr="00E475F6">
        <w:tab/>
      </w:r>
      <w:r w:rsidR="007A39DE" w:rsidRPr="00D31266">
        <w:rPr>
          <w:sz w:val="20"/>
        </w:rPr>
        <w:t>Figure: 6.3</w:t>
      </w:r>
      <w:r w:rsidR="00161A14" w:rsidRPr="00D31266">
        <w:rPr>
          <w:sz w:val="20"/>
        </w:rPr>
        <w:t>:</w:t>
      </w:r>
      <w:r w:rsidR="007A39DE" w:rsidRPr="00D31266">
        <w:rPr>
          <w:sz w:val="20"/>
        </w:rPr>
        <w:t xml:space="preserve"> VocabNote API</w:t>
      </w:r>
    </w:p>
    <w:p w14:paraId="4FC3139D" w14:textId="67833403" w:rsidR="007A39DE" w:rsidRPr="00E475F6" w:rsidRDefault="007A39DE" w:rsidP="000070EE">
      <w:pPr>
        <w:ind w:left="720"/>
      </w:pPr>
    </w:p>
    <w:p w14:paraId="2F6F4D41" w14:textId="669461C0" w:rsidR="007A39DE" w:rsidRPr="00E475F6" w:rsidRDefault="007A39DE" w:rsidP="000070EE">
      <w:pPr>
        <w:ind w:left="720"/>
      </w:pPr>
    </w:p>
    <w:p w14:paraId="6576F9F5" w14:textId="45496864" w:rsidR="007A39DE" w:rsidRPr="00E475F6" w:rsidRDefault="007A39DE" w:rsidP="000070EE">
      <w:pPr>
        <w:ind w:left="720"/>
      </w:pPr>
    </w:p>
    <w:p w14:paraId="2C369BEC" w14:textId="1199908A" w:rsidR="007A39DE" w:rsidRPr="00E475F6" w:rsidRDefault="00AC10E5" w:rsidP="000070EE">
      <w:pPr>
        <w:ind w:left="720"/>
      </w:pPr>
      <w:r w:rsidRPr="00E475F6">
        <w:t>Figure 6.3 illustrates an API wi</w:t>
      </w:r>
      <w:r w:rsidR="00161A14" w:rsidRPr="00E475F6">
        <w:t xml:space="preserve">th user </w:t>
      </w:r>
      <w:r w:rsidR="00161A14" w:rsidRPr="00E475F6">
        <w:rPr>
          <w:noProof/>
        </w:rPr>
        <w:t>inf</w:t>
      </w:r>
      <w:r w:rsidRPr="00E475F6">
        <w:rPr>
          <w:noProof/>
        </w:rPr>
        <w:t>o</w:t>
      </w:r>
      <w:r w:rsidR="00161A14" w:rsidRPr="00E475F6">
        <w:rPr>
          <w:noProof/>
        </w:rPr>
        <w:t>r</w:t>
      </w:r>
      <w:r w:rsidRPr="00E475F6">
        <w:rPr>
          <w:noProof/>
        </w:rPr>
        <w:t>mation in</w:t>
      </w:r>
      <w:r w:rsidRPr="00E475F6">
        <w:t xml:space="preserve"> a </w:t>
      </w:r>
      <w:r w:rsidRPr="00E475F6">
        <w:rPr>
          <w:noProof/>
        </w:rPr>
        <w:t>J</w:t>
      </w:r>
      <w:r w:rsidR="00EE4FA5" w:rsidRPr="00E475F6">
        <w:rPr>
          <w:noProof/>
        </w:rPr>
        <w:t>SON</w:t>
      </w:r>
      <w:r w:rsidRPr="00E475F6">
        <w:t xml:space="preserve"> format, which was implemented to connect VocabNote app to Django server.</w:t>
      </w:r>
    </w:p>
    <w:p w14:paraId="255A1EFA" w14:textId="0CAC7AED" w:rsidR="00AC10E5" w:rsidRPr="00E475F6" w:rsidRDefault="00AC10E5" w:rsidP="000070EE">
      <w:pPr>
        <w:ind w:left="720"/>
      </w:pPr>
    </w:p>
    <w:p w14:paraId="4FF484ED" w14:textId="5AF26EAF" w:rsidR="00161A14" w:rsidRPr="00E475F6" w:rsidRDefault="00161A14" w:rsidP="000070EE">
      <w:pPr>
        <w:ind w:left="720"/>
      </w:pPr>
    </w:p>
    <w:p w14:paraId="3CBFEFE8" w14:textId="77777777" w:rsidR="00161A14" w:rsidRPr="00E475F6" w:rsidRDefault="00161A14" w:rsidP="000070EE">
      <w:pPr>
        <w:ind w:left="720"/>
      </w:pPr>
    </w:p>
    <w:p w14:paraId="218D19F9" w14:textId="67700830" w:rsidR="00161A14" w:rsidRPr="00E475F6" w:rsidRDefault="00161A14" w:rsidP="000070EE">
      <w:pPr>
        <w:ind w:left="720"/>
      </w:pPr>
      <w:r w:rsidRPr="00E475F6">
        <w:rPr>
          <w:noProof/>
          <w:lang w:val="en-IE" w:eastAsia="en-IE"/>
        </w:rPr>
        <w:drawing>
          <wp:inline distT="0" distB="0" distL="0" distR="0" wp14:anchorId="125843CD" wp14:editId="3C19FDF6">
            <wp:extent cx="5270500" cy="1535430"/>
            <wp:effectExtent l="0" t="0" r="635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270500" cy="1535430"/>
                    </a:xfrm>
                    <a:prstGeom prst="rect">
                      <a:avLst/>
                    </a:prstGeom>
                  </pic:spPr>
                </pic:pic>
              </a:graphicData>
            </a:graphic>
          </wp:inline>
        </w:drawing>
      </w:r>
    </w:p>
    <w:p w14:paraId="4FF70555" w14:textId="1844A1C6" w:rsidR="00161A14" w:rsidRPr="00D31266" w:rsidRDefault="00161A14" w:rsidP="000070EE">
      <w:pPr>
        <w:ind w:left="720"/>
        <w:rPr>
          <w:sz w:val="20"/>
        </w:rPr>
      </w:pPr>
      <w:r w:rsidRPr="00E475F6">
        <w:tab/>
      </w:r>
      <w:r w:rsidRPr="00E475F6">
        <w:tab/>
      </w:r>
      <w:r w:rsidRPr="00D31266">
        <w:rPr>
          <w:sz w:val="20"/>
        </w:rPr>
        <w:t>Figure 6.4</w:t>
      </w:r>
      <w:r w:rsidR="007B0C24" w:rsidRPr="00D31266">
        <w:rPr>
          <w:sz w:val="20"/>
        </w:rPr>
        <w:t xml:space="preserve">: </w:t>
      </w:r>
      <w:r w:rsidR="00FD021D" w:rsidRPr="00D31266">
        <w:rPr>
          <w:noProof/>
          <w:sz w:val="20"/>
        </w:rPr>
        <w:t>ur</w:t>
      </w:r>
      <w:r w:rsidR="00E35B5B" w:rsidRPr="00D31266">
        <w:rPr>
          <w:noProof/>
          <w:sz w:val="20"/>
        </w:rPr>
        <w:t>l</w:t>
      </w:r>
      <w:r w:rsidR="007B0C24" w:rsidRPr="00D31266">
        <w:rPr>
          <w:noProof/>
          <w:sz w:val="20"/>
        </w:rPr>
        <w:t>s</w:t>
      </w:r>
      <w:r w:rsidR="007B0C24" w:rsidRPr="00D31266">
        <w:rPr>
          <w:sz w:val="20"/>
        </w:rPr>
        <w:t>.py</w:t>
      </w:r>
    </w:p>
    <w:p w14:paraId="077FFDE0" w14:textId="479F10E9" w:rsidR="00161A14" w:rsidRPr="00E475F6" w:rsidRDefault="00161A14" w:rsidP="000070EE">
      <w:pPr>
        <w:ind w:left="720"/>
      </w:pPr>
    </w:p>
    <w:p w14:paraId="3C58965B" w14:textId="3851EAA3" w:rsidR="00161A14" w:rsidRPr="00E475F6" w:rsidRDefault="00161A14" w:rsidP="000070EE">
      <w:pPr>
        <w:ind w:left="720"/>
      </w:pPr>
    </w:p>
    <w:p w14:paraId="39A35425" w14:textId="21F0762D" w:rsidR="00161A14" w:rsidRPr="00E475F6" w:rsidRDefault="00161A14" w:rsidP="000070EE">
      <w:pPr>
        <w:ind w:left="720"/>
      </w:pPr>
    </w:p>
    <w:p w14:paraId="20F2604F" w14:textId="07947EDB" w:rsidR="00161A14" w:rsidRPr="00E475F6" w:rsidRDefault="00161A14" w:rsidP="000070EE">
      <w:pPr>
        <w:ind w:left="720"/>
      </w:pPr>
      <w:r w:rsidRPr="00E475F6">
        <w:t xml:space="preserve">Figure 6.4 illustrates the file </w:t>
      </w:r>
      <w:r w:rsidR="00FD021D" w:rsidRPr="00E475F6">
        <w:t>where</w:t>
      </w:r>
      <w:r w:rsidRPr="00E475F6">
        <w:t xml:space="preserve"> the </w:t>
      </w:r>
      <w:r w:rsidR="00FD021D" w:rsidRPr="00E475F6">
        <w:rPr>
          <w:noProof/>
        </w:rPr>
        <w:t>URL</w:t>
      </w:r>
      <w:r w:rsidR="00E35B5B" w:rsidRPr="00E475F6">
        <w:rPr>
          <w:noProof/>
        </w:rPr>
        <w:t>s</w:t>
      </w:r>
      <w:r w:rsidRPr="00E475F6">
        <w:t xml:space="preserve"> </w:t>
      </w:r>
      <w:r w:rsidRPr="00D31266">
        <w:rPr>
          <w:noProof/>
        </w:rPr>
        <w:t>are written</w:t>
      </w:r>
      <w:r w:rsidRPr="00E475F6">
        <w:t xml:space="preserve">, </w:t>
      </w:r>
    </w:p>
    <w:p w14:paraId="02DF2F0D" w14:textId="18C22F29" w:rsidR="007B0C24" w:rsidRPr="00E475F6" w:rsidRDefault="007B0C24" w:rsidP="000070EE">
      <w:pPr>
        <w:ind w:left="720"/>
      </w:pPr>
      <w:r w:rsidRPr="00E475F6">
        <w:t xml:space="preserve">The URL </w:t>
      </w:r>
      <w:r w:rsidR="00FD021D" w:rsidRPr="00E475F6">
        <w:t xml:space="preserve">used to </w:t>
      </w:r>
      <w:r w:rsidRPr="00E475F6">
        <w:t>find VocabNote API is the following:</w:t>
      </w:r>
    </w:p>
    <w:p w14:paraId="6C0C739F" w14:textId="77777777" w:rsidR="007B0C24" w:rsidRPr="00E475F6" w:rsidRDefault="007B0C24" w:rsidP="000070EE">
      <w:pPr>
        <w:ind w:left="720"/>
      </w:pPr>
    </w:p>
    <w:p w14:paraId="56F97BA5" w14:textId="54274DC4" w:rsidR="00161A14" w:rsidRPr="00E475F6" w:rsidRDefault="007B0C24" w:rsidP="000070EE">
      <w:pPr>
        <w:ind w:left="720"/>
      </w:pPr>
      <w:r w:rsidRPr="00E475F6">
        <w:t>http://jonatans.pythonanywhere.com/Wordlist/</w:t>
      </w:r>
    </w:p>
    <w:p w14:paraId="6DBA6B46" w14:textId="65FDC233" w:rsidR="00161A14" w:rsidRPr="00E475F6" w:rsidRDefault="00161A14" w:rsidP="000070EE">
      <w:pPr>
        <w:ind w:left="720"/>
      </w:pPr>
    </w:p>
    <w:p w14:paraId="53101969" w14:textId="4AE16C61" w:rsidR="00FE7D06" w:rsidRPr="00E475F6" w:rsidRDefault="00FE7D06" w:rsidP="000070EE">
      <w:pPr>
        <w:ind w:left="720"/>
      </w:pPr>
    </w:p>
    <w:p w14:paraId="4507B2A2" w14:textId="47F2D512" w:rsidR="00FE7D06" w:rsidRPr="00E475F6" w:rsidRDefault="00FE7D06" w:rsidP="000070EE">
      <w:pPr>
        <w:ind w:left="720"/>
      </w:pPr>
    </w:p>
    <w:p w14:paraId="49E4E150" w14:textId="4399991A" w:rsidR="00FD021D" w:rsidRPr="00E475F6" w:rsidRDefault="00FD021D" w:rsidP="000070EE">
      <w:pPr>
        <w:ind w:left="720"/>
      </w:pPr>
    </w:p>
    <w:p w14:paraId="76934B97" w14:textId="3F62DED9" w:rsidR="00FD021D" w:rsidRDefault="00372706" w:rsidP="00A80881">
      <w:pPr>
        <w:pStyle w:val="Heading2"/>
      </w:pPr>
      <w:r>
        <w:t>Iteration two</w:t>
      </w:r>
    </w:p>
    <w:p w14:paraId="7AB8B713" w14:textId="77777777" w:rsidR="00B56645" w:rsidRPr="00B56645" w:rsidRDefault="00B56645" w:rsidP="00A80881">
      <w:pPr>
        <w:pStyle w:val="Heading3"/>
      </w:pPr>
    </w:p>
    <w:p w14:paraId="3828B2DB" w14:textId="6B38BBE7" w:rsidR="00995897" w:rsidRPr="00E475F6" w:rsidRDefault="00995897" w:rsidP="00B56645">
      <w:r w:rsidRPr="00E475F6">
        <w:t xml:space="preserve">Three user stories were chosen to </w:t>
      </w:r>
      <w:r w:rsidRPr="00D31266">
        <w:rPr>
          <w:noProof/>
        </w:rPr>
        <w:t>be implemented</w:t>
      </w:r>
      <w:r w:rsidRPr="00E475F6">
        <w:t xml:space="preserve"> in </w:t>
      </w:r>
      <w:r w:rsidRPr="00E475F6">
        <w:rPr>
          <w:noProof/>
        </w:rPr>
        <w:t>intera</w:t>
      </w:r>
      <w:r w:rsidR="00B56645" w:rsidRPr="00E475F6">
        <w:rPr>
          <w:noProof/>
        </w:rPr>
        <w:t>c</w:t>
      </w:r>
      <w:r w:rsidRPr="00E475F6">
        <w:rPr>
          <w:noProof/>
        </w:rPr>
        <w:t>tion</w:t>
      </w:r>
      <w:r w:rsidRPr="00E475F6">
        <w:t xml:space="preserve"> two:</w:t>
      </w:r>
    </w:p>
    <w:p w14:paraId="64D5B054" w14:textId="53259487" w:rsidR="00995897" w:rsidRDefault="00995897" w:rsidP="00995897">
      <w:pPr>
        <w:pStyle w:val="ListParagraph"/>
        <w:numPr>
          <w:ilvl w:val="0"/>
          <w:numId w:val="27"/>
        </w:numPr>
      </w:pPr>
      <w:r>
        <w:t>Add Facebook Authentication</w:t>
      </w:r>
    </w:p>
    <w:p w14:paraId="63BFD8CF" w14:textId="49D0847B" w:rsidR="00995897" w:rsidRDefault="00995897" w:rsidP="00995897">
      <w:pPr>
        <w:pStyle w:val="ListParagraph"/>
        <w:numPr>
          <w:ilvl w:val="0"/>
          <w:numId w:val="27"/>
        </w:numPr>
      </w:pPr>
      <w:r>
        <w:t>Connect  to VocabNote API</w:t>
      </w:r>
    </w:p>
    <w:p w14:paraId="7C8193F6" w14:textId="205E6E2C" w:rsidR="00995897" w:rsidRPr="00995897" w:rsidRDefault="00995897" w:rsidP="00995897">
      <w:pPr>
        <w:pStyle w:val="ListParagraph"/>
        <w:numPr>
          <w:ilvl w:val="0"/>
          <w:numId w:val="27"/>
        </w:numPr>
      </w:pPr>
      <w:r>
        <w:t>Retrieve data from VocabNote API</w:t>
      </w:r>
    </w:p>
    <w:p w14:paraId="7E72C16E" w14:textId="3A48E4D7" w:rsidR="00995897" w:rsidRPr="00E475F6" w:rsidRDefault="00995897" w:rsidP="00A80881"/>
    <w:p w14:paraId="197FF0BD" w14:textId="708B2D10" w:rsidR="00A80881" w:rsidRPr="00E475F6" w:rsidRDefault="00A80881" w:rsidP="00A80881"/>
    <w:p w14:paraId="264CAED5" w14:textId="0E0D7B2F" w:rsidR="00A80881" w:rsidRPr="00E475F6" w:rsidRDefault="00A80881" w:rsidP="00A80881"/>
    <w:p w14:paraId="3FFE57D1" w14:textId="0AC7A0E5" w:rsidR="00A80881" w:rsidRDefault="00A80881" w:rsidP="00A80881">
      <w:pPr>
        <w:pStyle w:val="Heading3"/>
      </w:pPr>
      <w:r>
        <w:t>Iteration two Add Facebook Authentication</w:t>
      </w:r>
    </w:p>
    <w:p w14:paraId="2125B831" w14:textId="1BE6536B" w:rsidR="00FE7D06" w:rsidRPr="00E475F6" w:rsidRDefault="00FE7D06" w:rsidP="000070EE">
      <w:pPr>
        <w:ind w:left="720"/>
      </w:pPr>
    </w:p>
    <w:p w14:paraId="71661759" w14:textId="584F23B0" w:rsidR="00995897" w:rsidRPr="00E475F6" w:rsidRDefault="00995897" w:rsidP="00A80881"/>
    <w:p w14:paraId="14135D06" w14:textId="6832CA7B" w:rsidR="00B56645" w:rsidRPr="00E475F6" w:rsidRDefault="00B56645" w:rsidP="00B56645">
      <w:r w:rsidRPr="00E475F6">
        <w:t xml:space="preserve">With </w:t>
      </w:r>
      <w:r w:rsidRPr="00E475F6">
        <w:rPr>
          <w:noProof/>
        </w:rPr>
        <w:t>Facebook</w:t>
      </w:r>
      <w:r w:rsidRPr="00E475F6">
        <w:t xml:space="preserve"> API, users will be able to login into VocabNote, the data retrieved from Facebook API will </w:t>
      </w:r>
      <w:r w:rsidRPr="00D31266">
        <w:rPr>
          <w:noProof/>
        </w:rPr>
        <w:t>be stored</w:t>
      </w:r>
      <w:r w:rsidRPr="00E475F6">
        <w:t xml:space="preserve"> in the database.</w:t>
      </w:r>
    </w:p>
    <w:p w14:paraId="4DB382DE" w14:textId="77777777" w:rsidR="00B56645" w:rsidRPr="00E475F6" w:rsidRDefault="00B56645" w:rsidP="00B56645"/>
    <w:p w14:paraId="18C34137" w14:textId="11F02E34" w:rsidR="00995897" w:rsidRPr="00E475F6" w:rsidRDefault="002F641E" w:rsidP="00995897">
      <w:r w:rsidRPr="00E475F6">
        <w:t xml:space="preserve">Implementing Facebook API login is very </w:t>
      </w:r>
      <w:r w:rsidRPr="00E475F6">
        <w:rPr>
          <w:noProof/>
        </w:rPr>
        <w:t>straigh</w:t>
      </w:r>
      <w:r w:rsidR="00196B60" w:rsidRPr="00E475F6">
        <w:rPr>
          <w:noProof/>
        </w:rPr>
        <w:t>tfor</w:t>
      </w:r>
      <w:r w:rsidRPr="00E475F6">
        <w:rPr>
          <w:noProof/>
        </w:rPr>
        <w:t>ward</w:t>
      </w:r>
      <w:r w:rsidRPr="00E475F6">
        <w:t xml:space="preserve">, Facebook provides a tutorial, which </w:t>
      </w:r>
      <w:r w:rsidRPr="00D31266">
        <w:rPr>
          <w:noProof/>
        </w:rPr>
        <w:t>is very well documented</w:t>
      </w:r>
      <w:r w:rsidRPr="00E475F6">
        <w:t>.</w:t>
      </w:r>
    </w:p>
    <w:p w14:paraId="0901279C" w14:textId="4092620E" w:rsidR="002F641E" w:rsidRPr="00E475F6" w:rsidRDefault="002F641E" w:rsidP="00995897"/>
    <w:p w14:paraId="4AC88CA0" w14:textId="77777777" w:rsidR="002F641E" w:rsidRPr="00E475F6" w:rsidRDefault="002F641E" w:rsidP="00995897"/>
    <w:p w14:paraId="017193BF" w14:textId="47269E5E" w:rsidR="00FE7D06" w:rsidRPr="00E475F6" w:rsidRDefault="00E6266C" w:rsidP="00E6266C">
      <w:r w:rsidRPr="00E475F6">
        <w:t xml:space="preserve">The first step is to go to facebook API and create an app, which will give an ID number to </w:t>
      </w:r>
      <w:r w:rsidRPr="00E475F6">
        <w:rPr>
          <w:noProof/>
        </w:rPr>
        <w:t xml:space="preserve">connect </w:t>
      </w:r>
      <w:r w:rsidR="00196B60" w:rsidRPr="00E475F6">
        <w:rPr>
          <w:noProof/>
        </w:rPr>
        <w:t>to</w:t>
      </w:r>
      <w:r w:rsidRPr="00E475F6">
        <w:t xml:space="preserve"> the API.</w:t>
      </w:r>
    </w:p>
    <w:p w14:paraId="21D7A98C" w14:textId="3DE0670E" w:rsidR="00E6266C" w:rsidRPr="00E475F6" w:rsidRDefault="00E6266C" w:rsidP="00E6266C"/>
    <w:p w14:paraId="64DE47F8" w14:textId="744880B2" w:rsidR="00E6266C" w:rsidRPr="00E475F6" w:rsidRDefault="00196B60" w:rsidP="00E6266C">
      <w:r w:rsidRPr="00E475F6">
        <w:rPr>
          <w:noProof/>
        </w:rPr>
        <w:t>The second</w:t>
      </w:r>
      <w:r w:rsidRPr="00E475F6">
        <w:t xml:space="preserve"> step is the implementation </w:t>
      </w:r>
      <w:r w:rsidRPr="00E475F6">
        <w:rPr>
          <w:noProof/>
        </w:rPr>
        <w:t xml:space="preserve">of </w:t>
      </w:r>
      <w:r w:rsidR="00E6266C" w:rsidRPr="00E475F6">
        <w:rPr>
          <w:noProof/>
        </w:rPr>
        <w:t>login</w:t>
      </w:r>
      <w:r w:rsidR="00E6266C" w:rsidRPr="00E475F6">
        <w:t xml:space="preserve"> </w:t>
      </w:r>
      <w:r w:rsidRPr="00E475F6">
        <w:t>button.</w:t>
      </w:r>
      <w:r w:rsidR="00E6266C" w:rsidRPr="00E475F6">
        <w:t xml:space="preserve"> </w:t>
      </w:r>
    </w:p>
    <w:p w14:paraId="6B5BA5E9" w14:textId="0F57A8A1" w:rsidR="00E6266C" w:rsidRPr="00E475F6" w:rsidRDefault="00E6266C" w:rsidP="00E6266C"/>
    <w:p w14:paraId="632AC802" w14:textId="77777777" w:rsidR="00E6266C" w:rsidRPr="00E475F6" w:rsidRDefault="00E6266C" w:rsidP="00E6266C"/>
    <w:p w14:paraId="7B47F021" w14:textId="77777777" w:rsidR="00E6266C" w:rsidRPr="00E475F6" w:rsidRDefault="00E6266C" w:rsidP="00E6266C">
      <w:pPr>
        <w:ind w:left="720"/>
      </w:pPr>
      <w:r w:rsidRPr="00E475F6">
        <w:t>&lt;com.facebook.login.widget.LoginButton</w:t>
      </w:r>
    </w:p>
    <w:p w14:paraId="11D4286A" w14:textId="77777777" w:rsidR="00E6266C" w:rsidRPr="00E475F6" w:rsidRDefault="00E6266C" w:rsidP="00E6266C">
      <w:pPr>
        <w:ind w:left="720"/>
      </w:pPr>
      <w:r w:rsidRPr="00E475F6">
        <w:t xml:space="preserve">    android:id="@+id/login_button"</w:t>
      </w:r>
    </w:p>
    <w:p w14:paraId="131F18E4" w14:textId="77777777" w:rsidR="00E6266C" w:rsidRPr="00E475F6" w:rsidRDefault="00E6266C" w:rsidP="00E6266C">
      <w:pPr>
        <w:ind w:left="720"/>
      </w:pPr>
      <w:r w:rsidRPr="00E475F6">
        <w:t xml:space="preserve">    android:layout_width="wrap_content"</w:t>
      </w:r>
    </w:p>
    <w:p w14:paraId="2B0AA704" w14:textId="77777777" w:rsidR="00E6266C" w:rsidRPr="00E475F6" w:rsidRDefault="00E6266C" w:rsidP="00E6266C">
      <w:pPr>
        <w:ind w:left="720"/>
      </w:pPr>
      <w:r w:rsidRPr="00E475F6">
        <w:t xml:space="preserve">    android:layout_height="wrap_content"</w:t>
      </w:r>
    </w:p>
    <w:p w14:paraId="52B6032B" w14:textId="77777777" w:rsidR="00E6266C" w:rsidRPr="00E475F6" w:rsidRDefault="00E6266C" w:rsidP="00E6266C">
      <w:pPr>
        <w:ind w:left="720"/>
      </w:pPr>
      <w:r w:rsidRPr="00E475F6">
        <w:t xml:space="preserve">    android:layout_gravity="center_horizontal"</w:t>
      </w:r>
    </w:p>
    <w:p w14:paraId="2BA463BC" w14:textId="77777777" w:rsidR="00E6266C" w:rsidRPr="00E475F6" w:rsidRDefault="00E6266C" w:rsidP="00E6266C">
      <w:pPr>
        <w:ind w:left="720"/>
      </w:pPr>
      <w:r w:rsidRPr="00E475F6">
        <w:t xml:space="preserve">    android:layout_marginTop="30dp"</w:t>
      </w:r>
    </w:p>
    <w:p w14:paraId="30ECD153" w14:textId="73AEEB0A" w:rsidR="00E6266C" w:rsidRPr="00E475F6" w:rsidRDefault="00E6266C" w:rsidP="00E6266C">
      <w:pPr>
        <w:ind w:left="720"/>
      </w:pPr>
      <w:r w:rsidRPr="00E475F6">
        <w:t xml:space="preserve">    android:layout_marginBottom="30dp" /&gt;</w:t>
      </w:r>
      <w:r w:rsidRPr="00E475F6">
        <w:rPr>
          <w:rStyle w:val="EndnoteReference"/>
        </w:rPr>
        <w:endnoteReference w:id="81"/>
      </w:r>
    </w:p>
    <w:p w14:paraId="60479A4A" w14:textId="13070724" w:rsidR="00FE7D06" w:rsidRPr="00E475F6" w:rsidRDefault="00FE7D06" w:rsidP="000070EE">
      <w:pPr>
        <w:ind w:left="720"/>
      </w:pPr>
    </w:p>
    <w:p w14:paraId="0FA9A92D" w14:textId="03B3E98A" w:rsidR="00FE7D06" w:rsidRPr="00E475F6" w:rsidRDefault="00FE7D06" w:rsidP="00E6266C"/>
    <w:p w14:paraId="0C356CBE" w14:textId="77777777" w:rsidR="00196B60" w:rsidRPr="00E475F6" w:rsidRDefault="00196B60" w:rsidP="00196B60"/>
    <w:p w14:paraId="2642226F" w14:textId="77777777" w:rsidR="00196B60" w:rsidRPr="00E475F6" w:rsidRDefault="00196B60" w:rsidP="00196B60"/>
    <w:p w14:paraId="779C74AE" w14:textId="77777777" w:rsidR="00196B60" w:rsidRPr="00E475F6" w:rsidRDefault="00196B60" w:rsidP="00196B60"/>
    <w:p w14:paraId="789449C2" w14:textId="77777777" w:rsidR="00196B60" w:rsidRPr="00E475F6" w:rsidRDefault="00196B60" w:rsidP="00196B60"/>
    <w:p w14:paraId="09EEE2CA" w14:textId="77777777" w:rsidR="00196B60" w:rsidRPr="00E475F6" w:rsidRDefault="00196B60" w:rsidP="00196B60"/>
    <w:p w14:paraId="283D2859" w14:textId="77777777" w:rsidR="00196B60" w:rsidRPr="00E475F6" w:rsidRDefault="00196B60" w:rsidP="00196B60"/>
    <w:p w14:paraId="71FA9A76" w14:textId="77777777" w:rsidR="00196B60" w:rsidRPr="00E475F6" w:rsidRDefault="00196B60" w:rsidP="00196B60"/>
    <w:p w14:paraId="19B5D231" w14:textId="77777777" w:rsidR="00196B60" w:rsidRPr="00E475F6" w:rsidRDefault="00196B60" w:rsidP="00196B60"/>
    <w:p w14:paraId="38025C4A" w14:textId="77777777" w:rsidR="00196B60" w:rsidRPr="00E475F6" w:rsidRDefault="00196B60" w:rsidP="00196B60"/>
    <w:p w14:paraId="0B095331" w14:textId="77777777" w:rsidR="00196B60" w:rsidRPr="00E475F6" w:rsidRDefault="00196B60" w:rsidP="00196B60"/>
    <w:p w14:paraId="649EDE9A" w14:textId="77777777" w:rsidR="00196B60" w:rsidRPr="00E475F6" w:rsidRDefault="00196B60" w:rsidP="00196B60"/>
    <w:p w14:paraId="1D8D57AA" w14:textId="77777777" w:rsidR="00196B60" w:rsidRPr="00E475F6" w:rsidRDefault="00196B60" w:rsidP="00196B60"/>
    <w:p w14:paraId="07450403" w14:textId="77777777" w:rsidR="00196B60" w:rsidRPr="00E475F6" w:rsidRDefault="00196B60" w:rsidP="00196B60"/>
    <w:p w14:paraId="6618614B" w14:textId="77777777" w:rsidR="00196B60" w:rsidRPr="00E475F6" w:rsidRDefault="00196B60" w:rsidP="00196B60"/>
    <w:p w14:paraId="5B03C655" w14:textId="1680E52D" w:rsidR="00FE7D06" w:rsidRPr="00E475F6" w:rsidRDefault="00196B60" w:rsidP="00196B60">
      <w:r w:rsidRPr="00E475F6">
        <w:t xml:space="preserve">The Third </w:t>
      </w:r>
      <w:r w:rsidRPr="00E475F6">
        <w:rPr>
          <w:noProof/>
        </w:rPr>
        <w:t>step is</w:t>
      </w:r>
      <w:r w:rsidRPr="00E475F6">
        <w:t xml:space="preserve"> to is to </w:t>
      </w:r>
      <w:r w:rsidRPr="00E475F6">
        <w:rPr>
          <w:noProof/>
        </w:rPr>
        <w:t>link</w:t>
      </w:r>
      <w:r w:rsidRPr="00E475F6">
        <w:t xml:space="preserve"> the login button to a callback, which will check if the user is valid and retrieve the data and set permission which is </w:t>
      </w:r>
      <w:r w:rsidRPr="00E475F6">
        <w:rPr>
          <w:noProof/>
        </w:rPr>
        <w:t>the type of data required to be retrieved.</w:t>
      </w:r>
      <w:r w:rsidR="0002162F" w:rsidRPr="00E475F6">
        <w:rPr>
          <w:noProof/>
        </w:rPr>
        <w:t xml:space="preserve"> Also  If method onSucess </w:t>
      </w:r>
      <w:r w:rsidR="0002162F" w:rsidRPr="00D31266">
        <w:rPr>
          <w:noProof/>
        </w:rPr>
        <w:t>is executed</w:t>
      </w:r>
      <w:r w:rsidR="0002162F" w:rsidRPr="00E475F6">
        <w:rPr>
          <w:noProof/>
        </w:rPr>
        <w:t xml:space="preserve">, a method called </w:t>
      </w:r>
      <w:r w:rsidR="0002162F" w:rsidRPr="00E475F6">
        <w:rPr>
          <w:color w:val="000000"/>
        </w:rPr>
        <w:t xml:space="preserve">getInfoFB is then </w:t>
      </w:r>
      <w:r w:rsidR="0002162F" w:rsidRPr="00E475F6">
        <w:rPr>
          <w:noProof/>
          <w:color w:val="000000"/>
        </w:rPr>
        <w:t>called, which assign values retrieved from Facebook API to strings.</w:t>
      </w:r>
    </w:p>
    <w:p w14:paraId="30470061" w14:textId="0B726A39" w:rsidR="00196B60" w:rsidRPr="00E475F6" w:rsidRDefault="00196B60" w:rsidP="00196B60"/>
    <w:p w14:paraId="20989BA8" w14:textId="77777777" w:rsidR="0002162F" w:rsidRDefault="0002162F" w:rsidP="0002162F">
      <w:pPr>
        <w:pStyle w:val="HTMLPreformatted"/>
        <w:shd w:val="clear" w:color="auto" w:fill="FFFFFF"/>
        <w:rPr>
          <w:color w:val="000000"/>
          <w:sz w:val="18"/>
          <w:szCs w:val="18"/>
        </w:rPr>
      </w:pPr>
      <w:r>
        <w:rPr>
          <w:i/>
          <w:iCs/>
          <w:color w:val="808080"/>
          <w:sz w:val="18"/>
          <w:szCs w:val="18"/>
        </w:rPr>
        <w:t>// findIds</w:t>
      </w:r>
      <w:r>
        <w:rPr>
          <w:i/>
          <w:iCs/>
          <w:color w:val="808080"/>
          <w:sz w:val="18"/>
          <w:szCs w:val="18"/>
        </w:rPr>
        <w:br/>
      </w:r>
      <w:r>
        <w:rPr>
          <w:b/>
          <w:bCs/>
          <w:color w:val="660E7A"/>
          <w:sz w:val="18"/>
          <w:szCs w:val="18"/>
        </w:rPr>
        <w:t xml:space="preserve">loginButtonFB </w:t>
      </w:r>
      <w:r>
        <w:rPr>
          <w:color w:val="000000"/>
          <w:sz w:val="18"/>
          <w:szCs w:val="18"/>
        </w:rPr>
        <w:t>= (LoginButton) findViewById(R.id.</w:t>
      </w:r>
      <w:r>
        <w:rPr>
          <w:b/>
          <w:bCs/>
          <w:i/>
          <w:iCs/>
          <w:color w:val="660E7A"/>
          <w:sz w:val="18"/>
          <w:szCs w:val="18"/>
        </w:rPr>
        <w:t>login_button</w:t>
      </w:r>
      <w:r>
        <w:rPr>
          <w:color w:val="000000"/>
          <w:sz w:val="18"/>
          <w:szCs w:val="18"/>
        </w:rPr>
        <w:t>);</w:t>
      </w:r>
      <w:r>
        <w:rPr>
          <w:color w:val="000000"/>
          <w:sz w:val="18"/>
          <w:szCs w:val="18"/>
        </w:rPr>
        <w:br/>
      </w:r>
      <w:r>
        <w:rPr>
          <w:color w:val="000000"/>
          <w:sz w:val="18"/>
          <w:szCs w:val="18"/>
        </w:rPr>
        <w:br/>
      </w:r>
      <w:r>
        <w:rPr>
          <w:b/>
          <w:bCs/>
          <w:color w:val="660E7A"/>
          <w:sz w:val="18"/>
          <w:szCs w:val="18"/>
        </w:rPr>
        <w:t xml:space="preserve">callbackManager </w:t>
      </w:r>
      <w:r>
        <w:rPr>
          <w:color w:val="000000"/>
          <w:sz w:val="18"/>
          <w:szCs w:val="18"/>
        </w:rPr>
        <w:t>= CallbackManager.Factory.</w:t>
      </w:r>
      <w:r>
        <w:rPr>
          <w:i/>
          <w:iCs/>
          <w:color w:val="000000"/>
          <w:sz w:val="18"/>
          <w:szCs w:val="18"/>
        </w:rPr>
        <w:t>create</w:t>
      </w:r>
      <w:r>
        <w:rPr>
          <w:color w:val="000000"/>
          <w:sz w:val="18"/>
          <w:szCs w:val="18"/>
        </w:rPr>
        <w:t>();</w:t>
      </w:r>
      <w:r>
        <w:rPr>
          <w:color w:val="000000"/>
          <w:sz w:val="18"/>
          <w:szCs w:val="18"/>
        </w:rPr>
        <w:br/>
      </w:r>
      <w:r>
        <w:rPr>
          <w:i/>
          <w:iCs/>
          <w:color w:val="808080"/>
          <w:sz w:val="18"/>
          <w:szCs w:val="18"/>
        </w:rPr>
        <w:t>//Permissions</w:t>
      </w:r>
      <w:r>
        <w:rPr>
          <w:i/>
          <w:iCs/>
          <w:color w:val="808080"/>
          <w:sz w:val="18"/>
          <w:szCs w:val="18"/>
        </w:rPr>
        <w:br/>
      </w:r>
      <w:r>
        <w:rPr>
          <w:b/>
          <w:bCs/>
          <w:color w:val="660E7A"/>
          <w:sz w:val="18"/>
          <w:szCs w:val="18"/>
        </w:rPr>
        <w:t>loginButtonFB</w:t>
      </w:r>
      <w:r>
        <w:rPr>
          <w:color w:val="000000"/>
          <w:sz w:val="18"/>
          <w:szCs w:val="18"/>
        </w:rPr>
        <w:t>.setReadPermissions(</w:t>
      </w:r>
      <w:r>
        <w:rPr>
          <w:b/>
          <w:bCs/>
          <w:color w:val="008000"/>
          <w:sz w:val="18"/>
          <w:szCs w:val="18"/>
        </w:rPr>
        <w:t>"email,"</w:t>
      </w:r>
      <w:r>
        <w:rPr>
          <w:color w:val="000000"/>
          <w:sz w:val="18"/>
          <w:szCs w:val="18"/>
        </w:rPr>
        <w:t>,</w:t>
      </w:r>
      <w:r>
        <w:rPr>
          <w:b/>
          <w:bCs/>
          <w:color w:val="008000"/>
          <w:sz w:val="18"/>
          <w:szCs w:val="18"/>
        </w:rPr>
        <w:t>"public_profile"</w:t>
      </w:r>
      <w:r>
        <w:rPr>
          <w:color w:val="000000"/>
          <w:sz w:val="18"/>
          <w:szCs w:val="18"/>
        </w:rPr>
        <w:t>);</w:t>
      </w:r>
      <w:r>
        <w:rPr>
          <w:color w:val="000000"/>
          <w:sz w:val="18"/>
          <w:szCs w:val="18"/>
        </w:rPr>
        <w:br/>
      </w:r>
      <w:r>
        <w:rPr>
          <w:i/>
          <w:iCs/>
          <w:color w:val="808080"/>
          <w:sz w:val="18"/>
          <w:szCs w:val="18"/>
        </w:rPr>
        <w:t>// Callback registration</w:t>
      </w:r>
      <w:r>
        <w:rPr>
          <w:i/>
          <w:iCs/>
          <w:color w:val="808080"/>
          <w:sz w:val="18"/>
          <w:szCs w:val="18"/>
        </w:rPr>
        <w:br/>
      </w:r>
      <w:r>
        <w:rPr>
          <w:b/>
          <w:bCs/>
          <w:color w:val="660E7A"/>
          <w:sz w:val="18"/>
          <w:szCs w:val="18"/>
        </w:rPr>
        <w:t>loginButtonFB</w:t>
      </w:r>
      <w:r>
        <w:rPr>
          <w:color w:val="000000"/>
          <w:sz w:val="18"/>
          <w:szCs w:val="18"/>
        </w:rPr>
        <w:t>.registerCallback(</w:t>
      </w:r>
      <w:r>
        <w:rPr>
          <w:b/>
          <w:bCs/>
          <w:color w:val="660E7A"/>
          <w:sz w:val="18"/>
          <w:szCs w:val="18"/>
        </w:rPr>
        <w:t>callbackManager</w:t>
      </w:r>
      <w:r>
        <w:rPr>
          <w:color w:val="000000"/>
          <w:sz w:val="18"/>
          <w:szCs w:val="18"/>
        </w:rPr>
        <w:t xml:space="preserve">, </w:t>
      </w:r>
      <w:r>
        <w:rPr>
          <w:b/>
          <w:bCs/>
          <w:color w:val="000080"/>
          <w:sz w:val="18"/>
          <w:szCs w:val="18"/>
        </w:rPr>
        <w:t xml:space="preserve">new </w:t>
      </w:r>
      <w:r>
        <w:rPr>
          <w:color w:val="000000"/>
          <w:sz w:val="18"/>
          <w:szCs w:val="18"/>
        </w:rPr>
        <w:t>FacebookCallback&lt;LoginResult&gt;() {</w:t>
      </w:r>
      <w:r>
        <w:rPr>
          <w:color w:val="000000"/>
          <w:sz w:val="18"/>
          <w:szCs w:val="18"/>
        </w:rPr>
        <w:br/>
        <w:t xml:space="preserve">    </w:t>
      </w:r>
      <w:r>
        <w:rPr>
          <w:color w:val="808000"/>
          <w:sz w:val="18"/>
          <w:szCs w:val="18"/>
        </w:rPr>
        <w:t>@Override</w:t>
      </w:r>
      <w:r>
        <w:rPr>
          <w:color w:val="808000"/>
          <w:sz w:val="18"/>
          <w:szCs w:val="18"/>
        </w:rPr>
        <w:br/>
        <w:t xml:space="preserve">    </w:t>
      </w:r>
      <w:r>
        <w:rPr>
          <w:b/>
          <w:bCs/>
          <w:color w:val="000080"/>
          <w:sz w:val="18"/>
          <w:szCs w:val="18"/>
        </w:rPr>
        <w:t xml:space="preserve">public void </w:t>
      </w:r>
      <w:r>
        <w:rPr>
          <w:color w:val="000000"/>
          <w:sz w:val="18"/>
          <w:szCs w:val="18"/>
        </w:rPr>
        <w:t>onSuccess(LoginResult loginResult) {</w:t>
      </w:r>
      <w:r>
        <w:rPr>
          <w:color w:val="000000"/>
          <w:sz w:val="18"/>
          <w:szCs w:val="18"/>
        </w:rPr>
        <w:br/>
        <w:t xml:space="preserve">        </w:t>
      </w:r>
      <w:r>
        <w:rPr>
          <w:i/>
          <w:iCs/>
          <w:color w:val="808080"/>
          <w:sz w:val="18"/>
          <w:szCs w:val="18"/>
        </w:rPr>
        <w:t>// App code</w:t>
      </w:r>
      <w:r>
        <w:rPr>
          <w:i/>
          <w:iCs/>
          <w:color w:val="808080"/>
          <w:sz w:val="18"/>
          <w:szCs w:val="18"/>
        </w:rPr>
        <w:br/>
      </w:r>
      <w:r>
        <w:rPr>
          <w:i/>
          <w:iCs/>
          <w:color w:val="808080"/>
          <w:sz w:val="18"/>
          <w:szCs w:val="18"/>
        </w:rPr>
        <w:br/>
        <w:t xml:space="preserve">        </w:t>
      </w:r>
      <w:r>
        <w:rPr>
          <w:color w:val="000000"/>
          <w:sz w:val="18"/>
          <w:szCs w:val="18"/>
        </w:rPr>
        <w:t>getInfoFB(loginResult.getAccessToken());</w:t>
      </w:r>
      <w:r>
        <w:rPr>
          <w:color w:val="000000"/>
          <w:sz w:val="18"/>
          <w:szCs w:val="18"/>
        </w:rPr>
        <w:br/>
      </w:r>
      <w:r>
        <w:rPr>
          <w:color w:val="000000"/>
          <w:sz w:val="18"/>
          <w:szCs w:val="18"/>
        </w:rPr>
        <w:br/>
        <w:t xml:space="preserve">    }</w:t>
      </w:r>
      <w:r>
        <w:rPr>
          <w:color w:val="000000"/>
          <w:sz w:val="18"/>
          <w:szCs w:val="18"/>
        </w:rPr>
        <w:br/>
      </w:r>
      <w:r>
        <w:rPr>
          <w:color w:val="000000"/>
          <w:sz w:val="18"/>
          <w:szCs w:val="18"/>
        </w:rPr>
        <w:br/>
        <w:t xml:space="preserve">    </w:t>
      </w:r>
      <w:r>
        <w:rPr>
          <w:color w:val="808000"/>
          <w:sz w:val="18"/>
          <w:szCs w:val="18"/>
        </w:rPr>
        <w:t>@Override</w:t>
      </w:r>
      <w:r>
        <w:rPr>
          <w:color w:val="808000"/>
          <w:sz w:val="18"/>
          <w:szCs w:val="18"/>
        </w:rPr>
        <w:br/>
        <w:t xml:space="preserve">    </w:t>
      </w:r>
      <w:r>
        <w:rPr>
          <w:b/>
          <w:bCs/>
          <w:color w:val="000080"/>
          <w:sz w:val="18"/>
          <w:szCs w:val="18"/>
        </w:rPr>
        <w:t xml:space="preserve">public void </w:t>
      </w:r>
      <w:r>
        <w:rPr>
          <w:color w:val="000000"/>
          <w:sz w:val="18"/>
          <w:szCs w:val="18"/>
        </w:rPr>
        <w:t>onCancel() {</w:t>
      </w:r>
      <w:r>
        <w:rPr>
          <w:color w:val="000000"/>
          <w:sz w:val="18"/>
          <w:szCs w:val="18"/>
        </w:rPr>
        <w:br/>
        <w:t xml:space="preserve">        Toast.</w:t>
      </w:r>
      <w:r>
        <w:rPr>
          <w:i/>
          <w:iCs/>
          <w:color w:val="000000"/>
          <w:sz w:val="18"/>
          <w:szCs w:val="18"/>
        </w:rPr>
        <w:t>makeText</w:t>
      </w:r>
      <w:r>
        <w:rPr>
          <w:color w:val="000000"/>
          <w:sz w:val="18"/>
          <w:szCs w:val="18"/>
        </w:rPr>
        <w:t xml:space="preserve">(getApplicationContext(), </w:t>
      </w:r>
      <w:r>
        <w:rPr>
          <w:b/>
          <w:bCs/>
          <w:i/>
          <w:iCs/>
          <w:color w:val="660E7A"/>
          <w:sz w:val="18"/>
          <w:szCs w:val="18"/>
        </w:rPr>
        <w:t>TAG</w:t>
      </w:r>
      <w:r>
        <w:rPr>
          <w:color w:val="000000"/>
          <w:sz w:val="18"/>
          <w:szCs w:val="18"/>
        </w:rPr>
        <w:t>, Toast.</w:t>
      </w:r>
      <w:r>
        <w:rPr>
          <w:b/>
          <w:bCs/>
          <w:i/>
          <w:iCs/>
          <w:color w:val="660E7A"/>
          <w:sz w:val="18"/>
          <w:szCs w:val="18"/>
        </w:rPr>
        <w:t>LENGTH_SHORT</w:t>
      </w:r>
      <w:r>
        <w:rPr>
          <w:color w:val="000000"/>
          <w:sz w:val="18"/>
          <w:szCs w:val="18"/>
        </w:rPr>
        <w:t>).</w:t>
      </w:r>
      <w:r w:rsidRPr="00F6520F">
        <w:rPr>
          <w:noProof/>
          <w:color w:val="000000"/>
          <w:sz w:val="18"/>
          <w:szCs w:val="18"/>
        </w:rPr>
        <w:t>show();</w:t>
      </w:r>
      <w:r w:rsidRPr="00F6520F">
        <w:rPr>
          <w:noProof/>
          <w:color w:val="000000"/>
          <w:sz w:val="18"/>
          <w:szCs w:val="18"/>
        </w:rPr>
        <w:br/>
        <w:t xml:space="preserve">    }</w:t>
      </w:r>
      <w:r w:rsidRPr="00F6520F">
        <w:rPr>
          <w:noProof/>
          <w:color w:val="000000"/>
          <w:sz w:val="18"/>
          <w:szCs w:val="18"/>
        </w:rPr>
        <w:br/>
      </w:r>
      <w:r w:rsidRPr="00F6520F">
        <w:rPr>
          <w:noProof/>
          <w:color w:val="000000"/>
          <w:sz w:val="18"/>
          <w:szCs w:val="18"/>
        </w:rPr>
        <w:br/>
        <w:t xml:space="preserve">    </w:t>
      </w:r>
      <w:r w:rsidRPr="00F6520F">
        <w:rPr>
          <w:noProof/>
          <w:color w:val="808000"/>
          <w:sz w:val="18"/>
          <w:szCs w:val="18"/>
        </w:rPr>
        <w:t>@Override</w:t>
      </w:r>
      <w:r w:rsidRPr="00F6520F">
        <w:rPr>
          <w:noProof/>
          <w:color w:val="808000"/>
          <w:sz w:val="18"/>
          <w:szCs w:val="18"/>
        </w:rPr>
        <w:br/>
        <w:t xml:space="preserve">    </w:t>
      </w:r>
      <w:r w:rsidRPr="00F6520F">
        <w:rPr>
          <w:b/>
          <w:bCs/>
          <w:noProof/>
          <w:color w:val="000080"/>
          <w:sz w:val="18"/>
          <w:szCs w:val="18"/>
        </w:rPr>
        <w:t xml:space="preserve">public void </w:t>
      </w:r>
      <w:r w:rsidRPr="00F6520F">
        <w:rPr>
          <w:noProof/>
          <w:color w:val="000000"/>
          <w:sz w:val="18"/>
          <w:szCs w:val="18"/>
        </w:rPr>
        <w:t>onError(FacebookException exception) {</w:t>
      </w:r>
      <w:r w:rsidRPr="00F6520F">
        <w:rPr>
          <w:noProof/>
          <w:color w:val="000000"/>
          <w:sz w:val="18"/>
          <w:szCs w:val="18"/>
        </w:rPr>
        <w:br/>
        <w:t xml:space="preserve">        Toast.</w:t>
      </w:r>
      <w:r w:rsidRPr="00F6520F">
        <w:rPr>
          <w:i/>
          <w:iCs/>
          <w:noProof/>
          <w:color w:val="000000"/>
          <w:sz w:val="18"/>
          <w:szCs w:val="18"/>
        </w:rPr>
        <w:t>makeText</w:t>
      </w:r>
      <w:r>
        <w:rPr>
          <w:color w:val="000000"/>
          <w:sz w:val="18"/>
          <w:szCs w:val="18"/>
        </w:rPr>
        <w:t>(getApplicationContext(),</w:t>
      </w:r>
      <w:r>
        <w:rPr>
          <w:b/>
          <w:bCs/>
          <w:i/>
          <w:iCs/>
          <w:color w:val="660E7A"/>
          <w:sz w:val="18"/>
          <w:szCs w:val="18"/>
        </w:rPr>
        <w:t>TAG</w:t>
      </w:r>
      <w:r>
        <w:rPr>
          <w:color w:val="000000"/>
          <w:sz w:val="18"/>
          <w:szCs w:val="18"/>
        </w:rPr>
        <w:t>, Toast.</w:t>
      </w:r>
      <w:r>
        <w:rPr>
          <w:b/>
          <w:bCs/>
          <w:i/>
          <w:iCs/>
          <w:color w:val="660E7A"/>
          <w:sz w:val="18"/>
          <w:szCs w:val="18"/>
        </w:rPr>
        <w:t>LENGTH_SHORT</w:t>
      </w:r>
      <w:r>
        <w:rPr>
          <w:color w:val="000000"/>
          <w:sz w:val="18"/>
          <w:szCs w:val="18"/>
        </w:rPr>
        <w:t>).show();</w:t>
      </w:r>
      <w:r>
        <w:rPr>
          <w:color w:val="000000"/>
          <w:sz w:val="18"/>
          <w:szCs w:val="18"/>
        </w:rPr>
        <w:br/>
        <w:t xml:space="preserve">    }</w:t>
      </w:r>
      <w:r>
        <w:rPr>
          <w:color w:val="000000"/>
          <w:sz w:val="18"/>
          <w:szCs w:val="18"/>
        </w:rPr>
        <w:br/>
        <w:t>});</w:t>
      </w:r>
    </w:p>
    <w:p w14:paraId="3F61C38E" w14:textId="0AD12802" w:rsidR="00196B60" w:rsidRPr="00E475F6" w:rsidRDefault="00196B60" w:rsidP="00196B60">
      <w:pPr>
        <w:rPr>
          <w:lang w:val="en-IE"/>
        </w:rPr>
      </w:pPr>
    </w:p>
    <w:p w14:paraId="14F88642" w14:textId="12C3D5AD" w:rsidR="00196B60" w:rsidRPr="00E475F6" w:rsidRDefault="00196B60" w:rsidP="00196B60"/>
    <w:p w14:paraId="7DE8F661" w14:textId="14963E0F" w:rsidR="00196B60" w:rsidRPr="00E475F6" w:rsidRDefault="00196B60" w:rsidP="00196B60">
      <w:r w:rsidRPr="00E475F6">
        <w:t xml:space="preserve">The fifth step is </w:t>
      </w:r>
      <w:r w:rsidR="0002162F" w:rsidRPr="00E475F6">
        <w:t>to retrieve the data from Facebook API</w:t>
      </w:r>
    </w:p>
    <w:p w14:paraId="62D77C12" w14:textId="363B7ECC" w:rsidR="0002162F" w:rsidRPr="00E475F6" w:rsidRDefault="0002162F" w:rsidP="00196B60"/>
    <w:p w14:paraId="601E2351" w14:textId="77777777" w:rsidR="000A6203" w:rsidRPr="000A6203" w:rsidRDefault="000A6203" w:rsidP="000A620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urier New" w:eastAsia="Times New Roman" w:hAnsi="Courier New" w:cs="Courier New"/>
          <w:color w:val="000000"/>
          <w:sz w:val="18"/>
          <w:szCs w:val="18"/>
          <w:lang w:val="en-IE" w:eastAsia="en-IE"/>
        </w:rPr>
      </w:pPr>
      <w:r w:rsidRPr="000A6203">
        <w:rPr>
          <w:rFonts w:ascii="Courier New" w:eastAsia="Times New Roman" w:hAnsi="Courier New" w:cs="Courier New"/>
          <w:i/>
          <w:iCs/>
          <w:color w:val="808080"/>
          <w:sz w:val="18"/>
          <w:szCs w:val="18"/>
          <w:lang w:val="en-IE" w:eastAsia="en-IE"/>
        </w:rPr>
        <w:t>// get Profile Info</w:t>
      </w:r>
      <w:r w:rsidRPr="000A6203">
        <w:rPr>
          <w:rFonts w:ascii="Courier New" w:eastAsia="Times New Roman" w:hAnsi="Courier New" w:cs="Courier New"/>
          <w:i/>
          <w:iCs/>
          <w:color w:val="808080"/>
          <w:sz w:val="18"/>
          <w:szCs w:val="18"/>
          <w:lang w:val="en-IE" w:eastAsia="en-IE"/>
        </w:rPr>
        <w:br/>
      </w:r>
      <w:r w:rsidRPr="000A6203">
        <w:rPr>
          <w:rFonts w:ascii="Courier New" w:eastAsia="Times New Roman" w:hAnsi="Courier New" w:cs="Courier New"/>
          <w:b/>
          <w:bCs/>
          <w:color w:val="000080"/>
          <w:sz w:val="18"/>
          <w:szCs w:val="18"/>
          <w:lang w:val="en-IE" w:eastAsia="en-IE"/>
        </w:rPr>
        <w:t xml:space="preserve">public void </w:t>
      </w:r>
      <w:r w:rsidRPr="000A6203">
        <w:rPr>
          <w:rFonts w:ascii="Courier New" w:eastAsia="Times New Roman" w:hAnsi="Courier New" w:cs="Courier New"/>
          <w:color w:val="000000"/>
          <w:sz w:val="18"/>
          <w:szCs w:val="18"/>
          <w:lang w:val="en-IE" w:eastAsia="en-IE"/>
        </w:rPr>
        <w:t>getProfileInformationFacebook(AccessToken accToken) {</w:t>
      </w:r>
      <w:r w:rsidRPr="000A6203">
        <w:rPr>
          <w:rFonts w:ascii="Courier New" w:eastAsia="Times New Roman" w:hAnsi="Courier New" w:cs="Courier New"/>
          <w:color w:val="000000"/>
          <w:sz w:val="18"/>
          <w:szCs w:val="18"/>
          <w:lang w:val="en-IE" w:eastAsia="en-IE"/>
        </w:rPr>
        <w:br/>
        <w:t xml:space="preserve">    GraphRequest request = GraphRequest.</w:t>
      </w:r>
      <w:r w:rsidRPr="000A6203">
        <w:rPr>
          <w:rFonts w:ascii="Courier New" w:eastAsia="Times New Roman" w:hAnsi="Courier New" w:cs="Courier New"/>
          <w:i/>
          <w:iCs/>
          <w:color w:val="000000"/>
          <w:sz w:val="18"/>
          <w:szCs w:val="18"/>
          <w:lang w:val="en-IE" w:eastAsia="en-IE"/>
        </w:rPr>
        <w:t>newMeRequest</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accToken,</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new </w:t>
      </w:r>
      <w:r w:rsidRPr="000A6203">
        <w:rPr>
          <w:rFonts w:ascii="Courier New" w:eastAsia="Times New Roman" w:hAnsi="Courier New" w:cs="Courier New"/>
          <w:color w:val="000000"/>
          <w:sz w:val="18"/>
          <w:szCs w:val="18"/>
          <w:lang w:val="en-IE" w:eastAsia="en-IE"/>
        </w:rPr>
        <w:t>GraphRequest.GraphJSONObjectCallback() {</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808000"/>
          <w:sz w:val="18"/>
          <w:szCs w:val="18"/>
          <w:lang w:val="en-IE" w:eastAsia="en-IE"/>
        </w:rPr>
        <w:t>@Override</w:t>
      </w:r>
      <w:r w:rsidRPr="000A6203">
        <w:rPr>
          <w:rFonts w:ascii="Courier New" w:eastAsia="Times New Roman" w:hAnsi="Courier New" w:cs="Courier New"/>
          <w:color w:val="808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public void </w:t>
      </w:r>
      <w:r w:rsidRPr="000A6203">
        <w:rPr>
          <w:rFonts w:ascii="Courier New" w:eastAsia="Times New Roman" w:hAnsi="Courier New" w:cs="Courier New"/>
          <w:color w:val="000000"/>
          <w:sz w:val="18"/>
          <w:szCs w:val="18"/>
          <w:lang w:val="en-IE" w:eastAsia="en-IE"/>
        </w:rPr>
        <w:t>onCompleted(</w:t>
      </w:r>
      <w:r w:rsidRPr="000A6203">
        <w:rPr>
          <w:rFonts w:ascii="Courier New" w:eastAsia="Times New Roman" w:hAnsi="Courier New" w:cs="Courier New"/>
          <w:color w:val="000000"/>
          <w:sz w:val="18"/>
          <w:szCs w:val="18"/>
          <w:lang w:val="en-IE" w:eastAsia="en-IE"/>
        </w:rPr>
        <w:br/>
        <w:t xml:space="preserve">                        JSONObject obj,</w:t>
      </w:r>
      <w:r w:rsidRPr="000A6203">
        <w:rPr>
          <w:rFonts w:ascii="Courier New" w:eastAsia="Times New Roman" w:hAnsi="Courier New" w:cs="Courier New"/>
          <w:color w:val="000000"/>
          <w:sz w:val="18"/>
          <w:szCs w:val="18"/>
          <w:lang w:val="en-IE" w:eastAsia="en-IE"/>
        </w:rPr>
        <w:br/>
        <w:t xml:space="preserve">                        GraphResponse response) {</w:t>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i/>
          <w:iCs/>
          <w:color w:val="808080"/>
          <w:sz w:val="18"/>
          <w:szCs w:val="18"/>
          <w:lang w:val="en-IE" w:eastAsia="en-IE"/>
        </w:rPr>
        <w:t>//declaring variables</w:t>
      </w:r>
      <w:r w:rsidRPr="000A6203">
        <w:rPr>
          <w:rFonts w:ascii="Courier New" w:eastAsia="Times New Roman" w:hAnsi="Courier New" w:cs="Courier New"/>
          <w:i/>
          <w:iCs/>
          <w:color w:val="808080"/>
          <w:sz w:val="18"/>
          <w:szCs w:val="18"/>
          <w:lang w:val="en-IE" w:eastAsia="en-IE"/>
        </w:rPr>
        <w:br/>
        <w:t xml:space="preserve">                    </w:t>
      </w:r>
      <w:r w:rsidRPr="000A6203">
        <w:rPr>
          <w:rFonts w:ascii="Courier New" w:eastAsia="Times New Roman" w:hAnsi="Courier New" w:cs="Courier New"/>
          <w:color w:val="000000"/>
          <w:sz w:val="18"/>
          <w:szCs w:val="18"/>
          <w:lang w:val="en-IE" w:eastAsia="en-IE"/>
        </w:rPr>
        <w:t xml:space="preserve">String fbId = </w:t>
      </w:r>
      <w:r w:rsidRPr="000A6203">
        <w:rPr>
          <w:rFonts w:ascii="Courier New" w:eastAsia="Times New Roman" w:hAnsi="Courier New" w:cs="Courier New"/>
          <w:b/>
          <w:bCs/>
          <w:color w:val="000080"/>
          <w:sz w:val="18"/>
          <w:szCs w:val="18"/>
          <w:lang w:val="en-IE" w:eastAsia="en-IE"/>
        </w:rPr>
        <w:t>nu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String fbEmail = </w:t>
      </w:r>
      <w:r w:rsidRPr="000A6203">
        <w:rPr>
          <w:rFonts w:ascii="Courier New" w:eastAsia="Times New Roman" w:hAnsi="Courier New" w:cs="Courier New"/>
          <w:b/>
          <w:bCs/>
          <w:color w:val="000080"/>
          <w:sz w:val="18"/>
          <w:szCs w:val="18"/>
          <w:lang w:val="en-IE" w:eastAsia="en-IE"/>
        </w:rPr>
        <w:t>nu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String FBUserName= </w:t>
      </w:r>
      <w:r w:rsidRPr="000A6203">
        <w:rPr>
          <w:rFonts w:ascii="Courier New" w:eastAsia="Times New Roman" w:hAnsi="Courier New" w:cs="Courier New"/>
          <w:b/>
          <w:bCs/>
          <w:color w:val="000080"/>
          <w:sz w:val="18"/>
          <w:szCs w:val="18"/>
          <w:lang w:val="en-IE" w:eastAsia="en-IE"/>
        </w:rPr>
        <w:t>nu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String fbGender = </w:t>
      </w:r>
      <w:r w:rsidRPr="000A6203">
        <w:rPr>
          <w:rFonts w:ascii="Courier New" w:eastAsia="Times New Roman" w:hAnsi="Courier New" w:cs="Courier New"/>
          <w:b/>
          <w:bCs/>
          <w:color w:val="000080"/>
          <w:sz w:val="18"/>
          <w:szCs w:val="18"/>
          <w:lang w:val="en-IE" w:eastAsia="en-IE"/>
        </w:rPr>
        <w:t>nu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lastRenderedPageBreak/>
        <w:t xml:space="preserve">                    String  fbPropic = </w:t>
      </w:r>
      <w:r w:rsidRPr="000A6203">
        <w:rPr>
          <w:rFonts w:ascii="Courier New" w:eastAsia="Times New Roman" w:hAnsi="Courier New" w:cs="Courier New"/>
          <w:b/>
          <w:bCs/>
          <w:color w:val="000080"/>
          <w:sz w:val="18"/>
          <w:szCs w:val="18"/>
          <w:lang w:val="en-IE" w:eastAsia="en-IE"/>
        </w:rPr>
        <w:t>nu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try </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if</w:t>
      </w:r>
      <w:r w:rsidRPr="000A6203">
        <w:rPr>
          <w:rFonts w:ascii="Courier New" w:eastAsia="Times New Roman" w:hAnsi="Courier New" w:cs="Courier New"/>
          <w:color w:val="000000"/>
          <w:sz w:val="18"/>
          <w:szCs w:val="18"/>
          <w:lang w:val="en-IE" w:eastAsia="en-IE"/>
        </w:rPr>
        <w:t>(obj.has(</w:t>
      </w:r>
      <w:r w:rsidRPr="000A6203">
        <w:rPr>
          <w:rFonts w:ascii="Courier New" w:eastAsia="Times New Roman" w:hAnsi="Courier New" w:cs="Courier New"/>
          <w:b/>
          <w:bCs/>
          <w:color w:val="008000"/>
          <w:sz w:val="18"/>
          <w:szCs w:val="18"/>
          <w:lang w:val="en-IE" w:eastAsia="en-IE"/>
        </w:rPr>
        <w:t>"emai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Email = obj.getString(</w:t>
      </w:r>
      <w:r w:rsidRPr="000A6203">
        <w:rPr>
          <w:rFonts w:ascii="Courier New" w:eastAsia="Times New Roman" w:hAnsi="Courier New" w:cs="Courier New"/>
          <w:b/>
          <w:bCs/>
          <w:color w:val="008000"/>
          <w:sz w:val="18"/>
          <w:szCs w:val="18"/>
          <w:lang w:val="en-IE" w:eastAsia="en-IE"/>
        </w:rPr>
        <w:t>"emai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else </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Email = </w:t>
      </w:r>
      <w:r w:rsidRPr="000A6203">
        <w:rPr>
          <w:rFonts w:ascii="Courier New" w:eastAsia="Times New Roman" w:hAnsi="Courier New" w:cs="Courier New"/>
          <w:b/>
          <w:bCs/>
          <w:color w:val="008000"/>
          <w:sz w:val="18"/>
          <w:szCs w:val="18"/>
          <w:lang w:val="en-IE" w:eastAsia="en-IE"/>
        </w:rPr>
        <w:t>""</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if</w:t>
      </w:r>
      <w:r w:rsidRPr="000A6203">
        <w:rPr>
          <w:rFonts w:ascii="Courier New" w:eastAsia="Times New Roman" w:hAnsi="Courier New" w:cs="Courier New"/>
          <w:color w:val="000000"/>
          <w:sz w:val="18"/>
          <w:szCs w:val="18"/>
          <w:lang w:val="en-IE" w:eastAsia="en-IE"/>
        </w:rPr>
        <w:t>(obj.has(</w:t>
      </w:r>
      <w:r w:rsidRPr="000A6203">
        <w:rPr>
          <w:rFonts w:ascii="Courier New" w:eastAsia="Times New Roman" w:hAnsi="Courier New" w:cs="Courier New"/>
          <w:b/>
          <w:bCs/>
          <w:color w:val="008000"/>
          <w:sz w:val="18"/>
          <w:szCs w:val="18"/>
          <w:lang w:val="en-IE" w:eastAsia="en-IE"/>
        </w:rPr>
        <w:t>"name"</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UserName = obj.getString(</w:t>
      </w:r>
      <w:r w:rsidRPr="000A6203">
        <w:rPr>
          <w:rFonts w:ascii="Courier New" w:eastAsia="Times New Roman" w:hAnsi="Courier New" w:cs="Courier New"/>
          <w:b/>
          <w:bCs/>
          <w:color w:val="008000"/>
          <w:sz w:val="18"/>
          <w:szCs w:val="18"/>
          <w:lang w:val="en-IE" w:eastAsia="en-IE"/>
        </w:rPr>
        <w:t>"name"</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else </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UserName =</w:t>
      </w:r>
      <w:r w:rsidRPr="000A6203">
        <w:rPr>
          <w:rFonts w:ascii="Courier New" w:eastAsia="Times New Roman" w:hAnsi="Courier New" w:cs="Courier New"/>
          <w:b/>
          <w:bCs/>
          <w:color w:val="008000"/>
          <w:sz w:val="18"/>
          <w:szCs w:val="18"/>
          <w:lang w:val="en-IE" w:eastAsia="en-IE"/>
        </w:rPr>
        <w:t>""</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if</w:t>
      </w:r>
      <w:r w:rsidRPr="000A6203">
        <w:rPr>
          <w:rFonts w:ascii="Courier New" w:eastAsia="Times New Roman" w:hAnsi="Courier New" w:cs="Courier New"/>
          <w:color w:val="000000"/>
          <w:sz w:val="18"/>
          <w:szCs w:val="18"/>
          <w:lang w:val="en-IE" w:eastAsia="en-IE"/>
        </w:rPr>
        <w:t>(obj.has(</w:t>
      </w:r>
      <w:r w:rsidRPr="000A6203">
        <w:rPr>
          <w:rFonts w:ascii="Courier New" w:eastAsia="Times New Roman" w:hAnsi="Courier New" w:cs="Courier New"/>
          <w:b/>
          <w:bCs/>
          <w:color w:val="008000"/>
          <w:sz w:val="18"/>
          <w:szCs w:val="18"/>
          <w:lang w:val="en-IE" w:eastAsia="en-IE"/>
        </w:rPr>
        <w:t>"gender"</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Gender = obj.getString(</w:t>
      </w:r>
      <w:r w:rsidRPr="000A6203">
        <w:rPr>
          <w:rFonts w:ascii="Courier New" w:eastAsia="Times New Roman" w:hAnsi="Courier New" w:cs="Courier New"/>
          <w:b/>
          <w:bCs/>
          <w:color w:val="008000"/>
          <w:sz w:val="18"/>
          <w:szCs w:val="18"/>
          <w:lang w:val="en-IE" w:eastAsia="en-IE"/>
        </w:rPr>
        <w:t>"gender"</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b/>
          <w:bCs/>
          <w:color w:val="000080"/>
          <w:sz w:val="18"/>
          <w:szCs w:val="18"/>
          <w:lang w:val="en-IE" w:eastAsia="en-IE"/>
        </w:rPr>
        <w:t xml:space="preserve">else </w:t>
      </w:r>
      <w:r w:rsidRPr="000A6203">
        <w:rPr>
          <w:rFonts w:ascii="Courier New" w:eastAsia="Times New Roman" w:hAnsi="Courier New" w:cs="Courier New"/>
          <w:color w:val="000000"/>
          <w:sz w:val="18"/>
          <w:szCs w:val="18"/>
          <w:lang w:val="en-IE" w:eastAsia="en-IE"/>
        </w:rPr>
        <w:t xml:space="preserve">{fbGender = </w:t>
      </w:r>
      <w:r w:rsidRPr="000A6203">
        <w:rPr>
          <w:rFonts w:ascii="Courier New" w:eastAsia="Times New Roman" w:hAnsi="Courier New" w:cs="Courier New"/>
          <w:b/>
          <w:bCs/>
          <w:color w:val="008000"/>
          <w:sz w:val="18"/>
          <w:szCs w:val="18"/>
          <w:lang w:val="en-IE" w:eastAsia="en-IE"/>
        </w:rPr>
        <w:t>""</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fbPropic = </w:t>
      </w:r>
      <w:r w:rsidRPr="000A6203">
        <w:rPr>
          <w:rFonts w:ascii="Courier New" w:eastAsia="Times New Roman" w:hAnsi="Courier New" w:cs="Courier New"/>
          <w:b/>
          <w:bCs/>
          <w:color w:val="008000"/>
          <w:sz w:val="18"/>
          <w:szCs w:val="18"/>
          <w:lang w:val="en-IE" w:eastAsia="en-IE"/>
        </w:rPr>
        <w:t>"https://graph.facebook.com/</w:t>
      </w:r>
      <w:r w:rsidRPr="000A6203">
        <w:rPr>
          <w:rFonts w:ascii="Courier New" w:eastAsia="Times New Roman" w:hAnsi="Courier New" w:cs="Courier New"/>
          <w:b/>
          <w:bCs/>
          <w:color w:val="000080"/>
          <w:sz w:val="18"/>
          <w:szCs w:val="18"/>
          <w:lang w:val="en-IE" w:eastAsia="en-IE"/>
        </w:rPr>
        <w:t>\"</w:t>
      </w:r>
      <w:r w:rsidRPr="000A6203">
        <w:rPr>
          <w:rFonts w:ascii="Courier New" w:eastAsia="Times New Roman" w:hAnsi="Courier New" w:cs="Courier New"/>
          <w:b/>
          <w:bCs/>
          <w:color w:val="008000"/>
          <w:sz w:val="18"/>
          <w:szCs w:val="18"/>
          <w:lang w:val="en-IE" w:eastAsia="en-IE"/>
        </w:rPr>
        <w:t>+ fbId +</w:t>
      </w:r>
      <w:r w:rsidRPr="000A6203">
        <w:rPr>
          <w:rFonts w:ascii="Courier New" w:eastAsia="Times New Roman" w:hAnsi="Courier New" w:cs="Courier New"/>
          <w:b/>
          <w:bCs/>
          <w:color w:val="000080"/>
          <w:sz w:val="18"/>
          <w:szCs w:val="18"/>
          <w:lang w:val="en-IE" w:eastAsia="en-IE"/>
        </w:rPr>
        <w:t>\"</w:t>
      </w:r>
      <w:r w:rsidRPr="000A6203">
        <w:rPr>
          <w:rFonts w:ascii="Courier New" w:eastAsia="Times New Roman" w:hAnsi="Courier New" w:cs="Courier New"/>
          <w:b/>
          <w:bCs/>
          <w:color w:val="008000"/>
          <w:sz w:val="18"/>
          <w:szCs w:val="18"/>
          <w:lang w:val="en-IE" w:eastAsia="en-IE"/>
        </w:rPr>
        <w:t>/picture?type=small"</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r>
      <w:r w:rsidRPr="000A6203">
        <w:rPr>
          <w:rFonts w:ascii="Courier New" w:eastAsia="Times New Roman" w:hAnsi="Courier New" w:cs="Courier New"/>
          <w:color w:val="000000"/>
          <w:sz w:val="18"/>
          <w:szCs w:val="18"/>
          <w:lang w:val="en-IE" w:eastAsia="en-IE"/>
        </w:rPr>
        <w:br/>
        <w:t xml:space="preserve">                    } </w:t>
      </w:r>
      <w:r w:rsidRPr="000A6203">
        <w:rPr>
          <w:rFonts w:ascii="Courier New" w:eastAsia="Times New Roman" w:hAnsi="Courier New" w:cs="Courier New"/>
          <w:b/>
          <w:bCs/>
          <w:color w:val="000080"/>
          <w:sz w:val="18"/>
          <w:szCs w:val="18"/>
          <w:lang w:val="en-IE" w:eastAsia="en-IE"/>
        </w:rPr>
        <w:t xml:space="preserve">catch </w:t>
      </w:r>
      <w:r w:rsidRPr="000A6203">
        <w:rPr>
          <w:rFonts w:ascii="Courier New" w:eastAsia="Times New Roman" w:hAnsi="Courier New" w:cs="Courier New"/>
          <w:color w:val="000000"/>
          <w:sz w:val="18"/>
          <w:szCs w:val="18"/>
          <w:lang w:val="en-IE" w:eastAsia="en-IE"/>
        </w:rPr>
        <w:t>(JSONException e) {</w:t>
      </w:r>
      <w:r w:rsidRPr="000A6203">
        <w:rPr>
          <w:rFonts w:ascii="Courier New" w:eastAsia="Times New Roman" w:hAnsi="Courier New" w:cs="Courier New"/>
          <w:color w:val="000000"/>
          <w:sz w:val="18"/>
          <w:szCs w:val="18"/>
          <w:lang w:val="en-IE" w:eastAsia="en-IE"/>
        </w:rPr>
        <w:br/>
        <w:t xml:space="preserve">                        e.printStackTrace();</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000000"/>
          <w:sz w:val="18"/>
          <w:szCs w:val="18"/>
          <w:lang w:val="en-IE" w:eastAsia="en-IE"/>
        </w:rPr>
        <w:br/>
        <w:t xml:space="preserve">            });</w:t>
      </w:r>
      <w:r w:rsidRPr="000A6203">
        <w:rPr>
          <w:rFonts w:ascii="Courier New" w:eastAsia="Times New Roman" w:hAnsi="Courier New" w:cs="Courier New"/>
          <w:color w:val="000000"/>
          <w:sz w:val="18"/>
          <w:szCs w:val="18"/>
          <w:lang w:val="en-IE" w:eastAsia="en-IE"/>
        </w:rPr>
        <w:br/>
        <w:t xml:space="preserve">    Bundle parameters = </w:t>
      </w:r>
      <w:r w:rsidRPr="000A6203">
        <w:rPr>
          <w:rFonts w:ascii="Courier New" w:eastAsia="Times New Roman" w:hAnsi="Courier New" w:cs="Courier New"/>
          <w:b/>
          <w:bCs/>
          <w:color w:val="000080"/>
          <w:sz w:val="18"/>
          <w:szCs w:val="18"/>
          <w:lang w:val="en-IE" w:eastAsia="en-IE"/>
        </w:rPr>
        <w:t xml:space="preserve">new </w:t>
      </w:r>
      <w:r w:rsidRPr="000A6203">
        <w:rPr>
          <w:rFonts w:ascii="Courier New" w:eastAsia="Times New Roman" w:hAnsi="Courier New" w:cs="Courier New"/>
          <w:color w:val="000000"/>
          <w:sz w:val="18"/>
          <w:szCs w:val="18"/>
          <w:lang w:val="en-IE" w:eastAsia="en-IE"/>
        </w:rPr>
        <w:t>Bundle();</w:t>
      </w:r>
      <w:r w:rsidRPr="000A6203">
        <w:rPr>
          <w:rFonts w:ascii="Courier New" w:eastAsia="Times New Roman" w:hAnsi="Courier New" w:cs="Courier New"/>
          <w:color w:val="000000"/>
          <w:sz w:val="18"/>
          <w:szCs w:val="18"/>
          <w:lang w:val="en-IE" w:eastAsia="en-IE"/>
        </w:rPr>
        <w:br/>
        <w:t xml:space="preserve">    parameters.putString(</w:t>
      </w:r>
      <w:r w:rsidRPr="000A6203">
        <w:rPr>
          <w:rFonts w:ascii="Courier New" w:eastAsia="Times New Roman" w:hAnsi="Courier New" w:cs="Courier New"/>
          <w:b/>
          <w:bCs/>
          <w:color w:val="008000"/>
          <w:sz w:val="18"/>
          <w:szCs w:val="18"/>
          <w:lang w:val="en-IE" w:eastAsia="en-IE"/>
        </w:rPr>
        <w:t>"fields"</w:t>
      </w:r>
      <w:r w:rsidRPr="000A6203">
        <w:rPr>
          <w:rFonts w:ascii="Courier New" w:eastAsia="Times New Roman" w:hAnsi="Courier New" w:cs="Courier New"/>
          <w:color w:val="000000"/>
          <w:sz w:val="18"/>
          <w:szCs w:val="18"/>
          <w:lang w:val="en-IE" w:eastAsia="en-IE"/>
        </w:rPr>
        <w:t xml:space="preserve">, </w:t>
      </w:r>
      <w:r w:rsidRPr="000A6203">
        <w:rPr>
          <w:rFonts w:ascii="Courier New" w:eastAsia="Times New Roman" w:hAnsi="Courier New" w:cs="Courier New"/>
          <w:b/>
          <w:bCs/>
          <w:color w:val="008000"/>
          <w:sz w:val="18"/>
          <w:szCs w:val="18"/>
          <w:lang w:val="en-IE" w:eastAsia="en-IE"/>
        </w:rPr>
        <w:t>"id,name,email,gender"</w:t>
      </w:r>
      <w:r w:rsidRPr="000A6203">
        <w:rPr>
          <w:rFonts w:ascii="Courier New" w:eastAsia="Times New Roman" w:hAnsi="Courier New" w:cs="Courier New"/>
          <w:color w:val="000000"/>
          <w:sz w:val="18"/>
          <w:szCs w:val="18"/>
          <w:lang w:val="en-IE" w:eastAsia="en-IE"/>
        </w:rPr>
        <w:t>);</w:t>
      </w:r>
      <w:r w:rsidRPr="000A6203">
        <w:rPr>
          <w:rFonts w:ascii="Courier New" w:eastAsia="Times New Roman" w:hAnsi="Courier New" w:cs="Courier New"/>
          <w:color w:val="000000"/>
          <w:sz w:val="18"/>
          <w:szCs w:val="18"/>
          <w:lang w:val="en-IE" w:eastAsia="en-IE"/>
        </w:rPr>
        <w:br/>
        <w:t xml:space="preserve">    request.setParameters(parameters);</w:t>
      </w:r>
      <w:r w:rsidRPr="000A6203">
        <w:rPr>
          <w:rFonts w:ascii="Courier New" w:eastAsia="Times New Roman" w:hAnsi="Courier New" w:cs="Courier New"/>
          <w:color w:val="000000"/>
          <w:sz w:val="18"/>
          <w:szCs w:val="18"/>
          <w:lang w:val="en-IE" w:eastAsia="en-IE"/>
        </w:rPr>
        <w:br/>
        <w:t xml:space="preserve">    request.executeAsync();</w:t>
      </w:r>
    </w:p>
    <w:p w14:paraId="237C255D" w14:textId="77777777" w:rsidR="0002162F" w:rsidRPr="00E475F6" w:rsidRDefault="0002162F" w:rsidP="00196B60">
      <w:pPr>
        <w:rPr>
          <w:lang w:val="en-IE"/>
        </w:rPr>
      </w:pPr>
    </w:p>
    <w:p w14:paraId="4C060E78" w14:textId="66E42DCD" w:rsidR="00196B60" w:rsidRPr="00E475F6" w:rsidRDefault="00196B60" w:rsidP="00196B60"/>
    <w:p w14:paraId="5ABE05E9" w14:textId="640B66A3" w:rsidR="00196B60" w:rsidRPr="00E475F6" w:rsidRDefault="00196B60" w:rsidP="00196B60"/>
    <w:p w14:paraId="246D6371" w14:textId="7E0A38C1" w:rsidR="00196B60" w:rsidRPr="00E475F6" w:rsidRDefault="00196B60" w:rsidP="00196B60"/>
    <w:p w14:paraId="6930454A" w14:textId="5E883DCA" w:rsidR="00196B60" w:rsidRPr="00E475F6" w:rsidRDefault="00196B60" w:rsidP="00196B60"/>
    <w:p w14:paraId="2BB744A0" w14:textId="1818AED1" w:rsidR="00196B60" w:rsidRPr="00E475F6" w:rsidRDefault="00196B60" w:rsidP="00196B60"/>
    <w:p w14:paraId="05F741ED" w14:textId="28D49955" w:rsidR="00196B60" w:rsidRPr="00E475F6" w:rsidRDefault="00196B60" w:rsidP="00196B60"/>
    <w:p w14:paraId="7F0B1071" w14:textId="62DB314D" w:rsidR="00196B60" w:rsidRPr="00E475F6" w:rsidRDefault="00196B60" w:rsidP="00196B60"/>
    <w:p w14:paraId="0DFF450C" w14:textId="40A18C96" w:rsidR="00196B60" w:rsidRPr="00E475F6" w:rsidRDefault="00CD79A5" w:rsidP="00196B60">
      <w:r>
        <w:pict w14:anchorId="1E5D4DA8">
          <v:shape id="_x0000_i1045" type="#_x0000_t75" style="width:493.7pt;height:103.7pt">
            <v:imagedata r:id="rId54" o:title="fbRetrieve"/>
          </v:shape>
        </w:pict>
      </w:r>
    </w:p>
    <w:p w14:paraId="73A5AA08" w14:textId="19540665" w:rsidR="00196B60" w:rsidRPr="00D31266" w:rsidRDefault="00A80881" w:rsidP="00196B60">
      <w:pPr>
        <w:rPr>
          <w:sz w:val="20"/>
        </w:rPr>
      </w:pPr>
      <w:r w:rsidRPr="00E475F6">
        <w:tab/>
      </w:r>
      <w:r w:rsidRPr="00E475F6">
        <w:tab/>
      </w:r>
      <w:r w:rsidRPr="00D31266">
        <w:rPr>
          <w:sz w:val="20"/>
        </w:rPr>
        <w:t>Figure 6.5 Facebook API data Retrieval</w:t>
      </w:r>
    </w:p>
    <w:p w14:paraId="47862223" w14:textId="78756069" w:rsidR="00A80881" w:rsidRPr="00E475F6" w:rsidRDefault="00A80881" w:rsidP="00196B60"/>
    <w:p w14:paraId="4A009873" w14:textId="4BFC5982" w:rsidR="00A80881" w:rsidRPr="00E475F6" w:rsidRDefault="00A80881" w:rsidP="00196B60"/>
    <w:p w14:paraId="2B029B15" w14:textId="3C2BA9EF" w:rsidR="00A80881" w:rsidRPr="00E475F6" w:rsidRDefault="00A80881" w:rsidP="00196B60"/>
    <w:p w14:paraId="72230EE9" w14:textId="5F127504" w:rsidR="00A80881" w:rsidRPr="00E475F6" w:rsidRDefault="00A80881" w:rsidP="00196B60">
      <w:r w:rsidRPr="00E475F6">
        <w:t>Figure 6.5 Illustrates the data retrieved from Facebook API.</w:t>
      </w:r>
    </w:p>
    <w:p w14:paraId="622011D0" w14:textId="51094F50" w:rsidR="00A80881" w:rsidRPr="00E475F6" w:rsidRDefault="00A80881" w:rsidP="00196B60"/>
    <w:p w14:paraId="6D3482C9" w14:textId="482B8FE4" w:rsidR="00A80881" w:rsidRPr="00E475F6" w:rsidRDefault="00A80881" w:rsidP="00196B60"/>
    <w:p w14:paraId="4A3BFFC2" w14:textId="4E1EFD4F" w:rsidR="00A80881" w:rsidRPr="00E475F6" w:rsidRDefault="00A80881" w:rsidP="00196B60"/>
    <w:p w14:paraId="15E89C3D" w14:textId="4B5CBAF1" w:rsidR="00A80881" w:rsidRPr="00E475F6" w:rsidRDefault="00A80881" w:rsidP="00196B60"/>
    <w:p w14:paraId="3F7C8B1D" w14:textId="1F40F290" w:rsidR="00A80881" w:rsidRPr="00E475F6" w:rsidRDefault="00A80881" w:rsidP="00196B60"/>
    <w:p w14:paraId="19A63AC8" w14:textId="4F4A4C3D" w:rsidR="00A80881" w:rsidRPr="00E475F6" w:rsidRDefault="00A80881" w:rsidP="00196B60"/>
    <w:p w14:paraId="705BAF93" w14:textId="0B637329" w:rsidR="00484A0F" w:rsidRPr="00E475F6" w:rsidRDefault="00484A0F" w:rsidP="00196B60"/>
    <w:p w14:paraId="01459615" w14:textId="36F432E5" w:rsidR="00484A0F" w:rsidRPr="00E475F6" w:rsidRDefault="00484A0F" w:rsidP="00196B60"/>
    <w:p w14:paraId="515159E6" w14:textId="4591A7D7" w:rsidR="00484A0F" w:rsidRPr="00E475F6" w:rsidRDefault="00484A0F" w:rsidP="00196B60"/>
    <w:p w14:paraId="7FE0C2DC" w14:textId="05B5F75C" w:rsidR="00484A0F" w:rsidRPr="00E475F6" w:rsidRDefault="00484A0F" w:rsidP="00196B60"/>
    <w:p w14:paraId="30DF4037" w14:textId="24C65D2A" w:rsidR="00484A0F" w:rsidRPr="00E475F6" w:rsidRDefault="00484A0F" w:rsidP="00196B60"/>
    <w:p w14:paraId="68F0E58E" w14:textId="6098FC52" w:rsidR="00484A0F" w:rsidRPr="00E475F6" w:rsidRDefault="00484A0F" w:rsidP="00196B60"/>
    <w:p w14:paraId="6814BF70" w14:textId="77777777" w:rsidR="00484A0F" w:rsidRPr="00E475F6" w:rsidRDefault="00484A0F" w:rsidP="00196B60"/>
    <w:p w14:paraId="53890C01" w14:textId="1E52B7CA" w:rsidR="00A80881" w:rsidRPr="00E475F6" w:rsidRDefault="00484A0F" w:rsidP="00484A0F">
      <w:pPr>
        <w:jc w:val="center"/>
      </w:pPr>
      <w:r w:rsidRPr="00E475F6">
        <w:rPr>
          <w:noProof/>
          <w:lang w:val="en-IE" w:eastAsia="en-IE"/>
        </w:rPr>
        <w:drawing>
          <wp:inline distT="0" distB="0" distL="0" distR="0" wp14:anchorId="225A0894" wp14:editId="7DDC59AD">
            <wp:extent cx="2891981" cy="5721396"/>
            <wp:effectExtent l="0" t="0" r="381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912007" cy="5761015"/>
                    </a:xfrm>
                    <a:prstGeom prst="rect">
                      <a:avLst/>
                    </a:prstGeom>
                  </pic:spPr>
                </pic:pic>
              </a:graphicData>
            </a:graphic>
          </wp:inline>
        </w:drawing>
      </w:r>
    </w:p>
    <w:p w14:paraId="19A57C35" w14:textId="6FA65EB4" w:rsidR="00A80881" w:rsidRPr="00D31266" w:rsidRDefault="00484A0F" w:rsidP="00196B60">
      <w:pPr>
        <w:rPr>
          <w:sz w:val="20"/>
        </w:rPr>
      </w:pPr>
      <w:r w:rsidRPr="00E475F6">
        <w:tab/>
      </w:r>
      <w:r w:rsidRPr="00E475F6">
        <w:tab/>
      </w:r>
      <w:r w:rsidRPr="00E475F6">
        <w:tab/>
      </w:r>
      <w:r w:rsidRPr="00E475F6">
        <w:tab/>
      </w:r>
      <w:r w:rsidRPr="00D31266">
        <w:rPr>
          <w:sz w:val="20"/>
        </w:rPr>
        <w:t>Figure 6.6: Login screen</w:t>
      </w:r>
    </w:p>
    <w:p w14:paraId="572CB4BF" w14:textId="27DB63DA" w:rsidR="00A80881" w:rsidRPr="00E475F6" w:rsidRDefault="00A80881" w:rsidP="00196B60"/>
    <w:p w14:paraId="26925A65" w14:textId="74EB9B9C" w:rsidR="00484A0F" w:rsidRPr="00E475F6" w:rsidRDefault="00484A0F" w:rsidP="00196B60"/>
    <w:p w14:paraId="0DBD99C6" w14:textId="3BC875CB" w:rsidR="00484A0F" w:rsidRPr="00E475F6" w:rsidRDefault="00484A0F" w:rsidP="00196B60">
      <w:r w:rsidRPr="00E475F6">
        <w:t xml:space="preserve">Figure 6.6 illustrates the Login screen. </w:t>
      </w:r>
      <w:r w:rsidR="006855A4" w:rsidRPr="00E475F6">
        <w:rPr>
          <w:noProof/>
        </w:rPr>
        <w:t>I</w:t>
      </w:r>
      <w:r w:rsidRPr="00E475F6">
        <w:rPr>
          <w:noProof/>
        </w:rPr>
        <w:t>n</w:t>
      </w:r>
      <w:r w:rsidRPr="00E475F6">
        <w:t xml:space="preserve"> iteration four, a Google </w:t>
      </w:r>
      <w:r w:rsidRPr="00E475F6">
        <w:rPr>
          <w:noProof/>
        </w:rPr>
        <w:t>login</w:t>
      </w:r>
      <w:r w:rsidRPr="00E475F6">
        <w:t xml:space="preserve"> button will </w:t>
      </w:r>
      <w:r w:rsidRPr="00D31266">
        <w:rPr>
          <w:noProof/>
        </w:rPr>
        <w:t>be added</w:t>
      </w:r>
      <w:r w:rsidRPr="00E475F6">
        <w:t xml:space="preserve">. </w:t>
      </w:r>
      <w:r w:rsidRPr="00E475F6">
        <w:rPr>
          <w:noProof/>
        </w:rPr>
        <w:t>User</w:t>
      </w:r>
      <w:r w:rsidR="006855A4" w:rsidRPr="00E475F6">
        <w:rPr>
          <w:noProof/>
        </w:rPr>
        <w:t>s</w:t>
      </w:r>
      <w:r w:rsidRPr="00E475F6">
        <w:t xml:space="preserve"> will be able to choose to login with each of them, having the two most popular login APIs allow for fast and safe login. </w:t>
      </w:r>
    </w:p>
    <w:p w14:paraId="42DD3FBD" w14:textId="303043D9" w:rsidR="00DF5606" w:rsidRPr="00E475F6" w:rsidRDefault="00DF5606" w:rsidP="00196B60"/>
    <w:p w14:paraId="46A7B05A" w14:textId="73CCC71E" w:rsidR="00DF5606" w:rsidRPr="00E475F6" w:rsidRDefault="00DF5606" w:rsidP="00196B60"/>
    <w:p w14:paraId="11FFC562" w14:textId="4330FC2E" w:rsidR="00DF5606" w:rsidRPr="00E475F6" w:rsidRDefault="00DF5606" w:rsidP="00196B60"/>
    <w:p w14:paraId="49474EAC" w14:textId="003A8225" w:rsidR="00DF5606" w:rsidRDefault="00DF5606" w:rsidP="00196B60"/>
    <w:p w14:paraId="5F9F716C" w14:textId="2BBBCE76" w:rsidR="000D3A62" w:rsidRDefault="000D3A62" w:rsidP="00196B60"/>
    <w:p w14:paraId="5EEC5989" w14:textId="449F3D93" w:rsidR="000D3A62" w:rsidRDefault="000D3A62" w:rsidP="00196B60"/>
    <w:p w14:paraId="2C0A0A05" w14:textId="7605891A" w:rsidR="000D3A62" w:rsidRDefault="000D3A62" w:rsidP="00196B60"/>
    <w:p w14:paraId="4D699837" w14:textId="1248FC19" w:rsidR="000D3A62" w:rsidRDefault="000D3A62" w:rsidP="00196B60"/>
    <w:p w14:paraId="14FC017C" w14:textId="740D8822" w:rsidR="000D3A62" w:rsidRDefault="000D3A62" w:rsidP="00196B60"/>
    <w:p w14:paraId="462C868C" w14:textId="4F89A542" w:rsidR="000D3A62" w:rsidRDefault="000D3A62" w:rsidP="00196B60"/>
    <w:p w14:paraId="6E95C1D8" w14:textId="6CBBC444" w:rsidR="000D3A62" w:rsidRDefault="000D3A62" w:rsidP="00196B60"/>
    <w:p w14:paraId="7A6554CB" w14:textId="0F39B549" w:rsidR="000D3A62" w:rsidRDefault="000D3A62" w:rsidP="00196B60"/>
    <w:p w14:paraId="33EC6AB1" w14:textId="2EA67D8E" w:rsidR="000D3A62" w:rsidRDefault="000D3A62" w:rsidP="00196B60"/>
    <w:p w14:paraId="442B894D" w14:textId="2A1B59C8" w:rsidR="000D3A62" w:rsidRDefault="000D3A62" w:rsidP="00196B60"/>
    <w:p w14:paraId="76500B3F" w14:textId="17B7C82F" w:rsidR="000D3A62" w:rsidRDefault="000D3A62" w:rsidP="00196B60"/>
    <w:p w14:paraId="00878427" w14:textId="5081A20E" w:rsidR="000D3A62" w:rsidRDefault="000D3A62" w:rsidP="00196B60"/>
    <w:p w14:paraId="1832C9EE" w14:textId="3B05F24B" w:rsidR="000D3A62" w:rsidRDefault="000D3A62" w:rsidP="00196B60"/>
    <w:p w14:paraId="6E2CF877" w14:textId="6852A2F5" w:rsidR="000D3A62" w:rsidRDefault="000D3A62" w:rsidP="00196B60"/>
    <w:p w14:paraId="454288AA" w14:textId="3DBA7085" w:rsidR="000D3A62" w:rsidRDefault="000D3A62" w:rsidP="00196B60"/>
    <w:p w14:paraId="347B79CE" w14:textId="381F145D" w:rsidR="000D3A62" w:rsidRDefault="000D3A62" w:rsidP="00196B60"/>
    <w:p w14:paraId="1B5D180B" w14:textId="7EF9B13B" w:rsidR="000D3A62" w:rsidRDefault="000D3A62" w:rsidP="00196B60"/>
    <w:p w14:paraId="4C112F46" w14:textId="6BF006E1" w:rsidR="000D3A62" w:rsidRDefault="000D3A62" w:rsidP="00196B60"/>
    <w:p w14:paraId="7244E50B" w14:textId="6B99006C" w:rsidR="000D3A62" w:rsidRDefault="000D3A62" w:rsidP="00196B60"/>
    <w:p w14:paraId="67B212F6" w14:textId="1001B31F" w:rsidR="000D3A62" w:rsidRDefault="000D3A62" w:rsidP="00196B60"/>
    <w:p w14:paraId="2C416B5A" w14:textId="3DD60DFE" w:rsidR="000D3A62" w:rsidRDefault="000D3A62" w:rsidP="00196B60"/>
    <w:p w14:paraId="57E39506" w14:textId="62EF8450" w:rsidR="000D3A62" w:rsidRDefault="000D3A62" w:rsidP="00196B60"/>
    <w:p w14:paraId="19B3EF8B" w14:textId="44BE6AC1" w:rsidR="000D3A62" w:rsidRDefault="000D3A62" w:rsidP="00196B60"/>
    <w:p w14:paraId="58123AD7" w14:textId="75ED2AE0" w:rsidR="000D3A62" w:rsidRDefault="000D3A62" w:rsidP="00196B60"/>
    <w:p w14:paraId="2692CE42" w14:textId="7FF01EE0" w:rsidR="000D3A62" w:rsidRDefault="000D3A62" w:rsidP="00196B60"/>
    <w:p w14:paraId="39DD62E6" w14:textId="5143A3D6" w:rsidR="000D3A62" w:rsidRDefault="000D3A62" w:rsidP="00196B60"/>
    <w:p w14:paraId="2AF11FAA" w14:textId="5F48FB1F" w:rsidR="000D3A62" w:rsidRDefault="000D3A62" w:rsidP="00196B60"/>
    <w:p w14:paraId="0DD6D0A5" w14:textId="23F69B94" w:rsidR="000D3A62" w:rsidRDefault="000D3A62" w:rsidP="00196B60"/>
    <w:p w14:paraId="46BB3C01" w14:textId="0B1E56CE" w:rsidR="000D3A62" w:rsidRDefault="000D3A62" w:rsidP="00196B60"/>
    <w:p w14:paraId="25F4D57C" w14:textId="7C083270" w:rsidR="000D3A62" w:rsidRDefault="000D3A62" w:rsidP="00196B60"/>
    <w:p w14:paraId="6183ECAB" w14:textId="289E5F72" w:rsidR="000D3A62" w:rsidRDefault="000D3A62" w:rsidP="00196B60"/>
    <w:p w14:paraId="5EC05AB9" w14:textId="38EE237C" w:rsidR="000D3A62" w:rsidRDefault="000D3A62" w:rsidP="00196B60"/>
    <w:p w14:paraId="22D41D32" w14:textId="766DFB05" w:rsidR="000D3A62" w:rsidRDefault="000D3A62" w:rsidP="00196B60"/>
    <w:p w14:paraId="7443DF81" w14:textId="34774E23" w:rsidR="000D3A62" w:rsidRDefault="000D3A62" w:rsidP="00196B60"/>
    <w:p w14:paraId="5FFD6962" w14:textId="6803EB3C" w:rsidR="000D3A62" w:rsidRDefault="000D3A62" w:rsidP="00196B60"/>
    <w:p w14:paraId="796453C8" w14:textId="7FBCFBC4" w:rsidR="000D3A62" w:rsidRDefault="000D3A62" w:rsidP="00196B60"/>
    <w:p w14:paraId="10139873" w14:textId="4D7A376F" w:rsidR="000D3A62" w:rsidRDefault="000D3A62" w:rsidP="00196B60"/>
    <w:p w14:paraId="64AD712B" w14:textId="51CFB000" w:rsidR="000D3A62" w:rsidRDefault="000D3A62" w:rsidP="00196B60"/>
    <w:p w14:paraId="279FBEAD" w14:textId="4CFA1136" w:rsidR="000D3A62" w:rsidRDefault="000D3A62" w:rsidP="00196B60"/>
    <w:p w14:paraId="3073250D" w14:textId="32FB8B58" w:rsidR="000D3A62" w:rsidRDefault="000D3A62" w:rsidP="00196B60"/>
    <w:p w14:paraId="771D8F40" w14:textId="02585EC7" w:rsidR="000D3A62" w:rsidRDefault="000D3A62" w:rsidP="00196B60"/>
    <w:p w14:paraId="1338A939" w14:textId="39504558" w:rsidR="000D3A62" w:rsidRDefault="000D3A62" w:rsidP="00196B60"/>
    <w:p w14:paraId="578119C2" w14:textId="78882B80" w:rsidR="000D3A62" w:rsidRDefault="000D3A62" w:rsidP="00196B60"/>
    <w:p w14:paraId="1AF9BDAC" w14:textId="0C5E092D" w:rsidR="000D3A62" w:rsidRDefault="000D3A62" w:rsidP="00196B60"/>
    <w:p w14:paraId="0E92B421" w14:textId="77777777" w:rsidR="000D3A62" w:rsidRPr="00E475F6" w:rsidRDefault="000D3A62" w:rsidP="00196B60"/>
    <w:p w14:paraId="2A24E1EF" w14:textId="37E6A5F6" w:rsidR="00DF5606" w:rsidRPr="00E475F6" w:rsidRDefault="00DF5606" w:rsidP="00196B60"/>
    <w:p w14:paraId="0ED25EC1" w14:textId="2CE90745" w:rsidR="00201E7C" w:rsidRDefault="00201E7C" w:rsidP="00201E7C">
      <w:pPr>
        <w:pStyle w:val="Heading3"/>
      </w:pPr>
      <w:r>
        <w:t>Iteration two Connection and retrieval of data from VocabNote API</w:t>
      </w:r>
    </w:p>
    <w:p w14:paraId="2679927B" w14:textId="3A412E1F" w:rsidR="00DF5606" w:rsidRPr="00E475F6" w:rsidRDefault="00DF5606" w:rsidP="00196B60"/>
    <w:p w14:paraId="71932450" w14:textId="075A3D27" w:rsidR="00DF5606" w:rsidRPr="00E475F6" w:rsidRDefault="00637075" w:rsidP="00196B60">
      <w:r w:rsidRPr="00D31266">
        <w:rPr>
          <w:noProof/>
        </w:rPr>
        <w:t>To achieve the connection with VocabNote API</w:t>
      </w:r>
      <w:r w:rsidRPr="00E475F6">
        <w:t xml:space="preserve">, a library called Retrofit </w:t>
      </w:r>
      <w:r w:rsidRPr="00D31266">
        <w:rPr>
          <w:noProof/>
        </w:rPr>
        <w:t>is used</w:t>
      </w:r>
      <w:r w:rsidRPr="00E475F6">
        <w:t>.</w:t>
      </w:r>
    </w:p>
    <w:p w14:paraId="1565F44D" w14:textId="7939D536" w:rsidR="006707AC" w:rsidRPr="00E475F6" w:rsidRDefault="009051BD" w:rsidP="00196B60">
      <w:pPr>
        <w:rPr>
          <w:lang w:val="en-IE"/>
        </w:rPr>
      </w:pPr>
      <w:r w:rsidRPr="00E475F6">
        <w:t xml:space="preserve">Retrofit is a library which allows for convenient </w:t>
      </w:r>
      <w:r w:rsidR="006855A4" w:rsidRPr="00E475F6">
        <w:rPr>
          <w:noProof/>
        </w:rPr>
        <w:t>async</w:t>
      </w:r>
      <w:r w:rsidR="00147C12" w:rsidRPr="00E475F6">
        <w:rPr>
          <w:noProof/>
        </w:rPr>
        <w:t>hron</w:t>
      </w:r>
      <w:r w:rsidR="006855A4" w:rsidRPr="00E475F6">
        <w:rPr>
          <w:noProof/>
        </w:rPr>
        <w:t>ous</w:t>
      </w:r>
      <w:r w:rsidRPr="00E475F6">
        <w:t xml:space="preserve"> connection with APIs, </w:t>
      </w:r>
      <w:r w:rsidR="006707AC" w:rsidRPr="00E475F6">
        <w:t xml:space="preserve">with a combination of another library called GsonConverterFactor, </w:t>
      </w:r>
    </w:p>
    <w:p w14:paraId="2BE8B8B1" w14:textId="67BA24CD" w:rsidR="00637075" w:rsidRPr="00E475F6" w:rsidRDefault="009051BD" w:rsidP="00196B60">
      <w:r w:rsidRPr="00E475F6">
        <w:t xml:space="preserve">it retrieves the JSON data from the APIs and </w:t>
      </w:r>
      <w:r w:rsidRPr="00E475F6">
        <w:rPr>
          <w:noProof/>
        </w:rPr>
        <w:t>transform</w:t>
      </w:r>
      <w:r w:rsidR="006855A4" w:rsidRPr="00E475F6">
        <w:rPr>
          <w:noProof/>
        </w:rPr>
        <w:t>s</w:t>
      </w:r>
      <w:r w:rsidRPr="00E475F6">
        <w:t xml:space="preserve"> it into a java format.</w:t>
      </w:r>
    </w:p>
    <w:p w14:paraId="6F89787E" w14:textId="645D5D6F" w:rsidR="00DF5606" w:rsidRPr="00E475F6" w:rsidRDefault="00DF5606" w:rsidP="00196B60"/>
    <w:p w14:paraId="6CD6690D" w14:textId="0B907DB7" w:rsidR="00DF5606" w:rsidRPr="00E475F6" w:rsidRDefault="00DF5606" w:rsidP="00196B60"/>
    <w:p w14:paraId="41337E64" w14:textId="58288782" w:rsidR="00DF5606" w:rsidRPr="00E475F6" w:rsidRDefault="00AC5BD2" w:rsidP="00196B60">
      <w:r w:rsidRPr="00E475F6">
        <w:t>Here is the implementation of Retrofit explained with comments on the code below.</w:t>
      </w:r>
    </w:p>
    <w:p w14:paraId="25E36D41" w14:textId="7E7AF6A7" w:rsidR="000D51D8" w:rsidRPr="00E475F6" w:rsidRDefault="000D51D8" w:rsidP="00196B60"/>
    <w:p w14:paraId="5B36F9EF" w14:textId="2A23460B" w:rsidR="000D51D8" w:rsidRDefault="000D51D8" w:rsidP="000D51D8">
      <w:pPr>
        <w:pStyle w:val="HTMLPreformatted"/>
        <w:shd w:val="clear" w:color="auto" w:fill="FFFFFF"/>
        <w:rPr>
          <w:color w:val="000000"/>
          <w:sz w:val="18"/>
          <w:szCs w:val="18"/>
        </w:rPr>
      </w:pPr>
      <w:r>
        <w:rPr>
          <w:b/>
          <w:bCs/>
          <w:color w:val="000080"/>
          <w:sz w:val="18"/>
          <w:szCs w:val="18"/>
        </w:rPr>
        <w:t xml:space="preserve">private void </w:t>
      </w:r>
      <w:r>
        <w:rPr>
          <w:color w:val="000000"/>
          <w:sz w:val="18"/>
          <w:szCs w:val="18"/>
        </w:rPr>
        <w:t>getUserLists() {</w:t>
      </w:r>
      <w:r>
        <w:rPr>
          <w:color w:val="000000"/>
          <w:sz w:val="18"/>
          <w:szCs w:val="18"/>
        </w:rPr>
        <w:br/>
        <w:t xml:space="preserve">    Retrofit retrofit = </w:t>
      </w:r>
      <w:r>
        <w:rPr>
          <w:b/>
          <w:bCs/>
          <w:color w:val="000080"/>
          <w:sz w:val="18"/>
          <w:szCs w:val="18"/>
        </w:rPr>
        <w:t xml:space="preserve">new </w:t>
      </w:r>
      <w:r>
        <w:rPr>
          <w:color w:val="000000"/>
          <w:sz w:val="18"/>
          <w:szCs w:val="18"/>
        </w:rPr>
        <w:t>Retrofit.Builder()</w:t>
      </w:r>
      <w:r>
        <w:rPr>
          <w:color w:val="000000"/>
          <w:sz w:val="18"/>
          <w:szCs w:val="18"/>
        </w:rPr>
        <w:br/>
        <w:t xml:space="preserve">            .baseUrl(Api.</w:t>
      </w:r>
      <w:r>
        <w:rPr>
          <w:b/>
          <w:bCs/>
          <w:i/>
          <w:iCs/>
          <w:color w:val="660E7A"/>
          <w:sz w:val="18"/>
          <w:szCs w:val="18"/>
        </w:rPr>
        <w:t>BASE_URL</w:t>
      </w:r>
      <w:r>
        <w:rPr>
          <w:color w:val="000000"/>
          <w:sz w:val="18"/>
          <w:szCs w:val="18"/>
        </w:rPr>
        <w:t>)</w:t>
      </w:r>
      <w:r>
        <w:rPr>
          <w:color w:val="000000"/>
          <w:sz w:val="18"/>
          <w:szCs w:val="18"/>
        </w:rPr>
        <w:br/>
        <w:t xml:space="preserve">            </w:t>
      </w:r>
      <w:r>
        <w:rPr>
          <w:i/>
          <w:iCs/>
          <w:color w:val="808080"/>
          <w:sz w:val="18"/>
          <w:szCs w:val="18"/>
        </w:rPr>
        <w:t xml:space="preserve">//Here we are using the GsonConverterFactory </w:t>
      </w:r>
      <w:r w:rsidRPr="00D31266">
        <w:rPr>
          <w:i/>
          <w:iCs/>
          <w:noProof/>
          <w:color w:val="808080"/>
          <w:sz w:val="18"/>
          <w:szCs w:val="18"/>
        </w:rPr>
        <w:t xml:space="preserve">to directly convert </w:t>
      </w:r>
      <w:r w:rsidR="006855A4" w:rsidRPr="00D31266">
        <w:rPr>
          <w:i/>
          <w:iCs/>
          <w:noProof/>
          <w:color w:val="808080"/>
          <w:sz w:val="18"/>
          <w:szCs w:val="18"/>
        </w:rPr>
        <w:t>JSON</w:t>
      </w:r>
      <w:r w:rsidRPr="00D31266">
        <w:rPr>
          <w:i/>
          <w:iCs/>
          <w:noProof/>
          <w:color w:val="808080"/>
          <w:sz w:val="18"/>
          <w:szCs w:val="18"/>
        </w:rPr>
        <w:t xml:space="preserve"> data to object</w:t>
      </w:r>
      <w:r>
        <w:rPr>
          <w:i/>
          <w:iCs/>
          <w:color w:val="808080"/>
          <w:sz w:val="18"/>
          <w:szCs w:val="18"/>
        </w:rPr>
        <w:br/>
        <w:t xml:space="preserve">            </w:t>
      </w:r>
      <w:r>
        <w:rPr>
          <w:color w:val="000000"/>
          <w:sz w:val="18"/>
          <w:szCs w:val="18"/>
        </w:rPr>
        <w:t>.addConverterFactory(GsonConverterFactory.</w:t>
      </w:r>
      <w:r>
        <w:rPr>
          <w:i/>
          <w:iCs/>
          <w:color w:val="000000"/>
          <w:sz w:val="18"/>
          <w:szCs w:val="18"/>
        </w:rPr>
        <w:t>create</w:t>
      </w:r>
      <w:r>
        <w:rPr>
          <w:color w:val="000000"/>
          <w:sz w:val="18"/>
          <w:szCs w:val="18"/>
        </w:rPr>
        <w:t>())</w:t>
      </w:r>
      <w:r>
        <w:rPr>
          <w:color w:val="000000"/>
          <w:sz w:val="18"/>
          <w:szCs w:val="18"/>
        </w:rPr>
        <w:br/>
        <w:t xml:space="preserve">            .build();</w:t>
      </w:r>
      <w:r>
        <w:rPr>
          <w:color w:val="000000"/>
          <w:sz w:val="18"/>
          <w:szCs w:val="18"/>
        </w:rPr>
        <w:br/>
      </w:r>
      <w:r>
        <w:rPr>
          <w:color w:val="000000"/>
          <w:sz w:val="18"/>
          <w:szCs w:val="18"/>
        </w:rPr>
        <w:br/>
        <w:t xml:space="preserve">    Api api = retrofit.create(Api.</w:t>
      </w:r>
      <w:r>
        <w:rPr>
          <w:b/>
          <w:bCs/>
          <w:color w:val="000080"/>
          <w:sz w:val="18"/>
          <w:szCs w:val="18"/>
        </w:rPr>
        <w:t>class</w:t>
      </w:r>
      <w:r>
        <w:rPr>
          <w:color w:val="000000"/>
          <w:sz w:val="18"/>
          <w:szCs w:val="18"/>
        </w:rPr>
        <w:t>);</w:t>
      </w:r>
      <w:r>
        <w:rPr>
          <w:color w:val="000000"/>
          <w:sz w:val="18"/>
          <w:szCs w:val="18"/>
        </w:rPr>
        <w:br/>
      </w:r>
      <w:r>
        <w:rPr>
          <w:color w:val="000000"/>
          <w:sz w:val="18"/>
          <w:szCs w:val="18"/>
        </w:rPr>
        <w:br/>
        <w:t xml:space="preserve">    </w:t>
      </w:r>
      <w:r>
        <w:rPr>
          <w:i/>
          <w:iCs/>
          <w:color w:val="808080"/>
          <w:sz w:val="18"/>
          <w:szCs w:val="18"/>
        </w:rPr>
        <w:t>// Call the API interface</w:t>
      </w:r>
      <w:r>
        <w:rPr>
          <w:i/>
          <w:iCs/>
          <w:color w:val="808080"/>
          <w:sz w:val="18"/>
          <w:szCs w:val="18"/>
        </w:rPr>
        <w:br/>
        <w:t xml:space="preserve">    </w:t>
      </w:r>
      <w:r>
        <w:rPr>
          <w:color w:val="000000"/>
          <w:sz w:val="18"/>
          <w:szCs w:val="18"/>
        </w:rPr>
        <w:t>Call&lt;List&lt;UserInfo&gt;&gt; call = api.getUserList();</w:t>
      </w:r>
      <w:r>
        <w:rPr>
          <w:color w:val="000000"/>
          <w:sz w:val="18"/>
          <w:szCs w:val="18"/>
        </w:rPr>
        <w:br/>
      </w:r>
      <w:r>
        <w:rPr>
          <w:color w:val="000000"/>
          <w:sz w:val="18"/>
          <w:szCs w:val="18"/>
        </w:rPr>
        <w:br/>
        <w:t xml:space="preserve">    </w:t>
      </w:r>
      <w:r>
        <w:rPr>
          <w:i/>
          <w:iCs/>
          <w:color w:val="808080"/>
          <w:sz w:val="18"/>
          <w:szCs w:val="18"/>
        </w:rPr>
        <w:t>//Initiate the callBack</w:t>
      </w:r>
      <w:r>
        <w:rPr>
          <w:i/>
          <w:iCs/>
          <w:color w:val="808080"/>
          <w:sz w:val="18"/>
          <w:szCs w:val="18"/>
        </w:rPr>
        <w:br/>
        <w:t xml:space="preserve">    </w:t>
      </w:r>
      <w:r>
        <w:rPr>
          <w:color w:val="000000"/>
          <w:sz w:val="18"/>
          <w:szCs w:val="18"/>
        </w:rPr>
        <w:t>call.enqueue(</w:t>
      </w:r>
      <w:r>
        <w:rPr>
          <w:b/>
          <w:bCs/>
          <w:color w:val="000080"/>
          <w:sz w:val="18"/>
          <w:szCs w:val="18"/>
        </w:rPr>
        <w:t xml:space="preserve">new </w:t>
      </w:r>
      <w:r>
        <w:rPr>
          <w:color w:val="000000"/>
          <w:sz w:val="18"/>
          <w:szCs w:val="18"/>
        </w:rPr>
        <w:t>Callback&lt;List&lt;UserInfo&gt;&gt;() {</w:t>
      </w:r>
      <w:r>
        <w:rPr>
          <w:color w:val="000000"/>
          <w:sz w:val="18"/>
          <w:szCs w:val="18"/>
        </w:rPr>
        <w:br/>
        <w:t xml:space="preserve">        </w:t>
      </w:r>
      <w:r>
        <w:rPr>
          <w:color w:val="808000"/>
          <w:sz w:val="18"/>
          <w:szCs w:val="18"/>
        </w:rPr>
        <w:t>@Override</w:t>
      </w:r>
      <w:r>
        <w:rPr>
          <w:color w:val="808000"/>
          <w:sz w:val="18"/>
          <w:szCs w:val="18"/>
        </w:rPr>
        <w:br/>
        <w:t xml:space="preserve">        </w:t>
      </w:r>
      <w:r>
        <w:rPr>
          <w:b/>
          <w:bCs/>
          <w:color w:val="000080"/>
          <w:sz w:val="18"/>
          <w:szCs w:val="18"/>
        </w:rPr>
        <w:t xml:space="preserve">public void </w:t>
      </w:r>
      <w:r>
        <w:rPr>
          <w:color w:val="000000"/>
          <w:sz w:val="18"/>
          <w:szCs w:val="18"/>
        </w:rPr>
        <w:t>onResponse(Call&lt;List&lt;UserInfo&gt;&gt; call, Response&lt;List&lt;UserInfo&gt;&gt; response) {</w:t>
      </w:r>
      <w:r>
        <w:rPr>
          <w:color w:val="000000"/>
          <w:sz w:val="18"/>
          <w:szCs w:val="18"/>
        </w:rPr>
        <w:br/>
      </w:r>
      <w:r>
        <w:rPr>
          <w:color w:val="000000"/>
          <w:sz w:val="18"/>
          <w:szCs w:val="18"/>
        </w:rPr>
        <w:br/>
        <w:t xml:space="preserve">            </w:t>
      </w:r>
      <w:r>
        <w:rPr>
          <w:i/>
          <w:iCs/>
          <w:color w:val="808080"/>
          <w:sz w:val="18"/>
          <w:szCs w:val="18"/>
        </w:rPr>
        <w:t xml:space="preserve">// assign List of objects to Users </w:t>
      </w:r>
      <w:r w:rsidR="006855A4">
        <w:rPr>
          <w:i/>
          <w:iCs/>
          <w:noProof/>
          <w:color w:val="808080"/>
          <w:sz w:val="18"/>
          <w:szCs w:val="18"/>
        </w:rPr>
        <w:t>ArrayL</w:t>
      </w:r>
      <w:r w:rsidRPr="006855A4">
        <w:rPr>
          <w:i/>
          <w:iCs/>
          <w:noProof/>
          <w:color w:val="808080"/>
          <w:sz w:val="18"/>
          <w:szCs w:val="18"/>
        </w:rPr>
        <w:t>ist</w:t>
      </w:r>
      <w:r>
        <w:rPr>
          <w:i/>
          <w:iCs/>
          <w:color w:val="808080"/>
          <w:sz w:val="18"/>
          <w:szCs w:val="18"/>
        </w:rPr>
        <w:br/>
        <w:t xml:space="preserve">            </w:t>
      </w:r>
      <w:r>
        <w:rPr>
          <w:color w:val="000000"/>
          <w:sz w:val="18"/>
          <w:szCs w:val="18"/>
        </w:rPr>
        <w:t>List&lt;UserInfo&gt; users =  response.body();</w:t>
      </w:r>
      <w:r>
        <w:rPr>
          <w:color w:val="000000"/>
          <w:sz w:val="18"/>
          <w:szCs w:val="18"/>
        </w:rPr>
        <w:br/>
      </w:r>
      <w:r>
        <w:rPr>
          <w:color w:val="000000"/>
          <w:sz w:val="18"/>
          <w:szCs w:val="18"/>
        </w:rPr>
        <w:br/>
        <w:t xml:space="preserve">            </w:t>
      </w:r>
      <w:r>
        <w:rPr>
          <w:i/>
          <w:iCs/>
          <w:color w:val="808080"/>
          <w:sz w:val="18"/>
          <w:szCs w:val="18"/>
        </w:rPr>
        <w:t>//loop trough UserClass Variable and assign words to UserWords</w:t>
      </w:r>
      <w:r>
        <w:rPr>
          <w:i/>
          <w:iCs/>
          <w:color w:val="808080"/>
          <w:sz w:val="18"/>
          <w:szCs w:val="18"/>
        </w:rPr>
        <w:br/>
        <w:t xml:space="preserve">            </w:t>
      </w:r>
      <w:r>
        <w:rPr>
          <w:b/>
          <w:bCs/>
          <w:color w:val="000080"/>
          <w:sz w:val="18"/>
          <w:szCs w:val="18"/>
        </w:rPr>
        <w:t>for</w:t>
      </w:r>
      <w:r>
        <w:rPr>
          <w:color w:val="000000"/>
          <w:sz w:val="18"/>
          <w:szCs w:val="18"/>
        </w:rPr>
        <w:t>(</w:t>
      </w:r>
      <w:r>
        <w:rPr>
          <w:b/>
          <w:bCs/>
          <w:color w:val="000080"/>
          <w:sz w:val="18"/>
          <w:szCs w:val="18"/>
        </w:rPr>
        <w:t xml:space="preserve">int </w:t>
      </w:r>
      <w:r>
        <w:rPr>
          <w:color w:val="000000"/>
          <w:sz w:val="18"/>
          <w:szCs w:val="18"/>
        </w:rPr>
        <w:t xml:space="preserve">i = </w:t>
      </w:r>
      <w:r>
        <w:rPr>
          <w:color w:val="0000FF"/>
          <w:sz w:val="18"/>
          <w:szCs w:val="18"/>
        </w:rPr>
        <w:t>0</w:t>
      </w:r>
      <w:r>
        <w:rPr>
          <w:color w:val="000000"/>
          <w:sz w:val="18"/>
          <w:szCs w:val="18"/>
        </w:rPr>
        <w:t>; i &lt; users.size(); i ++)</w:t>
      </w:r>
      <w:r>
        <w:rPr>
          <w:color w:val="000000"/>
          <w:sz w:val="18"/>
          <w:szCs w:val="18"/>
        </w:rPr>
        <w:br/>
        <w:t xml:space="preserve">            {</w:t>
      </w:r>
      <w:r>
        <w:rPr>
          <w:color w:val="000000"/>
          <w:sz w:val="18"/>
          <w:szCs w:val="18"/>
        </w:rPr>
        <w:br/>
        <w:t xml:space="preserve">                </w:t>
      </w:r>
      <w:r>
        <w:rPr>
          <w:b/>
          <w:bCs/>
          <w:color w:val="660E7A"/>
          <w:sz w:val="18"/>
          <w:szCs w:val="18"/>
        </w:rPr>
        <w:t xml:space="preserve">UserClass </w:t>
      </w:r>
      <w:r>
        <w:rPr>
          <w:color w:val="000000"/>
          <w:sz w:val="18"/>
          <w:szCs w:val="18"/>
        </w:rPr>
        <w:t>= users.get(i).getClassification();</w:t>
      </w:r>
      <w:r>
        <w:rPr>
          <w:color w:val="000000"/>
          <w:sz w:val="18"/>
          <w:szCs w:val="18"/>
        </w:rPr>
        <w:br/>
        <w:t xml:space="preserve">            }</w:t>
      </w:r>
      <w:r>
        <w:rPr>
          <w:color w:val="000000"/>
          <w:sz w:val="18"/>
          <w:szCs w:val="18"/>
        </w:rPr>
        <w:br/>
        <w:t xml:space="preserve">            Log.</w:t>
      </w:r>
      <w:r>
        <w:rPr>
          <w:i/>
          <w:iCs/>
          <w:color w:val="000000"/>
          <w:sz w:val="18"/>
          <w:szCs w:val="18"/>
        </w:rPr>
        <w:t>e</w:t>
      </w:r>
      <w:r>
        <w:rPr>
          <w:color w:val="000000"/>
          <w:sz w:val="18"/>
          <w:szCs w:val="18"/>
        </w:rPr>
        <w:t>(</w:t>
      </w:r>
      <w:r>
        <w:rPr>
          <w:b/>
          <w:bCs/>
          <w:color w:val="008000"/>
          <w:sz w:val="18"/>
          <w:szCs w:val="18"/>
        </w:rPr>
        <w:t>"getClass"</w:t>
      </w:r>
      <w:r>
        <w:rPr>
          <w:color w:val="000000"/>
          <w:sz w:val="18"/>
          <w:szCs w:val="18"/>
        </w:rPr>
        <w:t xml:space="preserve">, </w:t>
      </w:r>
      <w:r>
        <w:rPr>
          <w:b/>
          <w:bCs/>
          <w:color w:val="660E7A"/>
          <w:sz w:val="18"/>
          <w:szCs w:val="18"/>
        </w:rPr>
        <w:t>UserWords</w:t>
      </w:r>
      <w:r>
        <w:rPr>
          <w:color w:val="000000"/>
          <w:sz w:val="18"/>
          <w:szCs w:val="18"/>
        </w:rPr>
        <w:t>.toString());</w:t>
      </w:r>
      <w:r>
        <w:rPr>
          <w:color w:val="000000"/>
          <w:sz w:val="18"/>
          <w:szCs w:val="18"/>
        </w:rPr>
        <w:br/>
        <w:t xml:space="preserve">            Log.</w:t>
      </w:r>
      <w:r>
        <w:rPr>
          <w:i/>
          <w:iCs/>
          <w:color w:val="000000"/>
          <w:sz w:val="18"/>
          <w:szCs w:val="18"/>
        </w:rPr>
        <w:t>e</w:t>
      </w:r>
      <w:r>
        <w:rPr>
          <w:color w:val="000000"/>
          <w:sz w:val="18"/>
          <w:szCs w:val="18"/>
        </w:rPr>
        <w:t>(</w:t>
      </w:r>
      <w:r>
        <w:rPr>
          <w:b/>
          <w:bCs/>
          <w:color w:val="008000"/>
          <w:sz w:val="18"/>
          <w:szCs w:val="18"/>
        </w:rPr>
        <w:t>"UserClass"</w:t>
      </w:r>
      <w:r>
        <w:rPr>
          <w:color w:val="000000"/>
          <w:sz w:val="18"/>
          <w:szCs w:val="18"/>
        </w:rPr>
        <w:t xml:space="preserve">, </w:t>
      </w:r>
      <w:r>
        <w:rPr>
          <w:b/>
          <w:bCs/>
          <w:color w:val="660E7A"/>
          <w:sz w:val="18"/>
          <w:szCs w:val="18"/>
        </w:rPr>
        <w:t>UserClass</w:t>
      </w:r>
      <w:r>
        <w:rPr>
          <w:color w:val="000000"/>
          <w:sz w:val="18"/>
          <w:szCs w:val="18"/>
        </w:rPr>
        <w:t>.toString());</w:t>
      </w:r>
      <w:r>
        <w:rPr>
          <w:color w:val="000000"/>
          <w:sz w:val="18"/>
          <w:szCs w:val="18"/>
        </w:rPr>
        <w:br/>
        <w:t xml:space="preserve">        }</w:t>
      </w:r>
      <w:r>
        <w:rPr>
          <w:color w:val="000000"/>
          <w:sz w:val="18"/>
          <w:szCs w:val="18"/>
        </w:rPr>
        <w:br/>
        <w:t xml:space="preserve">        </w:t>
      </w:r>
      <w:r>
        <w:rPr>
          <w:color w:val="808000"/>
          <w:sz w:val="18"/>
          <w:szCs w:val="18"/>
        </w:rPr>
        <w:t>@Override</w:t>
      </w:r>
      <w:r>
        <w:rPr>
          <w:color w:val="808000"/>
          <w:sz w:val="18"/>
          <w:szCs w:val="18"/>
        </w:rPr>
        <w:br/>
        <w:t xml:space="preserve">        </w:t>
      </w:r>
      <w:r>
        <w:rPr>
          <w:b/>
          <w:bCs/>
          <w:color w:val="000080"/>
          <w:sz w:val="18"/>
          <w:szCs w:val="18"/>
        </w:rPr>
        <w:t xml:space="preserve">public void </w:t>
      </w:r>
      <w:r>
        <w:rPr>
          <w:color w:val="000000"/>
          <w:sz w:val="18"/>
          <w:szCs w:val="18"/>
        </w:rPr>
        <w:t>onFailure(Call&lt;List&lt;UserInfo&gt;&gt; call, Throwable t) {</w:t>
      </w:r>
      <w:r>
        <w:rPr>
          <w:color w:val="000000"/>
          <w:sz w:val="18"/>
          <w:szCs w:val="18"/>
        </w:rPr>
        <w:br/>
      </w:r>
      <w:r>
        <w:rPr>
          <w:color w:val="000000"/>
          <w:sz w:val="18"/>
          <w:szCs w:val="18"/>
        </w:rPr>
        <w:br/>
        <w:t xml:space="preserve">            </w:t>
      </w:r>
      <w:r>
        <w:rPr>
          <w:i/>
          <w:iCs/>
          <w:color w:val="808080"/>
          <w:sz w:val="18"/>
          <w:szCs w:val="18"/>
        </w:rPr>
        <w:t xml:space="preserve">//display </w:t>
      </w:r>
      <w:r w:rsidRPr="00971513">
        <w:rPr>
          <w:i/>
          <w:iCs/>
          <w:noProof/>
          <w:color w:val="808080"/>
          <w:sz w:val="18"/>
          <w:szCs w:val="18"/>
        </w:rPr>
        <w:t>error</w:t>
      </w:r>
      <w:r>
        <w:rPr>
          <w:i/>
          <w:iCs/>
          <w:color w:val="808080"/>
          <w:sz w:val="18"/>
          <w:szCs w:val="18"/>
        </w:rPr>
        <w:t xml:space="preserve"> on screen </w:t>
      </w:r>
      <w:r w:rsidRPr="00D31266">
        <w:rPr>
          <w:i/>
          <w:iCs/>
          <w:noProof/>
          <w:color w:val="808080"/>
          <w:sz w:val="18"/>
          <w:szCs w:val="18"/>
        </w:rPr>
        <w:t>if</w:t>
      </w:r>
      <w:r>
        <w:rPr>
          <w:i/>
          <w:iCs/>
          <w:color w:val="808080"/>
          <w:sz w:val="18"/>
          <w:szCs w:val="18"/>
        </w:rPr>
        <w:t xml:space="preserve"> fails</w:t>
      </w:r>
      <w:r>
        <w:rPr>
          <w:i/>
          <w:iCs/>
          <w:color w:val="808080"/>
          <w:sz w:val="18"/>
          <w:szCs w:val="18"/>
        </w:rPr>
        <w:br/>
        <w:t xml:space="preserve">            </w:t>
      </w:r>
      <w:r>
        <w:rPr>
          <w:color w:val="000000"/>
          <w:sz w:val="18"/>
          <w:szCs w:val="18"/>
        </w:rPr>
        <w:t>Toast.</w:t>
      </w:r>
      <w:r>
        <w:rPr>
          <w:i/>
          <w:iCs/>
          <w:color w:val="000000"/>
          <w:sz w:val="18"/>
          <w:szCs w:val="18"/>
        </w:rPr>
        <w:t>makeText</w:t>
      </w:r>
      <w:r>
        <w:rPr>
          <w:color w:val="000000"/>
          <w:sz w:val="18"/>
          <w:szCs w:val="18"/>
        </w:rPr>
        <w:t>(getApplicationContext(), t.getMessage(), Toast.</w:t>
      </w:r>
      <w:r>
        <w:rPr>
          <w:b/>
          <w:bCs/>
          <w:i/>
          <w:iCs/>
          <w:color w:val="660E7A"/>
          <w:sz w:val="18"/>
          <w:szCs w:val="18"/>
        </w:rPr>
        <w:t>LENGTH_SHORT</w:t>
      </w:r>
      <w:r>
        <w:rPr>
          <w:color w:val="000000"/>
          <w:sz w:val="18"/>
          <w:szCs w:val="18"/>
        </w:rPr>
        <w:t>).show();</w:t>
      </w:r>
      <w:r>
        <w:rPr>
          <w:color w:val="000000"/>
          <w:sz w:val="18"/>
          <w:szCs w:val="18"/>
        </w:rPr>
        <w:br/>
        <w:t xml:space="preserve">            System.</w:t>
      </w:r>
      <w:r>
        <w:rPr>
          <w:b/>
          <w:bCs/>
          <w:i/>
          <w:iCs/>
          <w:color w:val="660E7A"/>
          <w:sz w:val="18"/>
          <w:szCs w:val="18"/>
        </w:rPr>
        <w:t>out</w:t>
      </w:r>
      <w:r>
        <w:rPr>
          <w:color w:val="000000"/>
          <w:sz w:val="18"/>
          <w:szCs w:val="18"/>
        </w:rPr>
        <w:t>.println(</w:t>
      </w:r>
      <w:r>
        <w:rPr>
          <w:b/>
          <w:bCs/>
          <w:color w:val="008000"/>
          <w:sz w:val="18"/>
          <w:szCs w:val="18"/>
        </w:rPr>
        <w:t>"On failure"</w:t>
      </w:r>
      <w:r>
        <w:rPr>
          <w:color w:val="000000"/>
          <w:sz w:val="18"/>
          <w:szCs w:val="18"/>
        </w:rPr>
        <w:t>+getApplicationContext()+ t.getMessage());</w:t>
      </w:r>
      <w:r>
        <w:rPr>
          <w:color w:val="000000"/>
          <w:sz w:val="18"/>
          <w:szCs w:val="18"/>
        </w:rPr>
        <w:br/>
        <w:t xml:space="preserve">        }</w:t>
      </w:r>
      <w:r>
        <w:rPr>
          <w:color w:val="000000"/>
          <w:sz w:val="18"/>
          <w:szCs w:val="18"/>
        </w:rPr>
        <w:br/>
        <w:t xml:space="preserve">    });</w:t>
      </w:r>
    </w:p>
    <w:p w14:paraId="4E555210" w14:textId="57C83559" w:rsidR="000D51D8" w:rsidRPr="00E475F6" w:rsidRDefault="000D51D8" w:rsidP="00196B60">
      <w:pPr>
        <w:rPr>
          <w:lang w:val="en-IE"/>
        </w:rPr>
      </w:pPr>
    </w:p>
    <w:p w14:paraId="36B36A21" w14:textId="1E0BFA15" w:rsidR="000C06A0" w:rsidRPr="00E475F6" w:rsidRDefault="000C06A0" w:rsidP="00196B60">
      <w:pPr>
        <w:rPr>
          <w:lang w:val="en-IE"/>
        </w:rPr>
      </w:pPr>
    </w:p>
    <w:p w14:paraId="4C85ADF4" w14:textId="6D0A02AA" w:rsidR="000C06A0" w:rsidRPr="00E475F6" w:rsidRDefault="000C06A0" w:rsidP="00196B60">
      <w:pPr>
        <w:rPr>
          <w:lang w:val="en-IE"/>
        </w:rPr>
      </w:pPr>
    </w:p>
    <w:p w14:paraId="341523ED" w14:textId="243D6121" w:rsidR="000C06A0" w:rsidRPr="00E475F6" w:rsidRDefault="000C06A0" w:rsidP="00196B60">
      <w:pPr>
        <w:rPr>
          <w:lang w:val="en-IE"/>
        </w:rPr>
      </w:pPr>
    </w:p>
    <w:p w14:paraId="61C3F678" w14:textId="04BA4946" w:rsidR="000C06A0" w:rsidRPr="00E475F6" w:rsidRDefault="000C06A0" w:rsidP="00196B60">
      <w:pPr>
        <w:rPr>
          <w:lang w:val="en-IE"/>
        </w:rPr>
      </w:pPr>
    </w:p>
    <w:p w14:paraId="7999C81C" w14:textId="66F618A8" w:rsidR="000C06A0" w:rsidRPr="00E475F6" w:rsidRDefault="000C06A0" w:rsidP="00196B60">
      <w:pPr>
        <w:rPr>
          <w:lang w:val="en-IE"/>
        </w:rPr>
      </w:pPr>
    </w:p>
    <w:p w14:paraId="0A1CCC5C" w14:textId="7AB83CDB" w:rsidR="000C06A0" w:rsidRPr="00E475F6" w:rsidRDefault="000C06A0" w:rsidP="00196B60">
      <w:pPr>
        <w:rPr>
          <w:lang w:val="en-IE"/>
        </w:rPr>
      </w:pPr>
    </w:p>
    <w:p w14:paraId="09038A49" w14:textId="6A9D7B3B" w:rsidR="000C06A0" w:rsidRPr="00E475F6" w:rsidRDefault="000C06A0" w:rsidP="00196B60">
      <w:pPr>
        <w:rPr>
          <w:lang w:val="en-IE"/>
        </w:rPr>
      </w:pPr>
    </w:p>
    <w:p w14:paraId="368D655E" w14:textId="52098763" w:rsidR="000C06A0" w:rsidRPr="00E475F6" w:rsidRDefault="000C06A0" w:rsidP="00196B60">
      <w:pPr>
        <w:rPr>
          <w:lang w:val="en-IE"/>
        </w:rPr>
      </w:pPr>
    </w:p>
    <w:p w14:paraId="529BB2F0" w14:textId="100F2D53" w:rsidR="000C06A0" w:rsidRPr="00E475F6" w:rsidRDefault="00CD79A5" w:rsidP="000C06A0">
      <w:pPr>
        <w:jc w:val="center"/>
        <w:rPr>
          <w:lang w:val="en-IE"/>
        </w:rPr>
      </w:pPr>
      <w:r>
        <w:rPr>
          <w:lang w:val="en-IE"/>
        </w:rPr>
        <w:pict w14:anchorId="2EE3E18B">
          <v:shape id="_x0000_i1046" type="#_x0000_t75" style="width:219.45pt;height:284.55pt">
            <v:imagedata r:id="rId56" o:title="data"/>
          </v:shape>
        </w:pict>
      </w:r>
    </w:p>
    <w:p w14:paraId="314A81E0" w14:textId="36553313" w:rsidR="000C06A0" w:rsidRPr="00D31266" w:rsidRDefault="000C06A0" w:rsidP="000C06A0">
      <w:pPr>
        <w:jc w:val="center"/>
        <w:rPr>
          <w:sz w:val="20"/>
          <w:lang w:val="en-IE"/>
        </w:rPr>
      </w:pPr>
      <w:r w:rsidRPr="00D31266">
        <w:rPr>
          <w:sz w:val="20"/>
          <w:lang w:val="en-IE"/>
        </w:rPr>
        <w:t>Figure 6.7: Data fetched from VocabNote API</w:t>
      </w:r>
    </w:p>
    <w:p w14:paraId="7D9520B6" w14:textId="4CA7FC79" w:rsidR="000C06A0" w:rsidRPr="00E475F6" w:rsidRDefault="000C06A0" w:rsidP="000C06A0">
      <w:pPr>
        <w:jc w:val="center"/>
        <w:rPr>
          <w:lang w:val="en-IE"/>
        </w:rPr>
      </w:pPr>
    </w:p>
    <w:p w14:paraId="638D9E59" w14:textId="01B68ECD" w:rsidR="000C06A0" w:rsidRPr="00E475F6" w:rsidRDefault="000C06A0" w:rsidP="000C06A0">
      <w:pPr>
        <w:jc w:val="center"/>
        <w:rPr>
          <w:lang w:val="en-IE"/>
        </w:rPr>
      </w:pPr>
    </w:p>
    <w:p w14:paraId="53910937" w14:textId="41D4A27C" w:rsidR="000C06A0" w:rsidRPr="00E475F6" w:rsidRDefault="000C06A0" w:rsidP="000C06A0">
      <w:pPr>
        <w:jc w:val="center"/>
        <w:rPr>
          <w:lang w:val="en-IE"/>
        </w:rPr>
      </w:pPr>
    </w:p>
    <w:p w14:paraId="156A43F2" w14:textId="0F6B0B1D" w:rsidR="000C06A0" w:rsidRPr="00E475F6" w:rsidRDefault="000C06A0" w:rsidP="000C06A0">
      <w:pPr>
        <w:jc w:val="center"/>
        <w:rPr>
          <w:lang w:val="en-IE"/>
        </w:rPr>
      </w:pPr>
    </w:p>
    <w:p w14:paraId="18960B77" w14:textId="53F1A830" w:rsidR="000C06A0" w:rsidRPr="00E475F6" w:rsidRDefault="000C06A0" w:rsidP="000C06A0">
      <w:r w:rsidRPr="00E475F6">
        <w:rPr>
          <w:lang w:val="en-IE"/>
        </w:rPr>
        <w:t>Figure 6.7 illustrate</w:t>
      </w:r>
      <w:r w:rsidR="001113AB" w:rsidRPr="00E475F6">
        <w:rPr>
          <w:lang w:val="en-IE"/>
        </w:rPr>
        <w:t>s</w:t>
      </w:r>
      <w:r w:rsidRPr="00E475F6">
        <w:rPr>
          <w:lang w:val="en-IE"/>
        </w:rPr>
        <w:t xml:space="preserve"> data fetched from VocabNoteAPI by using Retrofit and </w:t>
      </w:r>
      <w:r w:rsidRPr="00E475F6">
        <w:t>GsonConverterFactor libraries.</w:t>
      </w:r>
    </w:p>
    <w:p w14:paraId="1EC4E982" w14:textId="06C973F8" w:rsidR="000C06A0" w:rsidRPr="00E475F6" w:rsidRDefault="000C06A0" w:rsidP="000C06A0"/>
    <w:p w14:paraId="7972A192" w14:textId="327A3C46" w:rsidR="000C06A0" w:rsidRPr="00E475F6" w:rsidRDefault="000C06A0" w:rsidP="000C06A0"/>
    <w:p w14:paraId="16670CA5" w14:textId="274A5E5E" w:rsidR="000C06A0" w:rsidRPr="00E475F6" w:rsidRDefault="000C06A0" w:rsidP="000C06A0"/>
    <w:p w14:paraId="6B12F3BE" w14:textId="1C5B315E" w:rsidR="000C06A0" w:rsidRPr="00E475F6" w:rsidRDefault="00CD79A5" w:rsidP="00E13F5A">
      <w:pPr>
        <w:jc w:val="center"/>
      </w:pPr>
      <w:r>
        <w:lastRenderedPageBreak/>
        <w:pict w14:anchorId="14591F4C">
          <v:shape id="_x0000_i1047" type="#_x0000_t75" style="width:248.55pt;height:463.7pt">
            <v:imagedata r:id="rId57" o:title="CardView"/>
          </v:shape>
        </w:pict>
      </w:r>
    </w:p>
    <w:p w14:paraId="281EA71B" w14:textId="5942110B" w:rsidR="000C06A0" w:rsidRPr="00D31266" w:rsidRDefault="00E13F5A" w:rsidP="000C06A0">
      <w:pPr>
        <w:rPr>
          <w:sz w:val="20"/>
          <w:lang w:val="en-IE"/>
        </w:rPr>
      </w:pPr>
      <w:r w:rsidRPr="00E475F6">
        <w:rPr>
          <w:lang w:val="en-IE"/>
        </w:rPr>
        <w:tab/>
      </w:r>
      <w:r w:rsidRPr="00E475F6">
        <w:rPr>
          <w:lang w:val="en-IE"/>
        </w:rPr>
        <w:tab/>
      </w:r>
      <w:r w:rsidRPr="00E475F6">
        <w:rPr>
          <w:lang w:val="en-IE"/>
        </w:rPr>
        <w:tab/>
      </w:r>
      <w:r w:rsidRPr="00D31266">
        <w:rPr>
          <w:sz w:val="20"/>
          <w:lang w:val="en-IE"/>
        </w:rPr>
        <w:t>Figure 6.8: Main screen Vocabulary tab</w:t>
      </w:r>
    </w:p>
    <w:p w14:paraId="5694C5A3" w14:textId="7049CE49" w:rsidR="00E13F5A" w:rsidRPr="00E475F6" w:rsidRDefault="00E13F5A" w:rsidP="000C06A0">
      <w:pPr>
        <w:rPr>
          <w:lang w:val="en-IE"/>
        </w:rPr>
      </w:pPr>
    </w:p>
    <w:p w14:paraId="5A7BC67F" w14:textId="3256EED3" w:rsidR="00E13F5A" w:rsidRPr="00E475F6" w:rsidRDefault="00E13F5A" w:rsidP="000C06A0">
      <w:pPr>
        <w:rPr>
          <w:lang w:val="en-IE"/>
        </w:rPr>
      </w:pPr>
    </w:p>
    <w:p w14:paraId="4C14EC8B" w14:textId="5AA90FBD" w:rsidR="00E13F5A" w:rsidRPr="00E475F6" w:rsidRDefault="00E13F5A" w:rsidP="000C06A0">
      <w:pPr>
        <w:rPr>
          <w:lang w:val="en-IE"/>
        </w:rPr>
      </w:pPr>
    </w:p>
    <w:p w14:paraId="22CDBB13" w14:textId="006BD1A5" w:rsidR="00E13F5A" w:rsidRPr="00E475F6" w:rsidRDefault="00E13F5A" w:rsidP="000C06A0">
      <w:pPr>
        <w:rPr>
          <w:lang w:val="en-IE"/>
        </w:rPr>
      </w:pPr>
    </w:p>
    <w:p w14:paraId="43565878" w14:textId="03F309DF" w:rsidR="00E13F5A" w:rsidRPr="00E475F6" w:rsidRDefault="00E13F5A" w:rsidP="000C06A0">
      <w:pPr>
        <w:rPr>
          <w:lang w:val="en-IE"/>
        </w:rPr>
      </w:pPr>
    </w:p>
    <w:p w14:paraId="1DCE6A9C" w14:textId="7DB28D09" w:rsidR="00E13F5A" w:rsidRPr="00E475F6" w:rsidRDefault="00E13F5A" w:rsidP="000C06A0">
      <w:pPr>
        <w:rPr>
          <w:lang w:val="en-IE"/>
        </w:rPr>
      </w:pPr>
      <w:r w:rsidRPr="00E475F6">
        <w:rPr>
          <w:lang w:val="en-IE"/>
        </w:rPr>
        <w:t xml:space="preserve">The image illustrated in figure 6.8 is the main screen of the app. It </w:t>
      </w:r>
      <w:r w:rsidRPr="00D31266">
        <w:rPr>
          <w:noProof/>
          <w:lang w:val="en-IE"/>
        </w:rPr>
        <w:t>is comprised</w:t>
      </w:r>
      <w:r w:rsidRPr="00E475F6">
        <w:rPr>
          <w:lang w:val="en-IE"/>
        </w:rPr>
        <w:t xml:space="preserve"> of </w:t>
      </w:r>
      <w:r w:rsidR="00BA2080" w:rsidRPr="00E475F6">
        <w:rPr>
          <w:lang w:val="en-IE"/>
        </w:rPr>
        <w:t>three</w:t>
      </w:r>
      <w:r w:rsidRPr="00E475F6">
        <w:rPr>
          <w:lang w:val="en-IE"/>
        </w:rPr>
        <w:t xml:space="preserve"> tabs, Vocabulary, </w:t>
      </w:r>
      <w:r w:rsidRPr="00E475F6">
        <w:rPr>
          <w:noProof/>
          <w:lang w:val="en-IE"/>
        </w:rPr>
        <w:t>Games</w:t>
      </w:r>
      <w:r w:rsidR="0078178B" w:rsidRPr="00E475F6">
        <w:rPr>
          <w:noProof/>
          <w:lang w:val="en-IE"/>
        </w:rPr>
        <w:t>,</w:t>
      </w:r>
      <w:r w:rsidRPr="00E475F6">
        <w:rPr>
          <w:lang w:val="en-IE"/>
        </w:rPr>
        <w:t xml:space="preserve"> and Chatbot. Each tab has a fragment.</w:t>
      </w:r>
    </w:p>
    <w:p w14:paraId="32035187" w14:textId="6742CCE0" w:rsidR="00E13F5A" w:rsidRPr="00E475F6" w:rsidRDefault="00E13F5A" w:rsidP="000C06A0">
      <w:pPr>
        <w:rPr>
          <w:lang w:val="en-US"/>
        </w:rPr>
      </w:pPr>
      <w:r w:rsidRPr="00D31266">
        <w:rPr>
          <w:noProof/>
          <w:lang w:val="en-IE"/>
        </w:rPr>
        <w:t>Fragment</w:t>
      </w:r>
      <w:r w:rsidRPr="00E475F6">
        <w:rPr>
          <w:lang w:val="en-IE"/>
        </w:rPr>
        <w:t xml:space="preserve"> is an interface which can </w:t>
      </w:r>
      <w:r w:rsidRPr="00D31266">
        <w:rPr>
          <w:noProof/>
          <w:lang w:val="en-IE"/>
        </w:rPr>
        <w:t>be placed</w:t>
      </w:r>
      <w:r w:rsidRPr="00E475F6">
        <w:rPr>
          <w:lang w:val="en-IE"/>
        </w:rPr>
        <w:t xml:space="preserve"> inside a screen</w:t>
      </w:r>
      <w:r w:rsidRPr="00E475F6">
        <w:rPr>
          <w:lang w:val="en-US"/>
        </w:rPr>
        <w:t>\activity.</w:t>
      </w:r>
    </w:p>
    <w:p w14:paraId="25462127" w14:textId="0CC3587C" w:rsidR="00E13F5A" w:rsidRPr="00E475F6" w:rsidRDefault="00E13F5A" w:rsidP="000C06A0">
      <w:pPr>
        <w:rPr>
          <w:lang w:val="en-US"/>
        </w:rPr>
      </w:pPr>
    </w:p>
    <w:p w14:paraId="3D2639B4" w14:textId="6325999E" w:rsidR="00E13F5A" w:rsidRPr="00E475F6" w:rsidRDefault="00E13F5A" w:rsidP="000C06A0">
      <w:pPr>
        <w:rPr>
          <w:lang w:val="en-US"/>
        </w:rPr>
      </w:pPr>
      <w:r w:rsidRPr="00E475F6">
        <w:rPr>
          <w:lang w:val="en-US"/>
        </w:rPr>
        <w:t xml:space="preserve">The vocabulary screen has a list of word classifications. In iteration four, a list of words will </w:t>
      </w:r>
      <w:r w:rsidRPr="00D31266">
        <w:rPr>
          <w:noProof/>
          <w:lang w:val="en-US"/>
        </w:rPr>
        <w:t>be implemented</w:t>
      </w:r>
      <w:r w:rsidRPr="00E475F6">
        <w:rPr>
          <w:lang w:val="en-US"/>
        </w:rPr>
        <w:t xml:space="preserve">. User will be able to select a classification, which will direct </w:t>
      </w:r>
      <w:r w:rsidRPr="00E475F6">
        <w:rPr>
          <w:noProof/>
          <w:lang w:val="en-US"/>
        </w:rPr>
        <w:t>the</w:t>
      </w:r>
      <w:r w:rsidR="0078178B" w:rsidRPr="00E475F6">
        <w:rPr>
          <w:noProof/>
          <w:lang w:val="en-US"/>
        </w:rPr>
        <w:t>m</w:t>
      </w:r>
      <w:r w:rsidRPr="00E475F6">
        <w:rPr>
          <w:lang w:val="en-US"/>
        </w:rPr>
        <w:t xml:space="preserve"> to a </w:t>
      </w:r>
      <w:r w:rsidRPr="00E475F6">
        <w:rPr>
          <w:noProof/>
          <w:lang w:val="en-US"/>
        </w:rPr>
        <w:t>wordlist</w:t>
      </w:r>
      <w:r w:rsidR="0078178B" w:rsidRPr="00E475F6">
        <w:rPr>
          <w:noProof/>
          <w:lang w:val="en-US"/>
        </w:rPr>
        <w:t>,</w:t>
      </w:r>
      <w:r w:rsidRPr="00E475F6">
        <w:rPr>
          <w:lang w:val="en-US"/>
        </w:rPr>
        <w:t xml:space="preserve"> e.g.(Apple, Orange),</w:t>
      </w:r>
    </w:p>
    <w:p w14:paraId="138B04B7" w14:textId="77777777" w:rsidR="00E13F5A" w:rsidRPr="00E475F6" w:rsidRDefault="00E13F5A" w:rsidP="000C06A0">
      <w:pPr>
        <w:rPr>
          <w:lang w:val="en-IE"/>
        </w:rPr>
      </w:pPr>
    </w:p>
    <w:p w14:paraId="7DC4C72A" w14:textId="77777777" w:rsidR="00DF5606" w:rsidRPr="00E475F6" w:rsidRDefault="00DF5606" w:rsidP="00196B60"/>
    <w:p w14:paraId="01D85635" w14:textId="2C2E95F9" w:rsidR="0090763B" w:rsidRDefault="0090763B" w:rsidP="0025414A">
      <w:pPr>
        <w:pStyle w:val="Heading1"/>
        <w:numPr>
          <w:ilvl w:val="0"/>
          <w:numId w:val="13"/>
        </w:numPr>
        <w:spacing w:line="360" w:lineRule="auto"/>
        <w:rPr>
          <w:noProof/>
        </w:rPr>
      </w:pPr>
      <w:bookmarkStart w:id="16" w:name="_Toc337981755"/>
      <w:r w:rsidRPr="005D2BB9">
        <w:rPr>
          <w:noProof/>
        </w:rPr>
        <w:t>Testing</w:t>
      </w:r>
      <w:bookmarkEnd w:id="16"/>
    </w:p>
    <w:p w14:paraId="5EB09C81" w14:textId="6C5DB4F8" w:rsidR="003E412A" w:rsidRDefault="003E412A" w:rsidP="007620E5">
      <w:r>
        <w:t>To test the app three English students were chosen, they are testing and giving feedback about the user interface and functionalities in each iteration.</w:t>
      </w:r>
    </w:p>
    <w:p w14:paraId="3D1F09BF" w14:textId="694C1DAB" w:rsidR="003E412A" w:rsidRDefault="003E412A" w:rsidP="007620E5">
      <w:r>
        <w:t xml:space="preserve">The </w:t>
      </w:r>
      <w:r w:rsidR="007620E5">
        <w:rPr>
          <w:noProof/>
        </w:rPr>
        <w:t>primary</w:t>
      </w:r>
      <w:r>
        <w:t xml:space="preserve"> concern at the beginning of this </w:t>
      </w:r>
      <w:r w:rsidRPr="007620E5">
        <w:rPr>
          <w:noProof/>
        </w:rPr>
        <w:t>project</w:t>
      </w:r>
      <w:r>
        <w:t xml:space="preserve"> was to know </w:t>
      </w:r>
      <w:r w:rsidR="001C1FE7">
        <w:t>whether</w:t>
      </w:r>
      <w:r>
        <w:t xml:space="preserve"> the functionalities chosen were useful for the users.</w:t>
      </w:r>
    </w:p>
    <w:p w14:paraId="6910765C" w14:textId="77777777" w:rsidR="003E412A" w:rsidRDefault="003E412A" w:rsidP="007620E5"/>
    <w:p w14:paraId="48147BAF" w14:textId="4667EC35" w:rsidR="003E412A" w:rsidRDefault="003E412A" w:rsidP="007620E5">
      <w:r>
        <w:t>In the first iteration, the testers were asked to focus on the functionalities and decide w</w:t>
      </w:r>
      <w:r w:rsidR="00656216">
        <w:t>h</w:t>
      </w:r>
      <w:r>
        <w:t xml:space="preserve">ether they thought those functionalities were useful or not. It turned out that one functionality had to </w:t>
      </w:r>
      <w:r w:rsidRPr="00D31266">
        <w:rPr>
          <w:noProof/>
        </w:rPr>
        <w:t>be dropped</w:t>
      </w:r>
      <w:r>
        <w:t>.</w:t>
      </w:r>
    </w:p>
    <w:p w14:paraId="765FD177" w14:textId="77777777" w:rsidR="003E412A" w:rsidRDefault="003E412A" w:rsidP="007620E5"/>
    <w:p w14:paraId="748BC79D" w14:textId="6E48FEFC" w:rsidR="007620E5" w:rsidRPr="007620E5" w:rsidRDefault="003E412A" w:rsidP="007620E5">
      <w:pPr>
        <w:rPr>
          <w:noProof/>
        </w:rPr>
      </w:pPr>
      <w:r w:rsidRPr="007620E5">
        <w:rPr>
          <w:noProof/>
        </w:rPr>
        <w:t>At first</w:t>
      </w:r>
      <w:r w:rsidR="007620E5" w:rsidRPr="007620E5">
        <w:rPr>
          <w:noProof/>
        </w:rPr>
        <w:t>,</w:t>
      </w:r>
      <w:r w:rsidRPr="007620E5">
        <w:rPr>
          <w:noProof/>
        </w:rPr>
        <w:t xml:space="preserve"> a spell checker was going to be implemented to correct grammar mistakes from users while they ar</w:t>
      </w:r>
      <w:r w:rsidR="007620E5" w:rsidRPr="007620E5">
        <w:rPr>
          <w:noProof/>
        </w:rPr>
        <w:t>e interacting with the ChatBot.</w:t>
      </w:r>
    </w:p>
    <w:p w14:paraId="35A197F4" w14:textId="6D2EA3CA" w:rsidR="003E412A" w:rsidRPr="003E412A" w:rsidRDefault="007620E5" w:rsidP="007620E5">
      <w:pPr>
        <w:rPr>
          <w:noProof/>
        </w:rPr>
      </w:pPr>
      <w:r w:rsidRPr="007620E5">
        <w:rPr>
          <w:noProof/>
        </w:rPr>
        <w:t>H</w:t>
      </w:r>
      <w:r w:rsidR="003E412A" w:rsidRPr="007620E5">
        <w:rPr>
          <w:noProof/>
        </w:rPr>
        <w:t>owever it was dropped after Two of the tester c</w:t>
      </w:r>
      <w:r w:rsidRPr="007620E5">
        <w:rPr>
          <w:noProof/>
        </w:rPr>
        <w:t>oncluded</w:t>
      </w:r>
      <w:r w:rsidR="003E412A" w:rsidRPr="007620E5">
        <w:rPr>
          <w:noProof/>
        </w:rPr>
        <w:t xml:space="preserve"> that a spell checker was useless, for the reason that many built</w:t>
      </w:r>
      <w:r>
        <w:rPr>
          <w:noProof/>
        </w:rPr>
        <w:t>-</w:t>
      </w:r>
      <w:r w:rsidR="003E412A" w:rsidRPr="007620E5">
        <w:rPr>
          <w:noProof/>
        </w:rPr>
        <w:t>in keyboards on smartphones have spellcheckers, therefore, implementing a spellchecker would only increase overhead.</w:t>
      </w:r>
      <w:r w:rsidR="003E412A">
        <w:t xml:space="preserve"> </w:t>
      </w:r>
    </w:p>
    <w:p w14:paraId="793E456F" w14:textId="32CCB533" w:rsidR="005D2BB9" w:rsidRDefault="005D2BB9" w:rsidP="005D2BB9">
      <w:pPr>
        <w:pStyle w:val="Heading2"/>
        <w:rPr>
          <w:noProof/>
        </w:rPr>
      </w:pPr>
      <w:r>
        <w:rPr>
          <w:noProof/>
        </w:rPr>
        <w:t>Unit test</w:t>
      </w:r>
      <w:r w:rsidR="002F19C8">
        <w:rPr>
          <w:noProof/>
        </w:rPr>
        <w:t xml:space="preserve">ing </w:t>
      </w:r>
    </w:p>
    <w:p w14:paraId="3321B84D" w14:textId="77777777" w:rsidR="005D2BB9" w:rsidRPr="005D2BB9" w:rsidRDefault="005D2BB9" w:rsidP="005D2BB9"/>
    <w:p w14:paraId="5D5DCC34" w14:textId="5E630980" w:rsidR="005D2BB9" w:rsidRDefault="002F19C8" w:rsidP="005D2BB9">
      <w:pPr>
        <w:rPr>
          <w:noProof/>
        </w:rPr>
      </w:pPr>
      <w:r>
        <w:rPr>
          <w:noProof/>
        </w:rPr>
        <w:t xml:space="preserve">Unit testing is </w:t>
      </w:r>
      <w:r w:rsidRPr="007620E5">
        <w:rPr>
          <w:noProof/>
        </w:rPr>
        <w:t>a testing technique</w:t>
      </w:r>
      <w:r>
        <w:rPr>
          <w:noProof/>
        </w:rPr>
        <w:t xml:space="preserve"> used to test each unit of a system.</w:t>
      </w:r>
    </w:p>
    <w:p w14:paraId="50915430" w14:textId="571B9428" w:rsidR="002F19C8" w:rsidRDefault="00D965E2" w:rsidP="005D2BB9">
      <w:pPr>
        <w:rPr>
          <w:noProof/>
        </w:rPr>
      </w:pPr>
      <w:r>
        <w:rPr>
          <w:noProof/>
        </w:rPr>
        <w:t>It tests each function and values from each unit.</w:t>
      </w:r>
    </w:p>
    <w:p w14:paraId="580F9C38" w14:textId="4D2C948D" w:rsidR="00D965E2" w:rsidRDefault="00D965E2" w:rsidP="005D2BB9">
      <w:pPr>
        <w:rPr>
          <w:noProof/>
        </w:rPr>
      </w:pPr>
      <w:r>
        <w:rPr>
          <w:noProof/>
        </w:rPr>
        <w:t xml:space="preserve">Sometimes it is required to use the </w:t>
      </w:r>
      <w:r w:rsidRPr="007620E5">
        <w:rPr>
          <w:noProof/>
        </w:rPr>
        <w:t>same variables</w:t>
      </w:r>
      <w:r>
        <w:rPr>
          <w:noProof/>
        </w:rPr>
        <w:t xml:space="preserve"> in multiple methods of</w:t>
      </w:r>
      <w:r w:rsidRPr="007620E5">
        <w:rPr>
          <w:noProof/>
        </w:rPr>
        <w:t xml:space="preserve"> code</w:t>
      </w:r>
      <w:r>
        <w:rPr>
          <w:noProof/>
        </w:rPr>
        <w:t xml:space="preserve">, by accident a value can </w:t>
      </w:r>
      <w:r w:rsidRPr="00D31266">
        <w:rPr>
          <w:noProof/>
        </w:rPr>
        <w:t>be changed</w:t>
      </w:r>
      <w:r>
        <w:rPr>
          <w:noProof/>
        </w:rPr>
        <w:t xml:space="preserve"> without the notion of the developer, that can cause many unforeseen bugs, which can be hard to debug.</w:t>
      </w:r>
    </w:p>
    <w:p w14:paraId="6FFD8221" w14:textId="21F68EB3" w:rsidR="00D965E2" w:rsidRDefault="00D965E2" w:rsidP="005D2BB9">
      <w:pPr>
        <w:rPr>
          <w:noProof/>
        </w:rPr>
      </w:pPr>
    </w:p>
    <w:p w14:paraId="0ACD3FF3" w14:textId="3E935A04" w:rsidR="00D965E2" w:rsidRDefault="00D965E2" w:rsidP="005D2BB9">
      <w:pPr>
        <w:rPr>
          <w:noProof/>
        </w:rPr>
      </w:pPr>
      <w:r>
        <w:rPr>
          <w:noProof/>
        </w:rPr>
        <w:t xml:space="preserve">Unit testing solves this </w:t>
      </w:r>
      <w:r w:rsidRPr="007620E5">
        <w:rPr>
          <w:noProof/>
        </w:rPr>
        <w:t>problem</w:t>
      </w:r>
      <w:r w:rsidR="007620E5">
        <w:rPr>
          <w:noProof/>
        </w:rPr>
        <w:t>;</w:t>
      </w:r>
      <w:r w:rsidRPr="007620E5">
        <w:rPr>
          <w:noProof/>
        </w:rPr>
        <w:t xml:space="preserve"> a</w:t>
      </w:r>
      <w:r>
        <w:rPr>
          <w:noProof/>
        </w:rPr>
        <w:t xml:space="preserve"> test case can </w:t>
      </w:r>
      <w:r w:rsidRPr="00D31266">
        <w:rPr>
          <w:noProof/>
        </w:rPr>
        <w:t>be written</w:t>
      </w:r>
      <w:r>
        <w:rPr>
          <w:noProof/>
        </w:rPr>
        <w:t xml:space="preserve"> with </w:t>
      </w:r>
      <w:r w:rsidRPr="007620E5">
        <w:rPr>
          <w:noProof/>
        </w:rPr>
        <w:t>spe</w:t>
      </w:r>
      <w:r w:rsidR="007620E5">
        <w:rPr>
          <w:noProof/>
        </w:rPr>
        <w:t>cific</w:t>
      </w:r>
      <w:r>
        <w:rPr>
          <w:noProof/>
        </w:rPr>
        <w:t xml:space="preserve"> values which will be checked, in later iterations if those specific values </w:t>
      </w:r>
      <w:r w:rsidRPr="00D31266">
        <w:rPr>
          <w:noProof/>
        </w:rPr>
        <w:t>are changed</w:t>
      </w:r>
      <w:r>
        <w:rPr>
          <w:noProof/>
        </w:rPr>
        <w:t>, then the testing case fails, which warns the developer where the change occurred.</w:t>
      </w:r>
    </w:p>
    <w:p w14:paraId="2FD6434C" w14:textId="77777777" w:rsidR="00D965E2" w:rsidRDefault="00D965E2" w:rsidP="005D2BB9">
      <w:pPr>
        <w:rPr>
          <w:noProof/>
        </w:rPr>
      </w:pPr>
    </w:p>
    <w:p w14:paraId="07B602EA" w14:textId="4BCBEC7E" w:rsidR="00D965E2" w:rsidRDefault="00D965E2" w:rsidP="005D2BB9">
      <w:pPr>
        <w:rPr>
          <w:noProof/>
        </w:rPr>
      </w:pPr>
      <w:r>
        <w:rPr>
          <w:noProof/>
        </w:rPr>
        <w:t xml:space="preserve">Unit testing is an </w:t>
      </w:r>
      <w:r w:rsidRPr="007620E5">
        <w:rPr>
          <w:noProof/>
        </w:rPr>
        <w:t>exce</w:t>
      </w:r>
      <w:r w:rsidR="007620E5">
        <w:rPr>
          <w:noProof/>
        </w:rPr>
        <w:t>l</w:t>
      </w:r>
      <w:r w:rsidRPr="007620E5">
        <w:rPr>
          <w:noProof/>
        </w:rPr>
        <w:t>lent</w:t>
      </w:r>
      <w:r>
        <w:rPr>
          <w:noProof/>
        </w:rPr>
        <w:t xml:space="preserve"> technique to avoid bugs. </w:t>
      </w:r>
    </w:p>
    <w:p w14:paraId="657A5DB3" w14:textId="124226E2" w:rsidR="00D965E2" w:rsidRDefault="00D965E2" w:rsidP="005D2BB9">
      <w:pPr>
        <w:rPr>
          <w:noProof/>
        </w:rPr>
      </w:pPr>
      <w:r>
        <w:rPr>
          <w:noProof/>
        </w:rPr>
        <w:t xml:space="preserve">Extreme programming encourages the practice of writing test cases first, before the development, this approach will </w:t>
      </w:r>
      <w:r w:rsidRPr="00D31266">
        <w:rPr>
          <w:noProof/>
        </w:rPr>
        <w:t>be used</w:t>
      </w:r>
      <w:r>
        <w:rPr>
          <w:noProof/>
        </w:rPr>
        <w:t xml:space="preserve"> </w:t>
      </w:r>
      <w:r w:rsidRPr="007620E5">
        <w:rPr>
          <w:noProof/>
        </w:rPr>
        <w:t>t</w:t>
      </w:r>
      <w:r w:rsidR="007620E5">
        <w:rPr>
          <w:noProof/>
        </w:rPr>
        <w:t>h</w:t>
      </w:r>
      <w:r w:rsidRPr="007620E5">
        <w:rPr>
          <w:noProof/>
        </w:rPr>
        <w:t>roughout</w:t>
      </w:r>
      <w:r>
        <w:rPr>
          <w:noProof/>
        </w:rPr>
        <w:t xml:space="preserve"> the project development.</w:t>
      </w:r>
    </w:p>
    <w:p w14:paraId="0EDA5D7C" w14:textId="5C05F4E4" w:rsidR="007620E5" w:rsidRDefault="007620E5" w:rsidP="005D2BB9">
      <w:pPr>
        <w:rPr>
          <w:noProof/>
        </w:rPr>
      </w:pPr>
    </w:p>
    <w:p w14:paraId="6B90B9D3" w14:textId="663843A4" w:rsidR="007620E5" w:rsidRDefault="007620E5" w:rsidP="007620E5">
      <w:pPr>
        <w:pStyle w:val="Heading2"/>
        <w:rPr>
          <w:noProof/>
        </w:rPr>
      </w:pPr>
      <w:r w:rsidRPr="007620E5">
        <w:rPr>
          <w:noProof/>
        </w:rPr>
        <w:t>Logcat</w:t>
      </w:r>
    </w:p>
    <w:p w14:paraId="1787CDB6" w14:textId="31708820" w:rsidR="007620E5" w:rsidRDefault="007620E5" w:rsidP="007620E5">
      <w:pPr>
        <w:rPr>
          <w:noProof/>
        </w:rPr>
      </w:pPr>
      <w:r>
        <w:t>Android studio allows developers to test for correct values by using the Logcat windo</w:t>
      </w:r>
      <w:r w:rsidR="0001093D">
        <w:t>w</w:t>
      </w:r>
      <w:r>
        <w:t xml:space="preserve">. The Logcat window output </w:t>
      </w:r>
      <w:r w:rsidRPr="007620E5">
        <w:rPr>
          <w:noProof/>
        </w:rPr>
        <w:t xml:space="preserve">values, which developers </w:t>
      </w:r>
      <w:r>
        <w:rPr>
          <w:noProof/>
        </w:rPr>
        <w:t>wish to check.</w:t>
      </w:r>
    </w:p>
    <w:p w14:paraId="5352432B" w14:textId="42F479E6" w:rsidR="000F0D73" w:rsidRDefault="000F0D73" w:rsidP="007620E5">
      <w:pPr>
        <w:rPr>
          <w:noProof/>
        </w:rPr>
      </w:pPr>
      <w:r>
        <w:rPr>
          <w:noProof/>
        </w:rPr>
        <w:t xml:space="preserve">In this project, Logcat was used several times to check the data </w:t>
      </w:r>
      <w:r w:rsidRPr="00D31266">
        <w:rPr>
          <w:noProof/>
        </w:rPr>
        <w:t>being retrieved</w:t>
      </w:r>
      <w:r>
        <w:rPr>
          <w:noProof/>
        </w:rPr>
        <w:t xml:space="preserve"> from VocabNote API. Below there is </w:t>
      </w:r>
      <w:r w:rsidRPr="000F0D73">
        <w:rPr>
          <w:noProof/>
        </w:rPr>
        <w:t>an</w:t>
      </w:r>
      <w:r>
        <w:rPr>
          <w:noProof/>
        </w:rPr>
        <w:t xml:space="preserve"> example of using Logcat. The code below was used to check </w:t>
      </w:r>
      <w:r w:rsidR="0001093D">
        <w:rPr>
          <w:noProof/>
        </w:rPr>
        <w:t xml:space="preserve">if the user profile data from Facebook API was </w:t>
      </w:r>
      <w:r w:rsidR="0001093D" w:rsidRPr="00D31266">
        <w:rPr>
          <w:noProof/>
        </w:rPr>
        <w:t>bein</w:t>
      </w:r>
      <w:r w:rsidR="0001093D">
        <w:rPr>
          <w:noProof/>
        </w:rPr>
        <w:t xml:space="preserve"> retrieved.</w:t>
      </w:r>
    </w:p>
    <w:p w14:paraId="4B916483" w14:textId="689E4755" w:rsidR="000F0D73" w:rsidRDefault="000F0D73" w:rsidP="007620E5">
      <w:pPr>
        <w:rPr>
          <w:noProof/>
        </w:rPr>
      </w:pPr>
    </w:p>
    <w:p w14:paraId="4ECDBD73" w14:textId="34946049" w:rsidR="000F0D73" w:rsidRPr="000F0D73" w:rsidRDefault="000F0D73" w:rsidP="000F0D73">
      <w:pPr>
        <w:pStyle w:val="HTMLPreformatted"/>
        <w:shd w:val="clear" w:color="auto" w:fill="FFFFFF"/>
        <w:ind w:left="720"/>
        <w:rPr>
          <w:color w:val="000000"/>
          <w:sz w:val="18"/>
          <w:szCs w:val="18"/>
        </w:rPr>
      </w:pPr>
      <w:r>
        <w:rPr>
          <w:color w:val="000000"/>
          <w:sz w:val="18"/>
          <w:szCs w:val="18"/>
        </w:rPr>
        <w:tab/>
      </w:r>
      <w:r w:rsidRPr="000F0D73">
        <w:rPr>
          <w:color w:val="000000"/>
          <w:sz w:val="18"/>
          <w:szCs w:val="18"/>
        </w:rPr>
        <w:t>Log.</w:t>
      </w:r>
      <w:r w:rsidRPr="000F0D73">
        <w:rPr>
          <w:i/>
          <w:iCs/>
          <w:color w:val="000000"/>
          <w:sz w:val="18"/>
          <w:szCs w:val="18"/>
        </w:rPr>
        <w:t>e</w:t>
      </w:r>
      <w:r w:rsidRPr="000F0D73">
        <w:rPr>
          <w:color w:val="000000"/>
          <w:sz w:val="18"/>
          <w:szCs w:val="18"/>
        </w:rPr>
        <w:t>(</w:t>
      </w:r>
      <w:r w:rsidRPr="000F0D73">
        <w:rPr>
          <w:b/>
          <w:bCs/>
          <w:color w:val="008000"/>
          <w:sz w:val="18"/>
          <w:szCs w:val="18"/>
        </w:rPr>
        <w:t>"fbPropic"</w:t>
      </w:r>
      <w:r w:rsidRPr="000F0D73">
        <w:rPr>
          <w:color w:val="000000"/>
          <w:sz w:val="18"/>
          <w:szCs w:val="18"/>
        </w:rPr>
        <w:t>,fbPropic);</w:t>
      </w:r>
      <w:r w:rsidRPr="000F0D73">
        <w:rPr>
          <w:color w:val="000000"/>
          <w:sz w:val="18"/>
          <w:szCs w:val="18"/>
        </w:rPr>
        <w:br/>
      </w:r>
      <w:r>
        <w:rPr>
          <w:color w:val="000000"/>
          <w:sz w:val="18"/>
          <w:szCs w:val="18"/>
        </w:rPr>
        <w:t xml:space="preserve">  </w:t>
      </w:r>
      <w:r w:rsidRPr="000F0D73">
        <w:rPr>
          <w:color w:val="000000"/>
          <w:sz w:val="18"/>
          <w:szCs w:val="18"/>
        </w:rPr>
        <w:t>Log.</w:t>
      </w:r>
      <w:r w:rsidRPr="000F0D73">
        <w:rPr>
          <w:i/>
          <w:iCs/>
          <w:color w:val="000000"/>
          <w:sz w:val="18"/>
          <w:szCs w:val="18"/>
        </w:rPr>
        <w:t>e</w:t>
      </w:r>
      <w:r w:rsidRPr="000F0D73">
        <w:rPr>
          <w:color w:val="000000"/>
          <w:sz w:val="18"/>
          <w:szCs w:val="18"/>
        </w:rPr>
        <w:t>(</w:t>
      </w:r>
      <w:r w:rsidRPr="000F0D73">
        <w:rPr>
          <w:b/>
          <w:bCs/>
          <w:color w:val="008000"/>
          <w:sz w:val="18"/>
          <w:szCs w:val="18"/>
        </w:rPr>
        <w:t>"name"</w:t>
      </w:r>
      <w:r w:rsidRPr="000F0D73">
        <w:rPr>
          <w:color w:val="000000"/>
          <w:sz w:val="18"/>
          <w:szCs w:val="18"/>
        </w:rPr>
        <w:t>,FBUserName);</w:t>
      </w:r>
    </w:p>
    <w:p w14:paraId="1B237AD2" w14:textId="3A078D8A" w:rsidR="000F0D73" w:rsidRDefault="000F0D73" w:rsidP="000F0D73">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noProof/>
          <w:lang w:val="en-IE"/>
        </w:rPr>
      </w:pPr>
    </w:p>
    <w:p w14:paraId="5CFE04C4" w14:textId="56921C4A" w:rsidR="000F0D73" w:rsidRDefault="000F0D73" w:rsidP="007620E5">
      <w:pPr>
        <w:rPr>
          <w:noProof/>
          <w:lang w:val="en-IE"/>
        </w:rPr>
      </w:pPr>
    </w:p>
    <w:p w14:paraId="3E542CC2" w14:textId="5C6DF75C" w:rsidR="000F0D73" w:rsidRPr="000F0D73" w:rsidRDefault="0001093D" w:rsidP="007620E5">
      <w:pPr>
        <w:rPr>
          <w:noProof/>
          <w:lang w:val="en-IE"/>
        </w:rPr>
      </w:pPr>
      <w:r>
        <w:rPr>
          <w:noProof/>
          <w:lang w:val="en-IE" w:eastAsia="en-IE"/>
        </w:rPr>
        <w:t xml:space="preserve"> </w:t>
      </w:r>
      <w:r w:rsidR="000F0D73">
        <w:rPr>
          <w:noProof/>
          <w:lang w:val="en-IE" w:eastAsia="en-IE"/>
        </w:rPr>
        <w:drawing>
          <wp:inline distT="0" distB="0" distL="0" distR="0" wp14:anchorId="175CEC3A" wp14:editId="3589B7D3">
            <wp:extent cx="4502638" cy="889135"/>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42468" cy="897000"/>
                    </a:xfrm>
                    <a:prstGeom prst="rect">
                      <a:avLst/>
                    </a:prstGeom>
                  </pic:spPr>
                </pic:pic>
              </a:graphicData>
            </a:graphic>
          </wp:inline>
        </w:drawing>
      </w:r>
    </w:p>
    <w:p w14:paraId="1165E010" w14:textId="77777777" w:rsidR="007620E5" w:rsidRPr="007620E5" w:rsidRDefault="007620E5" w:rsidP="007620E5"/>
    <w:p w14:paraId="192756B8" w14:textId="7C1607C1" w:rsidR="00D965E2" w:rsidRPr="008E5BC9" w:rsidRDefault="0001093D" w:rsidP="005D2BB9">
      <w:pPr>
        <w:rPr>
          <w:noProof/>
          <w:sz w:val="20"/>
        </w:rPr>
      </w:pPr>
      <w:r>
        <w:rPr>
          <w:noProof/>
        </w:rPr>
        <w:tab/>
      </w:r>
      <w:r>
        <w:rPr>
          <w:noProof/>
        </w:rPr>
        <w:tab/>
      </w:r>
      <w:r w:rsidRPr="008E5BC9">
        <w:rPr>
          <w:noProof/>
          <w:sz w:val="20"/>
        </w:rPr>
        <w:t xml:space="preserve">Figure 6.9: LogCat window, Facebook profile data </w:t>
      </w:r>
    </w:p>
    <w:p w14:paraId="5CE3E048" w14:textId="389F070F" w:rsidR="00D965E2" w:rsidRDefault="0001093D" w:rsidP="0001093D">
      <w:pPr>
        <w:pStyle w:val="Heading2"/>
        <w:rPr>
          <w:noProof/>
        </w:rPr>
      </w:pPr>
      <w:r>
        <w:rPr>
          <w:noProof/>
        </w:rPr>
        <w:t>Android Debugger</w:t>
      </w:r>
    </w:p>
    <w:p w14:paraId="47DE90BC" w14:textId="4BD6EF32" w:rsidR="0001093D" w:rsidRDefault="0001093D" w:rsidP="0001093D">
      <w:r>
        <w:t xml:space="preserve">Android studios </w:t>
      </w:r>
      <w:r w:rsidRPr="0001093D">
        <w:rPr>
          <w:noProof/>
        </w:rPr>
        <w:t>offer</w:t>
      </w:r>
      <w:r>
        <w:t xml:space="preserve"> a </w:t>
      </w:r>
      <w:r w:rsidRPr="0001093D">
        <w:rPr>
          <w:noProof/>
        </w:rPr>
        <w:t>deb</w:t>
      </w:r>
      <w:r>
        <w:rPr>
          <w:noProof/>
        </w:rPr>
        <w:t>ug</w:t>
      </w:r>
      <w:r w:rsidRPr="0001093D">
        <w:rPr>
          <w:noProof/>
        </w:rPr>
        <w:t>ger</w:t>
      </w:r>
      <w:r>
        <w:t xml:space="preserve"> </w:t>
      </w:r>
      <w:r w:rsidRPr="0001093D">
        <w:rPr>
          <w:noProof/>
        </w:rPr>
        <w:t>where</w:t>
      </w:r>
      <w:r>
        <w:t xml:space="preserve"> one can examine the variable of values.</w:t>
      </w:r>
    </w:p>
    <w:p w14:paraId="7CD2B41C" w14:textId="0EB36746" w:rsidR="0001093D" w:rsidRDefault="0001093D" w:rsidP="0001093D">
      <w:r>
        <w:t xml:space="preserve">Android debugger </w:t>
      </w:r>
      <w:r w:rsidRPr="0001093D">
        <w:rPr>
          <w:noProof/>
        </w:rPr>
        <w:t>was also used</w:t>
      </w:r>
      <w:r>
        <w:t xml:space="preserve"> many times in this project.</w:t>
      </w:r>
    </w:p>
    <w:p w14:paraId="138DADE4" w14:textId="59485064" w:rsidR="0001093D" w:rsidRDefault="0001093D" w:rsidP="0001093D"/>
    <w:p w14:paraId="4640FC6C" w14:textId="2DFB457B" w:rsidR="0001093D" w:rsidRDefault="0001093D" w:rsidP="0001093D">
      <w:r w:rsidRPr="00CE4721">
        <w:rPr>
          <w:noProof/>
        </w:rPr>
        <w:t>To use the debugger</w:t>
      </w:r>
      <w:r w:rsidR="00CE4721" w:rsidRPr="00CE4721">
        <w:rPr>
          <w:noProof/>
        </w:rPr>
        <w:t>,</w:t>
      </w:r>
      <w:r w:rsidR="00CE4721">
        <w:rPr>
          <w:noProof/>
        </w:rPr>
        <w:t xml:space="preserve"> </w:t>
      </w:r>
      <w:r>
        <w:t xml:space="preserve">a breakpoint has to </w:t>
      </w:r>
      <w:r w:rsidRPr="00BA6892">
        <w:rPr>
          <w:noProof/>
        </w:rPr>
        <w:t>be set</w:t>
      </w:r>
      <w:r>
        <w:t xml:space="preserve">, then the app can </w:t>
      </w:r>
      <w:r w:rsidRPr="0001093D">
        <w:rPr>
          <w:noProof/>
        </w:rPr>
        <w:t>run</w:t>
      </w:r>
      <w:r w:rsidR="00CE4721">
        <w:rPr>
          <w:noProof/>
        </w:rPr>
        <w:t xml:space="preserve"> in debug mode</w:t>
      </w:r>
      <w:r>
        <w:rPr>
          <w:noProof/>
        </w:rPr>
        <w:t>,</w:t>
      </w:r>
      <w:r>
        <w:t xml:space="preserve"> and a developer can examine the values from variables. The image below illustrates the use of Android </w:t>
      </w:r>
      <w:r w:rsidRPr="0001093D">
        <w:rPr>
          <w:noProof/>
        </w:rPr>
        <w:t>deb</w:t>
      </w:r>
      <w:r>
        <w:rPr>
          <w:noProof/>
        </w:rPr>
        <w:t>ug</w:t>
      </w:r>
      <w:r w:rsidRPr="0001093D">
        <w:rPr>
          <w:noProof/>
        </w:rPr>
        <w:t>ger</w:t>
      </w:r>
      <w:r>
        <w:t>.</w:t>
      </w:r>
    </w:p>
    <w:p w14:paraId="026ACA10" w14:textId="5E62C677" w:rsidR="0001093D" w:rsidRDefault="0001093D" w:rsidP="0001093D"/>
    <w:p w14:paraId="0E64B127" w14:textId="64827CAC" w:rsidR="0001093D" w:rsidRDefault="0001093D" w:rsidP="0001093D"/>
    <w:p w14:paraId="7CF5B8E8" w14:textId="5ED5771B" w:rsidR="0001093D" w:rsidRDefault="0001093D" w:rsidP="0001093D">
      <w:r>
        <w:rPr>
          <w:noProof/>
          <w:lang w:val="en-IE" w:eastAsia="en-IE"/>
        </w:rPr>
        <w:drawing>
          <wp:inline distT="0" distB="0" distL="0" distR="0" wp14:anchorId="6B8DDA2D" wp14:editId="4F9D2555">
            <wp:extent cx="4649368" cy="4036548"/>
            <wp:effectExtent l="0" t="0" r="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57402" cy="4043523"/>
                    </a:xfrm>
                    <a:prstGeom prst="rect">
                      <a:avLst/>
                    </a:prstGeom>
                  </pic:spPr>
                </pic:pic>
              </a:graphicData>
            </a:graphic>
          </wp:inline>
        </w:drawing>
      </w:r>
    </w:p>
    <w:p w14:paraId="6DC0B1C4" w14:textId="28244F66" w:rsidR="00BA6892" w:rsidRDefault="00BA6892" w:rsidP="0001093D">
      <w:pPr>
        <w:rPr>
          <w:sz w:val="20"/>
        </w:rPr>
      </w:pPr>
    </w:p>
    <w:p w14:paraId="0793A15C" w14:textId="703649F8" w:rsidR="0001093D" w:rsidRPr="0001093D" w:rsidRDefault="0001093D" w:rsidP="0001093D">
      <w:pPr>
        <w:rPr>
          <w:sz w:val="20"/>
        </w:rPr>
      </w:pPr>
      <w:r w:rsidRPr="0001093D">
        <w:rPr>
          <w:sz w:val="20"/>
        </w:rPr>
        <w:t xml:space="preserve">                              </w:t>
      </w:r>
      <w:r w:rsidR="008E5BC9">
        <w:rPr>
          <w:sz w:val="20"/>
        </w:rPr>
        <w:tab/>
      </w:r>
      <w:r w:rsidRPr="0001093D">
        <w:rPr>
          <w:sz w:val="20"/>
        </w:rPr>
        <w:t xml:space="preserve"> Figure 6.10 Android Debugger</w:t>
      </w:r>
    </w:p>
    <w:p w14:paraId="2D959479" w14:textId="73353BBA" w:rsidR="0090763B" w:rsidRDefault="0090763B" w:rsidP="0025414A">
      <w:pPr>
        <w:pStyle w:val="Heading1"/>
        <w:numPr>
          <w:ilvl w:val="0"/>
          <w:numId w:val="13"/>
        </w:numPr>
        <w:spacing w:line="360" w:lineRule="auto"/>
        <w:rPr>
          <w:noProof/>
        </w:rPr>
      </w:pPr>
      <w:bookmarkStart w:id="17" w:name="_Toc337981756"/>
      <w:r w:rsidRPr="005D2BB9">
        <w:rPr>
          <w:noProof/>
        </w:rPr>
        <w:lastRenderedPageBreak/>
        <w:t>Issues and Risks</w:t>
      </w:r>
      <w:bookmarkEnd w:id="17"/>
    </w:p>
    <w:p w14:paraId="5C4140FC" w14:textId="336B33F4" w:rsidR="0025414A" w:rsidRPr="00E475F6" w:rsidRDefault="0025414A" w:rsidP="0025414A">
      <w:pPr>
        <w:rPr>
          <w:lang w:val="en-IE"/>
        </w:rPr>
      </w:pPr>
    </w:p>
    <w:p w14:paraId="6D66A762" w14:textId="3802B66C" w:rsidR="0090219E" w:rsidRPr="00E475F6" w:rsidRDefault="0025414A" w:rsidP="00D34DCA">
      <w:pPr>
        <w:ind w:left="360"/>
      </w:pPr>
      <w:r w:rsidRPr="00E475F6">
        <w:t xml:space="preserve">The </w:t>
      </w:r>
      <w:r w:rsidR="00A5353C" w:rsidRPr="00E475F6">
        <w:rPr>
          <w:noProof/>
        </w:rPr>
        <w:t>primary</w:t>
      </w:r>
      <w:r w:rsidRPr="00E475F6">
        <w:t xml:space="preserve"> challenge faced on this pro</w:t>
      </w:r>
      <w:r w:rsidR="0090219E" w:rsidRPr="00E475F6">
        <w:t xml:space="preserve">ject so far is time management. </w:t>
      </w:r>
      <w:r w:rsidR="0090219E" w:rsidRPr="00E475F6">
        <w:rPr>
          <w:noProof/>
        </w:rPr>
        <w:t>T</w:t>
      </w:r>
      <w:r w:rsidR="00D37418" w:rsidRPr="00E475F6">
        <w:rPr>
          <w:noProof/>
        </w:rPr>
        <w:t>h</w:t>
      </w:r>
      <w:r w:rsidR="0090219E" w:rsidRPr="00E475F6">
        <w:rPr>
          <w:noProof/>
        </w:rPr>
        <w:t>roughout</w:t>
      </w:r>
      <w:r w:rsidR="0090219E" w:rsidRPr="00E475F6">
        <w:t xml:space="preserve"> the first two months, October and November, there were too many unrelated assignments which needed more focus, for the reason that they had a</w:t>
      </w:r>
      <w:r w:rsidR="00F461E0" w:rsidRPr="00E475F6">
        <w:t>n earlier</w:t>
      </w:r>
      <w:r w:rsidR="0090219E" w:rsidRPr="00E475F6">
        <w:t xml:space="preserve"> deadline. </w:t>
      </w:r>
    </w:p>
    <w:p w14:paraId="495B7502" w14:textId="77777777" w:rsidR="0090219E" w:rsidRPr="00E475F6" w:rsidRDefault="0090219E" w:rsidP="00D34DCA">
      <w:pPr>
        <w:ind w:left="360"/>
      </w:pPr>
    </w:p>
    <w:p w14:paraId="16D05E4D" w14:textId="1D0C54FB" w:rsidR="0090219E" w:rsidRPr="00E475F6" w:rsidRDefault="0090219E" w:rsidP="007C2956">
      <w:pPr>
        <w:ind w:left="360"/>
      </w:pPr>
      <w:r w:rsidRPr="00E475F6">
        <w:t xml:space="preserve">This issue </w:t>
      </w:r>
      <w:r w:rsidRPr="00E475F6">
        <w:rPr>
          <w:noProof/>
        </w:rPr>
        <w:t>was fores</w:t>
      </w:r>
      <w:r w:rsidR="00D37418" w:rsidRPr="00E475F6">
        <w:rPr>
          <w:noProof/>
        </w:rPr>
        <w:t>een</w:t>
      </w:r>
      <w:r w:rsidRPr="00E475F6">
        <w:rPr>
          <w:noProof/>
        </w:rPr>
        <w:t xml:space="preserve"> </w:t>
      </w:r>
      <w:r w:rsidR="00D37418" w:rsidRPr="00E475F6">
        <w:rPr>
          <w:noProof/>
        </w:rPr>
        <w:t>at</w:t>
      </w:r>
      <w:r w:rsidRPr="00E475F6">
        <w:t xml:space="preserve"> the beginning of this project, to solve that, a minimum number of user stories were chosen to </w:t>
      </w:r>
      <w:r w:rsidRPr="00BA6892">
        <w:rPr>
          <w:noProof/>
        </w:rPr>
        <w:t>be implemented</w:t>
      </w:r>
      <w:r w:rsidR="00F6520F" w:rsidRPr="00F6520F">
        <w:rPr>
          <w:noProof/>
        </w:rPr>
        <w:t>,</w:t>
      </w:r>
      <w:r w:rsidRPr="00E475F6">
        <w:t xml:space="preserve"> and the rest of user stories will </w:t>
      </w:r>
      <w:r w:rsidRPr="00BA6892">
        <w:rPr>
          <w:noProof/>
        </w:rPr>
        <w:t>be implemented</w:t>
      </w:r>
      <w:r w:rsidRPr="00E475F6">
        <w:t xml:space="preserve"> in the last two iterations</w:t>
      </w:r>
      <w:r w:rsidR="007C2956" w:rsidRPr="00E475F6">
        <w:t>.</w:t>
      </w:r>
    </w:p>
    <w:p w14:paraId="4FFF3927" w14:textId="372AF83D" w:rsidR="00A5353C" w:rsidRPr="00E475F6" w:rsidRDefault="0090219E" w:rsidP="00D34DCA">
      <w:pPr>
        <w:ind w:left="360"/>
      </w:pPr>
      <w:r w:rsidRPr="00E475F6">
        <w:t xml:space="preserve">As cited above, more time can </w:t>
      </w:r>
      <w:r w:rsidRPr="00BA6892">
        <w:rPr>
          <w:noProof/>
        </w:rPr>
        <w:t>be allocated</w:t>
      </w:r>
      <w:r w:rsidRPr="00E475F6">
        <w:t xml:space="preserve"> for the completion of this project</w:t>
      </w:r>
      <w:r w:rsidR="00F461E0" w:rsidRPr="00E475F6">
        <w:t xml:space="preserve"> in </w:t>
      </w:r>
      <w:r w:rsidR="004A4100" w:rsidRPr="00E475F6">
        <w:t>the next two months(December and January)</w:t>
      </w:r>
      <w:r w:rsidR="00F461E0" w:rsidRPr="00E475F6">
        <w:t>.</w:t>
      </w:r>
      <w:bookmarkStart w:id="18" w:name="_Toc337981757"/>
    </w:p>
    <w:p w14:paraId="0682036C" w14:textId="123A04DF" w:rsidR="00045086" w:rsidRPr="00E475F6" w:rsidRDefault="00045086" w:rsidP="00D34DCA">
      <w:pPr>
        <w:ind w:left="360"/>
      </w:pPr>
    </w:p>
    <w:p w14:paraId="56D99842" w14:textId="7B69ABB4" w:rsidR="00045086" w:rsidRPr="00E475F6" w:rsidRDefault="00045086" w:rsidP="00D34DCA">
      <w:pPr>
        <w:ind w:left="360"/>
      </w:pPr>
      <w:r w:rsidRPr="00E475F6">
        <w:t xml:space="preserve">Another challenge which is </w:t>
      </w:r>
      <w:r w:rsidRPr="00E475F6">
        <w:rPr>
          <w:noProof/>
        </w:rPr>
        <w:t>imminent</w:t>
      </w:r>
      <w:r w:rsidRPr="00E475F6">
        <w:t xml:space="preserve"> is the train</w:t>
      </w:r>
      <w:r w:rsidR="00D34DCA" w:rsidRPr="00E475F6">
        <w:t>ing</w:t>
      </w:r>
      <w:r w:rsidRPr="00E475F6">
        <w:t xml:space="preserve"> and development of </w:t>
      </w:r>
      <w:r w:rsidRPr="00E475F6">
        <w:rPr>
          <w:noProof/>
        </w:rPr>
        <w:t xml:space="preserve">a </w:t>
      </w:r>
      <w:r w:rsidR="00FA3818" w:rsidRPr="00E475F6">
        <w:rPr>
          <w:noProof/>
        </w:rPr>
        <w:t>D</w:t>
      </w:r>
      <w:r w:rsidRPr="00E475F6">
        <w:rPr>
          <w:noProof/>
        </w:rPr>
        <w:t>eep</w:t>
      </w:r>
      <w:r w:rsidRPr="00E475F6">
        <w:t xml:space="preserve"> learning model to implement a chatbot.</w:t>
      </w:r>
    </w:p>
    <w:p w14:paraId="32674A77" w14:textId="7551FBB9" w:rsidR="00045086" w:rsidRPr="00E475F6" w:rsidRDefault="00045086" w:rsidP="00D34DCA">
      <w:pPr>
        <w:ind w:left="360"/>
      </w:pPr>
    </w:p>
    <w:p w14:paraId="1874C592" w14:textId="4734C3D5" w:rsidR="00D34DCA" w:rsidRPr="00E475F6" w:rsidRDefault="00045086" w:rsidP="00D34DCA">
      <w:pPr>
        <w:ind w:left="360"/>
      </w:pPr>
      <w:r w:rsidRPr="00BA6892">
        <w:rPr>
          <w:noProof/>
        </w:rPr>
        <w:t>To train a model</w:t>
      </w:r>
      <w:r w:rsidR="007C2956" w:rsidRPr="00E475F6">
        <w:rPr>
          <w:noProof/>
        </w:rPr>
        <w:t>, it</w:t>
      </w:r>
      <w:r w:rsidRPr="00E475F6">
        <w:t xml:space="preserve"> is required a lot of computer </w:t>
      </w:r>
      <w:r w:rsidRPr="00E475F6">
        <w:rPr>
          <w:noProof/>
        </w:rPr>
        <w:t>power, on</w:t>
      </w:r>
      <w:r w:rsidRPr="00E475F6">
        <w:t xml:space="preserve"> </w:t>
      </w:r>
      <w:r w:rsidRPr="00E475F6">
        <w:rPr>
          <w:noProof/>
        </w:rPr>
        <w:t>a standard</w:t>
      </w:r>
      <w:r w:rsidRPr="00E475F6">
        <w:t xml:space="preserve"> computer, it can take days to train a model, which is terrible for debugging. For example, a model can </w:t>
      </w:r>
      <w:r w:rsidRPr="00BA6892">
        <w:rPr>
          <w:noProof/>
        </w:rPr>
        <w:t>be trained</w:t>
      </w:r>
      <w:r w:rsidRPr="00E475F6">
        <w:t xml:space="preserve">, then the output from the model </w:t>
      </w:r>
      <w:r w:rsidRPr="00E475F6">
        <w:rPr>
          <w:noProof/>
        </w:rPr>
        <w:t>is not</w:t>
      </w:r>
      <w:r w:rsidRPr="00E475F6">
        <w:t xml:space="preserve"> </w:t>
      </w:r>
      <w:r w:rsidRPr="00E475F6">
        <w:rPr>
          <w:noProof/>
        </w:rPr>
        <w:t>accurate,</w:t>
      </w:r>
      <w:r w:rsidRPr="00E475F6">
        <w:t xml:space="preserve"> or it has </w:t>
      </w:r>
      <w:r w:rsidRPr="00E475F6">
        <w:rPr>
          <w:noProof/>
        </w:rPr>
        <w:t>many</w:t>
      </w:r>
      <w:r w:rsidRPr="00E475F6">
        <w:t xml:space="preserve"> bugs. It would be </w:t>
      </w:r>
      <w:r w:rsidRPr="00E475F6">
        <w:rPr>
          <w:noProof/>
        </w:rPr>
        <w:t>time-consuming</w:t>
      </w:r>
      <w:r w:rsidRPr="00E475F6">
        <w:t xml:space="preserve"> having to debug, </w:t>
      </w:r>
      <w:r w:rsidR="00E311CB" w:rsidRPr="00E475F6">
        <w:rPr>
          <w:noProof/>
        </w:rPr>
        <w:t>improve</w:t>
      </w:r>
      <w:r w:rsidRPr="00E475F6">
        <w:rPr>
          <w:noProof/>
        </w:rPr>
        <w:t xml:space="preserve"> and</w:t>
      </w:r>
      <w:r w:rsidRPr="00E475F6">
        <w:t xml:space="preserve"> train it over and over again.</w:t>
      </w:r>
      <w:r w:rsidR="00C52780" w:rsidRPr="00E475F6">
        <w:t xml:space="preserve"> </w:t>
      </w:r>
    </w:p>
    <w:p w14:paraId="118137FF" w14:textId="2FA9ED9E" w:rsidR="00C52780" w:rsidRPr="00E475F6" w:rsidRDefault="00EE08CF" w:rsidP="00D34DCA">
      <w:pPr>
        <w:ind w:left="360"/>
        <w:rPr>
          <w:lang w:val="en-US"/>
        </w:rPr>
      </w:pPr>
      <w:r w:rsidRPr="00BA6892">
        <w:rPr>
          <w:noProof/>
        </w:rPr>
        <w:t>To solve this issue</w:t>
      </w:r>
      <w:r w:rsidRPr="00E475F6">
        <w:rPr>
          <w:noProof/>
        </w:rPr>
        <w:t xml:space="preserve">, </w:t>
      </w:r>
      <w:r w:rsidR="009871EC" w:rsidRPr="00E475F6">
        <w:t>a Cloud</w:t>
      </w:r>
      <w:r w:rsidR="009871EC" w:rsidRPr="00E475F6">
        <w:rPr>
          <w:lang w:val="en-IE"/>
        </w:rPr>
        <w:t xml:space="preserve"> </w:t>
      </w:r>
      <w:r w:rsidR="009871EC" w:rsidRPr="00BA6892">
        <w:rPr>
          <w:noProof/>
          <w:lang w:val="en-IE"/>
        </w:rPr>
        <w:t>server</w:t>
      </w:r>
      <w:r w:rsidR="009871EC" w:rsidRPr="00E475F6">
        <w:rPr>
          <w:lang w:val="en-IE"/>
        </w:rPr>
        <w:t xml:space="preserve"> will be used, specificall</w:t>
      </w:r>
      <w:r w:rsidR="009871EC" w:rsidRPr="00E475F6">
        <w:rPr>
          <w:lang w:val="en-US"/>
        </w:rPr>
        <w:t xml:space="preserve">y </w:t>
      </w:r>
      <w:r w:rsidR="009871EC" w:rsidRPr="00E475F6">
        <w:rPr>
          <w:lang w:val="en-IE"/>
        </w:rPr>
        <w:t xml:space="preserve">for that. </w:t>
      </w:r>
      <w:r w:rsidRPr="00E475F6">
        <w:rPr>
          <w:lang w:val="en-IE"/>
        </w:rPr>
        <w:t>There are many Cloud servers, which provide this service, the main ones are Google Cloud Platform and Flo</w:t>
      </w:r>
      <w:r w:rsidRPr="00E475F6">
        <w:rPr>
          <w:lang w:val="en-US"/>
        </w:rPr>
        <w:t>y</w:t>
      </w:r>
      <w:r w:rsidR="0002176C" w:rsidRPr="00E475F6">
        <w:rPr>
          <w:lang w:val="en-US"/>
        </w:rPr>
        <w:t>d</w:t>
      </w:r>
      <w:r w:rsidRPr="00E475F6">
        <w:rPr>
          <w:lang w:val="en-US"/>
        </w:rPr>
        <w:t xml:space="preserve">Hub. </w:t>
      </w:r>
    </w:p>
    <w:p w14:paraId="6E006F15" w14:textId="7D70FDF0" w:rsidR="00EE08CF" w:rsidRPr="00E475F6" w:rsidRDefault="00EE08CF" w:rsidP="00045086">
      <w:pPr>
        <w:rPr>
          <w:lang w:val="en-US"/>
        </w:rPr>
      </w:pPr>
    </w:p>
    <w:p w14:paraId="72CAD719" w14:textId="359C7601" w:rsidR="00EE08CF" w:rsidRPr="00E475F6" w:rsidRDefault="00EE08CF" w:rsidP="00045086">
      <w:pPr>
        <w:rPr>
          <w:lang w:val="en-US"/>
        </w:rPr>
      </w:pPr>
    </w:p>
    <w:p w14:paraId="7BFD9F8A" w14:textId="5C530B4E" w:rsidR="00045086" w:rsidRPr="00E475F6" w:rsidRDefault="0021472C" w:rsidP="008F3847">
      <w:pPr>
        <w:ind w:left="360"/>
      </w:pPr>
      <w:r w:rsidRPr="00E475F6">
        <w:t xml:space="preserve">Also, plenty of time will be allocated to learn </w:t>
      </w:r>
      <w:r w:rsidR="00A341B5" w:rsidRPr="00E475F6">
        <w:t>D</w:t>
      </w:r>
      <w:r w:rsidRPr="00E475F6">
        <w:t>eep learning. TensorFlow provides a</w:t>
      </w:r>
      <w:r w:rsidR="00C13AC1" w:rsidRPr="00E475F6">
        <w:t>n excellent</w:t>
      </w:r>
      <w:r w:rsidRPr="00E475F6">
        <w:t xml:space="preserve"> tutorial, teaching how to uses its sequence to sequence model</w:t>
      </w:r>
      <w:r w:rsidR="00E0795C" w:rsidRPr="00E475F6">
        <w:t xml:space="preserve"> to develop a Neural Machine  Translation. The implementation of a Neural Machine Translation has</w:t>
      </w:r>
      <w:r w:rsidR="009A5675" w:rsidRPr="00E475F6">
        <w:t xml:space="preserve"> a</w:t>
      </w:r>
      <w:r w:rsidR="00E0795C" w:rsidRPr="00E475F6">
        <w:t xml:space="preserve"> </w:t>
      </w:r>
      <w:r w:rsidR="00E0795C" w:rsidRPr="00E475F6">
        <w:rPr>
          <w:noProof/>
        </w:rPr>
        <w:t>similar</w:t>
      </w:r>
      <w:r w:rsidR="00E0795C" w:rsidRPr="00E475F6">
        <w:t xml:space="preserve"> algorithm to the one which will be used to implement </w:t>
      </w:r>
      <w:r w:rsidR="001C583F" w:rsidRPr="00E475F6">
        <w:t xml:space="preserve">a </w:t>
      </w:r>
      <w:r w:rsidR="00680705" w:rsidRPr="00E475F6">
        <w:t>C</w:t>
      </w:r>
      <w:r w:rsidR="00E0795C" w:rsidRPr="00E475F6">
        <w:t>hat</w:t>
      </w:r>
      <w:r w:rsidR="00680705" w:rsidRPr="00E475F6">
        <w:t>B</w:t>
      </w:r>
      <w:r w:rsidR="00E0795C" w:rsidRPr="00E475F6">
        <w:t>ot.</w:t>
      </w:r>
    </w:p>
    <w:p w14:paraId="1B14137F" w14:textId="299C9A6A" w:rsidR="001C583F" w:rsidRPr="00E475F6" w:rsidRDefault="00143FB7" w:rsidP="008F3847">
      <w:pPr>
        <w:ind w:left="360"/>
        <w:rPr>
          <w:lang w:val="en-IE"/>
        </w:rPr>
      </w:pPr>
      <w:r w:rsidRPr="005D2BB9">
        <w:rPr>
          <w:noProof/>
        </w:rPr>
        <w:t>There</w:t>
      </w:r>
      <w:r w:rsidR="008F3847" w:rsidRPr="005D2BB9">
        <w:rPr>
          <w:noProof/>
        </w:rPr>
        <w:t xml:space="preserve"> is also a</w:t>
      </w:r>
      <w:r w:rsidRPr="005D2BB9">
        <w:rPr>
          <w:noProof/>
        </w:rPr>
        <w:t xml:space="preserve"> course on Udemy called</w:t>
      </w:r>
      <w:r w:rsidRPr="00E475F6">
        <w:t xml:space="preserve"> </w:t>
      </w:r>
      <w:r w:rsidRPr="00E475F6">
        <w:rPr>
          <w:lang w:val="en-IE"/>
        </w:rPr>
        <w:t xml:space="preserve">“Complete Guide to TensorFlow for  </w:t>
      </w:r>
      <w:r w:rsidR="008F3847" w:rsidRPr="00E475F6">
        <w:rPr>
          <w:lang w:val="en-IE"/>
        </w:rPr>
        <w:t xml:space="preserve">        </w:t>
      </w:r>
      <w:r w:rsidRPr="00E475F6">
        <w:rPr>
          <w:lang w:val="en-IE"/>
        </w:rPr>
        <w:t>Deep learning with Python</w:t>
      </w:r>
      <w:r w:rsidR="001C4A77" w:rsidRPr="00E475F6">
        <w:rPr>
          <w:noProof/>
          <w:lang w:val="en-IE"/>
        </w:rPr>
        <w:t>”</w:t>
      </w:r>
      <w:r w:rsidR="001C4A77" w:rsidRPr="00E475F6">
        <w:rPr>
          <w:lang w:val="en-IE"/>
        </w:rPr>
        <w:t xml:space="preserve"> which will </w:t>
      </w:r>
      <w:r w:rsidR="001C4A77" w:rsidRPr="00BA6892">
        <w:rPr>
          <w:noProof/>
          <w:lang w:val="en-IE"/>
        </w:rPr>
        <w:t>be completed</w:t>
      </w:r>
      <w:r w:rsidR="001C4A77" w:rsidRPr="00E475F6">
        <w:rPr>
          <w:lang w:val="en-IE"/>
        </w:rPr>
        <w:t xml:space="preserve"> </w:t>
      </w:r>
      <w:r w:rsidR="001C4A77" w:rsidRPr="00BA6892">
        <w:rPr>
          <w:noProof/>
          <w:lang w:val="en-IE"/>
        </w:rPr>
        <w:t>prior to</w:t>
      </w:r>
      <w:r w:rsidR="001C4A77" w:rsidRPr="00E475F6">
        <w:rPr>
          <w:lang w:val="en-IE"/>
        </w:rPr>
        <w:t xml:space="preserve"> starting t</w:t>
      </w:r>
      <w:r w:rsidR="00680705" w:rsidRPr="00E475F6">
        <w:rPr>
          <w:lang w:val="en-IE"/>
        </w:rPr>
        <w:t>he ChatB</w:t>
      </w:r>
      <w:r w:rsidR="004F7DF0" w:rsidRPr="00E475F6">
        <w:rPr>
          <w:lang w:val="en-IE"/>
        </w:rPr>
        <w:t>ot development</w:t>
      </w:r>
      <w:r w:rsidRPr="00E475F6">
        <w:rPr>
          <w:lang w:val="en-IE"/>
        </w:rPr>
        <w:t>.</w:t>
      </w:r>
    </w:p>
    <w:p w14:paraId="3CB5ABDE" w14:textId="6190BD8C" w:rsidR="001C583F" w:rsidRPr="00E475F6" w:rsidRDefault="001C583F" w:rsidP="0021472C">
      <w:pPr>
        <w:ind w:left="264"/>
        <w:rPr>
          <w:lang w:val="en-IE"/>
        </w:rPr>
      </w:pPr>
    </w:p>
    <w:p w14:paraId="08C494B4" w14:textId="19B1ED6A" w:rsidR="00506875" w:rsidRPr="00E475F6" w:rsidRDefault="00506875" w:rsidP="0021472C">
      <w:pPr>
        <w:ind w:left="264"/>
        <w:rPr>
          <w:lang w:val="en-IE"/>
        </w:rPr>
      </w:pPr>
    </w:p>
    <w:p w14:paraId="076D48FC" w14:textId="5CDACDCD" w:rsidR="00506875" w:rsidRPr="00E475F6" w:rsidRDefault="00506875" w:rsidP="0021472C">
      <w:pPr>
        <w:ind w:left="264"/>
        <w:rPr>
          <w:lang w:val="en-IE"/>
        </w:rPr>
      </w:pPr>
    </w:p>
    <w:p w14:paraId="79470FD8" w14:textId="77777777" w:rsidR="001C583F" w:rsidRPr="00E475F6" w:rsidRDefault="001C583F" w:rsidP="0021472C">
      <w:pPr>
        <w:ind w:left="264"/>
        <w:rPr>
          <w:lang w:val="en-IE"/>
        </w:rPr>
      </w:pPr>
    </w:p>
    <w:p w14:paraId="2BCE5B47" w14:textId="5FDBDD38" w:rsidR="00956040" w:rsidRPr="00E475F6" w:rsidRDefault="001C583F" w:rsidP="0021472C">
      <w:pPr>
        <w:ind w:left="264"/>
        <w:rPr>
          <w:lang w:val="en-IE"/>
        </w:rPr>
      </w:pPr>
      <w:r w:rsidRPr="00E475F6">
        <w:rPr>
          <w:lang w:val="en-IE"/>
        </w:rPr>
        <w:t xml:space="preserve">The </w:t>
      </w:r>
      <w:r w:rsidR="00516B1C" w:rsidRPr="00E475F6">
        <w:rPr>
          <w:noProof/>
          <w:lang w:val="en-IE"/>
        </w:rPr>
        <w:t>Cha</w:t>
      </w:r>
      <w:r w:rsidR="00363D93" w:rsidRPr="00E475F6">
        <w:rPr>
          <w:noProof/>
          <w:lang w:val="en-IE"/>
        </w:rPr>
        <w:t>t</w:t>
      </w:r>
      <w:r w:rsidR="00516B1C" w:rsidRPr="00E475F6">
        <w:rPr>
          <w:noProof/>
          <w:lang w:val="en-IE"/>
        </w:rPr>
        <w:t>Bot</w:t>
      </w:r>
      <w:r w:rsidR="00516B1C" w:rsidRPr="00E475F6">
        <w:rPr>
          <w:lang w:val="en-IE"/>
        </w:rPr>
        <w:t xml:space="preserve"> will also have to be accurate with its </w:t>
      </w:r>
      <w:r w:rsidR="00516B1C" w:rsidRPr="00E475F6">
        <w:rPr>
          <w:noProof/>
          <w:lang w:val="en-IE"/>
        </w:rPr>
        <w:t>answer</w:t>
      </w:r>
      <w:r w:rsidR="00541B86" w:rsidRPr="00E475F6">
        <w:rPr>
          <w:noProof/>
          <w:lang w:val="en-IE"/>
        </w:rPr>
        <w:t>s</w:t>
      </w:r>
      <w:r w:rsidR="00363D93" w:rsidRPr="00E475F6">
        <w:rPr>
          <w:noProof/>
          <w:lang w:val="en-IE"/>
        </w:rPr>
        <w:t>;</w:t>
      </w:r>
      <w:r w:rsidR="00516B1C" w:rsidRPr="00E475F6">
        <w:rPr>
          <w:noProof/>
          <w:lang w:val="en-IE"/>
        </w:rPr>
        <w:t xml:space="preserve"> no</w:t>
      </w:r>
      <w:r w:rsidR="00516B1C" w:rsidRPr="00E475F6">
        <w:rPr>
          <w:lang w:val="en-IE"/>
        </w:rPr>
        <w:t xml:space="preserve"> swear words will be </w:t>
      </w:r>
      <w:r w:rsidR="00516B1C" w:rsidRPr="00E475F6">
        <w:rPr>
          <w:noProof/>
          <w:lang w:val="en-IE"/>
        </w:rPr>
        <w:t>allowed</w:t>
      </w:r>
      <w:r w:rsidR="00363D93" w:rsidRPr="00E475F6">
        <w:rPr>
          <w:noProof/>
          <w:lang w:val="en-IE"/>
        </w:rPr>
        <w:t>,</w:t>
      </w:r>
      <w:r w:rsidR="00516B1C" w:rsidRPr="00E475F6">
        <w:rPr>
          <w:lang w:val="en-IE"/>
        </w:rPr>
        <w:t xml:space="preserve"> and it will have to use simple </w:t>
      </w:r>
      <w:r w:rsidR="00516B1C" w:rsidRPr="00E475F6">
        <w:rPr>
          <w:noProof/>
          <w:lang w:val="en-IE"/>
        </w:rPr>
        <w:t>English</w:t>
      </w:r>
      <w:r w:rsidR="00363D93" w:rsidRPr="00E475F6">
        <w:rPr>
          <w:noProof/>
          <w:lang w:val="en-IE"/>
        </w:rPr>
        <w:t xml:space="preserve"> so that</w:t>
      </w:r>
      <w:r w:rsidR="00516B1C" w:rsidRPr="00E475F6">
        <w:rPr>
          <w:lang w:val="en-IE"/>
        </w:rPr>
        <w:t xml:space="preserve"> users will understand it.</w:t>
      </w:r>
    </w:p>
    <w:p w14:paraId="140AF918" w14:textId="3B4232FE" w:rsidR="00143FB7" w:rsidRPr="00E475F6" w:rsidRDefault="00956040" w:rsidP="0021472C">
      <w:pPr>
        <w:ind w:left="264"/>
        <w:rPr>
          <w:lang w:val="en-IE"/>
        </w:rPr>
      </w:pPr>
      <w:r w:rsidRPr="00E475F6">
        <w:rPr>
          <w:lang w:val="en-IE"/>
        </w:rPr>
        <w:t>The goal is to find an English one to one conversation dataset</w:t>
      </w:r>
      <w:r w:rsidR="00A30367" w:rsidRPr="00E475F6">
        <w:rPr>
          <w:lang w:val="en-IE"/>
        </w:rPr>
        <w:t>. The reason for narrowing it for only one to one conversations is because the ChatBot will have a one to one conversation with each user, having a group conversation dataset can cost accurac</w:t>
      </w:r>
      <w:r w:rsidR="002C7E9D" w:rsidRPr="00E475F6">
        <w:rPr>
          <w:lang w:val="en-IE"/>
        </w:rPr>
        <w:t>y.</w:t>
      </w:r>
    </w:p>
    <w:p w14:paraId="75AB09FF" w14:textId="5227F641" w:rsidR="000D26E6" w:rsidRPr="00E475F6" w:rsidRDefault="000D26E6" w:rsidP="0021472C">
      <w:pPr>
        <w:ind w:left="264"/>
        <w:rPr>
          <w:lang w:val="en-IE"/>
        </w:rPr>
      </w:pPr>
    </w:p>
    <w:p w14:paraId="621EF108" w14:textId="759F2153" w:rsidR="000D26E6" w:rsidRPr="00E475F6" w:rsidRDefault="000D26E6" w:rsidP="0021472C">
      <w:pPr>
        <w:ind w:left="264"/>
        <w:rPr>
          <w:lang w:val="en-IE"/>
        </w:rPr>
      </w:pPr>
    </w:p>
    <w:p w14:paraId="74CE7658" w14:textId="3E0A75D9" w:rsidR="000D26E6" w:rsidRPr="00E475F6" w:rsidRDefault="000D26E6" w:rsidP="0021472C">
      <w:pPr>
        <w:ind w:left="264"/>
        <w:rPr>
          <w:lang w:val="en-IE"/>
        </w:rPr>
      </w:pPr>
    </w:p>
    <w:p w14:paraId="3257DBE3" w14:textId="6E0371BF" w:rsidR="000D26E6" w:rsidRDefault="000D26E6" w:rsidP="000D26E6">
      <w:pPr>
        <w:pStyle w:val="Heading2"/>
        <w:rPr>
          <w:lang w:val="en-IE"/>
        </w:rPr>
      </w:pPr>
      <w:r>
        <w:rPr>
          <w:lang w:val="en-IE"/>
        </w:rPr>
        <w:t xml:space="preserve">     Evaluation Criteria</w:t>
      </w:r>
    </w:p>
    <w:p w14:paraId="1DFFB445" w14:textId="4A2B7419" w:rsidR="002C4387" w:rsidRPr="00E475F6" w:rsidRDefault="002C4387" w:rsidP="00363D93">
      <w:pPr>
        <w:ind w:left="360"/>
        <w:rPr>
          <w:lang w:val="en-IE"/>
        </w:rPr>
      </w:pPr>
      <w:r w:rsidRPr="00E475F6">
        <w:rPr>
          <w:lang w:val="en-IE"/>
        </w:rPr>
        <w:t xml:space="preserve">This project can </w:t>
      </w:r>
      <w:r w:rsidRPr="0001093D">
        <w:rPr>
          <w:noProof/>
          <w:lang w:val="en-IE"/>
        </w:rPr>
        <w:t>be considered</w:t>
      </w:r>
      <w:r w:rsidRPr="00E475F6">
        <w:rPr>
          <w:lang w:val="en-IE"/>
        </w:rPr>
        <w:t xml:space="preserve"> </w:t>
      </w:r>
      <w:r w:rsidRPr="00E475F6">
        <w:rPr>
          <w:noProof/>
          <w:lang w:val="en-IE"/>
        </w:rPr>
        <w:t>su</w:t>
      </w:r>
      <w:r w:rsidR="009A5675" w:rsidRPr="00E475F6">
        <w:rPr>
          <w:noProof/>
          <w:lang w:val="en-IE"/>
        </w:rPr>
        <w:t>c</w:t>
      </w:r>
      <w:r w:rsidRPr="00E475F6">
        <w:rPr>
          <w:noProof/>
          <w:lang w:val="en-IE"/>
        </w:rPr>
        <w:t>cessful</w:t>
      </w:r>
      <w:r w:rsidRPr="00E475F6">
        <w:rPr>
          <w:lang w:val="en-IE"/>
        </w:rPr>
        <w:t xml:space="preserve"> if a </w:t>
      </w:r>
      <w:r w:rsidRPr="00000AAD">
        <w:rPr>
          <w:noProof/>
          <w:lang w:val="en-IE"/>
        </w:rPr>
        <w:t>Cha</w:t>
      </w:r>
      <w:r w:rsidR="00000AAD" w:rsidRPr="00000AAD">
        <w:rPr>
          <w:noProof/>
          <w:lang w:val="en-IE"/>
        </w:rPr>
        <w:t>t</w:t>
      </w:r>
      <w:r w:rsidRPr="00000AAD">
        <w:rPr>
          <w:noProof/>
          <w:lang w:val="en-IE"/>
        </w:rPr>
        <w:t>Bot</w:t>
      </w:r>
      <w:r w:rsidRPr="00E475F6">
        <w:rPr>
          <w:noProof/>
          <w:lang w:val="en-IE"/>
        </w:rPr>
        <w:t xml:space="preserve"> </w:t>
      </w:r>
      <w:r w:rsidRPr="0001093D">
        <w:rPr>
          <w:noProof/>
          <w:lang w:val="en-IE"/>
        </w:rPr>
        <w:t>is implemented</w:t>
      </w:r>
      <w:r w:rsidRPr="00E475F6">
        <w:rPr>
          <w:lang w:val="en-IE"/>
        </w:rPr>
        <w:t xml:space="preserve"> </w:t>
      </w:r>
      <w:r w:rsidRPr="00E475F6">
        <w:rPr>
          <w:noProof/>
          <w:lang w:val="en-IE"/>
        </w:rPr>
        <w:t>succes</w:t>
      </w:r>
      <w:r w:rsidR="00363D93" w:rsidRPr="00E475F6">
        <w:rPr>
          <w:noProof/>
          <w:lang w:val="en-IE"/>
        </w:rPr>
        <w:t>sful</w:t>
      </w:r>
      <w:r w:rsidRPr="00E475F6">
        <w:rPr>
          <w:noProof/>
          <w:lang w:val="en-IE"/>
        </w:rPr>
        <w:t>ly</w:t>
      </w:r>
      <w:r w:rsidRPr="00E475F6">
        <w:rPr>
          <w:lang w:val="en-IE"/>
        </w:rPr>
        <w:t xml:space="preserve"> </w:t>
      </w:r>
      <w:r w:rsidRPr="00E475F6">
        <w:rPr>
          <w:noProof/>
          <w:lang w:val="en-IE"/>
        </w:rPr>
        <w:t>and users</w:t>
      </w:r>
      <w:r w:rsidRPr="00E475F6">
        <w:rPr>
          <w:lang w:val="en-IE"/>
        </w:rPr>
        <w:t xml:space="preserve"> find the games, learning strategies and user-i</w:t>
      </w:r>
      <w:r w:rsidR="00D5723A" w:rsidRPr="00E475F6">
        <w:rPr>
          <w:lang w:val="en-IE"/>
        </w:rPr>
        <w:t>n</w:t>
      </w:r>
      <w:r w:rsidRPr="00E475F6">
        <w:rPr>
          <w:lang w:val="en-IE"/>
        </w:rPr>
        <w:t xml:space="preserve">terface useful, </w:t>
      </w:r>
      <w:r w:rsidRPr="00E475F6">
        <w:rPr>
          <w:noProof/>
          <w:lang w:val="en-IE"/>
        </w:rPr>
        <w:t>ent</w:t>
      </w:r>
      <w:r w:rsidR="00363D93" w:rsidRPr="00E475F6">
        <w:rPr>
          <w:noProof/>
          <w:lang w:val="en-IE"/>
        </w:rPr>
        <w:t>e</w:t>
      </w:r>
      <w:r w:rsidRPr="00E475F6">
        <w:rPr>
          <w:noProof/>
          <w:lang w:val="en-IE"/>
        </w:rPr>
        <w:t>rtaining</w:t>
      </w:r>
      <w:r w:rsidRPr="00E475F6">
        <w:rPr>
          <w:lang w:val="en-IE"/>
        </w:rPr>
        <w:t xml:space="preserve"> and user-friendly.</w:t>
      </w:r>
    </w:p>
    <w:p w14:paraId="10CE4426" w14:textId="74983578" w:rsidR="00D5723A" w:rsidRPr="00E475F6" w:rsidRDefault="00D5723A" w:rsidP="002C4387">
      <w:pPr>
        <w:ind w:left="360"/>
        <w:rPr>
          <w:lang w:val="en-IE"/>
        </w:rPr>
      </w:pPr>
    </w:p>
    <w:p w14:paraId="7329AF5A" w14:textId="77777777" w:rsidR="005963CD" w:rsidRPr="00E475F6" w:rsidRDefault="005963CD" w:rsidP="005963CD">
      <w:pPr>
        <w:ind w:left="360"/>
        <w:rPr>
          <w:lang w:val="en-IE"/>
        </w:rPr>
      </w:pPr>
      <w:r w:rsidRPr="00E475F6">
        <w:rPr>
          <w:lang w:val="en-IE"/>
        </w:rPr>
        <w:t>A significant risk, which can prevent users from continuing using the app, is lack of novelty.</w:t>
      </w:r>
    </w:p>
    <w:p w14:paraId="213906C2" w14:textId="77777777" w:rsidR="005963CD" w:rsidRPr="00E475F6" w:rsidRDefault="005963CD" w:rsidP="005963CD">
      <w:pPr>
        <w:ind w:left="360"/>
        <w:rPr>
          <w:lang w:val="en-IE"/>
        </w:rPr>
      </w:pPr>
      <w:r w:rsidRPr="00E475F6">
        <w:rPr>
          <w:lang w:val="en-IE"/>
        </w:rPr>
        <w:t>After a while games can get tedious, the brain reward system can stop responding well to the games, which can drop enjoyment and motivation to keep playing and learning.</w:t>
      </w:r>
    </w:p>
    <w:p w14:paraId="23C50C15" w14:textId="77777777" w:rsidR="005963CD" w:rsidRPr="00E475F6" w:rsidRDefault="005963CD" w:rsidP="005963CD">
      <w:pPr>
        <w:ind w:left="360"/>
        <w:rPr>
          <w:lang w:val="en-IE"/>
        </w:rPr>
      </w:pPr>
    </w:p>
    <w:p w14:paraId="5218BA52" w14:textId="4BB7614C" w:rsidR="00D5723A" w:rsidRPr="00E475F6" w:rsidRDefault="005963CD" w:rsidP="00647DF1">
      <w:pPr>
        <w:ind w:left="360"/>
        <w:rPr>
          <w:lang w:val="en-IE"/>
        </w:rPr>
      </w:pPr>
      <w:r w:rsidRPr="00E475F6">
        <w:rPr>
          <w:lang w:val="en-IE"/>
        </w:rPr>
        <w:t xml:space="preserve">To mitigate that, feedback from testers and users will be welcome, more games or functionalities can be implemented depending on the input from </w:t>
      </w:r>
      <w:r w:rsidR="00647DF1">
        <w:rPr>
          <w:lang w:val="en-IE"/>
        </w:rPr>
        <w:t>users</w:t>
      </w:r>
    </w:p>
    <w:p w14:paraId="75A29751" w14:textId="4202ADCF" w:rsidR="00647DF1" w:rsidRDefault="002C4387" w:rsidP="007620E5">
      <w:pPr>
        <w:ind w:left="360"/>
        <w:rPr>
          <w:lang w:val="en-IE"/>
        </w:rPr>
      </w:pPr>
      <w:r w:rsidRPr="00E475F6">
        <w:rPr>
          <w:lang w:val="en-IE"/>
        </w:rPr>
        <w:t xml:space="preserve"> </w:t>
      </w:r>
    </w:p>
    <w:p w14:paraId="7BD2AF58" w14:textId="14F4B9B6" w:rsidR="007620E5" w:rsidRDefault="007620E5" w:rsidP="007620E5">
      <w:pPr>
        <w:ind w:left="360"/>
        <w:rPr>
          <w:lang w:val="en-IE"/>
        </w:rPr>
      </w:pPr>
    </w:p>
    <w:p w14:paraId="0B854959" w14:textId="361A0D6C" w:rsidR="007620E5" w:rsidRDefault="007620E5" w:rsidP="007620E5">
      <w:pPr>
        <w:ind w:left="360"/>
        <w:rPr>
          <w:lang w:val="en-IE"/>
        </w:rPr>
      </w:pPr>
    </w:p>
    <w:p w14:paraId="2081C7EC" w14:textId="095E061E" w:rsidR="007620E5" w:rsidRDefault="007620E5" w:rsidP="007620E5">
      <w:pPr>
        <w:ind w:left="360"/>
        <w:rPr>
          <w:lang w:val="en-IE"/>
        </w:rPr>
      </w:pPr>
    </w:p>
    <w:p w14:paraId="771D611F" w14:textId="2EB37697" w:rsidR="007620E5" w:rsidRDefault="007620E5" w:rsidP="007620E5">
      <w:pPr>
        <w:ind w:left="360"/>
        <w:rPr>
          <w:lang w:val="en-IE"/>
        </w:rPr>
      </w:pPr>
    </w:p>
    <w:p w14:paraId="35D93AA6" w14:textId="23D86647" w:rsidR="007620E5" w:rsidRDefault="007620E5" w:rsidP="007620E5">
      <w:pPr>
        <w:ind w:left="360"/>
        <w:rPr>
          <w:lang w:val="en-IE"/>
        </w:rPr>
      </w:pPr>
    </w:p>
    <w:p w14:paraId="3FD86D96" w14:textId="35461AB6" w:rsidR="007620E5" w:rsidRDefault="007620E5" w:rsidP="007620E5">
      <w:pPr>
        <w:ind w:left="360"/>
        <w:rPr>
          <w:lang w:val="en-IE"/>
        </w:rPr>
      </w:pPr>
    </w:p>
    <w:p w14:paraId="5D7B994C" w14:textId="1A9DF3F8" w:rsidR="007620E5" w:rsidRDefault="007620E5" w:rsidP="007620E5">
      <w:pPr>
        <w:ind w:left="360"/>
        <w:rPr>
          <w:lang w:val="en-IE"/>
        </w:rPr>
      </w:pPr>
    </w:p>
    <w:p w14:paraId="38A53FB2" w14:textId="44EFC18C" w:rsidR="007620E5" w:rsidRDefault="007620E5" w:rsidP="007620E5">
      <w:pPr>
        <w:ind w:left="360"/>
        <w:rPr>
          <w:lang w:val="en-IE"/>
        </w:rPr>
      </w:pPr>
    </w:p>
    <w:p w14:paraId="3CE0E70F" w14:textId="24C85316" w:rsidR="007620E5" w:rsidRDefault="007620E5" w:rsidP="007620E5">
      <w:pPr>
        <w:ind w:left="360"/>
        <w:rPr>
          <w:lang w:val="en-IE"/>
        </w:rPr>
      </w:pPr>
    </w:p>
    <w:p w14:paraId="34283694" w14:textId="034497B9" w:rsidR="007620E5" w:rsidRDefault="007620E5" w:rsidP="007620E5">
      <w:pPr>
        <w:ind w:left="360"/>
        <w:rPr>
          <w:lang w:val="en-IE"/>
        </w:rPr>
      </w:pPr>
    </w:p>
    <w:p w14:paraId="797D346C" w14:textId="50BBB2CD" w:rsidR="007620E5" w:rsidRDefault="007620E5" w:rsidP="007620E5">
      <w:pPr>
        <w:ind w:left="360"/>
        <w:rPr>
          <w:lang w:val="en-IE"/>
        </w:rPr>
      </w:pPr>
    </w:p>
    <w:p w14:paraId="4BC73EDC" w14:textId="7CF9C75A" w:rsidR="007620E5" w:rsidRDefault="007620E5" w:rsidP="007620E5">
      <w:pPr>
        <w:ind w:left="360"/>
        <w:rPr>
          <w:lang w:val="en-IE"/>
        </w:rPr>
      </w:pPr>
    </w:p>
    <w:p w14:paraId="1561B7DE" w14:textId="4C9FBFE2" w:rsidR="007620E5" w:rsidRDefault="007620E5" w:rsidP="007620E5">
      <w:pPr>
        <w:ind w:left="360"/>
        <w:rPr>
          <w:lang w:val="en-IE"/>
        </w:rPr>
      </w:pPr>
    </w:p>
    <w:p w14:paraId="27912043" w14:textId="464D07EB" w:rsidR="007620E5" w:rsidRDefault="007620E5" w:rsidP="007620E5">
      <w:pPr>
        <w:ind w:left="360"/>
        <w:rPr>
          <w:lang w:val="en-IE"/>
        </w:rPr>
      </w:pPr>
    </w:p>
    <w:p w14:paraId="1435A102" w14:textId="1275E2FE" w:rsidR="007620E5" w:rsidRDefault="007620E5" w:rsidP="007620E5">
      <w:pPr>
        <w:ind w:left="360"/>
        <w:rPr>
          <w:lang w:val="en-IE"/>
        </w:rPr>
      </w:pPr>
    </w:p>
    <w:p w14:paraId="4F91E551" w14:textId="2187B743" w:rsidR="007620E5" w:rsidRDefault="007620E5" w:rsidP="007620E5">
      <w:pPr>
        <w:ind w:left="360"/>
        <w:rPr>
          <w:lang w:val="en-IE"/>
        </w:rPr>
      </w:pPr>
    </w:p>
    <w:p w14:paraId="6E8E4DA5" w14:textId="33A91E40" w:rsidR="007620E5" w:rsidRDefault="007620E5" w:rsidP="007620E5">
      <w:pPr>
        <w:ind w:left="360"/>
        <w:rPr>
          <w:lang w:val="en-IE"/>
        </w:rPr>
      </w:pPr>
    </w:p>
    <w:p w14:paraId="79FA4388" w14:textId="4B45B7BF" w:rsidR="007620E5" w:rsidRDefault="007620E5" w:rsidP="007620E5">
      <w:pPr>
        <w:ind w:left="360"/>
        <w:rPr>
          <w:lang w:val="en-IE"/>
        </w:rPr>
      </w:pPr>
    </w:p>
    <w:p w14:paraId="4CA6FF77" w14:textId="0B2F6EA2" w:rsidR="007620E5" w:rsidRDefault="007620E5" w:rsidP="007620E5">
      <w:pPr>
        <w:ind w:left="360"/>
        <w:rPr>
          <w:lang w:val="en-IE"/>
        </w:rPr>
      </w:pPr>
    </w:p>
    <w:p w14:paraId="35B3F293" w14:textId="793FB1BA" w:rsidR="007620E5" w:rsidRDefault="007620E5" w:rsidP="007620E5">
      <w:pPr>
        <w:ind w:left="360"/>
        <w:rPr>
          <w:lang w:val="en-IE"/>
        </w:rPr>
      </w:pPr>
    </w:p>
    <w:p w14:paraId="1B923491" w14:textId="165F5343" w:rsidR="007620E5" w:rsidRDefault="007620E5" w:rsidP="007620E5">
      <w:pPr>
        <w:ind w:left="360"/>
        <w:rPr>
          <w:lang w:val="en-IE"/>
        </w:rPr>
      </w:pPr>
    </w:p>
    <w:p w14:paraId="6209EC02" w14:textId="59F6D471" w:rsidR="007620E5" w:rsidRDefault="007620E5" w:rsidP="007620E5">
      <w:pPr>
        <w:ind w:left="360"/>
        <w:rPr>
          <w:lang w:val="en-IE"/>
        </w:rPr>
      </w:pPr>
    </w:p>
    <w:p w14:paraId="6D40C818" w14:textId="125CA2D9" w:rsidR="007620E5" w:rsidRDefault="007620E5" w:rsidP="007620E5">
      <w:pPr>
        <w:ind w:left="360"/>
        <w:rPr>
          <w:lang w:val="en-IE"/>
        </w:rPr>
      </w:pPr>
    </w:p>
    <w:p w14:paraId="06E00D11" w14:textId="4678101B" w:rsidR="007620E5" w:rsidRDefault="007620E5" w:rsidP="007620E5">
      <w:pPr>
        <w:ind w:left="360"/>
        <w:rPr>
          <w:lang w:val="en-IE"/>
        </w:rPr>
      </w:pPr>
    </w:p>
    <w:p w14:paraId="070EB43A" w14:textId="7011621E" w:rsidR="007620E5" w:rsidRDefault="007620E5" w:rsidP="007620E5">
      <w:pPr>
        <w:ind w:left="360"/>
        <w:rPr>
          <w:lang w:val="en-IE"/>
        </w:rPr>
      </w:pPr>
    </w:p>
    <w:p w14:paraId="65EE0A7D" w14:textId="47883945" w:rsidR="007620E5" w:rsidRDefault="007620E5" w:rsidP="007620E5">
      <w:pPr>
        <w:ind w:left="360"/>
        <w:rPr>
          <w:lang w:val="en-IE"/>
        </w:rPr>
      </w:pPr>
    </w:p>
    <w:p w14:paraId="5009F903" w14:textId="5952C0B3" w:rsidR="007620E5" w:rsidRDefault="007620E5" w:rsidP="007620E5">
      <w:pPr>
        <w:ind w:left="360"/>
        <w:rPr>
          <w:lang w:val="en-IE"/>
        </w:rPr>
      </w:pPr>
    </w:p>
    <w:p w14:paraId="56B76BAB" w14:textId="1C0ACB49" w:rsidR="007620E5" w:rsidRDefault="007620E5" w:rsidP="007620E5">
      <w:pPr>
        <w:ind w:left="360"/>
        <w:rPr>
          <w:lang w:val="en-IE"/>
        </w:rPr>
      </w:pPr>
    </w:p>
    <w:p w14:paraId="65255D99" w14:textId="4BF4F344" w:rsidR="007620E5" w:rsidRDefault="007620E5" w:rsidP="007620E5">
      <w:pPr>
        <w:ind w:left="360"/>
        <w:rPr>
          <w:lang w:val="en-IE"/>
        </w:rPr>
      </w:pPr>
    </w:p>
    <w:p w14:paraId="0F255B5C" w14:textId="4060DD75" w:rsidR="007620E5" w:rsidRDefault="007620E5" w:rsidP="007620E5">
      <w:pPr>
        <w:ind w:left="360"/>
        <w:rPr>
          <w:lang w:val="en-IE"/>
        </w:rPr>
      </w:pPr>
    </w:p>
    <w:p w14:paraId="5F1C96F6" w14:textId="7F172DB7" w:rsidR="007620E5" w:rsidRDefault="007620E5" w:rsidP="007620E5">
      <w:pPr>
        <w:ind w:left="360"/>
        <w:rPr>
          <w:lang w:val="en-IE"/>
        </w:rPr>
      </w:pPr>
    </w:p>
    <w:p w14:paraId="3741C4B6" w14:textId="34641290" w:rsidR="007620E5" w:rsidRDefault="007620E5" w:rsidP="007620E5">
      <w:pPr>
        <w:ind w:left="360"/>
        <w:rPr>
          <w:lang w:val="en-IE"/>
        </w:rPr>
      </w:pPr>
    </w:p>
    <w:p w14:paraId="7E28F54D" w14:textId="38FB83AD" w:rsidR="007620E5" w:rsidRDefault="007620E5" w:rsidP="007620E5">
      <w:pPr>
        <w:ind w:left="360"/>
        <w:rPr>
          <w:lang w:val="en-IE"/>
        </w:rPr>
      </w:pPr>
    </w:p>
    <w:p w14:paraId="23F74B1B" w14:textId="77777777" w:rsidR="007620E5" w:rsidRPr="00647DF1" w:rsidRDefault="007620E5" w:rsidP="007620E5">
      <w:pPr>
        <w:ind w:left="360"/>
        <w:rPr>
          <w:lang w:val="en-IE"/>
        </w:rPr>
      </w:pPr>
    </w:p>
    <w:p w14:paraId="0713DD76" w14:textId="77D06DE6" w:rsidR="0090763B" w:rsidRDefault="006A30AC" w:rsidP="006A30AC">
      <w:pPr>
        <w:pStyle w:val="Heading1"/>
        <w:numPr>
          <w:ilvl w:val="0"/>
          <w:numId w:val="13"/>
        </w:numPr>
        <w:spacing w:line="360" w:lineRule="auto"/>
        <w:jc w:val="both"/>
        <w:rPr>
          <w:noProof/>
        </w:rPr>
      </w:pPr>
      <w:r>
        <w:rPr>
          <w:noProof/>
        </w:rPr>
        <w:t>Pla</w:t>
      </w:r>
      <w:r w:rsidR="0090763B" w:rsidRPr="005C7094">
        <w:rPr>
          <w:noProof/>
        </w:rPr>
        <w:t>n and Future Work</w:t>
      </w:r>
      <w:bookmarkEnd w:id="18"/>
    </w:p>
    <w:p w14:paraId="25A15C55" w14:textId="0DF88D31" w:rsidR="00D21945" w:rsidRDefault="00D21945" w:rsidP="00D37418"/>
    <w:p w14:paraId="584529FF" w14:textId="77777777" w:rsidR="00224C51" w:rsidRDefault="00D21945" w:rsidP="00D37418">
      <w:r>
        <w:t xml:space="preserve">There are two iterations left to complete the project. </w:t>
      </w:r>
    </w:p>
    <w:p w14:paraId="134D434E" w14:textId="54DA94DA" w:rsidR="00D21945" w:rsidRDefault="00D21945" w:rsidP="00D37418">
      <w:r>
        <w:t xml:space="preserve">The fourth iteration </w:t>
      </w:r>
      <w:r w:rsidR="00C77B0A">
        <w:t>will start in</w:t>
      </w:r>
      <w:r>
        <w:t xml:space="preserve"> December as </w:t>
      </w:r>
      <w:r w:rsidR="00C77B0A">
        <w:t>estimated on the image below.</w:t>
      </w:r>
    </w:p>
    <w:p w14:paraId="608D6249" w14:textId="113A99E9" w:rsidR="00224C51" w:rsidRDefault="00224C51" w:rsidP="00D37418">
      <w:r>
        <w:t xml:space="preserve">Figure 9 illustrates the user stories which will </w:t>
      </w:r>
      <w:r w:rsidRPr="00CA1A3B">
        <w:rPr>
          <w:noProof/>
        </w:rPr>
        <w:t>be implemented</w:t>
      </w:r>
      <w:r>
        <w:t xml:space="preserve"> in December.</w:t>
      </w:r>
    </w:p>
    <w:p w14:paraId="445AB799" w14:textId="77777777" w:rsidR="00C77B0A" w:rsidRDefault="00C77B0A" w:rsidP="00D37418"/>
    <w:tbl>
      <w:tblPr>
        <w:tblW w:w="1840" w:type="dxa"/>
        <w:tblLook w:val="04A0" w:firstRow="1" w:lastRow="0" w:firstColumn="1" w:lastColumn="0" w:noHBand="0" w:noVBand="1"/>
      </w:tblPr>
      <w:tblGrid>
        <w:gridCol w:w="8300"/>
      </w:tblGrid>
      <w:tr w:rsidR="00C77B0A" w:rsidRPr="00647DF1" w14:paraId="790E147E" w14:textId="77777777" w:rsidTr="00C77B0A">
        <w:trPr>
          <w:trHeight w:val="255"/>
        </w:trPr>
        <w:tc>
          <w:tcPr>
            <w:tcW w:w="1840" w:type="dxa"/>
            <w:tcBorders>
              <w:top w:val="nil"/>
              <w:left w:val="nil"/>
              <w:bottom w:val="nil"/>
              <w:right w:val="nil"/>
            </w:tcBorders>
            <w:shd w:val="clear" w:color="auto" w:fill="auto"/>
            <w:vAlign w:val="bottom"/>
            <w:hideMark/>
          </w:tcPr>
          <w:p w14:paraId="77970E57" w14:textId="0A410F51" w:rsidR="00C77B0A" w:rsidRPr="00647DF1" w:rsidRDefault="00C77B0A" w:rsidP="00647DF1">
            <w:pPr>
              <w:jc w:val="right"/>
              <w:rPr>
                <w:rFonts w:ascii="Calibri" w:eastAsia="Times New Roman" w:hAnsi="Calibri" w:cs="Calibri"/>
                <w:color w:val="000000"/>
                <w:szCs w:val="22"/>
                <w:lang w:val="en-IE" w:eastAsia="en-IE"/>
              </w:rPr>
            </w:pPr>
            <w:r>
              <w:rPr>
                <w:noProof/>
                <w:lang w:val="en-IE" w:eastAsia="en-IE"/>
              </w:rPr>
              <w:drawing>
                <wp:inline distT="0" distB="0" distL="0" distR="0" wp14:anchorId="7CF53DD6" wp14:editId="67522969">
                  <wp:extent cx="5270500" cy="1403985"/>
                  <wp:effectExtent l="0" t="0" r="635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70500" cy="1403985"/>
                          </a:xfrm>
                          <a:prstGeom prst="rect">
                            <a:avLst/>
                          </a:prstGeom>
                        </pic:spPr>
                      </pic:pic>
                    </a:graphicData>
                  </a:graphic>
                </wp:inline>
              </w:drawing>
            </w:r>
          </w:p>
        </w:tc>
      </w:tr>
      <w:tr w:rsidR="00C77B0A" w:rsidRPr="00647DF1" w14:paraId="726FF0DD" w14:textId="77777777" w:rsidTr="00C77B0A">
        <w:trPr>
          <w:trHeight w:val="255"/>
        </w:trPr>
        <w:tc>
          <w:tcPr>
            <w:tcW w:w="1840" w:type="dxa"/>
            <w:tcBorders>
              <w:top w:val="nil"/>
              <w:left w:val="nil"/>
              <w:bottom w:val="nil"/>
              <w:right w:val="nil"/>
            </w:tcBorders>
            <w:shd w:val="clear" w:color="auto" w:fill="auto"/>
            <w:vAlign w:val="bottom"/>
            <w:hideMark/>
          </w:tcPr>
          <w:p w14:paraId="164A2A07" w14:textId="77777777" w:rsidR="00C77B0A" w:rsidRDefault="00C77B0A" w:rsidP="00647DF1">
            <w:pPr>
              <w:jc w:val="right"/>
              <w:rPr>
                <w:rFonts w:ascii="Calibri" w:eastAsia="Times New Roman" w:hAnsi="Calibri" w:cs="Calibri"/>
                <w:color w:val="000000"/>
                <w:szCs w:val="22"/>
                <w:lang w:val="en-IE" w:eastAsia="en-IE"/>
              </w:rPr>
            </w:pPr>
          </w:p>
          <w:p w14:paraId="6CB47F09" w14:textId="77777777" w:rsidR="00C77B0A" w:rsidRDefault="00C77B0A" w:rsidP="00C77B0A">
            <w:pP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 xml:space="preserve">                                                   Figure 9: Iteration 4</w:t>
            </w:r>
          </w:p>
          <w:p w14:paraId="227C5627" w14:textId="77777777" w:rsidR="00C77B0A" w:rsidRDefault="00C77B0A" w:rsidP="00C77B0A">
            <w:pPr>
              <w:rPr>
                <w:rFonts w:ascii="Calibri" w:eastAsia="Times New Roman" w:hAnsi="Calibri" w:cs="Calibri"/>
                <w:color w:val="000000"/>
                <w:szCs w:val="22"/>
                <w:lang w:val="en-IE" w:eastAsia="en-IE"/>
              </w:rPr>
            </w:pPr>
          </w:p>
          <w:p w14:paraId="1F8C91B9" w14:textId="1C895F68" w:rsidR="00C77B0A" w:rsidRDefault="00C77B0A" w:rsidP="00C77B0A">
            <w:pP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 xml:space="preserve">The </w:t>
            </w:r>
            <w:r w:rsidRPr="00C77B0A">
              <w:rPr>
                <w:rFonts w:ascii="Calibri" w:eastAsia="Times New Roman" w:hAnsi="Calibri" w:cs="Calibri"/>
                <w:noProof/>
                <w:color w:val="000000"/>
                <w:szCs w:val="22"/>
                <w:lang w:val="en-IE" w:eastAsia="en-IE"/>
              </w:rPr>
              <w:t>key</w:t>
            </w:r>
            <w:r>
              <w:rPr>
                <w:rFonts w:ascii="Calibri" w:eastAsia="Times New Roman" w:hAnsi="Calibri" w:cs="Calibri"/>
                <w:color w:val="000000"/>
                <w:szCs w:val="22"/>
                <w:lang w:val="en-IE" w:eastAsia="en-IE"/>
              </w:rPr>
              <w:t xml:space="preserve"> </w:t>
            </w:r>
            <w:r w:rsidRPr="00C77B0A">
              <w:rPr>
                <w:rFonts w:ascii="Calibri" w:eastAsia="Times New Roman" w:hAnsi="Calibri" w:cs="Calibri"/>
                <w:noProof/>
                <w:color w:val="000000"/>
                <w:szCs w:val="22"/>
                <w:lang w:val="en-IE" w:eastAsia="en-IE"/>
              </w:rPr>
              <w:t>deliv</w:t>
            </w:r>
            <w:r>
              <w:rPr>
                <w:rFonts w:ascii="Calibri" w:eastAsia="Times New Roman" w:hAnsi="Calibri" w:cs="Calibri"/>
                <w:noProof/>
                <w:color w:val="000000"/>
                <w:szCs w:val="22"/>
                <w:lang w:val="en-IE" w:eastAsia="en-IE"/>
              </w:rPr>
              <w:t>e</w:t>
            </w:r>
            <w:r w:rsidRPr="00C77B0A">
              <w:rPr>
                <w:rFonts w:ascii="Calibri" w:eastAsia="Times New Roman" w:hAnsi="Calibri" w:cs="Calibri"/>
                <w:noProof/>
                <w:color w:val="000000"/>
                <w:szCs w:val="22"/>
                <w:lang w:val="en-IE" w:eastAsia="en-IE"/>
              </w:rPr>
              <w:t>rables</w:t>
            </w:r>
            <w:r w:rsidR="008D0600">
              <w:rPr>
                <w:rFonts w:ascii="Calibri" w:eastAsia="Times New Roman" w:hAnsi="Calibri" w:cs="Calibri"/>
                <w:color w:val="000000"/>
                <w:szCs w:val="22"/>
                <w:lang w:val="en-IE" w:eastAsia="en-IE"/>
              </w:rPr>
              <w:t xml:space="preserve"> for </w:t>
            </w:r>
            <w:r>
              <w:rPr>
                <w:rFonts w:ascii="Calibri" w:eastAsia="Times New Roman" w:hAnsi="Calibri" w:cs="Calibri"/>
                <w:color w:val="000000"/>
                <w:szCs w:val="22"/>
                <w:lang w:val="en-IE" w:eastAsia="en-IE"/>
              </w:rPr>
              <w:t>iteration</w:t>
            </w:r>
            <w:r w:rsidR="00224C51">
              <w:rPr>
                <w:rFonts w:ascii="Calibri" w:eastAsia="Times New Roman" w:hAnsi="Calibri" w:cs="Calibri"/>
                <w:color w:val="000000"/>
                <w:szCs w:val="22"/>
                <w:lang w:val="en-IE" w:eastAsia="en-IE"/>
              </w:rPr>
              <w:t xml:space="preserve"> </w:t>
            </w:r>
            <w:r w:rsidR="00224C51" w:rsidRPr="00613349">
              <w:rPr>
                <w:rFonts w:ascii="Calibri" w:eastAsia="Times New Roman" w:hAnsi="Calibri" w:cs="Calibri"/>
                <w:noProof/>
                <w:color w:val="000000"/>
                <w:szCs w:val="22"/>
                <w:lang w:val="en-IE" w:eastAsia="en-IE"/>
              </w:rPr>
              <w:t>four</w:t>
            </w:r>
            <w:r w:rsidRPr="00613349">
              <w:rPr>
                <w:rFonts w:ascii="Calibri" w:eastAsia="Times New Roman" w:hAnsi="Calibri" w:cs="Calibri"/>
                <w:noProof/>
                <w:color w:val="000000"/>
                <w:szCs w:val="22"/>
                <w:lang w:val="en-IE" w:eastAsia="en-IE"/>
              </w:rPr>
              <w:t xml:space="preserve"> are</w:t>
            </w:r>
            <w:r>
              <w:rPr>
                <w:rFonts w:ascii="Calibri" w:eastAsia="Times New Roman" w:hAnsi="Calibri" w:cs="Calibri"/>
                <w:color w:val="000000"/>
                <w:szCs w:val="22"/>
                <w:lang w:val="en-IE" w:eastAsia="en-IE"/>
              </w:rPr>
              <w:t xml:space="preserve"> An English dictionary, ChatBot and the implementation </w:t>
            </w:r>
            <w:r w:rsidRPr="00613349">
              <w:rPr>
                <w:rFonts w:ascii="Calibri" w:eastAsia="Times New Roman" w:hAnsi="Calibri" w:cs="Calibri"/>
                <w:noProof/>
                <w:color w:val="000000"/>
                <w:szCs w:val="22"/>
                <w:lang w:val="en-IE" w:eastAsia="en-IE"/>
              </w:rPr>
              <w:t>of progress</w:t>
            </w:r>
            <w:r>
              <w:rPr>
                <w:rFonts w:ascii="Calibri" w:eastAsia="Times New Roman" w:hAnsi="Calibri" w:cs="Calibri"/>
                <w:color w:val="000000"/>
                <w:szCs w:val="22"/>
                <w:lang w:val="en-IE" w:eastAsia="en-IE"/>
              </w:rPr>
              <w:t xml:space="preserve"> anal</w:t>
            </w:r>
            <w:r w:rsidR="007D770A">
              <w:rPr>
                <w:rFonts w:ascii="Calibri" w:eastAsia="Times New Roman" w:hAnsi="Calibri" w:cs="Calibri"/>
                <w:color w:val="000000"/>
                <w:szCs w:val="22"/>
                <w:lang w:val="en-IE" w:eastAsia="en-IE"/>
              </w:rPr>
              <w:t>ysis of each game.</w:t>
            </w:r>
          </w:p>
          <w:p w14:paraId="6BDC284D" w14:textId="77777777" w:rsidR="00224C51" w:rsidRDefault="00224C51" w:rsidP="00C77B0A">
            <w:pPr>
              <w:rPr>
                <w:rFonts w:ascii="Calibri" w:eastAsia="Times New Roman" w:hAnsi="Calibri" w:cs="Calibri"/>
                <w:color w:val="000000"/>
                <w:szCs w:val="22"/>
                <w:lang w:val="en-IE" w:eastAsia="en-IE"/>
              </w:rPr>
            </w:pPr>
          </w:p>
          <w:p w14:paraId="302BBB6C" w14:textId="77777777" w:rsidR="00224C51" w:rsidRDefault="00224C51" w:rsidP="00C77B0A">
            <w:pPr>
              <w:rPr>
                <w:rFonts w:ascii="Calibri" w:eastAsia="Times New Roman" w:hAnsi="Calibri" w:cs="Calibri"/>
                <w:color w:val="000000"/>
                <w:szCs w:val="22"/>
                <w:lang w:val="en-IE" w:eastAsia="en-IE"/>
              </w:rPr>
            </w:pPr>
          </w:p>
          <w:p w14:paraId="29FEABC0" w14:textId="475F1033" w:rsidR="00224C51" w:rsidRDefault="00224C51" w:rsidP="00C77B0A">
            <w:pP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Iteration five is estimated to start in January as depicted below.</w:t>
            </w:r>
          </w:p>
          <w:p w14:paraId="24FD44B4" w14:textId="5D99CDFF" w:rsidR="006A30AC" w:rsidRDefault="006A30AC" w:rsidP="00C77B0A">
            <w:pP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 xml:space="preserve">Figure </w:t>
            </w:r>
            <w:r w:rsidR="008D0600">
              <w:rPr>
                <w:rFonts w:ascii="Calibri" w:eastAsia="Times New Roman" w:hAnsi="Calibri" w:cs="Calibri"/>
                <w:color w:val="000000"/>
                <w:szCs w:val="22"/>
                <w:lang w:val="en-IE" w:eastAsia="en-IE"/>
              </w:rPr>
              <w:t xml:space="preserve">9.2 illustrates all the </w:t>
            </w:r>
            <w:r w:rsidR="00F6520F" w:rsidRPr="00F6520F">
              <w:rPr>
                <w:rFonts w:ascii="Calibri" w:eastAsia="Times New Roman" w:hAnsi="Calibri" w:cs="Calibri"/>
                <w:noProof/>
                <w:color w:val="000000"/>
                <w:szCs w:val="22"/>
                <w:lang w:val="en-IE" w:eastAsia="en-IE"/>
              </w:rPr>
              <w:t>user</w:t>
            </w:r>
            <w:r w:rsidR="008D0600">
              <w:rPr>
                <w:rFonts w:ascii="Calibri" w:eastAsia="Times New Roman" w:hAnsi="Calibri" w:cs="Calibri"/>
                <w:color w:val="000000"/>
                <w:szCs w:val="22"/>
                <w:lang w:val="en-IE" w:eastAsia="en-IE"/>
              </w:rPr>
              <w:t xml:space="preserve"> stories to complete the project.</w:t>
            </w:r>
          </w:p>
          <w:p w14:paraId="586D7E01" w14:textId="77777777" w:rsidR="00224C51" w:rsidRDefault="00224C51" w:rsidP="00C77B0A">
            <w:pPr>
              <w:rPr>
                <w:rFonts w:ascii="Calibri" w:eastAsia="Times New Roman" w:hAnsi="Calibri" w:cs="Calibri"/>
                <w:color w:val="000000"/>
                <w:szCs w:val="22"/>
                <w:lang w:val="en-IE" w:eastAsia="en-IE"/>
              </w:rPr>
            </w:pPr>
          </w:p>
          <w:p w14:paraId="40B2DD2B" w14:textId="5840499A" w:rsidR="00224C51" w:rsidRDefault="00613349" w:rsidP="00224C51">
            <w:pPr>
              <w:jc w:val="center"/>
              <w:rPr>
                <w:rFonts w:ascii="Calibri" w:eastAsia="Times New Roman" w:hAnsi="Calibri" w:cs="Calibri"/>
                <w:color w:val="000000"/>
                <w:szCs w:val="22"/>
                <w:lang w:val="en-IE" w:eastAsia="en-IE"/>
              </w:rPr>
            </w:pPr>
            <w:r>
              <w:rPr>
                <w:noProof/>
                <w:lang w:val="en-IE" w:eastAsia="en-IE"/>
              </w:rPr>
              <w:drawing>
                <wp:inline distT="0" distB="0" distL="0" distR="0" wp14:anchorId="355474CF" wp14:editId="5D27939B">
                  <wp:extent cx="5123961" cy="1645224"/>
                  <wp:effectExtent l="0" t="0" r="63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135999" cy="1649089"/>
                          </a:xfrm>
                          <a:prstGeom prst="rect">
                            <a:avLst/>
                          </a:prstGeom>
                        </pic:spPr>
                      </pic:pic>
                    </a:graphicData>
                  </a:graphic>
                </wp:inline>
              </w:drawing>
            </w:r>
          </w:p>
          <w:p w14:paraId="6D804905" w14:textId="77777777" w:rsidR="00224C51" w:rsidRDefault="00224C51" w:rsidP="00224C51">
            <w:pPr>
              <w:jc w:val="cente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Figure 9.2 Iteration 5</w:t>
            </w:r>
          </w:p>
          <w:p w14:paraId="7B24327B" w14:textId="77777777" w:rsidR="00224C51" w:rsidRDefault="00224C51" w:rsidP="00224C51">
            <w:pPr>
              <w:jc w:val="center"/>
              <w:rPr>
                <w:rFonts w:ascii="Calibri" w:eastAsia="Times New Roman" w:hAnsi="Calibri" w:cs="Calibri"/>
                <w:color w:val="000000"/>
                <w:szCs w:val="22"/>
                <w:lang w:val="en-IE" w:eastAsia="en-IE"/>
              </w:rPr>
            </w:pPr>
          </w:p>
          <w:p w14:paraId="5947ABB7" w14:textId="77777777" w:rsidR="00224C51" w:rsidRDefault="00224C51" w:rsidP="00224C51">
            <w:pPr>
              <w:rPr>
                <w:rFonts w:ascii="Calibri" w:eastAsia="Times New Roman" w:hAnsi="Calibri" w:cs="Calibri"/>
                <w:color w:val="000000"/>
                <w:szCs w:val="22"/>
                <w:lang w:val="en-IE" w:eastAsia="en-IE"/>
              </w:rPr>
            </w:pPr>
          </w:p>
          <w:p w14:paraId="35EA23E6" w14:textId="12AD7435" w:rsidR="00224C51" w:rsidRPr="00647DF1" w:rsidRDefault="00E43B9A" w:rsidP="000A3918">
            <w:pPr>
              <w:rPr>
                <w:rFonts w:ascii="Calibri" w:eastAsia="Times New Roman" w:hAnsi="Calibri" w:cs="Calibri"/>
                <w:color w:val="000000"/>
                <w:szCs w:val="22"/>
                <w:lang w:val="en-IE" w:eastAsia="en-IE"/>
              </w:rPr>
            </w:pPr>
            <w:r>
              <w:rPr>
                <w:rFonts w:ascii="Calibri" w:eastAsia="Times New Roman" w:hAnsi="Calibri" w:cs="Calibri"/>
                <w:color w:val="000000"/>
                <w:szCs w:val="22"/>
                <w:lang w:val="en-IE" w:eastAsia="en-IE"/>
              </w:rPr>
              <w:t xml:space="preserve">The key deliverables </w:t>
            </w:r>
            <w:r w:rsidRPr="000A3918">
              <w:rPr>
                <w:rFonts w:ascii="Calibri" w:eastAsia="Times New Roman" w:hAnsi="Calibri" w:cs="Calibri"/>
                <w:noProof/>
                <w:color w:val="000000"/>
                <w:szCs w:val="22"/>
                <w:lang w:val="en-IE" w:eastAsia="en-IE"/>
              </w:rPr>
              <w:t>for iteration</w:t>
            </w:r>
            <w:r w:rsidR="000A3918" w:rsidRPr="000A3918">
              <w:rPr>
                <w:rFonts w:ascii="Calibri" w:eastAsia="Times New Roman" w:hAnsi="Calibri" w:cs="Calibri"/>
                <w:noProof/>
                <w:color w:val="000000"/>
                <w:szCs w:val="22"/>
                <w:lang w:val="en-IE" w:eastAsia="en-IE"/>
              </w:rPr>
              <w:t xml:space="preserve"> five</w:t>
            </w:r>
            <w:r w:rsidRPr="000A3918">
              <w:rPr>
                <w:rFonts w:ascii="Calibri" w:eastAsia="Times New Roman" w:hAnsi="Calibri" w:cs="Calibri"/>
                <w:noProof/>
                <w:color w:val="000000"/>
                <w:szCs w:val="22"/>
                <w:lang w:val="en-IE" w:eastAsia="en-IE"/>
              </w:rPr>
              <w:t xml:space="preserve"> are</w:t>
            </w:r>
            <w:r>
              <w:rPr>
                <w:rFonts w:ascii="Calibri" w:eastAsia="Times New Roman" w:hAnsi="Calibri" w:cs="Calibri"/>
                <w:color w:val="000000"/>
                <w:szCs w:val="22"/>
                <w:lang w:val="en-IE" w:eastAsia="en-IE"/>
              </w:rPr>
              <w:t xml:space="preserve"> A FlashCard and the games.</w:t>
            </w:r>
          </w:p>
        </w:tc>
      </w:tr>
      <w:tr w:rsidR="00C77B0A" w:rsidRPr="00647DF1" w14:paraId="3703A24B" w14:textId="77777777" w:rsidTr="00C77B0A">
        <w:trPr>
          <w:trHeight w:val="255"/>
        </w:trPr>
        <w:tc>
          <w:tcPr>
            <w:tcW w:w="1840" w:type="dxa"/>
            <w:tcBorders>
              <w:top w:val="nil"/>
              <w:left w:val="nil"/>
              <w:bottom w:val="nil"/>
              <w:right w:val="nil"/>
            </w:tcBorders>
            <w:shd w:val="clear" w:color="auto" w:fill="auto"/>
            <w:vAlign w:val="bottom"/>
            <w:hideMark/>
          </w:tcPr>
          <w:p w14:paraId="3490EDE8" w14:textId="2583130E" w:rsidR="00C77B0A" w:rsidRPr="00647DF1" w:rsidRDefault="00C77B0A" w:rsidP="00647DF1">
            <w:pPr>
              <w:jc w:val="right"/>
              <w:rPr>
                <w:rFonts w:ascii="Calibri" w:eastAsia="Times New Roman" w:hAnsi="Calibri" w:cs="Calibri"/>
                <w:color w:val="000000"/>
                <w:szCs w:val="22"/>
                <w:lang w:val="en-IE" w:eastAsia="en-IE"/>
              </w:rPr>
            </w:pPr>
          </w:p>
        </w:tc>
      </w:tr>
      <w:tr w:rsidR="00C77B0A" w:rsidRPr="00647DF1" w14:paraId="31C0676D" w14:textId="77777777" w:rsidTr="00C77B0A">
        <w:trPr>
          <w:trHeight w:val="255"/>
        </w:trPr>
        <w:tc>
          <w:tcPr>
            <w:tcW w:w="1840" w:type="dxa"/>
            <w:tcBorders>
              <w:top w:val="nil"/>
              <w:left w:val="nil"/>
              <w:bottom w:val="nil"/>
              <w:right w:val="nil"/>
            </w:tcBorders>
            <w:shd w:val="clear" w:color="auto" w:fill="auto"/>
            <w:vAlign w:val="bottom"/>
            <w:hideMark/>
          </w:tcPr>
          <w:p w14:paraId="1DFDEED7" w14:textId="72A8D567" w:rsidR="00C77B0A" w:rsidRPr="00647DF1" w:rsidRDefault="00C77B0A" w:rsidP="00647DF1">
            <w:pPr>
              <w:jc w:val="right"/>
              <w:rPr>
                <w:rFonts w:ascii="Calibri" w:eastAsia="Times New Roman" w:hAnsi="Calibri" w:cs="Calibri"/>
                <w:color w:val="000000"/>
                <w:szCs w:val="22"/>
                <w:lang w:val="en-IE" w:eastAsia="en-IE"/>
              </w:rPr>
            </w:pPr>
          </w:p>
        </w:tc>
      </w:tr>
      <w:tr w:rsidR="00C77B0A" w:rsidRPr="00647DF1" w14:paraId="1FC88B20" w14:textId="77777777" w:rsidTr="00C77B0A">
        <w:trPr>
          <w:trHeight w:val="255"/>
        </w:trPr>
        <w:tc>
          <w:tcPr>
            <w:tcW w:w="1840" w:type="dxa"/>
            <w:tcBorders>
              <w:top w:val="nil"/>
              <w:left w:val="nil"/>
              <w:bottom w:val="nil"/>
              <w:right w:val="nil"/>
            </w:tcBorders>
            <w:shd w:val="clear" w:color="auto" w:fill="auto"/>
            <w:vAlign w:val="bottom"/>
            <w:hideMark/>
          </w:tcPr>
          <w:p w14:paraId="063AFB54" w14:textId="5DB7EC6A" w:rsidR="00C77B0A" w:rsidRPr="00647DF1" w:rsidRDefault="00C77B0A" w:rsidP="00647DF1">
            <w:pPr>
              <w:jc w:val="right"/>
              <w:rPr>
                <w:rFonts w:ascii="Calibri" w:eastAsia="Times New Roman" w:hAnsi="Calibri" w:cs="Calibri"/>
                <w:color w:val="000000"/>
                <w:szCs w:val="22"/>
                <w:lang w:val="en-IE" w:eastAsia="en-IE"/>
              </w:rPr>
            </w:pPr>
          </w:p>
        </w:tc>
      </w:tr>
      <w:tr w:rsidR="00C77B0A" w:rsidRPr="00647DF1" w14:paraId="6E7BBF3B" w14:textId="77777777" w:rsidTr="00C77B0A">
        <w:trPr>
          <w:trHeight w:val="255"/>
        </w:trPr>
        <w:tc>
          <w:tcPr>
            <w:tcW w:w="1840" w:type="dxa"/>
            <w:tcBorders>
              <w:top w:val="nil"/>
              <w:left w:val="nil"/>
              <w:bottom w:val="nil"/>
              <w:right w:val="nil"/>
            </w:tcBorders>
            <w:shd w:val="clear" w:color="auto" w:fill="auto"/>
            <w:vAlign w:val="bottom"/>
            <w:hideMark/>
          </w:tcPr>
          <w:p w14:paraId="2CBAB693" w14:textId="77777777" w:rsidR="00C77B0A" w:rsidRDefault="00C77B0A" w:rsidP="00647DF1">
            <w:pPr>
              <w:jc w:val="right"/>
              <w:rPr>
                <w:rFonts w:ascii="Calibri" w:eastAsia="Times New Roman" w:hAnsi="Calibri" w:cs="Calibri"/>
                <w:color w:val="000000"/>
                <w:szCs w:val="22"/>
                <w:lang w:val="en-IE" w:eastAsia="en-IE"/>
              </w:rPr>
            </w:pPr>
          </w:p>
          <w:p w14:paraId="6D84CFB0" w14:textId="77777777" w:rsidR="007620E5" w:rsidRDefault="007620E5" w:rsidP="00647DF1">
            <w:pPr>
              <w:jc w:val="right"/>
              <w:rPr>
                <w:rFonts w:ascii="Calibri" w:eastAsia="Times New Roman" w:hAnsi="Calibri" w:cs="Calibri"/>
                <w:color w:val="000000"/>
                <w:szCs w:val="22"/>
                <w:lang w:val="en-IE" w:eastAsia="en-IE"/>
              </w:rPr>
            </w:pPr>
          </w:p>
          <w:p w14:paraId="5A5D26D5" w14:textId="77777777" w:rsidR="007620E5" w:rsidRDefault="007620E5" w:rsidP="00647DF1">
            <w:pPr>
              <w:jc w:val="right"/>
              <w:rPr>
                <w:rFonts w:ascii="Calibri" w:eastAsia="Times New Roman" w:hAnsi="Calibri" w:cs="Calibri"/>
                <w:color w:val="000000"/>
                <w:szCs w:val="22"/>
                <w:lang w:val="en-IE" w:eastAsia="en-IE"/>
              </w:rPr>
            </w:pPr>
          </w:p>
          <w:p w14:paraId="74D9732B" w14:textId="77777777" w:rsidR="007620E5" w:rsidRDefault="007620E5" w:rsidP="00647DF1">
            <w:pPr>
              <w:jc w:val="right"/>
              <w:rPr>
                <w:rFonts w:ascii="Calibri" w:eastAsia="Times New Roman" w:hAnsi="Calibri" w:cs="Calibri"/>
                <w:color w:val="000000"/>
                <w:szCs w:val="22"/>
                <w:lang w:val="en-IE" w:eastAsia="en-IE"/>
              </w:rPr>
            </w:pPr>
          </w:p>
          <w:p w14:paraId="1CE284F9" w14:textId="77777777" w:rsidR="007620E5" w:rsidRDefault="007620E5" w:rsidP="00647DF1">
            <w:pPr>
              <w:jc w:val="right"/>
              <w:rPr>
                <w:rFonts w:ascii="Calibri" w:eastAsia="Times New Roman" w:hAnsi="Calibri" w:cs="Calibri"/>
                <w:color w:val="000000"/>
                <w:szCs w:val="22"/>
                <w:lang w:val="en-IE" w:eastAsia="en-IE"/>
              </w:rPr>
            </w:pPr>
          </w:p>
          <w:p w14:paraId="6F10750F" w14:textId="77777777" w:rsidR="007620E5" w:rsidRDefault="007620E5" w:rsidP="00647DF1">
            <w:pPr>
              <w:jc w:val="right"/>
              <w:rPr>
                <w:rFonts w:ascii="Calibri" w:eastAsia="Times New Roman" w:hAnsi="Calibri" w:cs="Calibri"/>
                <w:color w:val="000000"/>
                <w:szCs w:val="22"/>
                <w:lang w:val="en-IE" w:eastAsia="en-IE"/>
              </w:rPr>
            </w:pPr>
          </w:p>
          <w:p w14:paraId="531BD9B4" w14:textId="2A8FF0AA" w:rsidR="007620E5" w:rsidRPr="00647DF1" w:rsidRDefault="007620E5" w:rsidP="00647DF1">
            <w:pPr>
              <w:jc w:val="right"/>
              <w:rPr>
                <w:rFonts w:ascii="Calibri" w:eastAsia="Times New Roman" w:hAnsi="Calibri" w:cs="Calibri"/>
                <w:color w:val="000000"/>
                <w:szCs w:val="22"/>
                <w:lang w:val="en-IE" w:eastAsia="en-IE"/>
              </w:rPr>
            </w:pPr>
          </w:p>
        </w:tc>
      </w:tr>
      <w:tr w:rsidR="00C77B0A" w:rsidRPr="00647DF1" w14:paraId="2201140A" w14:textId="77777777" w:rsidTr="00C77B0A">
        <w:trPr>
          <w:trHeight w:val="255"/>
        </w:trPr>
        <w:tc>
          <w:tcPr>
            <w:tcW w:w="1840" w:type="dxa"/>
            <w:tcBorders>
              <w:top w:val="nil"/>
              <w:left w:val="nil"/>
              <w:bottom w:val="nil"/>
              <w:right w:val="nil"/>
            </w:tcBorders>
            <w:shd w:val="clear" w:color="auto" w:fill="auto"/>
            <w:vAlign w:val="bottom"/>
            <w:hideMark/>
          </w:tcPr>
          <w:p w14:paraId="7B2DAADF" w14:textId="4EBB99D3" w:rsidR="00C77B0A" w:rsidRPr="00647DF1" w:rsidRDefault="00C77B0A" w:rsidP="00647DF1">
            <w:pPr>
              <w:jc w:val="right"/>
              <w:rPr>
                <w:rFonts w:ascii="Calibri" w:eastAsia="Times New Roman" w:hAnsi="Calibri" w:cs="Calibri"/>
                <w:color w:val="000000"/>
                <w:szCs w:val="22"/>
                <w:lang w:val="en-IE" w:eastAsia="en-IE"/>
              </w:rPr>
            </w:pPr>
          </w:p>
        </w:tc>
      </w:tr>
      <w:tr w:rsidR="00C77B0A" w:rsidRPr="00647DF1" w14:paraId="170CFDE6" w14:textId="77777777" w:rsidTr="00C77B0A">
        <w:trPr>
          <w:trHeight w:val="255"/>
        </w:trPr>
        <w:tc>
          <w:tcPr>
            <w:tcW w:w="1840" w:type="dxa"/>
            <w:tcBorders>
              <w:top w:val="nil"/>
              <w:left w:val="nil"/>
              <w:bottom w:val="nil"/>
              <w:right w:val="nil"/>
            </w:tcBorders>
            <w:shd w:val="clear" w:color="auto" w:fill="auto"/>
            <w:vAlign w:val="bottom"/>
            <w:hideMark/>
          </w:tcPr>
          <w:p w14:paraId="5DF83B6F" w14:textId="3C39A6D0" w:rsidR="00C77B0A" w:rsidRPr="00647DF1" w:rsidRDefault="00C77B0A" w:rsidP="00647DF1">
            <w:pPr>
              <w:jc w:val="right"/>
              <w:rPr>
                <w:rFonts w:ascii="Calibri" w:eastAsia="Times New Roman" w:hAnsi="Calibri" w:cs="Calibri"/>
                <w:color w:val="000000"/>
                <w:szCs w:val="22"/>
                <w:lang w:val="en-IE" w:eastAsia="en-IE"/>
              </w:rPr>
            </w:pPr>
          </w:p>
        </w:tc>
      </w:tr>
      <w:tr w:rsidR="00C77B0A" w:rsidRPr="00647DF1" w14:paraId="07D08464" w14:textId="77777777" w:rsidTr="00C77B0A">
        <w:trPr>
          <w:trHeight w:val="255"/>
        </w:trPr>
        <w:tc>
          <w:tcPr>
            <w:tcW w:w="1840" w:type="dxa"/>
            <w:tcBorders>
              <w:top w:val="nil"/>
              <w:left w:val="nil"/>
              <w:bottom w:val="nil"/>
              <w:right w:val="nil"/>
            </w:tcBorders>
            <w:shd w:val="clear" w:color="auto" w:fill="auto"/>
            <w:vAlign w:val="bottom"/>
            <w:hideMark/>
          </w:tcPr>
          <w:p w14:paraId="654AF61C" w14:textId="3336F5C6" w:rsidR="00C77B0A" w:rsidRPr="00647DF1" w:rsidRDefault="00C77B0A" w:rsidP="00647DF1">
            <w:pPr>
              <w:jc w:val="right"/>
              <w:rPr>
                <w:rFonts w:ascii="Calibri" w:eastAsia="Times New Roman" w:hAnsi="Calibri" w:cs="Calibri"/>
                <w:color w:val="000000"/>
                <w:szCs w:val="22"/>
                <w:lang w:val="en-IE" w:eastAsia="en-IE"/>
              </w:rPr>
            </w:pPr>
          </w:p>
        </w:tc>
      </w:tr>
    </w:tbl>
    <w:p w14:paraId="75F0400D" w14:textId="1CD632A1" w:rsidR="0090763B" w:rsidRPr="005C7094" w:rsidRDefault="0090763B" w:rsidP="0025414A">
      <w:pPr>
        <w:pStyle w:val="Heading1"/>
        <w:numPr>
          <w:ilvl w:val="0"/>
          <w:numId w:val="13"/>
        </w:numPr>
        <w:spacing w:line="360" w:lineRule="auto"/>
        <w:jc w:val="both"/>
        <w:rPr>
          <w:noProof/>
        </w:rPr>
      </w:pPr>
      <w:bookmarkStart w:id="19" w:name="_Toc337981758"/>
      <w:r w:rsidRPr="005C7094">
        <w:rPr>
          <w:noProof/>
        </w:rPr>
        <w:t>Conclusions</w:t>
      </w:r>
      <w:bookmarkEnd w:id="19"/>
    </w:p>
    <w:p w14:paraId="1432E09B" w14:textId="3CE8C803" w:rsidR="00911575" w:rsidRDefault="00C6370A" w:rsidP="003D07EA">
      <w:pPr>
        <w:spacing w:line="360" w:lineRule="auto"/>
        <w:jc w:val="both"/>
      </w:pPr>
      <w:r>
        <w:t xml:space="preserve">This project has been excellent for </w:t>
      </w:r>
      <w:r w:rsidRPr="00CA1A3B">
        <w:rPr>
          <w:noProof/>
        </w:rPr>
        <w:t>my</w:t>
      </w:r>
      <w:r>
        <w:t xml:space="preserve"> personal development. </w:t>
      </w:r>
      <w:r w:rsidRPr="00CA1A3B">
        <w:rPr>
          <w:noProof/>
        </w:rPr>
        <w:t>I</w:t>
      </w:r>
      <w:r>
        <w:t xml:space="preserve"> have learned about </w:t>
      </w:r>
      <w:r w:rsidR="00000AAD">
        <w:t>many</w:t>
      </w:r>
      <w:r>
        <w:t xml:space="preserve"> new technologies such as Django, </w:t>
      </w:r>
      <w:r w:rsidRPr="00F6520F">
        <w:rPr>
          <w:noProof/>
        </w:rPr>
        <w:t>PythonAnywhere</w:t>
      </w:r>
      <w:r w:rsidR="00F6520F">
        <w:rPr>
          <w:noProof/>
        </w:rPr>
        <w:t>,</w:t>
      </w:r>
      <w:r>
        <w:t xml:space="preserve"> and Deep learning.</w:t>
      </w:r>
    </w:p>
    <w:p w14:paraId="74994F66" w14:textId="4D5C35BB" w:rsidR="00C6370A" w:rsidRDefault="00C6370A" w:rsidP="003D07EA">
      <w:pPr>
        <w:spacing w:line="360" w:lineRule="auto"/>
        <w:jc w:val="both"/>
      </w:pPr>
      <w:r w:rsidRPr="00CA1A3B">
        <w:rPr>
          <w:noProof/>
        </w:rPr>
        <w:t>I</w:t>
      </w:r>
      <w:r>
        <w:t xml:space="preserve"> have learned a lot about project management and project manage</w:t>
      </w:r>
      <w:r w:rsidR="00E23E4A">
        <w:t>ment</w:t>
      </w:r>
      <w:r>
        <w:t xml:space="preserve"> tools to keep </w:t>
      </w:r>
      <w:r w:rsidRPr="00CA1A3B">
        <w:rPr>
          <w:noProof/>
        </w:rPr>
        <w:t>me</w:t>
      </w:r>
      <w:r>
        <w:t xml:space="preserve"> </w:t>
      </w:r>
      <w:r w:rsidR="00000AAD">
        <w:t>productive</w:t>
      </w:r>
      <w:r>
        <w:t>.</w:t>
      </w:r>
    </w:p>
    <w:p w14:paraId="04AAE691" w14:textId="338D9644" w:rsidR="00C6370A" w:rsidRDefault="00F6520F" w:rsidP="003D07EA">
      <w:pPr>
        <w:spacing w:line="360" w:lineRule="auto"/>
        <w:jc w:val="both"/>
      </w:pPr>
      <w:r>
        <w:t xml:space="preserve">The technologies </w:t>
      </w:r>
      <w:r w:rsidR="00C6370A" w:rsidRPr="00F6520F">
        <w:rPr>
          <w:noProof/>
        </w:rPr>
        <w:t>learned f</w:t>
      </w:r>
      <w:r>
        <w:rPr>
          <w:noProof/>
        </w:rPr>
        <w:t>rom</w:t>
      </w:r>
      <w:r w:rsidR="00C6370A">
        <w:t xml:space="preserve"> this project </w:t>
      </w:r>
      <w:r w:rsidRPr="007620E5">
        <w:rPr>
          <w:noProof/>
        </w:rPr>
        <w:t>are</w:t>
      </w:r>
      <w:r w:rsidR="00C6370A" w:rsidRPr="007620E5">
        <w:rPr>
          <w:noProof/>
        </w:rPr>
        <w:t xml:space="preserve"> very</w:t>
      </w:r>
      <w:r w:rsidR="00C6370A" w:rsidRPr="005D2BB9">
        <w:rPr>
          <w:noProof/>
        </w:rPr>
        <w:t xml:space="preserve"> useful</w:t>
      </w:r>
      <w:r w:rsidR="00C6370A">
        <w:t xml:space="preserve"> for a future career.</w:t>
      </w:r>
    </w:p>
    <w:p w14:paraId="3CA41A10" w14:textId="17FBA8E2" w:rsidR="00C6370A" w:rsidRDefault="00C6370A" w:rsidP="003D07EA">
      <w:pPr>
        <w:spacing w:line="360" w:lineRule="auto"/>
        <w:jc w:val="both"/>
      </w:pPr>
      <w:r>
        <w:t xml:space="preserve">A seventy percent of the project still has to be </w:t>
      </w:r>
      <w:r w:rsidRPr="00F6520F">
        <w:rPr>
          <w:noProof/>
        </w:rPr>
        <w:t>implemented</w:t>
      </w:r>
      <w:r w:rsidR="00F6520F" w:rsidRPr="00F6520F">
        <w:rPr>
          <w:noProof/>
        </w:rPr>
        <w:t xml:space="preserve">. </w:t>
      </w:r>
      <w:r w:rsidR="00F6520F" w:rsidRPr="007620E5">
        <w:rPr>
          <w:noProof/>
        </w:rPr>
        <w:t>H</w:t>
      </w:r>
      <w:r w:rsidRPr="007620E5">
        <w:rPr>
          <w:noProof/>
        </w:rPr>
        <w:t>owever</w:t>
      </w:r>
      <w:r w:rsidR="007620E5">
        <w:rPr>
          <w:noProof/>
        </w:rPr>
        <w:t>,</w:t>
      </w:r>
      <w:r>
        <w:t xml:space="preserve"> </w:t>
      </w:r>
      <w:r w:rsidRPr="007620E5">
        <w:rPr>
          <w:noProof/>
        </w:rPr>
        <w:t>I</w:t>
      </w:r>
      <w:r>
        <w:t xml:space="preserve"> believe that this project will be f</w:t>
      </w:r>
      <w:r w:rsidR="00B242BD">
        <w:t>i</w:t>
      </w:r>
      <w:r>
        <w:t xml:space="preserve">nished by January, and will </w:t>
      </w:r>
      <w:r w:rsidRPr="007620E5">
        <w:rPr>
          <w:noProof/>
        </w:rPr>
        <w:t>be published</w:t>
      </w:r>
      <w:r>
        <w:t xml:space="preserve"> on Google play store.</w:t>
      </w:r>
    </w:p>
    <w:p w14:paraId="504220B7" w14:textId="77777777" w:rsidR="00C6370A" w:rsidRPr="00E475F6" w:rsidRDefault="00C6370A" w:rsidP="003D07EA">
      <w:pPr>
        <w:spacing w:line="360" w:lineRule="auto"/>
        <w:jc w:val="both"/>
      </w:pPr>
    </w:p>
    <w:p w14:paraId="5504E404" w14:textId="5AD855EB" w:rsidR="000D7B60" w:rsidRPr="00E475F6" w:rsidRDefault="000D7B60" w:rsidP="003D07EA">
      <w:pPr>
        <w:spacing w:line="360" w:lineRule="auto"/>
        <w:jc w:val="both"/>
      </w:pPr>
    </w:p>
    <w:p w14:paraId="3864FBBA" w14:textId="1EBD7F12" w:rsidR="000D7B60" w:rsidRPr="00E475F6" w:rsidRDefault="000D7B60" w:rsidP="003D07EA">
      <w:pPr>
        <w:spacing w:line="360" w:lineRule="auto"/>
        <w:jc w:val="both"/>
      </w:pPr>
    </w:p>
    <w:p w14:paraId="66C0A8B5" w14:textId="552ED8F1" w:rsidR="000D7B60" w:rsidRDefault="000D7B60" w:rsidP="003D07EA">
      <w:pPr>
        <w:spacing w:line="360" w:lineRule="auto"/>
        <w:jc w:val="both"/>
      </w:pPr>
    </w:p>
    <w:p w14:paraId="01458772" w14:textId="37C00F17" w:rsidR="00000AAD" w:rsidRDefault="00000AAD" w:rsidP="003D07EA">
      <w:pPr>
        <w:spacing w:line="360" w:lineRule="auto"/>
        <w:jc w:val="both"/>
      </w:pPr>
    </w:p>
    <w:p w14:paraId="5E0FC6E9" w14:textId="3B89DD96" w:rsidR="00000AAD" w:rsidRDefault="00000AAD" w:rsidP="003D07EA">
      <w:pPr>
        <w:spacing w:line="360" w:lineRule="auto"/>
        <w:jc w:val="both"/>
      </w:pPr>
    </w:p>
    <w:p w14:paraId="3306A80C" w14:textId="4E50E4BE" w:rsidR="00000AAD" w:rsidRDefault="00000AAD" w:rsidP="003D07EA">
      <w:pPr>
        <w:spacing w:line="360" w:lineRule="auto"/>
        <w:jc w:val="both"/>
      </w:pPr>
    </w:p>
    <w:p w14:paraId="10643660" w14:textId="078D4E08" w:rsidR="00000AAD" w:rsidRDefault="00000AAD" w:rsidP="003D07EA">
      <w:pPr>
        <w:spacing w:line="360" w:lineRule="auto"/>
        <w:jc w:val="both"/>
      </w:pPr>
    </w:p>
    <w:p w14:paraId="52F73197" w14:textId="736760FA" w:rsidR="00000AAD" w:rsidRDefault="00000AAD" w:rsidP="003D07EA">
      <w:pPr>
        <w:spacing w:line="360" w:lineRule="auto"/>
        <w:jc w:val="both"/>
      </w:pPr>
    </w:p>
    <w:p w14:paraId="60005838" w14:textId="056E3518" w:rsidR="00000AAD" w:rsidRDefault="00000AAD" w:rsidP="003D07EA">
      <w:pPr>
        <w:spacing w:line="360" w:lineRule="auto"/>
        <w:jc w:val="both"/>
      </w:pPr>
    </w:p>
    <w:p w14:paraId="6FF792F6" w14:textId="414839CE" w:rsidR="00000AAD" w:rsidRDefault="00000AAD" w:rsidP="003D07EA">
      <w:pPr>
        <w:spacing w:line="360" w:lineRule="auto"/>
        <w:jc w:val="both"/>
      </w:pPr>
    </w:p>
    <w:p w14:paraId="0ADE6D9B" w14:textId="08F37BE7" w:rsidR="00000AAD" w:rsidRDefault="00000AAD" w:rsidP="003D07EA">
      <w:pPr>
        <w:spacing w:line="360" w:lineRule="auto"/>
        <w:jc w:val="both"/>
      </w:pPr>
    </w:p>
    <w:p w14:paraId="7FE4F214" w14:textId="23663D71" w:rsidR="00000AAD" w:rsidRDefault="00000AAD" w:rsidP="003D07EA">
      <w:pPr>
        <w:spacing w:line="360" w:lineRule="auto"/>
        <w:jc w:val="both"/>
      </w:pPr>
    </w:p>
    <w:p w14:paraId="244FD186" w14:textId="77777777" w:rsidR="00000AAD" w:rsidRPr="00E475F6" w:rsidRDefault="00000AAD" w:rsidP="003D07EA">
      <w:pPr>
        <w:spacing w:line="360" w:lineRule="auto"/>
        <w:jc w:val="both"/>
      </w:pPr>
    </w:p>
    <w:p w14:paraId="4EE66E50" w14:textId="5A0FA9DB" w:rsidR="000D7B60" w:rsidRPr="00E475F6" w:rsidRDefault="000D7B60" w:rsidP="003D07EA">
      <w:pPr>
        <w:spacing w:line="360" w:lineRule="auto"/>
        <w:jc w:val="both"/>
      </w:pPr>
    </w:p>
    <w:p w14:paraId="19640336" w14:textId="12FF8403" w:rsidR="000D7B60" w:rsidRPr="00E475F6" w:rsidRDefault="000D7B60" w:rsidP="003D07EA">
      <w:pPr>
        <w:spacing w:line="360" w:lineRule="auto"/>
        <w:jc w:val="both"/>
      </w:pPr>
    </w:p>
    <w:p w14:paraId="6F7832FD" w14:textId="0B70B1C0" w:rsidR="00040F04" w:rsidRPr="00E475F6" w:rsidRDefault="00040F04" w:rsidP="003D07EA">
      <w:pPr>
        <w:spacing w:line="360" w:lineRule="auto"/>
        <w:jc w:val="both"/>
      </w:pPr>
    </w:p>
    <w:p w14:paraId="7D5FBB95" w14:textId="6C232A60" w:rsidR="00040F04" w:rsidRPr="00E475F6" w:rsidRDefault="00040F04" w:rsidP="003D07EA">
      <w:pPr>
        <w:spacing w:line="360" w:lineRule="auto"/>
        <w:jc w:val="both"/>
      </w:pPr>
    </w:p>
    <w:p w14:paraId="2C560D0B" w14:textId="65E4C61B" w:rsidR="00040F04" w:rsidRPr="00E475F6" w:rsidRDefault="00040F04" w:rsidP="003D07EA">
      <w:pPr>
        <w:spacing w:line="360" w:lineRule="auto"/>
        <w:jc w:val="both"/>
      </w:pPr>
    </w:p>
    <w:p w14:paraId="07D0EDFD" w14:textId="77777777" w:rsidR="00040F04" w:rsidRPr="00E475F6" w:rsidRDefault="00040F04" w:rsidP="003D07EA">
      <w:pPr>
        <w:spacing w:line="360" w:lineRule="auto"/>
        <w:jc w:val="both"/>
      </w:pPr>
    </w:p>
    <w:p w14:paraId="6A603A30" w14:textId="137856BF" w:rsidR="001021D4" w:rsidRPr="005C7094" w:rsidRDefault="000D7B60" w:rsidP="0025414A">
      <w:pPr>
        <w:pStyle w:val="Heading1"/>
        <w:numPr>
          <w:ilvl w:val="0"/>
          <w:numId w:val="13"/>
        </w:numPr>
        <w:spacing w:line="360" w:lineRule="auto"/>
        <w:jc w:val="both"/>
      </w:pPr>
      <w:r>
        <w:t>Bibliography</w:t>
      </w:r>
    </w:p>
    <w:sectPr w:rsidR="001021D4" w:rsidRPr="005C7094" w:rsidSect="009F2CAF">
      <w:headerReference w:type="even" r:id="rId62"/>
      <w:headerReference w:type="default" r:id="rId63"/>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2" w:author="John" w:date="2018-04-10T18:30:00Z" w:initials="J">
    <w:p w14:paraId="6A364472" w14:textId="77777777" w:rsidR="00FA20C3" w:rsidRDefault="00FA20C3">
      <w:pPr>
        <w:pStyle w:val="CommentText"/>
      </w:pPr>
      <w:r>
        <w:rPr>
          <w:rStyle w:val="CommentReference"/>
        </w:rPr>
        <w:annotationRef/>
      </w:r>
      <w:r>
        <w:t>Pic needs to be changed</w:t>
      </w:r>
    </w:p>
    <w:p w14:paraId="25243D97" w14:textId="618FF1A5" w:rsidR="00FA20C3" w:rsidRDefault="00FA20C3">
      <w:pPr>
        <w:pStyle w:val="CommentText"/>
      </w:pPr>
    </w:p>
  </w:comment>
  <w:comment w:id="13" w:author="John" w:date="2018-04-12T00:24:00Z" w:initials="J">
    <w:p w14:paraId="762519D0" w14:textId="77777777" w:rsidR="00FA20C3" w:rsidRDefault="00FA20C3">
      <w:pPr>
        <w:pStyle w:val="CommentText"/>
      </w:pPr>
      <w:r>
        <w:rPr>
          <w:rStyle w:val="CommentReference"/>
        </w:rPr>
        <w:annotationRef/>
      </w:r>
      <w:r>
        <w:t>Add help on lamp image view</w:t>
      </w:r>
    </w:p>
    <w:p w14:paraId="17B57EFF" w14:textId="34B746D5" w:rsidR="00FA20C3" w:rsidRDefault="00FA20C3">
      <w:pPr>
        <w:pStyle w:val="CommentText"/>
      </w:pPr>
    </w:p>
  </w:comment>
  <w:comment w:id="14" w:author="John" w:date="2018-04-12T00:31:00Z" w:initials="J">
    <w:p w14:paraId="638BA90C" w14:textId="77777777" w:rsidR="00FA20C3" w:rsidRDefault="00FA20C3">
      <w:pPr>
        <w:pStyle w:val="CommentText"/>
      </w:pPr>
      <w:r>
        <w:rPr>
          <w:rStyle w:val="CommentReference"/>
        </w:rPr>
        <w:annotationRef/>
      </w:r>
      <w:r>
        <w:t>Needs images of help buttons</w:t>
      </w:r>
    </w:p>
    <w:p w14:paraId="121B53AD" w14:textId="63342C12" w:rsidR="00FA20C3" w:rsidRDefault="00FA20C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243D97" w15:done="0"/>
  <w15:commentEx w15:paraId="17B57EFF" w15:done="0"/>
  <w15:commentEx w15:paraId="121B53AD"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6861F8" w14:textId="77777777" w:rsidR="007D6948" w:rsidRDefault="007D6948" w:rsidP="009F2CAF">
      <w:r>
        <w:separator/>
      </w:r>
    </w:p>
  </w:endnote>
  <w:endnote w:type="continuationSeparator" w:id="0">
    <w:p w14:paraId="597E5590" w14:textId="77777777" w:rsidR="007D6948" w:rsidRDefault="007D6948" w:rsidP="009F2CAF">
      <w:r>
        <w:continuationSeparator/>
      </w:r>
    </w:p>
  </w:endnote>
  <w:endnote w:id="1">
    <w:p w14:paraId="6FD3BBC6" w14:textId="6E7FE25E" w:rsidR="00FA20C3" w:rsidRPr="006C4E5B" w:rsidRDefault="00FA20C3">
      <w:pPr>
        <w:pStyle w:val="EndnoteText"/>
        <w:rPr>
          <w:lang w:val="en-IE"/>
        </w:rPr>
      </w:pPr>
      <w:r>
        <w:rPr>
          <w:rStyle w:val="EndnoteReference"/>
        </w:rPr>
        <w:endnoteRef/>
      </w:r>
      <w:r>
        <w:t xml:space="preserve"> </w:t>
      </w:r>
      <w:r>
        <w:fldChar w:fldCharType="begin"/>
      </w:r>
      <w:r>
        <w:instrText xml:space="preserve"> ADDIN ZOTERO_ITEM CSL_CITATION {"citationID":"xAyWwktR","properties":{"formattedCitation":"{\\rtf Catherine de Lange, \\uc0\\u8216{}Educators Once Opposed Raising Bilingual Children. Experts Now Say It\\uc0\\u8217{}s Beneficial.\\uc0\\u8217{}, {\\i{}Washington Post}, 11 June 2012, section Health &amp; Science &lt;https://www.washingtonpost.com/national/health-science/educators-once-opposed-raising-bilingual-children-experts-now-say-its-beneficial/2012/06/08/gJQAdz9gUV_story.html&gt; [accessed 16 November 2017].}","plainCitation":"Catherine de Lange, ‘Educators Once Opposed Raising Bilingual Children. Experts Now Say It’s Beneficial.’, Washington Post, 11 June 2012, section Health &amp; Science &lt;https://www.washingtonpost.com/national/health-science/educators-once-opposed-raising-bilingual-children-experts-now-say-its-beneficial/2012/06/08/gJQAdz9gUV_story.html&gt; [accessed 16 November 2017]."},"citationItems":[{"id":114,"uris":["http://zotero.org/users/local/Jn9U6mvS/items/VHKMFJ29"],"uri":["http://zotero.org/users/local/Jn9U6mvS/items/VHKMFJ29"],"itemData":{"id":114,"type":"article-newspaper","title":"Educators once opposed raising bilingual children. Experts now say it’s beneficial.","container-title":"Washington Post","section":"Health &amp; Science","source":"www.washingtonpost.com","abstract":"Educators once frowned on raising bilingual children. Experts now say it’s good for cognitive development.","URL":"https://www.washingtonpost.com/national/health-science/educators-once-opposed-raising-bilingual-children-experts-now-say-its-beneficial/2012/06/08/gJQAdz9gUV_story.html","ISSN":"0190-8286","language":"en-US","author":[{"family":"Lange","given":"Catherine","dropping-particle":"de"}],"issued":{"date-parts":[["2012",6,11]]},"accessed":{"date-parts":[["2017",11,16]]}}}],"schema":"https://github.com/citation-style-language/schema/raw/master/csl-citation.json"} </w:instrText>
      </w:r>
      <w:r>
        <w:fldChar w:fldCharType="separate"/>
      </w:r>
      <w:r w:rsidRPr="00C5109F">
        <w:rPr>
          <w:rFonts w:ascii="Cambria" w:hAnsi="Cambria" w:cs="Times New Roman"/>
          <w:szCs w:val="24"/>
        </w:rPr>
        <w:t xml:space="preserve">Catherine de Lange, ‘Educators Once Opposed Raising Bilingual Children. Experts Now Say It’s Beneficial.’, </w:t>
      </w:r>
      <w:r w:rsidRPr="00C5109F">
        <w:rPr>
          <w:rFonts w:ascii="Cambria" w:hAnsi="Cambria" w:cs="Times New Roman"/>
          <w:i/>
          <w:iCs/>
          <w:szCs w:val="24"/>
        </w:rPr>
        <w:t>Washington Post</w:t>
      </w:r>
      <w:r w:rsidRPr="00C5109F">
        <w:rPr>
          <w:rFonts w:ascii="Cambria" w:hAnsi="Cambria" w:cs="Times New Roman"/>
          <w:szCs w:val="24"/>
        </w:rPr>
        <w:t>, 11 June 2012, section Health &amp; Science &lt;https://www.washingtonpost.com/national/health-science/educators-once-opposed-raising-bilingual-children-experts-now-say-its-beneficial/2012/06/08/gJQAdz9gUV_story.html&gt; [accessed 16 November 2017].</w:t>
      </w:r>
      <w:r>
        <w:fldChar w:fldCharType="end"/>
      </w:r>
    </w:p>
  </w:endnote>
  <w:endnote w:id="2">
    <w:p w14:paraId="156F6A0F" w14:textId="1BC3A519" w:rsidR="00FA20C3" w:rsidRPr="006C4E5B" w:rsidRDefault="00FA20C3">
      <w:pPr>
        <w:pStyle w:val="EndnoteText"/>
        <w:rPr>
          <w:lang w:val="en-IE"/>
        </w:rPr>
      </w:pPr>
      <w:r>
        <w:rPr>
          <w:rStyle w:val="EndnoteReference"/>
        </w:rPr>
        <w:endnoteRef/>
      </w:r>
      <w:r>
        <w:t xml:space="preserve"> </w:t>
      </w:r>
      <w:r>
        <w:fldChar w:fldCharType="begin"/>
      </w:r>
      <w:r>
        <w:instrText xml:space="preserve"> ADDIN ZOTERO_ITEM CSL_CITATION {"citationID":"CkRxtK6M","properties":{"formattedCitation":"{\\rtf Thomas H. Bak and others, \\uc0\\u8216{}Does Bilingualism Influence Cognitive Aging?\\uc0\\u8217{}, {\\i{}Annals of Neurology}, 75.6 (2014), 959\\uc0\\u8211{}63 &lt;https://doi.org/10.1002/ana.24158&gt;.}","plainCitation":"Thomas H. Bak and others, ‘Does Bilingualism Influence Cognitive Aging?’, Annals of Neurology, 75.6 (2014), 959–63 &lt;https://doi.org/10.1002/ana.24158&gt;."},"citationItems":[{"id":120,"uris":["http://zotero.org/users/local/Jn9U6mvS/items/RP575G9P"],"uri":["http://zotero.org/users/local/Jn9U6mvS/items/RP575G9P"],"itemData":{"id":120,"type":"article-journal","title":"Does bilingualism influence cognitive aging?","container-title":"Annals of Neurology","page":"959-963","volume":"75","issue":"6","source":"Wiley Online Library","abstract":"Recent evidence suggests a positive impact of bilingualism on cognition, including later onset of dementia. However, monolinguals and bilinguals might have different baseline cognitive ability. We present the first study examining the effect of bilingualism on later-life cognition controlling for childhood intelligence. We studied 853 participants, first tested in 1947 (age = 11 years), and retested in 2008–2010. Bilinguals performed significantly better than predicted from their baseline cognitive abilities, with strongest effects on general intelligence and reading. Our results suggest a positive effect of bilingualism on later-life cognition, including in those who acquired their second language in adulthood. Ann Neurol 2014;75:959–963","DOI":"10.1002/ana.24158","ISSN":"1531-8249","journalAbbreviation":"Ann Neurol.","language":"en","author":[{"family":"Bak","given":"Thomas H."},{"family":"Nissan","given":"Jack J."},{"family":"Allerhand","given":"Michael M."},{"family":"Deary","given":"Ian J."}],"issued":{"date-parts":[["2014",6,1]]}}}],"schema":"https://github.com/citation-style-language/schema/raw/master/csl-citation.json"} </w:instrText>
      </w:r>
      <w:r>
        <w:fldChar w:fldCharType="separate"/>
      </w:r>
      <w:r w:rsidRPr="00C5109F">
        <w:rPr>
          <w:rFonts w:ascii="Cambria" w:hAnsi="Cambria" w:cs="Times New Roman"/>
          <w:szCs w:val="24"/>
        </w:rPr>
        <w:t xml:space="preserve">Thomas H. Bak and others, ‘Does Bilingualism Influence Cognitive Aging?’, </w:t>
      </w:r>
      <w:r w:rsidRPr="00C5109F">
        <w:rPr>
          <w:rFonts w:ascii="Cambria" w:hAnsi="Cambria" w:cs="Times New Roman"/>
          <w:i/>
          <w:iCs/>
          <w:szCs w:val="24"/>
        </w:rPr>
        <w:t>Annals of Neurology</w:t>
      </w:r>
      <w:r w:rsidRPr="00C5109F">
        <w:rPr>
          <w:rFonts w:ascii="Cambria" w:hAnsi="Cambria" w:cs="Times New Roman"/>
          <w:szCs w:val="24"/>
        </w:rPr>
        <w:t>, 75.6 (2014), 959–63 &lt;https://doi.org/10.1002/ana.24158&gt;.</w:t>
      </w:r>
      <w:r>
        <w:fldChar w:fldCharType="end"/>
      </w:r>
    </w:p>
  </w:endnote>
  <w:endnote w:id="3">
    <w:p w14:paraId="60725557" w14:textId="7995682A" w:rsidR="00FA20C3" w:rsidRPr="006C4E5B" w:rsidRDefault="00FA20C3">
      <w:pPr>
        <w:pStyle w:val="EndnoteText"/>
        <w:rPr>
          <w:lang w:val="en-IE"/>
        </w:rPr>
      </w:pPr>
      <w:r>
        <w:rPr>
          <w:rStyle w:val="EndnoteReference"/>
        </w:rPr>
        <w:endnoteRef/>
      </w:r>
      <w:r>
        <w:t xml:space="preserve"> </w:t>
      </w:r>
      <w:r>
        <w:fldChar w:fldCharType="begin"/>
      </w:r>
      <w:r>
        <w:instrText xml:space="preserve"> ADDIN ZOTERO_ITEM CSL_CITATION {"citationID":"tRjidToq","properties":{"formattedCitation":"{\\rtf \\uc0\\u8216{}The Brain Benefits of Learning a Second Language\\uc0\\u8217{}, {\\i{}Be Brain Fit}, 2015 &lt;https://bebrainfit.com/brain-benefits-learning-second-language/&gt; [accessed 16 November 2017].}","plainCitation":"‘The Brain Benefits of Learning a Second Language’, Be Brain Fit, 2015 &lt;https://bebrainfit.com/brain-benefits-learning-second-language/&gt; [accessed 16 November 2017]."},"citationItems":[{"id":123,"uris":["http://zotero.org/users/local/Jn9U6mvS/items/K9YXULHC"],"uri":["http://zotero.org/users/local/Jn9U6mvS/items/K9YXULHC"],"itemData":{"id":123,"type":"post-weblog","title":"The Brain Benefits of Learning a Second Language","container-title":"Be Brain Fit","abstract":"Learning a second language offers proven benefits for intelligence, memory, and concentration and lowered risks of dementia and Alzheimer's.","URL":"https://bebrainfit.com/brain-benefits-learning-second-language/","issued":{"date-parts":[["2015",2,17]]},"accessed":{"date-parts":[["2017",11,16]]}}}],"schema":"https://github.com/citation-style-language/schema/raw/master/csl-citation.json"} </w:instrText>
      </w:r>
      <w:r>
        <w:fldChar w:fldCharType="separate"/>
      </w:r>
      <w:r w:rsidRPr="00C5109F">
        <w:rPr>
          <w:rFonts w:ascii="Cambria" w:hAnsi="Cambria" w:cs="Times New Roman"/>
          <w:szCs w:val="24"/>
        </w:rPr>
        <w:t xml:space="preserve">‘The Brain Benefits of Learning a Second Language’, </w:t>
      </w:r>
      <w:r w:rsidRPr="00C5109F">
        <w:rPr>
          <w:rFonts w:ascii="Cambria" w:hAnsi="Cambria" w:cs="Times New Roman"/>
          <w:i/>
          <w:iCs/>
          <w:szCs w:val="24"/>
        </w:rPr>
        <w:t>Be Brain Fit</w:t>
      </w:r>
      <w:r w:rsidRPr="00C5109F">
        <w:rPr>
          <w:rFonts w:ascii="Cambria" w:hAnsi="Cambria" w:cs="Times New Roman"/>
          <w:szCs w:val="24"/>
        </w:rPr>
        <w:t>, 2015 &lt;https://bebrainfit.com/brain-benefits-learning-second-language/&gt; [accessed 16 November 2017].</w:t>
      </w:r>
      <w:r>
        <w:fldChar w:fldCharType="end"/>
      </w:r>
    </w:p>
  </w:endnote>
  <w:endnote w:id="4">
    <w:p w14:paraId="1C2F7785" w14:textId="6DD22764" w:rsidR="00FA20C3" w:rsidRPr="005B0951" w:rsidRDefault="00FA20C3">
      <w:pPr>
        <w:pStyle w:val="EndnoteText"/>
        <w:rPr>
          <w:lang w:val="en-IE"/>
        </w:rPr>
      </w:pPr>
      <w:r>
        <w:rPr>
          <w:rStyle w:val="EndnoteReference"/>
        </w:rPr>
        <w:endnoteRef/>
      </w:r>
      <w:r>
        <w:t xml:space="preserve"> </w:t>
      </w:r>
      <w:r>
        <w:fldChar w:fldCharType="begin"/>
      </w:r>
      <w:r>
        <w:instrText xml:space="preserve"> ADDIN ZOTERO_ITEM CSL_CITATION {"citationID":"mtdpORWO","properties":{"formattedCitation":"{\\rtf H\\uc0\\u233{}lder Fanha Martins, \\uc0\\u8216{}Perspectives on Business English as a Lingua Franca in Business Communication\\uc0\\u8217{}, {\\i{}Teacher Education and Curriculum Studies}, 2.5 (2017), 61 &lt;https://doi.org/10.11648/j.tecs.20170205.11&gt;.}","plainCitation":"Hélder Fanha Martins, ‘Perspectives on Business English as a Lingua Franca in Business Communication’, Teacher Education and Curriculum Studies, 2.5 (2017), 61 &lt;https://doi.org/10.11648/j.tecs.20170205.11&gt;."},"citationItems":[{"id":145,"uris":["http://zotero.org/users/local/Jn9U6mvS/items/G8QWVM4M"],"uri":["http://zotero.org/users/local/Jn9U6mvS/items/G8QWVM4M"],"itemData":{"id":145,"type":"article-journal","title":"Perspectives on Business English as a Lingua Franca in Business Communication","container-title":"Teacher Education and Curriculum Studies","page":"61","volume":"2","issue":"5","source":"www.sciencepublishinggroup.com","abstract":"The importance of using one shared language has been realised as the world becomes more globalised. Moreover, businesses, organisations and multi-companies have acknowledged the importance of using one language as an internal and external communication tool. English language is the common worldwide shared language and has been adopted as a primary communication language in some countries over the years. The key aim of this paper is to focus on the various perspectives about the English language as a practical and communication tool in the global world between the individuals who don't share a common native tongue or culture and those who use the English language as a preferred language for foreign communication. In addition, this article will present the consequences for teaching business English.","DOI":"10.11648/j.tecs.20170205.11","ISSN":"2575-4971","language":"en","author":[{"family":"Martins","given":"Hélder Fanha"}],"issued":{"date-parts":[["2017",9,1]]}}}],"schema":"https://github.com/citation-style-language/schema/raw/master/csl-citation.json"} </w:instrText>
      </w:r>
      <w:r>
        <w:fldChar w:fldCharType="separate"/>
      </w:r>
      <w:r w:rsidRPr="00C5109F">
        <w:rPr>
          <w:rFonts w:ascii="Cambria" w:hAnsi="Cambria" w:cs="Times New Roman"/>
          <w:szCs w:val="24"/>
        </w:rPr>
        <w:t xml:space="preserve">Hélder Fanha Martins, ‘Perspectives on Business English as a Lingua Franca in Business Communication’, </w:t>
      </w:r>
      <w:r w:rsidRPr="00C5109F">
        <w:rPr>
          <w:rFonts w:ascii="Cambria" w:hAnsi="Cambria" w:cs="Times New Roman"/>
          <w:i/>
          <w:iCs/>
          <w:szCs w:val="24"/>
        </w:rPr>
        <w:t>Teacher Education and Curriculum Studies</w:t>
      </w:r>
      <w:r w:rsidRPr="00C5109F">
        <w:rPr>
          <w:rFonts w:ascii="Cambria" w:hAnsi="Cambria" w:cs="Times New Roman"/>
          <w:szCs w:val="24"/>
        </w:rPr>
        <w:t>, 2.5 (2017), 61 &lt;https://doi.org/10.11648/j.tecs.20170205.11&gt;.</w:t>
      </w:r>
      <w:r>
        <w:fldChar w:fldCharType="end"/>
      </w:r>
    </w:p>
  </w:endnote>
  <w:endnote w:id="5">
    <w:p w14:paraId="68AD7592" w14:textId="3AF7F738" w:rsidR="00FA20C3" w:rsidRPr="005B0951" w:rsidRDefault="00FA20C3">
      <w:pPr>
        <w:pStyle w:val="EndnoteText"/>
        <w:rPr>
          <w:lang w:val="en-IE"/>
        </w:rPr>
      </w:pPr>
      <w:r>
        <w:rPr>
          <w:rStyle w:val="EndnoteReference"/>
        </w:rPr>
        <w:endnoteRef/>
      </w:r>
      <w:r>
        <w:t xml:space="preserve"> </w:t>
      </w:r>
      <w:r>
        <w:fldChar w:fldCharType="begin"/>
      </w:r>
      <w:r>
        <w:instrText xml:space="preserve"> ADDIN ZOTERO_ITEM CSL_CITATION {"citationID":"HTe4u4VR","properties":{"formattedCitation":"Martins.","plainCitation":"Martins."},"citationItems":[{"id":145,"uris":["http://zotero.org/users/local/Jn9U6mvS/items/G8QWVM4M"],"uri":["http://zotero.org/users/local/Jn9U6mvS/items/G8QWVM4M"],"itemData":{"id":145,"type":"article-journal","title":"Perspectives on Business English as a Lingua Franca in Business Communication","container-title":"Teacher Education and Curriculum Studies","page":"61","volume":"2","issue":"5","source":"www.sciencepublishinggroup.com","abstract":"The importance of using one shared language has been realised as the world becomes more globalised. Moreover, businesses, organisations and multi-companies have acknowledged the importance of using one language as an internal and external communication tool. English language is the common worldwide shared language and has been adopted as a primary communication language in some countries over the years. The key aim of this paper is to focus on the various perspectives about the English language as a practical and communication tool in the global world between the individuals who don't share a common native tongue or culture and those who use the English language as a preferred language for foreign communication. In addition, this article will present the consequences for teaching business English.","DOI":"10.11648/j.tecs.20170205.11","ISSN":"2575-4971","language":"en","author":[{"family":"Martins","given":"Hélder Fanha"}],"issued":{"date-parts":[["2017",9,1]]}}}],"schema":"https://github.com/citation-style-language/schema/raw/master/csl-citation.json"} </w:instrText>
      </w:r>
      <w:r>
        <w:fldChar w:fldCharType="separate"/>
      </w:r>
      <w:r w:rsidRPr="005B0951">
        <w:rPr>
          <w:rFonts w:ascii="Cambria" w:hAnsi="Cambria"/>
        </w:rPr>
        <w:t>Martins.</w:t>
      </w:r>
      <w:r>
        <w:fldChar w:fldCharType="end"/>
      </w:r>
    </w:p>
  </w:endnote>
  <w:endnote w:id="6">
    <w:p w14:paraId="46754603" w14:textId="0544583C" w:rsidR="00FA20C3" w:rsidRPr="00861F63" w:rsidRDefault="00FA20C3">
      <w:pPr>
        <w:pStyle w:val="EndnoteText"/>
        <w:rPr>
          <w:lang w:val="en-IE"/>
        </w:rPr>
      </w:pPr>
      <w:r>
        <w:rPr>
          <w:rStyle w:val="EndnoteReference"/>
        </w:rPr>
        <w:endnoteRef/>
      </w:r>
      <w:r>
        <w:t xml:space="preserve"> </w:t>
      </w:r>
      <w:r>
        <w:fldChar w:fldCharType="begin"/>
      </w:r>
      <w:r>
        <w:instrText xml:space="preserve"> ADDIN ZOTERO_ITEM CSL_CITATION {"citationID":"ZjIBR3bD","properties":{"formattedCitation":"{\\rtf Lesson Nine GmbH, Lesson Nine GmbH, and Babbel.com, \\uc0\\u8216{}The 10 Most Spoken Languages in the World\\uc0\\u8217{}, {\\i{}The Babbel Magazine} &lt;https://www.babbel.com/en/magazine/the-10-most-spoken-languages-in-the-world&gt; [accessed 21 November 2017].}","plainCitation":"Lesson Nine GmbH, Lesson Nine GmbH, and Babbel.com, ‘The 10 Most Spoken Languages in the World’, The Babbel Magazine &lt;https://www.babbel.com/en/magazine/the-10-most-spoken-languages-in-the-world&gt; [accessed 21 November 2017]."},"citationItems":[{"id":148,"uris":["http://zotero.org/users/local/Jn9U6mvS/items/XJVUUQYW"],"uri":["http://zotero.org/users/local/Jn9U6mvS/items/XJVUUQYW"],"itemData":{"id":148,"type":"webpage","title":"The 10 Most Spoken Languages in the World","container-title":"The Babbel Magazine","abstract":"Almost half of the world’s population claim one of only ten languages as their mother tongue. So who’s in the top ten? You might be surprised.","URL":"https://www.babbel.com/en/magazine/the-10-most-spoken-languages-in-the-world","author":[{"family":"GmbH","given":"Lesson Nine"},{"family":"GmbH","given":"Lesson Nine"},{"family":"Babbel.com","given":""}],"accessed":{"date-parts":[["2017",11,21]]}}}],"schema":"https://github.com/citation-style-language/schema/raw/master/csl-citation.json"} </w:instrText>
      </w:r>
      <w:r>
        <w:fldChar w:fldCharType="separate"/>
      </w:r>
      <w:r w:rsidRPr="00C5109F">
        <w:rPr>
          <w:rFonts w:ascii="Cambria" w:hAnsi="Cambria" w:cs="Times New Roman"/>
          <w:szCs w:val="24"/>
        </w:rPr>
        <w:t xml:space="preserve">Lesson Nine GmbH, Lesson Nine GmbH, and Babbel.com, ‘The 10 Most Spoken Languages in the World’, </w:t>
      </w:r>
      <w:r w:rsidRPr="00C5109F">
        <w:rPr>
          <w:rFonts w:ascii="Cambria" w:hAnsi="Cambria" w:cs="Times New Roman"/>
          <w:i/>
          <w:iCs/>
          <w:szCs w:val="24"/>
        </w:rPr>
        <w:t>The Babbel Magazine</w:t>
      </w:r>
      <w:r w:rsidRPr="00C5109F">
        <w:rPr>
          <w:rFonts w:ascii="Cambria" w:hAnsi="Cambria" w:cs="Times New Roman"/>
          <w:szCs w:val="24"/>
        </w:rPr>
        <w:t xml:space="preserve"> &lt;https://www.babbel.com/en/magazine/the-10-most-spoken-languages-in-the-world&gt; [accessed 21 November 2017].</w:t>
      </w:r>
      <w:r>
        <w:fldChar w:fldCharType="end"/>
      </w:r>
    </w:p>
  </w:endnote>
  <w:endnote w:id="7">
    <w:p w14:paraId="2155692D" w14:textId="3D0C9622" w:rsidR="00FA20C3" w:rsidRPr="00861F63" w:rsidRDefault="00FA20C3">
      <w:pPr>
        <w:pStyle w:val="EndnoteText"/>
        <w:rPr>
          <w:lang w:val="en-IE"/>
        </w:rPr>
      </w:pPr>
      <w:r>
        <w:rPr>
          <w:rStyle w:val="EndnoteReference"/>
        </w:rPr>
        <w:endnoteRef/>
      </w:r>
      <w:r>
        <w:t xml:space="preserve"> </w:t>
      </w:r>
      <w:r>
        <w:fldChar w:fldCharType="begin"/>
      </w:r>
      <w:r>
        <w:instrText xml:space="preserve"> ADDIN ZOTERO_ITEM CSL_CITATION {"citationID":"QsceJfEh","properties":{"formattedCitation":"{\\rtf Luca, \\uc0\\u8216{}What Are the Most Studied Languages in the World?\\uc0\\u8217{}, {\\i{}Apps to Quickly Learn Spanish, French, Italian, German, Portuguese on IPhone, IPad and Android - MosaLingua}, 2015 &lt;http://www.mosalingua.com/en/most-studied-languages-in-the-world/&gt; [accessed 21 November 2017].}","plainCitation":"Luca, ‘What Are the Most Studied Languages in the World?’, Apps to Quickly Learn Spanish, French, Italian, German, Portuguese on IPhone, IPad and Android - MosaLingua, 2015 &lt;http://www.mosalingua.com/en/most-studied-languages-in-the-world/&gt; [accessed 21 November 2017]."},"citationItems":[{"id":136,"uris":["http://zotero.org/users/local/Jn9U6mvS/items/76QQQDE6"],"uri":["http://zotero.org/users/local/Jn9U6mvS/items/76QQQDE6"],"itemData":{"id":136,"type":"webpage","title":"What are the Most Studied Languages in the World?","container-title":"Apps to quickly learn Spanish, French, Italian, German, Portuguese on iPhone, iPad and Android - MosaLingua","abstract":"We'll take a trip to find out the most studied languages in the world and in the US.","URL":"http://www.mosalingua.com/en/most-studied-languages-in-the-world/","author":[{"literal":"Luca"}],"issued":{"date-parts":[["2015",12,24]]},"accessed":{"date-parts":[["2017",11,21]]}}}],"schema":"https://github.com/citation-style-language/schema/raw/master/csl-citation.json"} </w:instrText>
      </w:r>
      <w:r>
        <w:fldChar w:fldCharType="separate"/>
      </w:r>
      <w:r w:rsidRPr="00C5109F">
        <w:rPr>
          <w:rFonts w:ascii="Cambria" w:hAnsi="Cambria" w:cs="Times New Roman"/>
          <w:szCs w:val="24"/>
        </w:rPr>
        <w:t xml:space="preserve">Luca, ‘What Are the Most Studied Languages in the World?’, </w:t>
      </w:r>
      <w:r w:rsidRPr="00C5109F">
        <w:rPr>
          <w:rFonts w:ascii="Cambria" w:hAnsi="Cambria" w:cs="Times New Roman"/>
          <w:i/>
          <w:iCs/>
          <w:szCs w:val="24"/>
        </w:rPr>
        <w:t>Apps to Quickly Learn Spanish, French, Italian, German, Portuguese on IPhone, IPad and Android - MosaLingua</w:t>
      </w:r>
      <w:r w:rsidRPr="00C5109F">
        <w:rPr>
          <w:rFonts w:ascii="Cambria" w:hAnsi="Cambria" w:cs="Times New Roman"/>
          <w:szCs w:val="24"/>
        </w:rPr>
        <w:t>, 2015 &lt;http://www.mosalingua.com/en/most-studied-languages-in-the-world/&gt; [accessed 21 November 2017].</w:t>
      </w:r>
      <w:r>
        <w:fldChar w:fldCharType="end"/>
      </w:r>
    </w:p>
  </w:endnote>
  <w:endnote w:id="8">
    <w:p w14:paraId="08DCC4F3" w14:textId="0D6013B2" w:rsidR="00FA20C3" w:rsidRPr="003E4CDC" w:rsidRDefault="00FA20C3">
      <w:pPr>
        <w:pStyle w:val="EndnoteText"/>
        <w:rPr>
          <w:lang w:val="en-IE"/>
        </w:rPr>
      </w:pPr>
      <w:r>
        <w:rPr>
          <w:rStyle w:val="EndnoteReference"/>
        </w:rPr>
        <w:endnoteRef/>
      </w:r>
      <w:r>
        <w:t xml:space="preserve"> </w:t>
      </w:r>
      <w:r>
        <w:fldChar w:fldCharType="begin"/>
      </w:r>
      <w:r>
        <w:instrText xml:space="preserve"> ADDIN ZOTERO_ITEM CSL_CITATION {"citationID":"GLE4bHl9","properties":{"formattedCitation":"Martins.","plainCitation":"Martins."},"citationItems":[{"id":145,"uris":["http://zotero.org/users/local/Jn9U6mvS/items/G8QWVM4M"],"uri":["http://zotero.org/users/local/Jn9U6mvS/items/G8QWVM4M"],"itemData":{"id":145,"type":"article-journal","title":"Perspectives on Business English as a Lingua Franca in Business Communication","container-title":"Teacher Education and Curriculum Studies","page":"61","volume":"2","issue":"5","source":"www.sciencepublishinggroup.com","abstract":"The importance of using one shared language has been realised as the world becomes more globalised. Moreover, businesses, organisations and multi-companies have acknowledged the importance of using one language as an internal and external communication tool. English language is the common worldwide shared language and has been adopted as a primary communication language in some countries over the years. The key aim of this paper is to focus on the various perspectives about the English language as a practical and communication tool in the global world between the individuals who don't share a common native tongue or culture and those who use the English language as a preferred language for foreign communication. In addition, this article will present the consequences for teaching business English.","DOI":"10.11648/j.tecs.20170205.11","ISSN":"2575-4971","language":"en","author":[{"family":"Martins","given":"Hélder Fanha"}],"issued":{"date-parts":[["2017",9,1]]}}}],"schema":"https://github.com/citation-style-language/schema/raw/master/csl-citation.json"} </w:instrText>
      </w:r>
      <w:r>
        <w:fldChar w:fldCharType="separate"/>
      </w:r>
      <w:r w:rsidRPr="00C5109F">
        <w:rPr>
          <w:rFonts w:ascii="Cambria" w:hAnsi="Cambria"/>
        </w:rPr>
        <w:t>Martins.</w:t>
      </w:r>
      <w:r>
        <w:fldChar w:fldCharType="end"/>
      </w:r>
    </w:p>
  </w:endnote>
  <w:endnote w:id="9">
    <w:p w14:paraId="66C837C4" w14:textId="0452C01D" w:rsidR="00FA20C3" w:rsidRPr="00861F63" w:rsidRDefault="00FA20C3">
      <w:pPr>
        <w:pStyle w:val="EndnoteText"/>
        <w:rPr>
          <w:lang w:val="en-IE"/>
        </w:rPr>
      </w:pPr>
      <w:r>
        <w:rPr>
          <w:rStyle w:val="EndnoteReference"/>
        </w:rPr>
        <w:endnoteRef/>
      </w:r>
      <w:r>
        <w:t xml:space="preserve"> </w:t>
      </w:r>
      <w:r>
        <w:fldChar w:fldCharType="begin"/>
      </w:r>
      <w:r>
        <w:instrText xml:space="preserve"> ADDIN ZOTERO_ITEM CSL_CITATION {"citationID":"1OJ2eBi0","properties":{"formattedCitation":"\\uc0\\u8216{}Babbel.Com\\uc0\\u8217{} &lt;https://home.babbel.com/prices&gt; [accessed 15 November 2017].","plainCitation":"‘Babbel.Com’ &lt;https://home.babbel.com/prices&gt; [accessed 15 November 2017].","noteIndex":9},"citationItems":[{"id":103,"uris":["http://zotero.org/users/local/Jn9U6mvS/items/H95ND8KT"],"uri":["http://zotero.org/users/local/Jn9U6mvS/items/H95ND8KT"],"itemData":{"id":103,"type":"webpage","title":"Babbel.com","URL":"https://home.babbel.com/prices","accessed":{"date-parts":[["2017",11,15]]}}}],"schema":"https://github.com/citation-style-language/schema/raw/master/csl-citation.json"} </w:instrText>
      </w:r>
      <w:r>
        <w:fldChar w:fldCharType="separate"/>
      </w:r>
      <w:r w:rsidRPr="00CF5A7C">
        <w:rPr>
          <w:rFonts w:ascii="Cambria" w:hAnsi="Cambria" w:cs="Times New Roman"/>
          <w:szCs w:val="24"/>
        </w:rPr>
        <w:t>‘Babbel.Com’ &lt;https://home.babbel.com/prices&gt; [accessed 15 November 2017].</w:t>
      </w:r>
      <w:r>
        <w:fldChar w:fldCharType="end"/>
      </w:r>
    </w:p>
  </w:endnote>
  <w:endnote w:id="10">
    <w:p w14:paraId="4F819EE8" w14:textId="6FD99040" w:rsidR="00FA20C3" w:rsidRPr="00CD3F6E" w:rsidRDefault="00FA20C3">
      <w:pPr>
        <w:pStyle w:val="EndnoteText"/>
        <w:rPr>
          <w:lang w:val="en-IE"/>
        </w:rPr>
      </w:pPr>
      <w:r>
        <w:rPr>
          <w:rStyle w:val="EndnoteReference"/>
        </w:rPr>
        <w:endnoteRef/>
      </w:r>
      <w:r>
        <w:t xml:space="preserve"> </w:t>
      </w:r>
      <w:r>
        <w:fldChar w:fldCharType="begin"/>
      </w:r>
      <w:r>
        <w:instrText xml:space="preserve"> ADDIN ZOTERO_ITEM CSL_CITATION {"citationID":"CvFIwkre","properties":{"formattedCitation":"{\\rtf \\uc0\\u8216{}The-Neuroscience-Joyful-Education-Judy-Willis-Md.Pdf\\uc0\\u8217{} &lt;https://www.psychologytoday.com/files/attachments/4141/the-neuroscience-joyful-education-judy-willis-md.pdf&gt; [accessed 21 November 2017].}","plainCitation":"‘The-Neuroscience-Joyful-Education-Judy-Willis-Md.Pdf’ &lt;https://www.psychologytoday.com/files/attachments/4141/the-neuroscience-joyful-education-judy-willis-md.pdf&gt; [accessed 21 November 2017]."},"citationItems":[{"id":150,"uris":["http://zotero.org/users/local/Jn9U6mvS/items/Z5JAKXYT"],"uri":["http://zotero.org/users/local/Jn9U6mvS/items/Z5JAKXYT"],"itemData":{"id":150,"type":"article","title":"the-neuroscience-joyful-education-judy-willis-md.pdf","URL":"https://www.psychologytoday.com/files/attachments/4141/the-neuroscience-joyful-education-judy-willis-md.pdf","accessed":{"date-parts":[["2017",11,21]]}}}],"schema":"https://github.com/citation-style-language/schema/raw/master/csl-citation.json"} </w:instrText>
      </w:r>
      <w:r>
        <w:fldChar w:fldCharType="separate"/>
      </w:r>
      <w:r w:rsidRPr="00C5109F">
        <w:rPr>
          <w:rFonts w:ascii="Cambria" w:hAnsi="Cambria" w:cs="Times New Roman"/>
          <w:szCs w:val="24"/>
        </w:rPr>
        <w:t>‘The-Neuroscience-Joyful-Education-Judy-Willis-Md.Pdf’ &lt;https://www.psychologytoday.com/files/attachments/4141/the-neuroscience-joyful-education-judy-willis-md.pdf&gt; [accessed 21 November 2017].</w:t>
      </w:r>
      <w:r>
        <w:fldChar w:fldCharType="end"/>
      </w:r>
    </w:p>
  </w:endnote>
  <w:endnote w:id="11">
    <w:p w14:paraId="5BADD107" w14:textId="31412E32" w:rsidR="00FA20C3" w:rsidRPr="00490D7B" w:rsidRDefault="00FA20C3">
      <w:pPr>
        <w:pStyle w:val="EndnoteText"/>
        <w:rPr>
          <w:lang w:val="en-IE"/>
        </w:rPr>
      </w:pPr>
      <w:r>
        <w:rPr>
          <w:rStyle w:val="EndnoteReference"/>
        </w:rPr>
        <w:endnoteRef/>
      </w:r>
      <w:r>
        <w:t xml:space="preserve"> </w:t>
      </w:r>
      <w:r>
        <w:fldChar w:fldCharType="begin"/>
      </w:r>
      <w:r>
        <w:instrText xml:space="preserve"> ADDIN ZOTERO_ITEM CSL_CITATION {"citationID":"xpXfmexT","properties":{"formattedCitation":"{\\rtf \\uc0\\u8216{}The-Neuroscience-Joyful-Education-Judy-Willis-Md.Pdf\\uc0\\u8217{}.}","plainCitation":"‘The-Neuroscience-Joyful-Education-Judy-Willis-Md.Pdf’."},"citationItems":[{"id":150,"uris":["http://zotero.org/users/local/Jn9U6mvS/items/Z5JAKXYT"],"uri":["http://zotero.org/users/local/Jn9U6mvS/items/Z5JAKXYT"],"itemData":{"id":150,"type":"article","title":"the-neuroscience-joyful-education-judy-willis-md.pdf","URL":"https://www.psychologytoday.com/files/attachments/4141/the-neuroscience-joyful-education-judy-willis-md.pdf","accessed":{"date-parts":[["2017",11,21]]}}}],"schema":"https://github.com/citation-style-language/schema/raw/master/csl-citation.json"} </w:instrText>
      </w:r>
      <w:r>
        <w:fldChar w:fldCharType="separate"/>
      </w:r>
      <w:r w:rsidRPr="00C5109F">
        <w:rPr>
          <w:rFonts w:ascii="Cambria" w:hAnsi="Cambria" w:cs="Times New Roman"/>
          <w:szCs w:val="24"/>
        </w:rPr>
        <w:t>‘The-Neuroscience-Joyful-Education-Judy-Willis-Md.Pdf’.</w:t>
      </w:r>
      <w:r>
        <w:fldChar w:fldCharType="end"/>
      </w:r>
    </w:p>
  </w:endnote>
  <w:endnote w:id="12">
    <w:p w14:paraId="5D2DE491" w14:textId="400CFC3D" w:rsidR="00FA20C3" w:rsidRPr="002F7B87" w:rsidRDefault="00FA20C3">
      <w:pPr>
        <w:pStyle w:val="EndnoteText"/>
        <w:rPr>
          <w:lang w:val="en-IE"/>
        </w:rPr>
      </w:pPr>
      <w:r>
        <w:rPr>
          <w:rStyle w:val="EndnoteReference"/>
        </w:rPr>
        <w:endnoteRef/>
      </w:r>
      <w:r>
        <w:t xml:space="preserve"> </w:t>
      </w:r>
      <w:r>
        <w:fldChar w:fldCharType="begin"/>
      </w:r>
      <w:r>
        <w:instrText xml:space="preserve"> ADDIN ZOTERO_ITEM CSL_CITATION {"citationID":"5dqmojkS","properties":{"formattedCitation":"{\\rtf \\uc0\\u8216{}Gamification\\uc0\\u8217{}, {\\i{}Coursera} &lt;https://www.coursera.org/learn/gamification&gt; [accessed 21 November 2017].}","plainCitation":"‘Gamification’, Coursera &lt;https://www.coursera.org/learn/gamification&gt; [accessed 21 November 2017]."},"citationItems":[{"id":156,"uris":["http://zotero.org/users/local/Jn9U6mvS/items/WUNJYMN5"],"uri":["http://zotero.org/users/local/Jn9U6mvS/items/WUNJYMN5"],"itemData":{"id":156,"type":"webpage","title":"Gamification","container-title":"Coursera","abstract":"Gamification from University of Pennsylvania. Gamification is the application of game elements and digital game design techniques to non-game problems, such as business and social impact challenges. This course will teach you the mechanisms of ...","URL":"https://www.coursera.org/learn/gamification","accessed":{"date-parts":[["2017",11,21]]}}}],"schema":"https://github.com/citation-style-language/schema/raw/master/csl-citation.json"} </w:instrText>
      </w:r>
      <w:r>
        <w:fldChar w:fldCharType="separate"/>
      </w:r>
      <w:r w:rsidRPr="00C5109F">
        <w:rPr>
          <w:rFonts w:ascii="Cambria" w:hAnsi="Cambria" w:cs="Times New Roman"/>
          <w:szCs w:val="24"/>
        </w:rPr>
        <w:t xml:space="preserve">‘Gamification’, </w:t>
      </w:r>
      <w:r w:rsidRPr="00C5109F">
        <w:rPr>
          <w:rFonts w:ascii="Cambria" w:hAnsi="Cambria" w:cs="Times New Roman"/>
          <w:i/>
          <w:iCs/>
          <w:szCs w:val="24"/>
        </w:rPr>
        <w:t>Coursera</w:t>
      </w:r>
      <w:r w:rsidRPr="00C5109F">
        <w:rPr>
          <w:rFonts w:ascii="Cambria" w:hAnsi="Cambria" w:cs="Times New Roman"/>
          <w:szCs w:val="24"/>
        </w:rPr>
        <w:t xml:space="preserve"> &lt;https://www.coursera.org/learn/gamification&gt; [accessed 21 November 2017].</w:t>
      </w:r>
      <w:r>
        <w:fldChar w:fldCharType="end"/>
      </w:r>
    </w:p>
  </w:endnote>
  <w:endnote w:id="13">
    <w:p w14:paraId="6DD326A1" w14:textId="7D46ACA3" w:rsidR="00FA20C3" w:rsidRPr="000A5640" w:rsidRDefault="00FA20C3">
      <w:pPr>
        <w:pStyle w:val="EndnoteText"/>
        <w:rPr>
          <w:lang w:val="en-IE"/>
        </w:rPr>
      </w:pPr>
      <w:r>
        <w:rPr>
          <w:rStyle w:val="EndnoteReference"/>
        </w:rPr>
        <w:endnoteRef/>
      </w:r>
      <w:r>
        <w:t xml:space="preserve"> </w:t>
      </w:r>
      <w:r>
        <w:fldChar w:fldCharType="begin"/>
      </w:r>
      <w:r>
        <w:instrText xml:space="preserve"> ADDIN ZOTERO_ITEM CSL_CITATION {"citationID":"dmpIe3mZ","properties":{"formattedCitation":"{\\rtf Juho Hamari, Jonna Koivisto, and Harri Sarsa, {\\i{}Does Gamification Work? \\uc0\\u8212{} A Literature Review of Empirical Studies on Gamification}, 2014 &lt;https://doi.org/10.1109/HICSS.2014.377&gt;.}","plainCitation":"Juho Hamari, Jonna Koivisto, and Harri Sarsa, Does Gamification Work? — A Literature Review of Empirical Studies on Gamification, 2014 &lt;https://doi.org/10.1109/HICSS.2014.377&gt;."},"citationItems":[{"id":158,"uris":["http://zotero.org/users/local/Jn9U6mvS/items/8YPTIKVU"],"uri":["http://zotero.org/users/local/Jn9U6mvS/items/8YPTIKVU"],"itemData":{"id":158,"type":"book","title":"Does Gamification Work? — A Literature Review of Empirical Studies on Gamification","source":"ResearchGate","abstract":"This paper reviews peer-reviewed empirical studies on gamification. We create a framework for examining the effects of gamification by drawing from the definitions of gamification and the discussion on motivational affordances. The literature review covers results, independent variables (examined motivational affordances), dependent variables (examined psychological/behavioral outcomes from gamification), the contexts of gamification, and types of studies performed on the gamified systems. The paper examines the state of current research on the topic and points out gaps in existing literature. The review indicates that gamification provides positive effects, however, the effects are greatly dependent on the context in which the gamification is being implemented, as well as on the users using it. The findings of the review provide insight for further studies as well as for the design of gamified systems.","note":"DOI: 10.1109/HICSS.2014.377","shortTitle":"Does Gamification Work?","author":[{"family":"Hamari","given":"Juho"},{"family":"Koivisto","given":"Jonna"},{"family":"Sarsa","given":"Harri"}],"issued":{"date-parts":[["2014",1,1]]}}}],"schema":"https://github.com/citation-style-language/schema/raw/master/csl-citation.json"} </w:instrText>
      </w:r>
      <w:r>
        <w:fldChar w:fldCharType="separate"/>
      </w:r>
      <w:r w:rsidRPr="00C5109F">
        <w:rPr>
          <w:rFonts w:ascii="Cambria" w:hAnsi="Cambria" w:cs="Times New Roman"/>
          <w:szCs w:val="24"/>
        </w:rPr>
        <w:t xml:space="preserve">Juho Hamari, Jonna Koivisto, and Harri Sarsa, </w:t>
      </w:r>
      <w:r w:rsidRPr="00C5109F">
        <w:rPr>
          <w:rFonts w:ascii="Cambria" w:hAnsi="Cambria" w:cs="Times New Roman"/>
          <w:i/>
          <w:iCs/>
          <w:szCs w:val="24"/>
        </w:rPr>
        <w:t>Does Gamification Work? — A Literature Review of Empirical Studies on Gamification</w:t>
      </w:r>
      <w:r w:rsidRPr="00C5109F">
        <w:rPr>
          <w:rFonts w:ascii="Cambria" w:hAnsi="Cambria" w:cs="Times New Roman"/>
          <w:szCs w:val="24"/>
        </w:rPr>
        <w:t>, 2014 &lt;https://doi.org/10.1109/HICSS.2014.377&gt;.</w:t>
      </w:r>
      <w:r>
        <w:fldChar w:fldCharType="end"/>
      </w:r>
    </w:p>
  </w:endnote>
  <w:endnote w:id="14">
    <w:p w14:paraId="403750DC" w14:textId="3F68B062" w:rsidR="00FA20C3" w:rsidRPr="0024004C" w:rsidRDefault="00FA20C3" w:rsidP="00456D77">
      <w:pPr>
        <w:pStyle w:val="EndnoteText"/>
        <w:rPr>
          <w:lang w:val="en-IE"/>
        </w:rPr>
      </w:pPr>
      <w:r>
        <w:rPr>
          <w:rStyle w:val="EndnoteReference"/>
        </w:rPr>
        <w:endnoteRef/>
      </w:r>
      <w:r>
        <w:t xml:space="preserve"> </w:t>
      </w:r>
      <w:r>
        <w:fldChar w:fldCharType="begin"/>
      </w:r>
      <w:r>
        <w:instrText xml:space="preserve"> ADDIN ZOTERO_ITEM CSL_CITATION {"citationID":"eOzlfu96","properties":{"formattedCitation":"{\\rtf \\uc0\\u8216{}13). Sze Lui.Pdf\\uc0\\u8217{} &lt;http://www.nus.edu.sg/celc/research/books/4th%20Symposium%20proceedings/13).%20Sze%20Lui.pdf&gt; [accessed 24 October 2017].}","plainCitation":"‘13). Sze Lui.Pdf’ &lt;http://www.nus.edu.sg/celc/research/books/4th%20Symposium%20proceedings/13).%20Sze%20Lui.pdf&gt; [accessed 24 October 2017]."},"citationItems":[{"id":23,"uris":["http://zotero.org/users/local/Jn9U6mvS/items/96VEX73A"],"uri":["http://zotero.org/users/local/Jn9U6mvS/items/96VEX73A"],"itemData":{"id":23,"type":"article","title":"13). Sze Lui.pdf","URL":"http://www.nus.edu.sg/celc/research/books/4th%20Symposium%20proceedings/13).%20Sze%20Lui.pdf","accessed":{"date-parts":[["2017",10,24]]}}}],"schema":"https://github.com/citation-style-language/schema/raw/master/csl-citation.json"} </w:instrText>
      </w:r>
      <w:r>
        <w:fldChar w:fldCharType="separate"/>
      </w:r>
      <w:r w:rsidRPr="00C5109F">
        <w:rPr>
          <w:rFonts w:ascii="Cambria" w:hAnsi="Cambria" w:cs="Times New Roman"/>
          <w:szCs w:val="24"/>
        </w:rPr>
        <w:t>‘13). Sze Lui.Pdf’ &lt;http://www.nus.edu.sg/celc/research/books/4th%20Symposium%20proceedings/13).%20Sze%20Lui.pdf&gt; [accessed 24 October 2017].</w:t>
      </w:r>
      <w:r>
        <w:fldChar w:fldCharType="end"/>
      </w:r>
    </w:p>
  </w:endnote>
  <w:endnote w:id="15">
    <w:p w14:paraId="1ED8A25D" w14:textId="0137C413" w:rsidR="00FA20C3" w:rsidRPr="00463123" w:rsidRDefault="00FA20C3">
      <w:pPr>
        <w:pStyle w:val="EndnoteText"/>
        <w:rPr>
          <w:lang w:val="en-IE"/>
        </w:rPr>
      </w:pPr>
      <w:r>
        <w:rPr>
          <w:rStyle w:val="EndnoteReference"/>
        </w:rPr>
        <w:endnoteRef/>
      </w:r>
      <w:r>
        <w:t xml:space="preserve"> </w:t>
      </w:r>
      <w:r>
        <w:fldChar w:fldCharType="begin"/>
      </w:r>
      <w:r>
        <w:instrText xml:space="preserve"> ADDIN ZOTERO_ITEM CSL_CITATION {"citationID":"4w8usoOw","properties":{"formattedCitation":"{\\rtf Janna, erson, and Lee Rainie, \\uc0\\u8216{}The Future of Gamification\\uc0\\u8217{}, {\\i{}Pew Research Center: Internet, Science &amp; Tech}, 2012, p. the &lt;http://www.pewinternet.org/2012/05/18/the-future-of-gamification/&gt; [accessed 21 November 2017].}","plainCitation":"Janna, erson, and Lee Rainie, ‘The Future of Gamification’, Pew Research Center: Internet, Science &amp; Tech, 2012, p. the &lt;http://www.pewinternet.org/2012/05/18/the-future-of-gamification/&gt; [accessed 21 November 2017]."},"citationItems":[{"id":162,"uris":["http://zotero.org/users/local/Jn9U6mvS/items/J2QTHECK"],"uri":["http://zotero.org/users/local/Jn9U6mvS/items/J2QTHECK"],"itemData":{"id":162,"type":"post-weblog","title":"The Future of Gamification","container-title":"Pew Research Center: Internet, Science &amp; Tech","abstract":"Game mechanics like rewards and feedback loops are gaining ground in digital life and many experts think they will spread widely to key domains like education and health by 2020. Others worry about a darker side.","URL":"http://www.pewinternet.org/2012/05/18/the-future-of-gamification/","author":[{"literal":"Janna"},{"literal":"erson"},{"family":"Rainie","given":"Lee"}],"issued":{"date-parts":[["2012",5,18]]},"accessed":{"date-parts":[["2017",11,21]]}},"locator":"the","label":"page"}],"schema":"https://github.com/citation-style-language/schema/raw/master/csl-citation.json"} </w:instrText>
      </w:r>
      <w:r>
        <w:fldChar w:fldCharType="separate"/>
      </w:r>
      <w:r w:rsidRPr="00C5109F">
        <w:rPr>
          <w:rFonts w:ascii="Cambria" w:hAnsi="Cambria" w:cs="Times New Roman"/>
          <w:szCs w:val="24"/>
        </w:rPr>
        <w:t xml:space="preserve">Janna, erson, and Lee Rainie, ‘The Future of Gamification’, </w:t>
      </w:r>
      <w:r w:rsidRPr="00C5109F">
        <w:rPr>
          <w:rFonts w:ascii="Cambria" w:hAnsi="Cambria" w:cs="Times New Roman"/>
          <w:i/>
          <w:iCs/>
          <w:szCs w:val="24"/>
        </w:rPr>
        <w:t>Pew Research Center: Internet, Science &amp; Tech</w:t>
      </w:r>
      <w:r w:rsidRPr="00C5109F">
        <w:rPr>
          <w:rFonts w:ascii="Cambria" w:hAnsi="Cambria" w:cs="Times New Roman"/>
          <w:szCs w:val="24"/>
        </w:rPr>
        <w:t>, 2012, p. the &lt;http://www.pewinternet.org/2012/05/18/the-future-of-gamification/&gt; [accessed 21 November 2017].</w:t>
      </w:r>
      <w:r>
        <w:fldChar w:fldCharType="end"/>
      </w:r>
    </w:p>
  </w:endnote>
  <w:endnote w:id="16">
    <w:p w14:paraId="5C940F07" w14:textId="251365AD" w:rsidR="00FA20C3" w:rsidRPr="00CE0992" w:rsidRDefault="00FA20C3">
      <w:pPr>
        <w:pStyle w:val="EndnoteText"/>
        <w:rPr>
          <w:lang w:val="en-IE"/>
        </w:rPr>
      </w:pPr>
      <w:r>
        <w:rPr>
          <w:rStyle w:val="EndnoteReference"/>
        </w:rPr>
        <w:endnoteRef/>
      </w:r>
      <w:r>
        <w:t xml:space="preserve"> </w:t>
      </w:r>
      <w:r>
        <w:fldChar w:fldCharType="begin"/>
      </w:r>
      <w:r>
        <w:instrText xml:space="preserve"> ADDIN ZOTERO_ITEM CSL_CITATION {"citationID":"zyVITnN2","properties":{"formattedCitation":"{\\rtf \\uc0\\u8216{}Gamification Market Worth 11.10 Billion USD by 2020\\uc0\\u8217{}, p. market &lt;https://www.marketsandmarkets.com/PressReleases/gamification.asp&gt; [accessed 22 November 2017].}","plainCitation":"‘Gamification Market Worth 11.10 Billion USD by 2020’, p. market &lt;https://www.marketsandmarkets.com/PressReleases/gamification.asp&gt; [accessed 22 November 2017]."},"citationItems":[{"id":166,"uris":["http://zotero.org/users/local/Jn9U6mvS/items/QG5A5XUX"],"uri":["http://zotero.org/users/local/Jn9U6mvS/items/QG5A5XUX"],"itemData":{"id":166,"type":"webpage","title":"Gamification Market worth 11.10 Billion USD by 2020","URL":"https://www.marketsandmarkets.com/PressReleases/gamification.asp","accessed":{"date-parts":[["2017",11,22]]}},"locator":"market","label":"page"}],"schema":"https://github.com/citation-style-language/schema/raw/master/csl-citation.json"} </w:instrText>
      </w:r>
      <w:r>
        <w:fldChar w:fldCharType="separate"/>
      </w:r>
      <w:r w:rsidRPr="00C5109F">
        <w:rPr>
          <w:rFonts w:ascii="Cambria" w:hAnsi="Cambria" w:cs="Times New Roman"/>
          <w:szCs w:val="24"/>
        </w:rPr>
        <w:t>‘Gamification Market Worth 11.10 Billion USD by 2020’, p. market &lt;https://www.marketsandmarkets.com/PressReleases/gamification.asp&gt; [accessed 22 November 2017].</w:t>
      </w:r>
      <w:r>
        <w:fldChar w:fldCharType="end"/>
      </w:r>
    </w:p>
  </w:endnote>
  <w:endnote w:id="17">
    <w:p w14:paraId="37469CC4" w14:textId="476820D7" w:rsidR="00FA20C3" w:rsidRPr="004A5DEC" w:rsidRDefault="00FA20C3" w:rsidP="00467B5A">
      <w:pPr>
        <w:pStyle w:val="EndnoteText"/>
        <w:rPr>
          <w:lang w:val="en-IE"/>
        </w:rPr>
      </w:pPr>
      <w:r>
        <w:rPr>
          <w:rStyle w:val="EndnoteReference"/>
        </w:rPr>
        <w:endnoteRef/>
      </w:r>
      <w:r>
        <w:t xml:space="preserve"> </w:t>
      </w:r>
      <w:r>
        <w:fldChar w:fldCharType="begin"/>
      </w:r>
      <w:r>
        <w:instrText xml:space="preserve"> ADDIN ZOTERO_ITEM CSL_CITATION {"citationID":"jnqEj3L0","properties":{"formattedCitation":"{\\rtf \\uc0\\u8216{}Healthcare Gamification Market Size - Industry Share Report 2017-2024\\uc0\\u8217{} &lt;https://www.gminsights.com/industry-analysis/healthcare-gamification-market?utm_source=globenewswire.com&amp;utm_medium=referral&amp;utm_campaign=Paid_Globnewswire&gt; [accessed 22 November 2017].}","plainCitation":"‘Healthcare Gamification Market Size - Industry Share Report 2017-2024’ &lt;https://www.gminsights.com/industry-analysis/healthcare-gamification-market?utm_source=globenewswire.com&amp;utm_medium=referral&amp;utm_campaign=Paid_Globnewswire&gt; [accessed 22 November 2017]."},"citationItems":[{"id":168,"uris":["http://zotero.org/users/local/Jn9U6mvS/items/89AV44W4"],"uri":["http://zotero.org/users/local/Jn9U6mvS/items/89AV44W4"],"itemData":{"id":168,"type":"webpage","title":"Healthcare Gamification Market Size - Industry Share Report 2017-2024","URL":"https://www.gminsights.com/industry-analysis/healthcare-gamification-market?utm_source=globenewswire.com&amp;utm_medium=referral&amp;utm_campaign=Paid_Globnewswire","accessed":{"date-parts":[["2017",11,22]]}}}],"schema":"https://github.com/citation-style-language/schema/raw/master/csl-citation.json"} </w:instrText>
      </w:r>
      <w:r>
        <w:fldChar w:fldCharType="separate"/>
      </w:r>
      <w:r w:rsidRPr="00C5109F">
        <w:rPr>
          <w:rFonts w:ascii="Cambria" w:hAnsi="Cambria" w:cs="Times New Roman"/>
          <w:szCs w:val="24"/>
        </w:rPr>
        <w:t>‘Healthcare Gamification Market Size - Industry Share Report 2017-2024’ &lt;https://www.gminsights.com/industry-analysis/healthcare-gamification-market?utm_source=globenewswire.com&amp;utm_medium=referral&amp;utm_campaign=Paid_Globnewswire&gt; [accessed 22 November 2017].</w:t>
      </w:r>
      <w:r>
        <w:fldChar w:fldCharType="end"/>
      </w:r>
    </w:p>
  </w:endnote>
  <w:endnote w:id="18">
    <w:p w14:paraId="6FBC5477" w14:textId="772EBA01" w:rsidR="00FA20C3" w:rsidRPr="004A5DEC" w:rsidRDefault="00FA20C3">
      <w:pPr>
        <w:pStyle w:val="EndnoteText"/>
        <w:rPr>
          <w:lang w:val="en-IE"/>
        </w:rPr>
      </w:pPr>
      <w:r>
        <w:rPr>
          <w:rStyle w:val="EndnoteReference"/>
        </w:rPr>
        <w:endnoteRef/>
      </w:r>
      <w:r>
        <w:t xml:space="preserve"> </w:t>
      </w:r>
      <w:r>
        <w:fldChar w:fldCharType="begin"/>
      </w:r>
      <w:r>
        <w:instrText xml:space="preserve"> ADDIN ZOTERO_ITEM CSL_CITATION {"citationID":"bw8poxBp","properties":{"formattedCitation":"{\\rtf \\uc0\\u8216{}Healthcare Gamification Market Size - Industry Share Report 2017-2024\\uc0\\u8217{}.}","plainCitation":"‘Healthcare Gamification Market Size - Industry Share Report 2017-2024’."},"citationItems":[{"id":168,"uris":["http://zotero.org/users/local/Jn9U6mvS/items/89AV44W4"],"uri":["http://zotero.org/users/local/Jn9U6mvS/items/89AV44W4"],"itemData":{"id":168,"type":"webpage","title":"Healthcare Gamification Market Size - Industry Share Report 2017-2024","URL":"https://www.gminsights.com/industry-analysis/healthcare-gamification-market?utm_source=globenewswire.com&amp;utm_medium=referral&amp;utm_campaign=Paid_Globnewswire","accessed":{"date-parts":[["2017",11,22]]}}}],"schema":"https://github.com/citation-style-language/schema/raw/master/csl-citation.json"} </w:instrText>
      </w:r>
      <w:r>
        <w:fldChar w:fldCharType="separate"/>
      </w:r>
      <w:r w:rsidRPr="00C5109F">
        <w:rPr>
          <w:rFonts w:ascii="Cambria" w:hAnsi="Cambria" w:cs="Times New Roman"/>
          <w:szCs w:val="24"/>
        </w:rPr>
        <w:t>‘Healthcare Gamification Market Size - Industry Share Report 2017-2024’.</w:t>
      </w:r>
      <w:r>
        <w:fldChar w:fldCharType="end"/>
      </w:r>
    </w:p>
  </w:endnote>
  <w:endnote w:id="19">
    <w:p w14:paraId="64ECEB23" w14:textId="756A5978" w:rsidR="00FA20C3" w:rsidRPr="004A5DEC" w:rsidRDefault="00FA20C3" w:rsidP="00E34ED7">
      <w:pPr>
        <w:pStyle w:val="EndnoteText"/>
        <w:rPr>
          <w:lang w:val="en-IE"/>
        </w:rPr>
      </w:pPr>
      <w:r>
        <w:rPr>
          <w:rStyle w:val="EndnoteReference"/>
        </w:rPr>
        <w:endnoteRef/>
      </w:r>
      <w:r>
        <w:t xml:space="preserve"> </w:t>
      </w:r>
      <w:r>
        <w:fldChar w:fldCharType="begin"/>
      </w:r>
      <w:r>
        <w:instrText xml:space="preserve"> ADDIN ZOTERO_ITEM CSL_CITATION {"citationID":"YfuUX9c4","properties":{"formattedCitation":"{\\rtf \\uc0\\u8216{}Healthcare Gamification Market Size - Industry Share Report 2017-2024\\uc0\\u8217{}.}","plainCitation":"‘Healthcare Gamification Market Size - Industry Share Report 2017-2024’."},"citationItems":[{"id":168,"uris":["http://zotero.org/users/local/Jn9U6mvS/items/89AV44W4"],"uri":["http://zotero.org/users/local/Jn9U6mvS/items/89AV44W4"],"itemData":{"id":168,"type":"webpage","title":"Healthcare Gamification Market Size - Industry Share Report 2017-2024","URL":"https://www.gminsights.com/industry-analysis/healthcare-gamification-market?utm_source=globenewswire.com&amp;utm_medium=referral&amp;utm_campaign=Paid_Globnewswire","accessed":{"date-parts":[["2017",11,22]]}}}],"schema":"https://github.com/citation-style-language/schema/raw/master/csl-citation.json"} </w:instrText>
      </w:r>
      <w:r>
        <w:fldChar w:fldCharType="separate"/>
      </w:r>
      <w:r w:rsidRPr="00C5109F">
        <w:rPr>
          <w:rFonts w:ascii="Cambria" w:hAnsi="Cambria" w:cs="Times New Roman"/>
          <w:szCs w:val="24"/>
        </w:rPr>
        <w:t>‘Healthcare Gamification Market Size - Industry Share Report 2017-2024’.</w:t>
      </w:r>
      <w:r>
        <w:fldChar w:fldCharType="end"/>
      </w:r>
    </w:p>
  </w:endnote>
  <w:endnote w:id="20">
    <w:p w14:paraId="3B1F06FF" w14:textId="7296376E" w:rsidR="00FA20C3" w:rsidRPr="00CD121D" w:rsidRDefault="00FA20C3" w:rsidP="00EF66B6">
      <w:pPr>
        <w:pStyle w:val="EndnoteText"/>
        <w:rPr>
          <w:lang w:val="en-IE"/>
        </w:rPr>
      </w:pPr>
      <w:r>
        <w:rPr>
          <w:rStyle w:val="EndnoteReference"/>
        </w:rPr>
        <w:endnoteRef/>
      </w:r>
      <w:r>
        <w:t xml:space="preserve"> </w:t>
      </w:r>
      <w:r>
        <w:fldChar w:fldCharType="begin"/>
      </w:r>
      <w:r>
        <w:instrText xml:space="preserve"> ADDIN ZOTERO_ITEM CSL_CITATION {"citationID":"sXWyoqWg","properties":{"formattedCitation":"{\\rtf \\uc0\\u8216{}The Neuroscience of Gamification: 10 Things You Should Know\\uc0\\u8217{}, {\\i{}Growth Engineering}, 2016 &lt;http://www.growthengineering.co.uk/the-neuroscience-of-gamification-in-online-learning/&gt; [accessed 22 November 2017].}","plainCitation":"‘The Neuroscience of Gamification: 10 Things You Should Know’, Growth Engineering, 2016 &lt;http://www.growthengineering.co.uk/the-neuroscience-of-gamification-in-online-learning/&gt; [accessed 22 November 2017]."},"citationItems":[{"id":170,"uris":["http://zotero.org/users/local/Jn9U6mvS/items/5HTH5FW3"],"uri":["http://zotero.org/users/local/Jn9U6mvS/items/5HTH5FW3"],"itemData":{"id":170,"type":"post-weblog","title":"The Neuroscience of Gamification: 10 Things You Should Know","container-title":"Growth Engineering","abstract":"This week, we’ve dug deep into our grey matter to bring you ten things you should know about the neuroscience of gamification in online learning.","URL":"http://www.growthengineering.co.uk/the-neuroscience-of-gamification-in-online-learning/","shortTitle":"The Neuroscience of Gamification","issued":{"date-parts":[["2016",4,7]]},"accessed":{"date-parts":[["2017",11,22]]}}}],"schema":"https://github.com/citation-style-language/schema/raw/master/csl-citation.json"} </w:instrText>
      </w:r>
      <w:r>
        <w:fldChar w:fldCharType="separate"/>
      </w:r>
      <w:r w:rsidRPr="00C5109F">
        <w:rPr>
          <w:rFonts w:ascii="Cambria" w:hAnsi="Cambria" w:cs="Times New Roman"/>
          <w:szCs w:val="24"/>
        </w:rPr>
        <w:t xml:space="preserve">‘The Neuroscience of Gamification: 10 Things You Should Know’, </w:t>
      </w:r>
      <w:r w:rsidRPr="00C5109F">
        <w:rPr>
          <w:rFonts w:ascii="Cambria" w:hAnsi="Cambria" w:cs="Times New Roman"/>
          <w:i/>
          <w:iCs/>
          <w:szCs w:val="24"/>
        </w:rPr>
        <w:t>Growth Engineering</w:t>
      </w:r>
      <w:r w:rsidRPr="00C5109F">
        <w:rPr>
          <w:rFonts w:ascii="Cambria" w:hAnsi="Cambria" w:cs="Times New Roman"/>
          <w:szCs w:val="24"/>
        </w:rPr>
        <w:t>, 2016 &lt;http://www.growthengineering.co.uk/the-neuroscience-of-gamification-in-online-learning/&gt; [accessed 22 November 2017].</w:t>
      </w:r>
      <w:r>
        <w:fldChar w:fldCharType="end"/>
      </w:r>
    </w:p>
  </w:endnote>
  <w:endnote w:id="21">
    <w:p w14:paraId="22E17BE8" w14:textId="0E584BDC" w:rsidR="00FA20C3" w:rsidRPr="006302B1" w:rsidRDefault="00FA20C3">
      <w:pPr>
        <w:pStyle w:val="EndnoteText"/>
        <w:rPr>
          <w:lang w:val="en-IE"/>
        </w:rPr>
      </w:pPr>
      <w:r>
        <w:rPr>
          <w:rStyle w:val="EndnoteReference"/>
        </w:rPr>
        <w:endnoteRef/>
      </w:r>
      <w:r>
        <w:t xml:space="preserve"> </w:t>
      </w:r>
      <w:r>
        <w:fldChar w:fldCharType="begin"/>
      </w:r>
      <w:r>
        <w:instrText xml:space="preserve"> ADDIN ZOTERO_ITEM CSL_CITATION {"citationID":"MkPG9EXe","properties":{"formattedCitation":"{\\rtf \\uc0\\u8216{}Duolingo\\uc0\\u8217{} &lt;https://www.duolingo.com/&gt; [accessed 26 November 2017].}","plainCitation":"‘Duolingo’ &lt;https://www.duolingo.com/&gt; [accessed 26 November 2017]."},"citationItems":[{"id":222,"uris":["http://zotero.org/users/local/Jn9U6mvS/items/NNDRYP98"],"uri":["http://zotero.org/users/local/Jn9U6mvS/items/NNDRYP98"],"itemData":{"id":222,"type":"webpage","title":"Duolingo","URL":"https://www.duolingo.com/","accessed":{"date-parts":[["2017",11,26]]}}}],"schema":"https://github.com/citation-style-language/schema/raw/master/csl-citation.json"} </w:instrText>
      </w:r>
      <w:r>
        <w:fldChar w:fldCharType="separate"/>
      </w:r>
      <w:r w:rsidRPr="00C5109F">
        <w:rPr>
          <w:rFonts w:ascii="Cambria" w:hAnsi="Cambria" w:cs="Times New Roman"/>
          <w:szCs w:val="24"/>
        </w:rPr>
        <w:t>‘Duolingo’ &lt;https://www.duolingo.com/&gt; [accessed 26 November 2017].</w:t>
      </w:r>
      <w:r>
        <w:fldChar w:fldCharType="end"/>
      </w:r>
    </w:p>
  </w:endnote>
  <w:endnote w:id="22">
    <w:p w14:paraId="2562DAC3" w14:textId="1BF91D50" w:rsidR="00FA20C3" w:rsidRPr="006302B1" w:rsidRDefault="00FA20C3" w:rsidP="00EA334A">
      <w:pPr>
        <w:pStyle w:val="EndnoteText"/>
        <w:rPr>
          <w:lang w:val="en-IE"/>
        </w:rPr>
      </w:pPr>
      <w:r>
        <w:rPr>
          <w:rStyle w:val="EndnoteReference"/>
        </w:rPr>
        <w:endnoteRef/>
      </w:r>
      <w:r>
        <w:t xml:space="preserve"> </w:t>
      </w:r>
      <w:r>
        <w:fldChar w:fldCharType="begin"/>
      </w:r>
      <w:r>
        <w:instrText xml:space="preserve"> ADDIN ZOTERO_ITEM CSL_CITATION {"citationID":"tnm9v1jS","properties":{"formattedCitation":"{\\rtf \\uc0\\u8216{}Duolingo\\uc0\\u8217{}.}","plainCitation":"‘Duolingo’."},"citationItems":[{"id":222,"uris":["http://zotero.org/users/local/Jn9U6mvS/items/NNDRYP98"],"uri":["http://zotero.org/users/local/Jn9U6mvS/items/NNDRYP98"],"itemData":{"id":222,"type":"webpage","title":"Duolingo","URL":"https://www.duolingo.com/","accessed":{"date-parts":[["2017",11,26]]}}}],"schema":"https://github.com/citation-style-language/schema/raw/master/csl-citation.json"} </w:instrText>
      </w:r>
      <w:r>
        <w:fldChar w:fldCharType="separate"/>
      </w:r>
      <w:r w:rsidRPr="00C5109F">
        <w:rPr>
          <w:rFonts w:ascii="Cambria" w:hAnsi="Cambria" w:cs="Times New Roman"/>
          <w:szCs w:val="24"/>
        </w:rPr>
        <w:t>‘Duolingo’.</w:t>
      </w:r>
      <w:r>
        <w:fldChar w:fldCharType="end"/>
      </w:r>
    </w:p>
  </w:endnote>
  <w:endnote w:id="23">
    <w:p w14:paraId="52747C17" w14:textId="52BF88B0" w:rsidR="00FA20C3" w:rsidRPr="00EA334A" w:rsidRDefault="00FA20C3">
      <w:pPr>
        <w:pStyle w:val="EndnoteText"/>
        <w:rPr>
          <w:lang w:val="en-IE"/>
        </w:rPr>
      </w:pPr>
      <w:r>
        <w:rPr>
          <w:rStyle w:val="EndnoteReference"/>
        </w:rPr>
        <w:endnoteRef/>
      </w:r>
      <w:r>
        <w:t xml:space="preserve"> </w:t>
      </w:r>
      <w:r>
        <w:fldChar w:fldCharType="begin"/>
      </w:r>
      <w:r>
        <w:instrText xml:space="preserve"> ADDIN ZOTERO_ITEM CSL_CITATION {"citationID":"388pxthG","properties":{"formattedCitation":"{\\rtf \\uc0\\u8216{}Khan Academy\\uc0\\u8217{}, {\\i{}Khan Academy} &lt;http://www.khanacademy.org&gt; [accessed 26 November 2017].}","plainCitation":"‘Khan Academy’, Khan Academy &lt;http://www.khanacademy.org&gt; [accessed 26 November 2017]."},"citationItems":[{"id":224,"uris":["http://zotero.org/users/local/Jn9U6mvS/items/4IKGHRHD"],"uri":["http://zotero.org/users/local/Jn9U6mvS/items/4IKGHRHD"],"itemData":{"id":224,"type":"webpage","title":"Khan Academy","container-title":"Khan Academy","abstract":"Learn for free about math, art, computer programming, economics, physics, chemistry, biology, medicine, finance, history, and more. Khan Academy is a nonprofit with the mission of providing a free, world-class education for anyone, anywhere.","URL":"http://www.khanacademy.org","accessed":{"date-parts":[["2017",11,26]]}}}],"schema":"https://github.com/citation-style-language/schema/raw/master/csl-citation.json"} </w:instrText>
      </w:r>
      <w:r>
        <w:fldChar w:fldCharType="separate"/>
      </w:r>
      <w:r w:rsidRPr="00C5109F">
        <w:rPr>
          <w:rFonts w:ascii="Cambria" w:hAnsi="Cambria" w:cs="Times New Roman"/>
          <w:szCs w:val="24"/>
        </w:rPr>
        <w:t xml:space="preserve">‘Khan Academy’, </w:t>
      </w:r>
      <w:r w:rsidRPr="00C5109F">
        <w:rPr>
          <w:rFonts w:ascii="Cambria" w:hAnsi="Cambria" w:cs="Times New Roman"/>
          <w:i/>
          <w:iCs/>
          <w:szCs w:val="24"/>
        </w:rPr>
        <w:t>Khan Academy</w:t>
      </w:r>
      <w:r w:rsidRPr="00C5109F">
        <w:rPr>
          <w:rFonts w:ascii="Cambria" w:hAnsi="Cambria" w:cs="Times New Roman"/>
          <w:szCs w:val="24"/>
        </w:rPr>
        <w:t xml:space="preserve"> &lt;http://www.khanacademy.org&gt; [accessed 26 November 2017].</w:t>
      </w:r>
      <w:r>
        <w:fldChar w:fldCharType="end"/>
      </w:r>
    </w:p>
  </w:endnote>
  <w:endnote w:id="24">
    <w:p w14:paraId="5E080BBF" w14:textId="749944E5" w:rsidR="00FA20C3" w:rsidRPr="006302B1" w:rsidRDefault="00FA20C3" w:rsidP="00EA334A">
      <w:pPr>
        <w:pStyle w:val="EndnoteText"/>
        <w:rPr>
          <w:lang w:val="en-IE"/>
        </w:rPr>
      </w:pPr>
      <w:r>
        <w:rPr>
          <w:rStyle w:val="EndnoteReference"/>
        </w:rPr>
        <w:endnoteRef/>
      </w:r>
      <w:r>
        <w:t xml:space="preserve"> </w:t>
      </w:r>
      <w:r>
        <w:fldChar w:fldCharType="begin"/>
      </w:r>
      <w:r>
        <w:instrText xml:space="preserve"> ADDIN ZOTERO_ITEM CSL_CITATION {"citationID":"7lQOcGnS","properties":{"formattedCitation":"{\\rtf \\uc0\\u8216{}Duolingo\\uc0\\u8217{}.}","plainCitation":"‘Duolingo’."},"citationItems":[{"id":222,"uris":["http://zotero.org/users/local/Jn9U6mvS/items/NNDRYP98"],"uri":["http://zotero.org/users/local/Jn9U6mvS/items/NNDRYP98"],"itemData":{"id":222,"type":"webpage","title":"Duolingo","URL":"https://www.duolingo.com/","accessed":{"date-parts":[["2017",11,26]]}}}],"schema":"https://github.com/citation-style-language/schema/raw/master/csl-citation.json"} </w:instrText>
      </w:r>
      <w:r>
        <w:fldChar w:fldCharType="separate"/>
      </w:r>
      <w:r w:rsidRPr="00C5109F">
        <w:rPr>
          <w:rFonts w:ascii="Cambria" w:hAnsi="Cambria" w:cs="Times New Roman"/>
          <w:szCs w:val="24"/>
        </w:rPr>
        <w:t>‘Duolingo’.</w:t>
      </w:r>
      <w:r>
        <w:fldChar w:fldCharType="end"/>
      </w:r>
    </w:p>
  </w:endnote>
  <w:endnote w:id="25">
    <w:p w14:paraId="03ACF12D" w14:textId="33ED4044" w:rsidR="00FA20C3" w:rsidRPr="00EA334A" w:rsidRDefault="00FA20C3">
      <w:pPr>
        <w:pStyle w:val="EndnoteText"/>
        <w:rPr>
          <w:lang w:val="en-IE"/>
        </w:rPr>
      </w:pPr>
      <w:r>
        <w:rPr>
          <w:rStyle w:val="EndnoteReference"/>
        </w:rPr>
        <w:endnoteRef/>
      </w:r>
      <w:r>
        <w:t xml:space="preserve"> </w:t>
      </w:r>
      <w:r>
        <w:fldChar w:fldCharType="begin"/>
      </w:r>
      <w:r>
        <w:instrText xml:space="preserve"> ADDIN ZOTERO_ITEM CSL_CITATION {"citationID":"2Yxjhi1U","properties":{"formattedCitation":"{\\rtf \\uc0\\u8216{}Coursera | Online Courses From Top Universities. Join for Free\\uc0\\u8217{}, {\\i{}Coursera} &lt;https://www.coursera.org/learn/gamification/home/welcome&gt; [accessed 22 November 2017].}","plainCitation":"‘Coursera | Online Courses From Top Universities. Join for Free’, Coursera &lt;https://www.coursera.org/learn/gamification/home/welcome&gt; [accessed 22 November 2017]."},"citationItems":[{"id":173,"uris":["http://zotero.org/users/local/Jn9U6mvS/items/C2XC9K5D"],"uri":["http://zotero.org/users/local/Jn9U6mvS/items/C2XC9K5D"],"itemData":{"id":173,"type":"webpage","title":"Coursera | Online Courses From Top Universities. Join for Free","container-title":"Coursera","abstract":"courses from schools like Stanford and Yale - no application required. Build career skills in data science, computer science, business, and more.","URL":"https://www.coursera.org/learn/gamification/home/welcome","accessed":{"date-parts":[["2017",11,22]]}}}],"schema":"https://github.com/citation-style-language/schema/raw/master/csl-citation.json"} </w:instrText>
      </w:r>
      <w:r>
        <w:fldChar w:fldCharType="separate"/>
      </w:r>
      <w:r w:rsidRPr="00C5109F">
        <w:rPr>
          <w:rFonts w:ascii="Cambria" w:hAnsi="Cambria" w:cs="Times New Roman"/>
          <w:szCs w:val="24"/>
        </w:rPr>
        <w:t xml:space="preserve">‘Coursera | Online Courses From Top Universities. Join for Free’, </w:t>
      </w:r>
      <w:r w:rsidRPr="00C5109F">
        <w:rPr>
          <w:rFonts w:ascii="Cambria" w:hAnsi="Cambria" w:cs="Times New Roman"/>
          <w:i/>
          <w:iCs/>
          <w:szCs w:val="24"/>
        </w:rPr>
        <w:t>Coursera</w:t>
      </w:r>
      <w:r w:rsidRPr="00C5109F">
        <w:rPr>
          <w:rFonts w:ascii="Cambria" w:hAnsi="Cambria" w:cs="Times New Roman"/>
          <w:szCs w:val="24"/>
        </w:rPr>
        <w:t xml:space="preserve"> &lt;https://www.coursera.org/learn/gamification/home/welcome&gt; [accessed 22 November 2017].</w:t>
      </w:r>
      <w:r>
        <w:fldChar w:fldCharType="end"/>
      </w:r>
    </w:p>
  </w:endnote>
  <w:endnote w:id="26">
    <w:p w14:paraId="238375BE" w14:textId="23C0168B" w:rsidR="00FA20C3" w:rsidRPr="00105B7C" w:rsidRDefault="00FA20C3">
      <w:pPr>
        <w:pStyle w:val="EndnoteText"/>
        <w:rPr>
          <w:lang w:val="en-IE"/>
        </w:rPr>
      </w:pPr>
      <w:r>
        <w:rPr>
          <w:rStyle w:val="EndnoteReference"/>
        </w:rPr>
        <w:endnoteRef/>
      </w:r>
      <w:r>
        <w:t xml:space="preserve"> </w:t>
      </w:r>
      <w:r>
        <w:fldChar w:fldCharType="begin"/>
      </w:r>
      <w:r>
        <w:instrText xml:space="preserve"> ADDIN ZOTERO_ITEM CSL_CITATION {"citationID":"8i6fZKa8","properties":{"formattedCitation":"{\\rtf \\uc0\\u8216{}Coursera | Online Courses From Top Universities. Join for Free\\uc0\\u8217{}, {\\i{}Coursera} &lt;https://www.coursera.org/&gt; [accessed 26 November 2017].}","plainCitation":"‘Coursera | Online Courses From Top Universities. Join for Free’, Coursera &lt;https://www.coursera.org/&gt; [accessed 26 November 2017]."},"citationItems":[{"id":226,"uris":["http://zotero.org/users/local/Jn9U6mvS/items/BN7WXS4R"],"uri":["http://zotero.org/users/local/Jn9U6mvS/items/BN7WXS4R"],"itemData":{"id":226,"type":"webpage","title":"Coursera | Online Courses From Top Universities. Join for Free","container-title":"Coursera","abstract":"courses from schools like Stanford and Yale - no application required. Build career skills in data science, computer science, business, and more.","URL":"https://www.coursera.org/","accessed":{"date-parts":[["2017",11,26]]}}}],"schema":"https://github.com/citation-style-language/schema/raw/master/csl-citation.json"} </w:instrText>
      </w:r>
      <w:r>
        <w:fldChar w:fldCharType="separate"/>
      </w:r>
      <w:r w:rsidRPr="00C5109F">
        <w:rPr>
          <w:rFonts w:ascii="Cambria" w:hAnsi="Cambria" w:cs="Times New Roman"/>
          <w:szCs w:val="24"/>
        </w:rPr>
        <w:t xml:space="preserve">‘Coursera | Online Courses From Top Universities. Join for Free’, </w:t>
      </w:r>
      <w:r w:rsidRPr="00C5109F">
        <w:rPr>
          <w:rFonts w:ascii="Cambria" w:hAnsi="Cambria" w:cs="Times New Roman"/>
          <w:i/>
          <w:iCs/>
          <w:szCs w:val="24"/>
        </w:rPr>
        <w:t>Coursera</w:t>
      </w:r>
      <w:r w:rsidRPr="00C5109F">
        <w:rPr>
          <w:rFonts w:ascii="Cambria" w:hAnsi="Cambria" w:cs="Times New Roman"/>
          <w:szCs w:val="24"/>
        </w:rPr>
        <w:t xml:space="preserve"> &lt;https://www.coursera.org/&gt; [accessed 26 November 2017].</w:t>
      </w:r>
      <w:r>
        <w:fldChar w:fldCharType="end"/>
      </w:r>
    </w:p>
  </w:endnote>
  <w:endnote w:id="27">
    <w:p w14:paraId="415B81E4" w14:textId="282DD7AE" w:rsidR="00FA20C3" w:rsidRPr="00C5109F" w:rsidRDefault="00FA20C3">
      <w:pPr>
        <w:pStyle w:val="EndnoteText"/>
        <w:rPr>
          <w:lang w:val="en-IE"/>
        </w:rPr>
      </w:pPr>
      <w:r>
        <w:rPr>
          <w:rStyle w:val="EndnoteReference"/>
        </w:rPr>
        <w:endnoteRef/>
      </w:r>
      <w:r>
        <w:t xml:space="preserve"> </w:t>
      </w:r>
      <w:r>
        <w:fldChar w:fldCharType="begin"/>
      </w:r>
      <w:r>
        <w:instrText xml:space="preserve"> ADDIN ZOTERO_ITEM CSL_CITATION {"citationID":"WP3xzAFA","properties":{"formattedCitation":"{\\rtf \\uc0\\u8216{}Runkeeper Challenges\\uc0\\u8217{}, {\\i{}Runkeeper} &lt;https://runkeeper.com/challenge&gt; [accessed 26 November 2017].}","plainCitation":"‘Runkeeper Challenges’, Runkeeper &lt;https://runkeeper.com/challenge&gt; [accessed 26 November 2017]."},"citationItems":[{"id":228,"uris":["http://zotero.org/users/local/Jn9U6mvS/items/B9U893JL"],"uri":["http://zotero.org/users/local/Jn9U6mvS/items/B9U893JL"],"itemData":{"id":228,"type":"webpage","title":"Runkeeper Challenges","container-title":"Runkeeper","abstract":"Runkeeper Challenges","URL":"https://runkeeper.com/challenge","accessed":{"date-parts":[["2017",11,26]]}}}],"schema":"https://github.com/citation-style-language/schema/raw/master/csl-citation.json"} </w:instrText>
      </w:r>
      <w:r>
        <w:fldChar w:fldCharType="separate"/>
      </w:r>
      <w:r w:rsidRPr="00C5109F">
        <w:rPr>
          <w:rFonts w:ascii="Cambria" w:hAnsi="Cambria" w:cs="Times New Roman"/>
          <w:szCs w:val="24"/>
        </w:rPr>
        <w:t xml:space="preserve">‘Runkeeper Challenges’, </w:t>
      </w:r>
      <w:r w:rsidRPr="00C5109F">
        <w:rPr>
          <w:rFonts w:ascii="Cambria" w:hAnsi="Cambria" w:cs="Times New Roman"/>
          <w:i/>
          <w:iCs/>
          <w:szCs w:val="24"/>
        </w:rPr>
        <w:t>Runkeeper</w:t>
      </w:r>
      <w:r w:rsidRPr="00C5109F">
        <w:rPr>
          <w:rFonts w:ascii="Cambria" w:hAnsi="Cambria" w:cs="Times New Roman"/>
          <w:szCs w:val="24"/>
        </w:rPr>
        <w:t xml:space="preserve"> &lt;https://runkeeper.com/challenge&gt; [accessed 26 November 2017].</w:t>
      </w:r>
      <w:r>
        <w:fldChar w:fldCharType="end"/>
      </w:r>
    </w:p>
  </w:endnote>
  <w:endnote w:id="28">
    <w:p w14:paraId="5E10FEED" w14:textId="2F758CA5" w:rsidR="00FA20C3" w:rsidRPr="00CF5A7C" w:rsidRDefault="00FA20C3">
      <w:pPr>
        <w:pStyle w:val="EndnoteText"/>
        <w:rPr>
          <w:lang w:val="en-IE"/>
        </w:rPr>
      </w:pPr>
      <w:r>
        <w:rPr>
          <w:rStyle w:val="EndnoteReference"/>
        </w:rPr>
        <w:endnoteRef/>
      </w:r>
      <w:r>
        <w:t xml:space="preserve"> </w:t>
      </w:r>
      <w:r>
        <w:fldChar w:fldCharType="begin"/>
      </w:r>
      <w:r>
        <w:instrText xml:space="preserve"> ADDIN ZOTERO_ITEM CSL_CITATION {"citationID":"IIhFnN1S","properties":{"formattedCitation":"Denny Britz, \\uc0\\u8216{}Deep Learning for Chatbots, Part 1 \\uc0\\u8211{} Introduction\\uc0\\u8217{}, {\\i{}WildML}, 2016 &lt;http://www.wildml.com/2016/04/deep-learning-for-chatbots-part-1-introduction/&gt; [accessed 7 April 2018].","plainCitation":"Denny Britz, ‘Deep Learning for Chatbots, Part 1 – Introduction’, WildML, 2016 &lt;http://www.wildml.com/2016/04/deep-learning-for-chatbots-part-1-introduction/&gt; [accessed 7 April 2018].","noteIndex":28},"citationItems":[{"id":310,"uris":["http://zotero.org/users/local/Jn9U6mvS/items/GFQBIYVW"],"uri":["http://zotero.org/users/local/Jn9U6mvS/items/GFQBIYVW"],"itemData":{"id":310,"type":"post-weblog","title":"Deep Learning for Chatbots, Part 1 – Introduction","container-title":"WildML","abstract":"Chatbots, also called Conversational Agents or Dialog Systems, are a hot topic. Microsoft is making big bets on chatbots, and so are companies like Facebook (M), Apple (Siri), Google, WeChat, and S…","URL":"http://www.wildml.com/2016/04/deep-learning-for-chatbots-part-1-introduction/","language":"en-US","author":[{"family":"Britz","given":"Denny"}],"issued":{"date-parts":[["2016",4,7]]},"accessed":{"date-parts":[["2018",4,7]]}}}],"schema":"https://github.com/citation-style-language/schema/raw/master/csl-citation.json"} </w:instrText>
      </w:r>
      <w:r>
        <w:fldChar w:fldCharType="separate"/>
      </w:r>
      <w:r w:rsidRPr="00CF5A7C">
        <w:rPr>
          <w:rFonts w:ascii="Cambria" w:hAnsi="Cambria" w:cs="Times New Roman"/>
          <w:szCs w:val="24"/>
        </w:rPr>
        <w:t xml:space="preserve">Denny Britz, ‘Deep Learning for Chatbots, Part 1 – Introduction’, </w:t>
      </w:r>
      <w:r w:rsidRPr="00CF5A7C">
        <w:rPr>
          <w:rFonts w:ascii="Cambria" w:hAnsi="Cambria" w:cs="Times New Roman"/>
          <w:i/>
          <w:iCs/>
          <w:szCs w:val="24"/>
        </w:rPr>
        <w:t>WildML</w:t>
      </w:r>
      <w:r w:rsidRPr="00CF5A7C">
        <w:rPr>
          <w:rFonts w:ascii="Cambria" w:hAnsi="Cambria" w:cs="Times New Roman"/>
          <w:szCs w:val="24"/>
        </w:rPr>
        <w:t>, 2016 &lt;http://www.wildml.com/2016/04/deep-learning-for-chatbots-part-1-introduction/&gt; [accessed 7 April 2018].</w:t>
      </w:r>
      <w:r>
        <w:fldChar w:fldCharType="end"/>
      </w:r>
    </w:p>
  </w:endnote>
  <w:endnote w:id="29">
    <w:p w14:paraId="41668E46" w14:textId="77777777" w:rsidR="00FA20C3" w:rsidRPr="00CF5A7C" w:rsidRDefault="00FA20C3" w:rsidP="00CF5A7C">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30">
    <w:p w14:paraId="0CC9E834" w14:textId="77777777" w:rsidR="00FA20C3" w:rsidRPr="00CF5A7C" w:rsidRDefault="00FA20C3" w:rsidP="00CF5A7C">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31">
    <w:p w14:paraId="1287910C" w14:textId="77777777" w:rsidR="00FA20C3" w:rsidRPr="00CF5A7C" w:rsidRDefault="00FA20C3" w:rsidP="00CF5A7C">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32">
    <w:p w14:paraId="527A4885" w14:textId="77777777" w:rsidR="00FA20C3" w:rsidRPr="00CF5A7C" w:rsidRDefault="00FA20C3" w:rsidP="00CF5A7C">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33">
    <w:p w14:paraId="79F5B448" w14:textId="02AAEE5B" w:rsidR="00FA20C3" w:rsidRPr="00CF5A7C" w:rsidRDefault="00FA20C3">
      <w:pPr>
        <w:pStyle w:val="EndnoteText"/>
        <w:rPr>
          <w:lang w:val="en-IE"/>
        </w:rPr>
      </w:pPr>
      <w:r>
        <w:rPr>
          <w:rStyle w:val="EndnoteReference"/>
        </w:rPr>
        <w:endnoteRef/>
      </w:r>
      <w:r>
        <w:t xml:space="preserve"> </w:t>
      </w:r>
      <w:r>
        <w:fldChar w:fldCharType="begin"/>
      </w:r>
      <w:r>
        <w:instrText xml:space="preserve"> ADDIN ZOTERO_ITEM CSL_CITATION {"citationID":"7nB2I3pF","properties":{"formattedCitation":"Denny Britz, \\uc0\\u8216{}Deep Learning for Chatbots, Part 1 \\uc0\\u8211{} Introduction\\uc0\\u8217{}, {\\i{}WildML}, 2016 &lt;http://www.wildml.com/2016/04/deep-learning-for-chatbots-part-1-introduction/&gt; [accessed 18 December 2017].","plainCitation":"Denny Britz, ‘Deep Learning for Chatbots, Part 1 – Introduction’, WildML, 2016 &lt;http://www.wildml.com/2016/04/deep-learning-for-chatbots-part-1-introduction/&gt; [accessed 18 December 2017].","noteIndex":33},"citationItems":[{"id":275,"uris":["http://zotero.org/users/local/Jn9U6mvS/items/G33AKSU8"],"uri":["http://zotero.org/users/local/Jn9U6mvS/items/G33AKSU8"],"itemData":{"id":275,"type":"post-weblog","title":"Deep Learning for Chatbots, Part 1 – Introduction","container-title":"WildML","abstract":"Chatbots, also called Conversational Agents or Dialog Systems, are a hot topic. Microsoft is making big bets on chatbots, and so are companies like Facebook (M), Apple (Siri), Google, WeChat, and S…","URL":"http://www.wildml.com/2016/04/deep-learning-for-chatbots-part-1-introduction/","author":[{"family":"Britz","given":"Denny"}],"issued":{"date-parts":[["2016",4,7]]},"accessed":{"date-parts":[["2017",12,18]]}}}],"schema":"https://github.com/citation-style-language/schema/raw/master/csl-citation.json"} </w:instrText>
      </w:r>
      <w:r>
        <w:fldChar w:fldCharType="separate"/>
      </w:r>
      <w:r w:rsidRPr="00CF5A7C">
        <w:rPr>
          <w:rFonts w:ascii="Cambria" w:hAnsi="Cambria" w:cs="Times New Roman"/>
          <w:szCs w:val="24"/>
        </w:rPr>
        <w:t xml:space="preserve">Denny Britz, ‘Deep Learning for Chatbots, Part 1 – Introduction’, </w:t>
      </w:r>
      <w:r w:rsidRPr="00CF5A7C">
        <w:rPr>
          <w:rFonts w:ascii="Cambria" w:hAnsi="Cambria" w:cs="Times New Roman"/>
          <w:i/>
          <w:iCs/>
          <w:szCs w:val="24"/>
        </w:rPr>
        <w:t>WildML</w:t>
      </w:r>
      <w:r w:rsidRPr="00CF5A7C">
        <w:rPr>
          <w:rFonts w:ascii="Cambria" w:hAnsi="Cambria" w:cs="Times New Roman"/>
          <w:szCs w:val="24"/>
        </w:rPr>
        <w:t>, 2016 &lt;http://www.wildml.com/2016/04/deep-learning-for-chatbots-part-1-introduction/&gt; [accessed 18 December 2017].</w:t>
      </w:r>
      <w:r>
        <w:fldChar w:fldCharType="end"/>
      </w:r>
    </w:p>
  </w:endnote>
  <w:endnote w:id="34">
    <w:p w14:paraId="2CEBFE12" w14:textId="29106974" w:rsidR="00FA20C3" w:rsidRPr="00F90166" w:rsidRDefault="00FA20C3">
      <w:pPr>
        <w:pStyle w:val="EndnoteText"/>
        <w:rPr>
          <w:lang w:val="en-IE"/>
        </w:rPr>
      </w:pPr>
      <w:r>
        <w:rPr>
          <w:rStyle w:val="EndnoteReference"/>
        </w:rPr>
        <w:endnoteRef/>
      </w:r>
      <w:r>
        <w:t xml:space="preserve"> </w:t>
      </w:r>
      <w:r>
        <w:fldChar w:fldCharType="begin"/>
      </w:r>
      <w:r>
        <w:instrText xml:space="preserve"> ADDIN ZOTERO_ITEM CSL_CITATION {"citationID":"KZcLVn7P","properties":{"formattedCitation":"\\uc0\\u8216{}What Is Natural Language Processing?\\uc0\\u8217{} &lt;https://www.sas.com/en_us/insights/analytics/what-is-natural-language-processing-nlp.html&gt; [accessed 7 April 2018].","plainCitation":"‘What Is Natural Language Processing?’ &lt;https://www.sas.com/en_us/insights/analytics/what-is-natural-language-processing-nlp.html&gt; [accessed 7 April 2018].","noteIndex":34},"citationItems":[{"id":314,"uris":["http://zotero.org/users/local/Jn9U6mvS/items/8NSAYA9C"],"uri":["http://zotero.org/users/local/Jn9U6mvS/items/8NSAYA9C"],"itemData":{"id":314,"type":"webpage","title":"What is Natural Language Processing?","abstract":"Natural language processing makes it possible for humans to talk to machines. Find out how our devices understand language and how to apply this technology.","URL":"https://www.sas.com/en_us/insights/analytics/what-is-natural-language-processing-nlp.html","language":"en","accessed":{"date-parts":[["2018",4,7]]}}}],"schema":"https://github.com/citation-style-language/schema/raw/master/csl-citation.json"} </w:instrText>
      </w:r>
      <w:r>
        <w:fldChar w:fldCharType="separate"/>
      </w:r>
      <w:r w:rsidRPr="00F90166">
        <w:rPr>
          <w:rFonts w:ascii="Cambria" w:hAnsi="Cambria" w:cs="Times New Roman"/>
          <w:szCs w:val="24"/>
        </w:rPr>
        <w:t>‘What Is Natural Language Processing?’ &lt;https://www.sas.com/en_us/insights/analytics/what-is-natural-language-processing-nlp.html&gt; [accessed 7 April 2018].</w:t>
      </w:r>
      <w:r>
        <w:fldChar w:fldCharType="end"/>
      </w:r>
    </w:p>
  </w:endnote>
  <w:endnote w:id="35">
    <w:p w14:paraId="7D2A70C4" w14:textId="41EBE5B4" w:rsidR="00FA20C3" w:rsidRPr="008A2EA8" w:rsidRDefault="00FA20C3" w:rsidP="00105B7C">
      <w:pPr>
        <w:pStyle w:val="EndnoteText"/>
        <w:rPr>
          <w:lang w:val="en-IE"/>
        </w:rPr>
      </w:pPr>
      <w:r>
        <w:rPr>
          <w:rStyle w:val="EndnoteReference"/>
        </w:rPr>
        <w:endnoteRef/>
      </w:r>
      <w:r>
        <w:t xml:space="preserve"> </w:t>
      </w:r>
      <w:r>
        <w:fldChar w:fldCharType="begin"/>
      </w:r>
      <w:r>
        <w:instrText xml:space="preserve"> ADDIN ZOTERO_ITEM CSL_CITATION {"citationID":"S8NUpdrh","properties":{"formattedCitation":"\\uc0\\u8216{}Learn a Language for Free\\uc0\\u8217{}, {\\i{}Duolingo} &lt;https://www.duolingo.com/&gt; [accessed 15 November 2017].","plainCitation":"‘Learn a Language for Free’, Duolingo &lt;https://www.duolingo.com/&gt; [accessed 15 November 2017].","noteIndex":35},"citationItems":[{"id":93,"uris":["http://zotero.org/users/local/Jn9U6mvS/items/9FTB7FGV"],"uri":["http://zotero.org/users/local/Jn9U6mvS/items/9FTB7FGV"],"itemData":{"id":93,"type":"webpage","title":"Learn a language for free","container-title":"Duolingo","abstract":"Learn languages by playing a game. It's 100% free, fun, and scientifically proven to work.","URL":"https://www.duolingo.com/","accessed":{"date-parts":[["2017",11,15]]}}}],"schema":"https://github.com/citation-style-language/schema/raw/master/csl-citation.json"} </w:instrText>
      </w:r>
      <w:r>
        <w:fldChar w:fldCharType="separate"/>
      </w:r>
      <w:r w:rsidRPr="00CF5A7C">
        <w:rPr>
          <w:rFonts w:ascii="Cambria" w:hAnsi="Cambria" w:cs="Times New Roman"/>
          <w:szCs w:val="24"/>
        </w:rPr>
        <w:t xml:space="preserve">‘Learn a Language for Free’, </w:t>
      </w:r>
      <w:r w:rsidRPr="00CF5A7C">
        <w:rPr>
          <w:rFonts w:ascii="Cambria" w:hAnsi="Cambria" w:cs="Times New Roman"/>
          <w:i/>
          <w:iCs/>
          <w:szCs w:val="24"/>
        </w:rPr>
        <w:t>Duolingo</w:t>
      </w:r>
      <w:r w:rsidRPr="00CF5A7C">
        <w:rPr>
          <w:rFonts w:ascii="Cambria" w:hAnsi="Cambria" w:cs="Times New Roman"/>
          <w:szCs w:val="24"/>
        </w:rPr>
        <w:t xml:space="preserve"> &lt;https://www.duolingo.com/&gt; [accessed 15 November 2017].</w:t>
      </w:r>
      <w:r>
        <w:fldChar w:fldCharType="end"/>
      </w:r>
    </w:p>
  </w:endnote>
  <w:endnote w:id="36">
    <w:p w14:paraId="24341198" w14:textId="01B07D0D" w:rsidR="00FA20C3" w:rsidRPr="008A2EA8" w:rsidRDefault="00FA20C3">
      <w:pPr>
        <w:pStyle w:val="EndnoteText"/>
        <w:rPr>
          <w:lang w:val="en-IE"/>
        </w:rPr>
      </w:pPr>
      <w:r>
        <w:rPr>
          <w:rStyle w:val="EndnoteReference"/>
        </w:rPr>
        <w:endnoteRef/>
      </w:r>
      <w:r>
        <w:t xml:space="preserve"> </w:t>
      </w:r>
      <w:r>
        <w:fldChar w:fldCharType="begin"/>
      </w:r>
      <w:r>
        <w:instrText xml:space="preserve"> ADDIN ZOTERO_ITEM CSL_CITATION {"citationID":"8Ydl9U0w","properties":{"formattedCitation":"\\uc0\\u8216{}Learn a Language for Free\\uc0\\u8217{}.","plainCitation":"‘Learn a Language for Free’.","noteIndex":36},"citationItems":[{"id":93,"uris":["http://zotero.org/users/local/Jn9U6mvS/items/9FTB7FGV"],"uri":["http://zotero.org/users/local/Jn9U6mvS/items/9FTB7FGV"],"itemData":{"id":93,"type":"webpage","title":"Learn a language for free","container-title":"Duolingo","abstract":"Learn languages by playing a game. It's 100% free, fun, and scientifically proven to work.","URL":"https://www.duolingo.com/","accessed":{"date-parts":[["2017",11,15]]}}}],"schema":"https://github.com/citation-style-language/schema/raw/master/csl-citation.json"} </w:instrText>
      </w:r>
      <w:r>
        <w:fldChar w:fldCharType="separate"/>
      </w:r>
      <w:r w:rsidRPr="00CF5A7C">
        <w:rPr>
          <w:rFonts w:ascii="Cambria" w:hAnsi="Cambria" w:cs="Times New Roman"/>
          <w:szCs w:val="24"/>
        </w:rPr>
        <w:t>‘Learn a Language for Free’.</w:t>
      </w:r>
      <w:r>
        <w:fldChar w:fldCharType="end"/>
      </w:r>
    </w:p>
  </w:endnote>
  <w:endnote w:id="37">
    <w:p w14:paraId="7FB851AF" w14:textId="4F5FED69" w:rsidR="00FA20C3" w:rsidRPr="003504C7" w:rsidRDefault="00FA20C3">
      <w:pPr>
        <w:pStyle w:val="EndnoteText"/>
        <w:rPr>
          <w:lang w:val="en-IE"/>
        </w:rPr>
      </w:pPr>
      <w:r>
        <w:rPr>
          <w:rStyle w:val="EndnoteReference"/>
        </w:rPr>
        <w:endnoteRef/>
      </w:r>
      <w:r>
        <w:t xml:space="preserve"> </w:t>
      </w:r>
      <w:r>
        <w:fldChar w:fldCharType="begin"/>
      </w:r>
      <w:r>
        <w:instrText xml:space="preserve"> ADDIN ZOTERO_ITEM CSL_CITATION {"citationID":"kZ3gwbVQ","properties":{"formattedCitation":"\\uc0\\u8216{}DuolingoReport_Final.Pdf\\uc0\\u8217{} &lt;http://static.duolingo.com/s3/DuolingoReport_Final.pdf&gt; [accessed 22 November 2017].","plainCitation":"‘DuolingoReport_Final.Pdf’ &lt;http://static.duolingo.com/s3/DuolingoReport_Final.pdf&gt; [accessed 22 November 2017].","noteIndex":37},"citationItems":[{"id":177,"uris":["http://zotero.org/users/local/Jn9U6mvS/items/6XBYMPHE"],"uri":["http://zotero.org/users/local/Jn9U6mvS/items/6XBYMPHE"],"itemData":{"id":177,"type":"article","title":"DuolingoReport_Final.pdf","URL":"http://static.duolingo.com/s3/DuolingoReport_Final.pdf","accessed":{"date-parts":[["2017",11,22]]}}}],"schema":"https://github.com/citation-style-language/schema/raw/master/csl-citation.json"} </w:instrText>
      </w:r>
      <w:r>
        <w:fldChar w:fldCharType="separate"/>
      </w:r>
      <w:r w:rsidRPr="00CF5A7C">
        <w:rPr>
          <w:rFonts w:ascii="Cambria" w:hAnsi="Cambria" w:cs="Times New Roman"/>
          <w:szCs w:val="24"/>
        </w:rPr>
        <w:t>‘DuolingoReport_Final.Pdf’ &lt;http://static.duolingo.com/s3/DuolingoReport_Final.pdf&gt; [accessed 22 November 2017].</w:t>
      </w:r>
      <w:r>
        <w:fldChar w:fldCharType="end"/>
      </w:r>
    </w:p>
  </w:endnote>
  <w:endnote w:id="38">
    <w:p w14:paraId="02A83796" w14:textId="1D385D41" w:rsidR="00FA20C3" w:rsidRPr="00B2582D" w:rsidRDefault="00FA20C3">
      <w:pPr>
        <w:pStyle w:val="EndnoteText"/>
        <w:rPr>
          <w:lang w:val="en-IE"/>
        </w:rPr>
      </w:pPr>
      <w:r>
        <w:rPr>
          <w:rStyle w:val="EndnoteReference"/>
        </w:rPr>
        <w:endnoteRef/>
      </w:r>
      <w:r>
        <w:t xml:space="preserve"> </w:t>
      </w:r>
      <w:r>
        <w:fldChar w:fldCharType="begin"/>
      </w:r>
      <w:r>
        <w:instrText xml:space="preserve"> ADDIN ZOTERO_ITEM CSL_CITATION {"citationID":"FTG2hz0k","properties":{"formattedCitation":"\\uc0\\u8216{}Babbel.Com\\uc0\\u8217{} &lt;https://home.babbel.com/prices&gt; [accessed 15 November 2017].","plainCitation":"‘Babbel.Com’ &lt;https://home.babbel.com/prices&gt; [accessed 15 November 2017].","noteIndex":38},"citationItems":[{"id":101,"uris":["http://zotero.org/users/local/Jn9U6mvS/items/87SZ752F"],"uri":["http://zotero.org/users/local/Jn9U6mvS/items/87SZ752F"],"itemData":{"id":101,"type":"webpage","title":"Babbel.com","URL":"https://home.babbel.com/prices","accessed":{"date-parts":[["2017",11,15]]}}}],"schema":"https://github.com/citation-style-language/schema/raw/master/csl-citation.json"} </w:instrText>
      </w:r>
      <w:r>
        <w:fldChar w:fldCharType="separate"/>
      </w:r>
      <w:r w:rsidRPr="00CF5A7C">
        <w:rPr>
          <w:rFonts w:ascii="Cambria" w:hAnsi="Cambria" w:cs="Times New Roman"/>
          <w:szCs w:val="24"/>
        </w:rPr>
        <w:t>‘Babbel.Com’ &lt;https://home.babbel.com/prices&gt; [accessed 15 November 2017].</w:t>
      </w:r>
      <w:r>
        <w:fldChar w:fldCharType="end"/>
      </w:r>
    </w:p>
  </w:endnote>
  <w:endnote w:id="39">
    <w:p w14:paraId="143A93F6" w14:textId="008F5065" w:rsidR="00FA20C3" w:rsidRPr="00DA24F5" w:rsidRDefault="00FA20C3" w:rsidP="00DA24F5">
      <w:pPr>
        <w:pStyle w:val="EndnoteText"/>
        <w:rPr>
          <w:lang w:val="en-IE"/>
        </w:rPr>
      </w:pPr>
      <w:r>
        <w:rPr>
          <w:rStyle w:val="EndnoteReference"/>
        </w:rPr>
        <w:endnoteRef/>
      </w:r>
      <w:r>
        <w:t xml:space="preserve"> </w:t>
      </w:r>
      <w:r>
        <w:fldChar w:fldCharType="begin"/>
      </w:r>
      <w:r>
        <w:instrText xml:space="preserve"> ADDIN ZOTERO_ITEM CSL_CITATION {"citationID":"pMDiXQuX","properties":{"formattedCitation":"\\uc0\\u8216{}Babbel.Com\\uc0\\u8217{}.","plainCitation":"‘Babbel.Com’.","noteIndex":39},"citationItems":[{"id":103,"uris":["http://zotero.org/users/local/Jn9U6mvS/items/H95ND8KT"],"uri":["http://zotero.org/users/local/Jn9U6mvS/items/H95ND8KT"],"itemData":{"id":103,"type":"webpage","title":"Babbel.com","URL":"https://home.babbel.com/prices","accessed":{"date-parts":[["2017",11,15]]}}}],"schema":"https://github.com/citation-style-language/schema/raw/master/csl-citation.json"} </w:instrText>
      </w:r>
      <w:r>
        <w:fldChar w:fldCharType="separate"/>
      </w:r>
      <w:r w:rsidRPr="00CF5A7C">
        <w:rPr>
          <w:rFonts w:ascii="Cambria" w:hAnsi="Cambria" w:cs="Times New Roman"/>
          <w:szCs w:val="24"/>
        </w:rPr>
        <w:t>‘Babbel.Com’.</w:t>
      </w:r>
      <w:r>
        <w:fldChar w:fldCharType="end"/>
      </w:r>
    </w:p>
  </w:endnote>
  <w:endnote w:id="40">
    <w:p w14:paraId="238135F3" w14:textId="7509FAE8" w:rsidR="00FA20C3" w:rsidRPr="006724FA" w:rsidRDefault="00FA20C3" w:rsidP="00DE2AFD">
      <w:pPr>
        <w:pStyle w:val="EndnoteText"/>
        <w:rPr>
          <w:lang w:val="en-IE"/>
        </w:rPr>
      </w:pPr>
      <w:r>
        <w:rPr>
          <w:rStyle w:val="EndnoteReference"/>
        </w:rPr>
        <w:endnoteRef/>
      </w:r>
      <w:r>
        <w:t xml:space="preserve"> </w:t>
      </w:r>
      <w:r>
        <w:fldChar w:fldCharType="begin"/>
      </w:r>
      <w:r>
        <w:instrText xml:space="preserve"> ADDIN ZOTERO_ITEM CSL_CITATION {"citationID":"LkVcr7DF","properties":{"formattedCitation":"\\uc0\\u8216{}IDC: Smartphone OS Market Share\\uc0\\u8217{}, {\\i{}Www.Idc.Com} &lt;https://www.idc.com/promo/smartphone-market-share/os&gt; [accessed 25 October 2017].","plainCitation":"‘IDC: Smartphone OS Market Share’, Www.Idc.Com &lt;https://www.idc.com/promo/smartphone-market-share/os&gt; [accessed 25 October 2017].","noteIndex":40},"citationItems":[{"id":44,"uris":["http://zotero.org/users/local/Jn9U6mvS/items/5TNT9FQG"],"uri":["http://zotero.org/users/local/Jn9U6mvS/items/5TNT9FQG"],"itemData":{"id":44,"type":"webpage","title":"IDC: Smartphone OS Market Share","container-title":"www.idc.com","URL":"https://www.idc.com/promo/smartphone-market-share/os","shortTitle":"IDC","accessed":{"date-parts":[["2017",10,25]]}}}],"schema":"https://github.com/citation-style-language/schema/raw/master/csl-citation.json"} </w:instrText>
      </w:r>
      <w:r>
        <w:fldChar w:fldCharType="separate"/>
      </w:r>
      <w:r w:rsidRPr="00CF5A7C">
        <w:rPr>
          <w:rFonts w:ascii="Cambria" w:hAnsi="Cambria" w:cs="Times New Roman"/>
          <w:szCs w:val="24"/>
        </w:rPr>
        <w:t xml:space="preserve">‘IDC: Smartphone OS Market Share’, </w:t>
      </w:r>
      <w:r w:rsidRPr="00CF5A7C">
        <w:rPr>
          <w:rFonts w:ascii="Cambria" w:hAnsi="Cambria" w:cs="Times New Roman"/>
          <w:i/>
          <w:iCs/>
          <w:szCs w:val="24"/>
        </w:rPr>
        <w:t>Www.Idc.Com</w:t>
      </w:r>
      <w:r w:rsidRPr="00CF5A7C">
        <w:rPr>
          <w:rFonts w:ascii="Cambria" w:hAnsi="Cambria" w:cs="Times New Roman"/>
          <w:szCs w:val="24"/>
        </w:rPr>
        <w:t xml:space="preserve"> &lt;https://www.idc.com/promo/smartphone-market-share/os&gt; [accessed 25 October 2017].</w:t>
      </w:r>
      <w:r>
        <w:fldChar w:fldCharType="end"/>
      </w:r>
    </w:p>
  </w:endnote>
  <w:endnote w:id="41">
    <w:p w14:paraId="73DF2822" w14:textId="7E3DD544" w:rsidR="00FA20C3" w:rsidRPr="00C5109F" w:rsidRDefault="00FA20C3">
      <w:pPr>
        <w:pStyle w:val="EndnoteText"/>
        <w:rPr>
          <w:lang w:val="en-IE"/>
        </w:rPr>
      </w:pPr>
      <w:r>
        <w:rPr>
          <w:rStyle w:val="EndnoteReference"/>
        </w:rPr>
        <w:endnoteRef/>
      </w:r>
      <w:r>
        <w:t xml:space="preserve"> </w:t>
      </w:r>
      <w:r>
        <w:fldChar w:fldCharType="begin"/>
      </w:r>
      <w:r>
        <w:instrText xml:space="preserve"> ADDIN ZOTERO_ITEM CSL_CITATION {"citationID":"T5QQkok8","properties":{"formattedCitation":"* All products require an annual contract Prices do not include sales tax, \\uc0\\u8216{}Mobile OS Market Share 2017\\uc0\\u8217{}, {\\i{}Statista} &lt;https://www.statista.com/statistics/266136/global-market-share-held-by-smartphone-operating-systems/&gt; [accessed 1 November 2017].","plainCitation":"* All products require an annual contract Prices do not include sales tax, ‘Mobile OS Market Share 2017’, Statista &lt;https://www.statista.com/statistics/266136/global-market-share-held-by-smartphone-operating-systems/&gt; [accessed 1 November 2017].","noteIndex":41},"citationItems":[{"id":49,"uris":["http://zotero.org/users/local/Jn9U6mvS/items/3656DYRM"],"uri":["http://zotero.org/users/local/Jn9U6mvS/items/3656DYRM"],"itemData":{"id":49,"type":"webpage","title":"Mobile OS market share 2017","container-title":"Statista","abstract":"This statistic shows the global mobile OS market share 2009-2017. In Q1/2017, Android market share amounted to 86.1 percent of all smartphones sold to end users.","URL":"https://www.statista.com/statistics/266136/global-market-share-held-by-smartphone-operating-systems/","author":[{"family":"tax","given":"* All products require an annual contract Prices","dropping-particle":"do not include sales"}],"accessed":{"date-parts":[["2017",11,1]]}}}],"schema":"https://github.com/citation-style-language/schema/raw/master/csl-citation.json"} </w:instrText>
      </w:r>
      <w:r>
        <w:fldChar w:fldCharType="separate"/>
      </w:r>
      <w:r w:rsidRPr="00CF5A7C">
        <w:rPr>
          <w:rFonts w:ascii="Cambria" w:hAnsi="Cambria" w:cs="Times New Roman"/>
          <w:szCs w:val="24"/>
        </w:rPr>
        <w:t xml:space="preserve">* All products require an annual contract Prices do not include sales tax, ‘Mobile OS Market Share 2017’, </w:t>
      </w:r>
      <w:r w:rsidRPr="00CF5A7C">
        <w:rPr>
          <w:rFonts w:ascii="Cambria" w:hAnsi="Cambria" w:cs="Times New Roman"/>
          <w:i/>
          <w:iCs/>
          <w:szCs w:val="24"/>
        </w:rPr>
        <w:t>Statista</w:t>
      </w:r>
      <w:r w:rsidRPr="00CF5A7C">
        <w:rPr>
          <w:rFonts w:ascii="Cambria" w:hAnsi="Cambria" w:cs="Times New Roman"/>
          <w:szCs w:val="24"/>
        </w:rPr>
        <w:t xml:space="preserve"> &lt;https://www.statista.com/statistics/266136/global-market-share-held-by-smartphone-operating-systems/&gt; [accessed 1 November 2017].</w:t>
      </w:r>
      <w:r>
        <w:fldChar w:fldCharType="end"/>
      </w:r>
    </w:p>
  </w:endnote>
  <w:endnote w:id="42">
    <w:p w14:paraId="316A2204" w14:textId="5480823F" w:rsidR="00FA20C3" w:rsidRPr="009346FF" w:rsidRDefault="00FA20C3">
      <w:pPr>
        <w:pStyle w:val="EndnoteText"/>
        <w:rPr>
          <w:lang w:val="en-IE"/>
        </w:rPr>
      </w:pPr>
      <w:r>
        <w:rPr>
          <w:rStyle w:val="EndnoteReference"/>
        </w:rPr>
        <w:endnoteRef/>
      </w:r>
      <w:r>
        <w:t xml:space="preserve"> </w:t>
      </w:r>
      <w:r>
        <w:fldChar w:fldCharType="begin"/>
      </w:r>
      <w:r>
        <w:instrText xml:space="preserve"> ADDIN ZOTERO_ITEM CSL_CITATION {"citationID":"ABKch29H","properties":{"formattedCitation":"\\uc0\\u8216{}Native-Apps-vs-Hybrid-Appsionic-Titanium.Pdf\\uc0\\u8217{} &lt;http://www.ijcter.com/papers/volume-2/issue-6/native-apps-vs-hybrid-appsionic-titanium.pdf&gt; [accessed 24 October 2017].","plainCitation":"‘Native-Apps-vs-Hybrid-Appsionic-Titanium.Pdf’ &lt;http://www.ijcter.com/papers/volume-2/issue-6/native-apps-vs-hybrid-appsionic-titanium.pdf&gt; [accessed 24 October 2017].","noteIndex":42},"citationItems":[{"id":42,"uris":["http://zotero.org/users/local/Jn9U6mvS/items/HZDZYTPA"],"uri":["http://zotero.org/users/local/Jn9U6mvS/items/HZDZYTPA"],"itemData":{"id":42,"type":"article","title":"native-apps-vs-hybrid-appsionic-titanium.pdf","URL":"http://www.ijcter.com/papers/volume-2/issue-6/native-apps-vs-hybrid-appsionic-titanium.pdf","accessed":{"date-parts":[["2017",10,24]]}}}],"schema":"https://github.com/citation-style-language/schema/raw/master/csl-citation.json"} </w:instrText>
      </w:r>
      <w:r>
        <w:fldChar w:fldCharType="separate"/>
      </w:r>
      <w:r w:rsidRPr="00CF5A7C">
        <w:rPr>
          <w:rFonts w:ascii="Cambria" w:hAnsi="Cambria" w:cs="Times New Roman"/>
          <w:szCs w:val="24"/>
        </w:rPr>
        <w:t>‘Native-Apps-vs-Hybrid-Appsionic-Titanium.Pdf’ &lt;http://www.ijcter.com/papers/volume-2/issue-6/native-apps-vs-hybrid-appsionic-titanium.pdf&gt; [accessed 24 October 2017].</w:t>
      </w:r>
      <w:r>
        <w:fldChar w:fldCharType="end"/>
      </w:r>
    </w:p>
  </w:endnote>
  <w:endnote w:id="43">
    <w:p w14:paraId="70855A5B" w14:textId="6A5DF27E" w:rsidR="00FA20C3" w:rsidRPr="00454C16" w:rsidRDefault="00FA20C3">
      <w:pPr>
        <w:pStyle w:val="EndnoteText"/>
        <w:rPr>
          <w:lang w:val="en-IE"/>
        </w:rPr>
      </w:pPr>
      <w:r>
        <w:rPr>
          <w:rStyle w:val="EndnoteReference"/>
        </w:rPr>
        <w:endnoteRef/>
      </w:r>
      <w:r>
        <w:t xml:space="preserve"> </w:t>
      </w:r>
      <w:r>
        <w:fldChar w:fldCharType="begin"/>
      </w:r>
      <w:r>
        <w:instrText xml:space="preserve"> ADDIN ZOTERO_ITEM CSL_CITATION {"citationID":"CgZCFxBn","properties":{"formattedCitation":"\\uc0\\u8216{}TIOBE Index | TIOBE - The Software Quality Company\\uc0\\u8217{} &lt;https://www.tiobe.com/tiobe-index/&gt; [accessed 27 November 2017].","plainCitation":"‘TIOBE Index | TIOBE - The Software Quality Company’ &lt;https://www.tiobe.com/tiobe-index/&gt; [accessed 27 November 2017].","noteIndex":43},"citationItems":[{"id":235,"uris":["http://zotero.org/users/local/Jn9U6mvS/items/9Y2LGQR3"],"uri":["http://zotero.org/users/local/Jn9U6mvS/items/9Y2LGQR3"],"itemData":{"id":235,"type":"webpage","title":"TIOBE Index | TIOBE - The Software Quality Company","URL":"https://www.tiobe.com/tiobe-index/","accessed":{"date-parts":[["2017",11,27]]}}}],"schema":"https://github.com/citation-style-language/schema/raw/master/csl-citation.json"} </w:instrText>
      </w:r>
      <w:r>
        <w:fldChar w:fldCharType="separate"/>
      </w:r>
      <w:r w:rsidRPr="00CF5A7C">
        <w:rPr>
          <w:rFonts w:ascii="Cambria" w:hAnsi="Cambria" w:cs="Times New Roman"/>
          <w:szCs w:val="24"/>
        </w:rPr>
        <w:t>‘TIOBE Index | TIOBE - The Software Quality Company’ &lt;https://www.tiobe.com/tiobe-index/&gt; [accessed 27 November 2017].</w:t>
      </w:r>
      <w:r>
        <w:fldChar w:fldCharType="end"/>
      </w:r>
    </w:p>
  </w:endnote>
  <w:endnote w:id="44">
    <w:p w14:paraId="21B41D58" w14:textId="512F29AE" w:rsidR="00FA20C3" w:rsidRPr="00187B7A" w:rsidRDefault="00FA20C3">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45">
    <w:p w14:paraId="5806F02C" w14:textId="0EB031FB" w:rsidR="00FA20C3" w:rsidRPr="00776F74" w:rsidRDefault="00FA20C3">
      <w:pPr>
        <w:pStyle w:val="EndnoteText"/>
        <w:rPr>
          <w:lang w:val="en-IE"/>
        </w:rPr>
      </w:pPr>
      <w:r>
        <w:rPr>
          <w:rStyle w:val="EndnoteReference"/>
        </w:rPr>
        <w:endnoteRef/>
      </w:r>
      <w:r>
        <w:t xml:space="preserve"> </w:t>
      </w:r>
      <w:r>
        <w:fldChar w:fldCharType="begin"/>
      </w:r>
      <w:r>
        <w:instrText xml:space="preserve"> ADDIN ZOTERO_ITEM CSL_CITATION {"citationID":"VvN4tzcH","properties":{"formattedCitation":"\\uc0\\u8216{}Kotlin and Android | Android Developers\\uc0\\u8217{} &lt;https://developer.android.com/kotlin/index.html&gt; [accessed 1 November 2017].","plainCitation":"‘Kotlin and Android | Android Developers’ &lt;https://developer.android.com/kotlin/index.html&gt; [accessed 1 November 2017].","noteIndex":45},"citationItems":[{"id":57,"uris":["http://zotero.org/users/local/Jn9U6mvS/items/22L6VWB2"],"uri":["http://zotero.org/users/local/Jn9U6mvS/items/22L6VWB2"],"itemData":{"id":57,"type":"webpage","title":"Kotlin and Android | Android Developers","URL":"https://developer.android.com/kotlin/index.html","accessed":{"date-parts":[["2017",11,1]]}}}],"schema":"https://github.com/citation-style-language/schema/raw/master/csl-citation.json"} </w:instrText>
      </w:r>
      <w:r>
        <w:fldChar w:fldCharType="separate"/>
      </w:r>
      <w:r w:rsidRPr="00CF5A7C">
        <w:rPr>
          <w:rFonts w:ascii="Cambria" w:hAnsi="Cambria" w:cs="Times New Roman"/>
          <w:szCs w:val="24"/>
        </w:rPr>
        <w:t>‘Kotlin and Android | Android Developers’ &lt;https://developer.android.com/kotlin/index.html&gt; [accessed 1 November 2017].</w:t>
      </w:r>
      <w:r>
        <w:fldChar w:fldCharType="end"/>
      </w:r>
    </w:p>
  </w:endnote>
  <w:endnote w:id="46">
    <w:p w14:paraId="0C3974B6" w14:textId="6E5762C8" w:rsidR="00FA20C3" w:rsidRPr="003252B2" w:rsidRDefault="00FA20C3">
      <w:pPr>
        <w:pStyle w:val="EndnoteText"/>
        <w:rPr>
          <w:lang w:val="en-IE"/>
        </w:rPr>
      </w:pPr>
      <w:r>
        <w:rPr>
          <w:rStyle w:val="EndnoteReference"/>
        </w:rPr>
        <w:endnoteRef/>
      </w:r>
      <w:r>
        <w:t xml:space="preserve"> </w:t>
      </w:r>
      <w:r>
        <w:fldChar w:fldCharType="begin"/>
      </w:r>
      <w:r>
        <w:instrText xml:space="preserve"> ADDIN ZOTERO_ITEM CSL_CITATION {"citationID":"gtyrYVsl","properties":{"formattedCitation":"\\uc0\\u8216{}Python vs R: Which Programming Language Is Better for Data Science?\\uc0\\u8217{}, {\\i{}BetaNews} &lt;https://betanews.com/2017/10/09/python-vs-r-data-science-programming-language/&gt; [accessed 1 November 2017].","plainCitation":"‘Python vs R: Which Programming Language Is Better for Data Science?’, BetaNews &lt;https://betanews.com/2017/10/09/python-vs-r-data-science-programming-language/&gt; [accessed 1 November 2017].","noteIndex":46},"citationItems":[{"id":59,"uris":["http://zotero.org/users/local/Jn9U6mvS/items/W8N4JG9T"],"uri":["http://zotero.org/users/local/Jn9U6mvS/items/W8N4JG9T"],"itemData":{"id":59,"type":"webpage","title":"Python vs R: Which programming language is better for data science?","container-title":"BetaNews","abstract":"It’s a key question for many data scientists -- especially those that are new to the field: is Python or R better for data science?","URL":"https://betanews.com/2017/10/09/python-vs-r-data-science-programming-language/","shortTitle":"Python vs R","accessed":{"date-parts":[["2017",11,1]]}}}],"schema":"https://github.com/citation-style-language/schema/raw/master/csl-citation.json"} </w:instrText>
      </w:r>
      <w:r>
        <w:fldChar w:fldCharType="separate"/>
      </w:r>
      <w:r w:rsidRPr="00CF5A7C">
        <w:rPr>
          <w:rFonts w:ascii="Cambria" w:hAnsi="Cambria" w:cs="Times New Roman"/>
          <w:szCs w:val="24"/>
        </w:rPr>
        <w:t xml:space="preserve">‘Python vs R: Which Programming Language Is Better for Data Science?’, </w:t>
      </w:r>
      <w:r w:rsidRPr="00CF5A7C">
        <w:rPr>
          <w:rFonts w:ascii="Cambria" w:hAnsi="Cambria" w:cs="Times New Roman"/>
          <w:i/>
          <w:iCs/>
          <w:szCs w:val="24"/>
        </w:rPr>
        <w:t>BetaNews</w:t>
      </w:r>
      <w:r w:rsidRPr="00CF5A7C">
        <w:rPr>
          <w:rFonts w:ascii="Cambria" w:hAnsi="Cambria" w:cs="Times New Roman"/>
          <w:szCs w:val="24"/>
        </w:rPr>
        <w:t xml:space="preserve"> &lt;https://betanews.com/2017/10/09/python-vs-r-data-science-programming-language/&gt; [accessed 1 November 2017].</w:t>
      </w:r>
      <w:r>
        <w:fldChar w:fldCharType="end"/>
      </w:r>
    </w:p>
  </w:endnote>
  <w:endnote w:id="47">
    <w:p w14:paraId="030EA53B" w14:textId="41F65391" w:rsidR="00FA20C3" w:rsidRPr="00C753B8" w:rsidRDefault="00FA20C3" w:rsidP="001455DC">
      <w:pPr>
        <w:pStyle w:val="EndnoteText"/>
        <w:rPr>
          <w:lang w:val="en-IE"/>
        </w:rPr>
      </w:pPr>
      <w:r>
        <w:rPr>
          <w:rStyle w:val="EndnoteReference"/>
        </w:rPr>
        <w:endnoteRef/>
      </w:r>
      <w:r>
        <w:t xml:space="preserve"> </w:t>
      </w:r>
      <w:r>
        <w:fldChar w:fldCharType="begin"/>
      </w:r>
      <w:r>
        <w:instrText xml:space="preserve"> ADDIN ZOTERO_ITEM CSL_CITATION {"citationID":"2Z16DHiT","properties":{"formattedCitation":"\\uc0\\u8216{}R: What Is R?\\uc0\\u8217{} &lt;https://www.r-project.org/about.html&gt; [accessed 5 November 2017].","plainCitation":"‘R: What Is R?’ &lt;https://www.r-project.org/about.html&gt; [accessed 5 November 2017].","noteIndex":47},"citationItems":[{"id":66,"uris":["http://zotero.org/users/local/Jn9U6mvS/items/8YDUPY6Z"],"uri":["http://zotero.org/users/local/Jn9U6mvS/items/8YDUPY6Z"],"itemData":{"id":66,"type":"webpage","title":"R: What is R?","URL":"https://www.r-project.org/about.html","accessed":{"date-parts":[["2017",11,5]]}}}],"schema":"https://github.com/citation-style-language/schema/raw/master/csl-citation.json"} </w:instrText>
      </w:r>
      <w:r>
        <w:fldChar w:fldCharType="separate"/>
      </w:r>
      <w:r w:rsidRPr="00CF5A7C">
        <w:rPr>
          <w:rFonts w:ascii="Cambria" w:hAnsi="Cambria" w:cs="Times New Roman"/>
          <w:szCs w:val="24"/>
        </w:rPr>
        <w:t>‘R: What Is R?’ &lt;https://www.r-project.org/about.html&gt; [accessed 5 November 2017].</w:t>
      </w:r>
      <w:r>
        <w:fldChar w:fldCharType="end"/>
      </w:r>
    </w:p>
  </w:endnote>
  <w:endnote w:id="48">
    <w:p w14:paraId="1408CC6F" w14:textId="15699DE2" w:rsidR="00FA20C3" w:rsidRPr="008F43A5" w:rsidRDefault="00FA20C3" w:rsidP="00024BB6">
      <w:pPr>
        <w:pStyle w:val="EndnoteText"/>
        <w:rPr>
          <w:lang w:val="en-IE"/>
        </w:rPr>
      </w:pPr>
      <w:r>
        <w:rPr>
          <w:rStyle w:val="EndnoteReference"/>
        </w:rPr>
        <w:endnoteRef/>
      </w:r>
      <w:r>
        <w:t xml:space="preserve"> </w:t>
      </w:r>
      <w:r>
        <w:fldChar w:fldCharType="begin"/>
      </w:r>
      <w:r>
        <w:instrText xml:space="preserve"> ADDIN ZOTERO_ITEM CSL_CITATION {"citationID":"eXYm8m31","properties":{"formattedCitation":"\\uc0\\u8216{}Python vs R\\uc0\\u8217{}.","plainCitation":"‘Python vs R’.","noteIndex":48},"citationItems":[{"id":59,"uris":["http://zotero.org/users/local/Jn9U6mvS/items/W8N4JG9T"],"uri":["http://zotero.org/users/local/Jn9U6mvS/items/W8N4JG9T"],"itemData":{"id":59,"type":"webpage","title":"Python vs R: Which programming language is better for data science?","container-title":"BetaNews","abstract":"It’s a key question for many data scientists -- especially those that are new to the field: is Python or R better for data science?","URL":"https://betanews.com/2017/10/09/python-vs-r-data-science-programming-language/","shortTitle":"Python vs R","accessed":{"date-parts":[["2017",11,1]]}}}],"schema":"https://github.com/citation-style-language/schema/raw/master/csl-citation.json"} </w:instrText>
      </w:r>
      <w:r>
        <w:fldChar w:fldCharType="separate"/>
      </w:r>
      <w:r w:rsidRPr="00CF5A7C">
        <w:rPr>
          <w:rFonts w:ascii="Cambria" w:hAnsi="Cambria" w:cs="Times New Roman"/>
          <w:szCs w:val="24"/>
        </w:rPr>
        <w:t>‘Python vs R’.</w:t>
      </w:r>
      <w:r>
        <w:fldChar w:fldCharType="end"/>
      </w:r>
    </w:p>
  </w:endnote>
  <w:endnote w:id="49">
    <w:p w14:paraId="0D8F7929" w14:textId="4AA9ACCD" w:rsidR="00FA20C3" w:rsidRPr="00EE2020" w:rsidRDefault="00FA20C3">
      <w:pPr>
        <w:pStyle w:val="EndnoteText"/>
        <w:rPr>
          <w:lang w:val="en-IE"/>
        </w:rPr>
      </w:pPr>
      <w:r>
        <w:rPr>
          <w:rStyle w:val="EndnoteReference"/>
        </w:rPr>
        <w:endnoteRef/>
      </w:r>
      <w:r>
        <w:t xml:space="preserve"> </w:t>
      </w:r>
      <w:r>
        <w:fldChar w:fldCharType="begin"/>
      </w:r>
      <w:r>
        <w:instrText xml:space="preserve"> ADDIN ZOTERO_ITEM CSL_CITATION {"citationID":"ehIlCBxw","properties":{"formattedCitation":"\\uc0\\u8216{}Introduction - Laravel - The PHP Framework For Web Artisans\\uc0\\u8217{} &lt;https://laravel.com/docs/4.2/introduction&gt; [accessed 7 November 2017].","plainCitation":"‘Introduction - Laravel - The PHP Framework For Web Artisans’ &lt;https://laravel.com/docs/4.2/introduction&gt; [accessed 7 November 2017].","noteIndex":49},"citationItems":[{"id":80,"uris":["http://zotero.org/users/local/Jn9U6mvS/items/4BFMDRC9"],"uri":["http://zotero.org/users/local/Jn9U6mvS/items/4BFMDRC9"],"itemData":{"id":80,"type":"webpage","title":"Introduction - Laravel - The PHP Framework For Web Artisans","URL":"https://laravel.com/docs/4.2/introduction","accessed":{"date-parts":[["2017",11,7]]}}}],"schema":"https://github.com/citation-style-language/schema/raw/master/csl-citation.json"} </w:instrText>
      </w:r>
      <w:r>
        <w:fldChar w:fldCharType="separate"/>
      </w:r>
      <w:r w:rsidRPr="00CF5A7C">
        <w:rPr>
          <w:rFonts w:ascii="Cambria" w:hAnsi="Cambria" w:cs="Times New Roman"/>
          <w:szCs w:val="24"/>
        </w:rPr>
        <w:t>‘Introduction - Laravel - The PHP Framework For Web Artisans’ &lt;https://laravel.com/docs/4.2/introduction&gt; [accessed 7 November 2017].</w:t>
      </w:r>
      <w:r>
        <w:fldChar w:fldCharType="end"/>
      </w:r>
    </w:p>
  </w:endnote>
  <w:endnote w:id="50">
    <w:p w14:paraId="5480BC4C" w14:textId="2ED4FABD" w:rsidR="00FA20C3" w:rsidRPr="009562E2" w:rsidRDefault="00FA20C3">
      <w:pPr>
        <w:pStyle w:val="EndnoteText"/>
        <w:rPr>
          <w:lang w:val="en-IE"/>
        </w:rPr>
      </w:pPr>
      <w:r>
        <w:rPr>
          <w:rStyle w:val="EndnoteReference"/>
        </w:rPr>
        <w:endnoteRef/>
      </w:r>
      <w:r>
        <w:t xml:space="preserve"> </w:t>
      </w:r>
      <w:r>
        <w:fldChar w:fldCharType="begin"/>
      </w:r>
      <w:r>
        <w:instrText xml:space="preserve"> ADDIN ZOTERO_ITEM CSL_CITATION {"citationID":"FXrOJbdN","properties":{"formattedCitation":"\\uc0\\u8216{}Slant - Django vs Laravel Detailed Comparison as of 2017\\uc0\\u8217{}, {\\i{}Slant} &lt;https://www.slant.co/versus/1746/9622/~django_vs_laravel&gt; [accessed 27 November 2017].","plainCitation":"‘Slant - Django vs Laravel Detailed Comparison as of 2017’, Slant &lt;https://www.slant.co/versus/1746/9622/~django_vs_laravel&gt; [accessed 27 November 2017].","noteIndex":50},"citationItems":[{"id":237,"uris":["http://zotero.org/users/local/Jn9U6mvS/items/7YZMMWKL"],"uri":["http://zotero.org/users/local/Jn9U6mvS/items/7YZMMWKL"],"itemData":{"id":237,"type":"webpage","title":"Slant - Django vs Laravel detailed comparison as of 2017","container-title":"Slant","abstract":"When comparing Django vs Laravel, the Slant community recommends Django for most people. In the question \"What is the best web application framework?\" Django is ranked 1st while Laravel is ranked 3rd","URL":"https://www.slant.co/versus/1746/9622/~django_vs_laravel","accessed":{"date-parts":[["2017",11,27]]}}}],"schema":"https://github.com/citation-style-language/schema/raw/master/csl-citation.json"} </w:instrText>
      </w:r>
      <w:r>
        <w:fldChar w:fldCharType="separate"/>
      </w:r>
      <w:r w:rsidRPr="00CF5A7C">
        <w:rPr>
          <w:rFonts w:ascii="Cambria" w:hAnsi="Cambria" w:cs="Times New Roman"/>
          <w:szCs w:val="24"/>
        </w:rPr>
        <w:t xml:space="preserve">‘Slant - Django vs Laravel Detailed Comparison as of 2017’, </w:t>
      </w:r>
      <w:r w:rsidRPr="00CF5A7C">
        <w:rPr>
          <w:rFonts w:ascii="Cambria" w:hAnsi="Cambria" w:cs="Times New Roman"/>
          <w:i/>
          <w:iCs/>
          <w:szCs w:val="24"/>
        </w:rPr>
        <w:t>Slant</w:t>
      </w:r>
      <w:r w:rsidRPr="00CF5A7C">
        <w:rPr>
          <w:rFonts w:ascii="Cambria" w:hAnsi="Cambria" w:cs="Times New Roman"/>
          <w:szCs w:val="24"/>
        </w:rPr>
        <w:t xml:space="preserve"> &lt;https://www.slant.co/versus/1746/9622/~django_vs_laravel&gt; [accessed 27 November 2017].</w:t>
      </w:r>
      <w:r>
        <w:fldChar w:fldCharType="end"/>
      </w:r>
    </w:p>
  </w:endnote>
  <w:endnote w:id="51">
    <w:p w14:paraId="52D1F1F3" w14:textId="6BEE47EC" w:rsidR="00FA20C3" w:rsidRPr="00C2704E" w:rsidRDefault="00FA20C3" w:rsidP="000B466F">
      <w:pPr>
        <w:pStyle w:val="EndnoteText"/>
        <w:rPr>
          <w:lang w:val="en-IE"/>
        </w:rPr>
      </w:pPr>
      <w:r>
        <w:rPr>
          <w:rStyle w:val="EndnoteReference"/>
        </w:rPr>
        <w:endnoteRef/>
      </w:r>
      <w:r>
        <w:t xml:space="preserve"> </w:t>
      </w:r>
      <w:r>
        <w:fldChar w:fldCharType="begin"/>
      </w:r>
      <w:r>
        <w:instrText xml:space="preserve"> ADDIN ZOTERO_ITEM CSL_CITATION {"citationID":"gAfB0Gfz","properties":{"formattedCitation":"\\uc0\\u8216{}Django Overview | Django\\uc0\\u8217{} &lt;https://www.djangoproject.com/start/overview/&gt; [accessed 1 November 2017].","plainCitation":"‘Django Overview | Django’ &lt;https://www.djangoproject.com/start/overview/&gt; [accessed 1 November 2017].","noteIndex":51},"citationItems":[{"id":51,"uris":["http://zotero.org/users/local/Jn9U6mvS/items/8HL67RNX"],"uri":["http://zotero.org/users/local/Jn9U6mvS/items/8HL67RNX"],"itemData":{"id":51,"type":"webpage","title":"Django overview | Django","URL":"https://www.djangoproject.com/start/overview/","accessed":{"date-parts":[["2017",11,1]]}}}],"schema":"https://github.com/citation-style-language/schema/raw/master/csl-citation.json"} </w:instrText>
      </w:r>
      <w:r>
        <w:fldChar w:fldCharType="separate"/>
      </w:r>
      <w:r w:rsidRPr="00CF5A7C">
        <w:rPr>
          <w:rFonts w:ascii="Cambria" w:hAnsi="Cambria" w:cs="Times New Roman"/>
          <w:szCs w:val="24"/>
        </w:rPr>
        <w:t>‘Django Overview | Django’ &lt;https://www.djangoproject.com/start/overview/&gt; [accessed 1 November 2017].</w:t>
      </w:r>
      <w:r>
        <w:fldChar w:fldCharType="end"/>
      </w:r>
    </w:p>
  </w:endnote>
  <w:endnote w:id="52">
    <w:p w14:paraId="6CDE5F77" w14:textId="1984FA41" w:rsidR="00FA20C3" w:rsidRPr="006F7C11" w:rsidRDefault="00FA20C3">
      <w:pPr>
        <w:pStyle w:val="EndnoteText"/>
        <w:rPr>
          <w:lang w:val="en-IE"/>
        </w:rPr>
      </w:pPr>
      <w:r>
        <w:rPr>
          <w:rStyle w:val="EndnoteReference"/>
        </w:rPr>
        <w:endnoteRef/>
      </w:r>
      <w:r>
        <w:t xml:space="preserve"> </w:t>
      </w:r>
      <w:r>
        <w:fldChar w:fldCharType="begin"/>
      </w:r>
      <w:r>
        <w:instrText xml:space="preserve"> ADDIN ZOTERO_ITEM CSL_CITATION {"citationID":"U1VwevAg","properties":{"formattedCitation":"\\uc0\\u8216{}PostgreSQL: About\\uc0\\u8217{} &lt;https://www.postgresql.org/about/&gt; [accessed 7 November 2017].","plainCitation":"‘PostgreSQL: About’ &lt;https://www.postgresql.org/about/&gt; [accessed 7 November 2017].","noteIndex":52},"citationItems":[{"id":84,"uris":["http://zotero.org/users/local/Jn9U6mvS/items/2B87AAAX"],"uri":["http://zotero.org/users/local/Jn9U6mvS/items/2B87AAAX"],"itemData":{"id":84,"type":"webpage","title":"PostgreSQL: About","URL":"https://www.postgresql.org/about/","accessed":{"date-parts":[["2017",11,7]]}}}],"schema":"https://github.com/citation-style-language/schema/raw/master/csl-citation.json"} </w:instrText>
      </w:r>
      <w:r>
        <w:fldChar w:fldCharType="separate"/>
      </w:r>
      <w:r w:rsidRPr="00CF5A7C">
        <w:rPr>
          <w:rFonts w:ascii="Cambria" w:hAnsi="Cambria" w:cs="Times New Roman"/>
          <w:szCs w:val="24"/>
        </w:rPr>
        <w:t>‘PostgreSQL: About’ &lt;https://www.postgresql.org/about/&gt; [accessed 7 November 2017].</w:t>
      </w:r>
      <w:r>
        <w:fldChar w:fldCharType="end"/>
      </w:r>
    </w:p>
  </w:endnote>
  <w:endnote w:id="53">
    <w:p w14:paraId="0748F0A9" w14:textId="19E6C425" w:rsidR="00FA20C3" w:rsidRPr="006F22E7" w:rsidRDefault="00FA20C3">
      <w:pPr>
        <w:pStyle w:val="EndnoteText"/>
        <w:rPr>
          <w:lang w:val="en-IE"/>
        </w:rPr>
      </w:pPr>
      <w:r>
        <w:rPr>
          <w:rStyle w:val="EndnoteReference"/>
        </w:rPr>
        <w:endnoteRef/>
      </w:r>
      <w:r>
        <w:t xml:space="preserve"> </w:t>
      </w:r>
      <w:r>
        <w:fldChar w:fldCharType="begin"/>
      </w:r>
      <w:r>
        <w:instrText xml:space="preserve"> ADDIN ZOTERO_ITEM CSL_CITATION {"citationID":"os25vaEo","properties":{"formattedCitation":"\\uc0\\u8216{}MySQL | The Most Popular Open-Source Database | Oracle\\uc0\\u8217{} &lt;https://www.oracle.com/mysql/index.html&gt; [accessed 7 November 2017].","plainCitation":"‘MySQL | The Most Popular Open-Source Database | Oracle’ &lt;https://www.oracle.com/mysql/index.html&gt; [accessed 7 November 2017].","noteIndex":53},"citationItems":[{"id":86,"uris":["http://zotero.org/users/local/Jn9U6mvS/items/FNT4RULI"],"uri":["http://zotero.org/users/local/Jn9U6mvS/items/FNT4RULI"],"itemData":{"id":86,"type":"webpage","title":"MySQL | The Most Popular Open-Source Database | Oracle","URL":"https://www.oracle.com/mysql/index.html","accessed":{"date-parts":[["2017",11,7]]}}}],"schema":"https://github.com/citation-style-language/schema/raw/master/csl-citation.json"} </w:instrText>
      </w:r>
      <w:r>
        <w:fldChar w:fldCharType="separate"/>
      </w:r>
      <w:r w:rsidRPr="00CF5A7C">
        <w:rPr>
          <w:rFonts w:ascii="Cambria" w:hAnsi="Cambria" w:cs="Times New Roman"/>
          <w:szCs w:val="24"/>
        </w:rPr>
        <w:t>‘MySQL | The Most Popular Open-Source Database | Oracle’ &lt;https://www.oracle.com/mysql/index.html&gt; [accessed 7 November 2017].</w:t>
      </w:r>
      <w:r>
        <w:fldChar w:fldCharType="end"/>
      </w:r>
    </w:p>
  </w:endnote>
  <w:endnote w:id="54">
    <w:p w14:paraId="1B24D316" w14:textId="31F1D66F" w:rsidR="00FA20C3" w:rsidRPr="001F6DEE" w:rsidRDefault="00FA20C3">
      <w:pPr>
        <w:pStyle w:val="EndnoteText"/>
        <w:rPr>
          <w:lang w:val="en-IE"/>
        </w:rPr>
      </w:pPr>
      <w:r>
        <w:rPr>
          <w:rStyle w:val="EndnoteReference"/>
        </w:rPr>
        <w:endnoteRef/>
      </w:r>
      <w:r>
        <w:t xml:space="preserve"> </w:t>
      </w:r>
      <w:r>
        <w:fldChar w:fldCharType="begin"/>
      </w:r>
      <w:r>
        <w:instrText xml:space="preserve"> ADDIN ZOTERO_ITEM CSL_CITATION {"citationID":"0TyZhfZm","properties":{"formattedCitation":"Chloe Britton, \\uc0\\u8216{}The Science behind Spaced Repetition\\uc0\\u8217{} &lt;http://blog.wranx.com/the-science-behind-spaced-repetition&gt; [accessed 22 November 2017].","plainCitation":"Chloe Britton, ‘The Science behind Spaced Repetition’ &lt;http://blog.wranx.com/the-science-behind-spaced-repetition&gt; [accessed 22 November 2017].","noteIndex":54},"citationItems":[{"id":189,"uris":["http://zotero.org/users/local/Jn9U6mvS/items/WAFL8DTL"],"uri":["http://zotero.org/users/local/Jn9U6mvS/items/WAFL8DTL"],"itemData":{"id":189,"type":"webpage","title":"The science behind spaced repetition","abstract":"The science behind spaced repetition","URL":"http://blog.wranx.com/the-science-behind-spaced-repetition","author":[{"family":"Britton","given":"Chloe"}],"accessed":{"date-parts":[["2017",11,22]]}}}],"schema":"https://github.com/citation-style-language/schema/raw/master/csl-citation.json"} </w:instrText>
      </w:r>
      <w:r>
        <w:fldChar w:fldCharType="separate"/>
      </w:r>
      <w:r w:rsidRPr="00CF5A7C">
        <w:rPr>
          <w:rFonts w:ascii="Cambria" w:hAnsi="Cambria" w:cs="Times New Roman"/>
          <w:szCs w:val="24"/>
        </w:rPr>
        <w:t>Chloe Britton, ‘The Science behind Spaced Repetition’ &lt;http://blog.wranx.com/the-science-behind-spaced-repetition&gt; [accessed 22 November 2017].</w:t>
      </w:r>
      <w:r>
        <w:fldChar w:fldCharType="end"/>
      </w:r>
    </w:p>
  </w:endnote>
  <w:endnote w:id="55">
    <w:p w14:paraId="08848065" w14:textId="5A760C9A" w:rsidR="00FA20C3" w:rsidRPr="00E2059D" w:rsidRDefault="00FA20C3">
      <w:pPr>
        <w:pStyle w:val="EndnoteText"/>
        <w:rPr>
          <w:lang w:val="en-IE"/>
        </w:rPr>
      </w:pPr>
      <w:r>
        <w:rPr>
          <w:rStyle w:val="EndnoteReference"/>
        </w:rPr>
        <w:endnoteRef/>
      </w:r>
      <w:r>
        <w:t xml:space="preserve"> </w:t>
      </w:r>
      <w:r>
        <w:fldChar w:fldCharType="begin"/>
      </w:r>
      <w:r>
        <w:instrText xml:space="preserve"> ADDIN ZOTERO_ITEM CSL_CITATION {"citationID":"snvxo1sX","properties":{"formattedCitation":"\\uc0\\u8216{}How Quickly We Forget: The Transience of Memory\\uc0\\u8217{}, {\\i{}PsyBlog}, 2008 &lt;http://www.spring.org.uk/2008/01/how-quickly-we-forget-transience-of.php&gt; [accessed 22 November 2017].","plainCitation":"‘How Quickly We Forget: The Transience of Memory’, PsyBlog, 2008 &lt;http://www.spring.org.uk/2008/01/how-quickly-we-forget-transience-of.php&gt; [accessed 22 November 2017].","noteIndex":55},"citationItems":[{"id":187,"uris":["http://zotero.org/users/local/Jn9U6mvS/items/FYE2E9T9"],"uri":["http://zotero.org/users/local/Jn9U6mvS/items/FYE2E9T9"],"itemData":{"id":187,"type":"webpage","title":"How Quickly We Forget: The Transience of Memory","container-title":"PsyBlog","abstract":"How the passage of time affects our memories.","URL":"http://www.spring.org.uk/2008/01/how-quickly-we-forget-transience-of.php","shortTitle":"How Quickly We Forget","issued":{"date-parts":[["2008",1,22]]},"accessed":{"date-parts":[["2017",11,22]]}}}],"schema":"https://github.com/citation-style-language/schema/raw/master/csl-citation.json"} </w:instrText>
      </w:r>
      <w:r>
        <w:fldChar w:fldCharType="separate"/>
      </w:r>
      <w:r w:rsidRPr="00CF5A7C">
        <w:rPr>
          <w:rFonts w:ascii="Cambria" w:hAnsi="Cambria" w:cs="Times New Roman"/>
          <w:szCs w:val="24"/>
        </w:rPr>
        <w:t xml:space="preserve">‘How Quickly We Forget: The Transience of Memory’, </w:t>
      </w:r>
      <w:r w:rsidRPr="00CF5A7C">
        <w:rPr>
          <w:rFonts w:ascii="Cambria" w:hAnsi="Cambria" w:cs="Times New Roman"/>
          <w:i/>
          <w:iCs/>
          <w:szCs w:val="24"/>
        </w:rPr>
        <w:t>PsyBlog</w:t>
      </w:r>
      <w:r w:rsidRPr="00CF5A7C">
        <w:rPr>
          <w:rFonts w:ascii="Cambria" w:hAnsi="Cambria" w:cs="Times New Roman"/>
          <w:szCs w:val="24"/>
        </w:rPr>
        <w:t>, 2008 &lt;http://www.spring.org.uk/2008/01/how-quickly-we-forget-transience-of.php&gt; [accessed 22 November 2017].</w:t>
      </w:r>
      <w:r>
        <w:fldChar w:fldCharType="end"/>
      </w:r>
    </w:p>
  </w:endnote>
  <w:endnote w:id="56">
    <w:p w14:paraId="4133EA07" w14:textId="164770BF" w:rsidR="00FA20C3" w:rsidRPr="00B02A82" w:rsidRDefault="00FA20C3">
      <w:pPr>
        <w:pStyle w:val="EndnoteText"/>
        <w:rPr>
          <w:lang w:val="en-IE"/>
        </w:rPr>
      </w:pPr>
      <w:r>
        <w:rPr>
          <w:rStyle w:val="EndnoteReference"/>
        </w:rPr>
        <w:endnoteRef/>
      </w:r>
      <w:r>
        <w:t xml:space="preserve"> </w:t>
      </w:r>
      <w:r>
        <w:fldChar w:fldCharType="begin"/>
      </w:r>
      <w:r>
        <w:instrText xml:space="preserve"> ADDIN ZOTERO_ITEM CSL_CITATION {"citationID":"Si3YdhGL","properties":{"formattedCitation":"\\uc0\\u8216{}Settles.Acl16.Pdf\\uc0\\u8217{} &lt;https://s3.amazonaws.com/duolingo-papers/publications/settles.acl16.pdf&gt; [accessed 22 November 2017].","plainCitation":"‘Settles.Acl16.Pdf’ &lt;https://s3.amazonaws.com/duolingo-papers/publications/settles.acl16.pdf&gt; [accessed 22 November 2017].","noteIndex":56},"citationItems":[{"id":194,"uris":["http://zotero.org/users/local/Jn9U6mvS/items/MACH2BRY"],"uri":["http://zotero.org/users/local/Jn9U6mvS/items/MACH2BRY"],"itemData":{"id":194,"type":"article","title":"settles.acl16.pdf","URL":"https://s3.amazonaws.com/duolingo-papers/publications/settles.acl16.pdf","accessed":{"date-parts":[["2017",11,22]]}}}],"schema":"https://github.com/citation-style-language/schema/raw/master/csl-citation.json"} </w:instrText>
      </w:r>
      <w:r>
        <w:fldChar w:fldCharType="separate"/>
      </w:r>
      <w:r w:rsidRPr="00CF5A7C">
        <w:rPr>
          <w:rFonts w:ascii="Cambria" w:hAnsi="Cambria" w:cs="Times New Roman"/>
          <w:szCs w:val="24"/>
        </w:rPr>
        <w:t>‘Settles.Acl16.Pdf’ &lt;https://s3.amazonaws.com/duolingo-papers/publications/settles.acl16.pdf&gt; [accessed 22 November 2017].</w:t>
      </w:r>
      <w:r>
        <w:fldChar w:fldCharType="end"/>
      </w:r>
    </w:p>
  </w:endnote>
  <w:endnote w:id="57">
    <w:p w14:paraId="7D418263" w14:textId="5F821E74" w:rsidR="00FA20C3" w:rsidRPr="00B02A82" w:rsidRDefault="00FA20C3" w:rsidP="00341C9C">
      <w:pPr>
        <w:pStyle w:val="EndnoteText"/>
        <w:rPr>
          <w:lang w:val="en-IE"/>
        </w:rPr>
      </w:pPr>
      <w:r>
        <w:rPr>
          <w:rStyle w:val="EndnoteReference"/>
        </w:rPr>
        <w:endnoteRef/>
      </w:r>
      <w:r>
        <w:t xml:space="preserve"> </w:t>
      </w:r>
      <w:r>
        <w:fldChar w:fldCharType="begin"/>
      </w:r>
      <w:r>
        <w:instrText xml:space="preserve"> ADDIN ZOTERO_ITEM CSL_CITATION {"citationID":"eP4vxmCl","properties":{"formattedCitation":"{\\rtf \\uc0\\u8220{}Settles.Acl16.Pdf,\\uc0\\u8221{} accessed November 22, 2017, https://s3.amazonaws.com/duolingo-papers/publications/settles.acl16.pdf.}","plainCitation":"“Settles.Acl16.Pdf,” accessed November 22, 2017, https://s3.amazonaws.com/duolingo-papers/publications/settles.acl16.pdf.","dontUpdate":true,"noteIndex":57},"citationItems":[{"id":194,"uris":["http://zotero.org/users/local/Jn9U6mvS/items/MACH2BRY"],"uri":["http://zotero.org/users/local/Jn9U6mvS/items/MACH2BRY"],"itemData":{"id":194,"type":"article","title":"settles.acl16.pdf","URL":"https://s3.amazonaws.com/duolingo-papers/publications/settles.acl16.pdf","accessed":{"date-parts":[["2017",11,22]]}}}],"schema":"https://github.com/citation-style-language/schema/raw/master/csl-citation.json"} </w:instrText>
      </w:r>
      <w:r>
        <w:fldChar w:fldCharType="separate"/>
      </w:r>
      <w:r w:rsidRPr="00B02A82">
        <w:rPr>
          <w:rFonts w:ascii="Cambria" w:hAnsi="Cambria" w:cs="Times New Roman"/>
          <w:szCs w:val="24"/>
        </w:rPr>
        <w:t>“</w:t>
      </w:r>
      <w:r w:rsidRPr="00A906FC">
        <w:rPr>
          <w:szCs w:val="24"/>
        </w:rPr>
        <w:t xml:space="preserve"> </w:t>
      </w:r>
      <w:r w:rsidRPr="002A5FD7">
        <w:rPr>
          <w:szCs w:val="24"/>
        </w:rPr>
        <w:t>A Trainable Spaced Repetition Model for Language Learning by Burr Settles</w:t>
      </w:r>
      <w:r w:rsidRPr="002A5FD7">
        <w:rPr>
          <w:rFonts w:cs="Cambria Math"/>
          <w:szCs w:val="24"/>
        </w:rPr>
        <w:t>∗</w:t>
      </w:r>
      <w:r w:rsidRPr="002A5FD7">
        <w:rPr>
          <w:szCs w:val="24"/>
        </w:rPr>
        <w:t xml:space="preserve"> August 7-12, 2016</w:t>
      </w:r>
      <w:r w:rsidRPr="00B02A82">
        <w:rPr>
          <w:rFonts w:ascii="Cambria" w:hAnsi="Cambria" w:cs="Times New Roman"/>
          <w:szCs w:val="24"/>
        </w:rPr>
        <w:t>,” accessed November 22, 2017, https://s3.amazonaws.com/duolingo-papers/publications/settles.acl16.pdf.</w:t>
      </w:r>
      <w:r>
        <w:fldChar w:fldCharType="end"/>
      </w:r>
    </w:p>
  </w:endnote>
  <w:endnote w:id="58">
    <w:p w14:paraId="66BB451B" w14:textId="43654FE6" w:rsidR="00FA20C3" w:rsidRPr="00097474" w:rsidRDefault="00FA20C3">
      <w:pPr>
        <w:pStyle w:val="EndnoteText"/>
        <w:rPr>
          <w:lang w:val="en-IE"/>
        </w:rPr>
      </w:pPr>
      <w:r>
        <w:rPr>
          <w:rStyle w:val="EndnoteReference"/>
        </w:rPr>
        <w:endnoteRef/>
      </w:r>
      <w:r>
        <w:t xml:space="preserve"> </w:t>
      </w:r>
      <w:r>
        <w:fldChar w:fldCharType="begin"/>
      </w:r>
      <w:r>
        <w:instrText xml:space="preserve"> ADDIN ZOTERO_ITEM CSL_CITATION {"citationID":"jeUBIaeA","properties":{"formattedCitation":"\\uc0\\u8216{}Settles.Acl16.Pdf\\uc0\\u8217{} &lt;https://s3.amazonaws.com/duolingo-papers/publications/settles.acl16.pdf&gt; [accessed 22 November 2017].","plainCitation":"‘Settles.Acl16.Pdf’ &lt;https://s3.amazonaws.com/duolingo-papers/publications/settles.acl16.pdf&gt; [accessed 22 November 2017].","noteIndex":58},"citationItems":[{"id":193,"uris":["http://zotero.org/users/local/Jn9U6mvS/items/CSHFB5I3"],"uri":["http://zotero.org/users/local/Jn9U6mvS/items/CSHFB5I3"],"itemData":{"id":193,"type":"article","title":"settles.acl16.pdf","URL":"https://s3.amazonaws.com/duolingo-papers/publications/settles.acl16.pdf","accessed":{"date-parts":[["2017",11,22]]}}}],"schema":"https://github.com/citation-style-language/schema/raw/master/csl-citation.json"} </w:instrText>
      </w:r>
      <w:r>
        <w:fldChar w:fldCharType="separate"/>
      </w:r>
      <w:r w:rsidRPr="00CF5A7C">
        <w:rPr>
          <w:rFonts w:ascii="Cambria" w:hAnsi="Cambria" w:cs="Times New Roman"/>
          <w:szCs w:val="24"/>
        </w:rPr>
        <w:t>‘Settles.Acl16.Pdf’ &lt;https://s3.amazonaws.com/duolingo-papers/publications/settles.acl16.pdf&gt; [accessed 22 November 2017].</w:t>
      </w:r>
      <w:r>
        <w:fldChar w:fldCharType="end"/>
      </w:r>
    </w:p>
  </w:endnote>
  <w:endnote w:id="59">
    <w:p w14:paraId="4D1BC823" w14:textId="23AD7F37" w:rsidR="00FA20C3" w:rsidRPr="002A2723" w:rsidRDefault="00FA20C3" w:rsidP="00A906FC">
      <w:pPr>
        <w:pStyle w:val="EndnoteText"/>
        <w:rPr>
          <w:lang w:val="en-IE"/>
        </w:rPr>
      </w:pPr>
      <w:r>
        <w:rPr>
          <w:rStyle w:val="EndnoteReference"/>
        </w:rPr>
        <w:endnoteRef/>
      </w:r>
      <w:r>
        <w:t xml:space="preserve"> </w:t>
      </w:r>
      <w:r>
        <w:fldChar w:fldCharType="begin"/>
      </w:r>
      <w:r>
        <w:instrText xml:space="preserve"> ADDIN ZOTERO_ITEM CSL_CITATION {"citationID":"w5qZtpZI","properties":{"formattedCitation":"\\uc0\\u8216{}Settles.Acl16.Pdf\\uc0\\u8217{}.","plainCitation":"‘Settles.Acl16.Pdf’.","noteIndex":59},"citationItems":[{"id":193,"uris":["http://zotero.org/users/local/Jn9U6mvS/items/CSHFB5I3"],"uri":["http://zotero.org/users/local/Jn9U6mvS/items/CSHFB5I3"],"itemData":{"id":193,"type":"article","title":"settles.acl16.pdf","URL":"https://s3.amazonaws.com/duolingo-papers/publications/settles.acl16.pdf","accessed":{"date-parts":[["2017",11,22]]}}}],"schema":"https://github.com/citation-style-language/schema/raw/master/csl-citation.json"} </w:instrText>
      </w:r>
      <w:r>
        <w:fldChar w:fldCharType="separate"/>
      </w:r>
      <w:r w:rsidRPr="00CF5A7C">
        <w:rPr>
          <w:rFonts w:ascii="Cambria" w:hAnsi="Cambria" w:cs="Times New Roman"/>
          <w:szCs w:val="24"/>
        </w:rPr>
        <w:t>‘Settles.Acl16.Pdf’.</w:t>
      </w:r>
      <w:r>
        <w:fldChar w:fldCharType="end"/>
      </w:r>
      <w:r w:rsidRPr="00A906FC">
        <w:rPr>
          <w:rFonts w:ascii="Cambria" w:hAnsi="Cambria" w:cs="Times New Roman"/>
          <w:szCs w:val="24"/>
        </w:rPr>
        <w:t xml:space="preserve"> </w:t>
      </w:r>
      <w:r w:rsidRPr="00097474">
        <w:rPr>
          <w:rFonts w:ascii="Cambria" w:hAnsi="Cambria" w:cs="Times New Roman"/>
          <w:szCs w:val="24"/>
        </w:rPr>
        <w:t>accessed November 22, 2017, https://s3.amazonaws.com/duolingo-papers/publications/settles.acl16.pdf.</w:t>
      </w:r>
    </w:p>
  </w:endnote>
  <w:endnote w:id="60">
    <w:p w14:paraId="3DC97EB3" w14:textId="44D8E4C3" w:rsidR="00FA20C3" w:rsidRPr="00FB5F0D" w:rsidRDefault="00FA20C3">
      <w:pPr>
        <w:pStyle w:val="EndnoteText"/>
        <w:rPr>
          <w:lang w:val="en-IE"/>
        </w:rPr>
      </w:pPr>
      <w:r>
        <w:rPr>
          <w:rStyle w:val="EndnoteReference"/>
        </w:rPr>
        <w:endnoteRef/>
      </w:r>
      <w:r>
        <w:t xml:space="preserve"> </w:t>
      </w:r>
      <w:r>
        <w:fldChar w:fldCharType="begin"/>
      </w:r>
      <w:r>
        <w:instrText xml:space="preserve"> ADDIN ZOTERO_ITEM CSL_CITATION {"citationID":"4qCNODsg","properties":{"formattedCitation":"Britton.","plainCitation":"Britton.","noteIndex":60},"citationItems":[{"id":189,"uris":["http://zotero.org/users/local/Jn9U6mvS/items/WAFL8DTL"],"uri":["http://zotero.org/users/local/Jn9U6mvS/items/WAFL8DTL"],"itemData":{"id":189,"type":"webpage","title":"The science behind spaced repetition","abstract":"The science behind spaced repetition","URL":"http://blog.wranx.com/the-science-behind-spaced-repetition","author":[{"family":"Britton","given":"Chloe"}],"accessed":{"date-parts":[["2017",11,22]]}}}],"schema":"https://github.com/citation-style-language/schema/raw/master/csl-citation.json"} </w:instrText>
      </w:r>
      <w:r>
        <w:fldChar w:fldCharType="separate"/>
      </w:r>
      <w:r w:rsidRPr="00C5109F">
        <w:rPr>
          <w:rFonts w:ascii="Cambria" w:hAnsi="Cambria"/>
        </w:rPr>
        <w:t>Britton.</w:t>
      </w:r>
      <w:r>
        <w:fldChar w:fldCharType="end"/>
      </w:r>
    </w:p>
  </w:endnote>
  <w:endnote w:id="61">
    <w:p w14:paraId="7D0EC14D" w14:textId="0952B113" w:rsidR="00FA20C3" w:rsidRPr="002A2723" w:rsidRDefault="00FA20C3" w:rsidP="00205828">
      <w:pPr>
        <w:pStyle w:val="EndnoteText"/>
        <w:rPr>
          <w:lang w:val="en-IE"/>
        </w:rPr>
      </w:pPr>
      <w:r>
        <w:rPr>
          <w:rStyle w:val="EndnoteReference"/>
        </w:rPr>
        <w:endnoteRef/>
      </w:r>
      <w:r>
        <w:t xml:space="preserve"> </w:t>
      </w:r>
      <w:r>
        <w:fldChar w:fldCharType="begin"/>
      </w:r>
      <w:r>
        <w:instrText xml:space="preserve"> ADDIN ZOTERO_ITEM CSL_CITATION {"citationID":"nNu8tJgS","properties":{"formattedCitation":"\\uc0\\u8216{}Settles.Acl16.Pdf\\uc0\\u8217{}.","plainCitation":"‘Settles.Acl16.Pdf’.","noteIndex":61},"citationItems":[{"id":193,"uris":["http://zotero.org/users/local/Jn9U6mvS/items/CSHFB5I3"],"uri":["http://zotero.org/users/local/Jn9U6mvS/items/CSHFB5I3"],"itemData":{"id":193,"type":"article","title":"settles.acl16.pdf","URL":"https://s3.amazonaws.com/duolingo-papers/publications/settles.acl16.pdf","accessed":{"date-parts":[["2017",11,22]]}}}],"schema":"https://github.com/citation-style-language/schema/raw/master/csl-citation.json"} </w:instrText>
      </w:r>
      <w:r>
        <w:fldChar w:fldCharType="separate"/>
      </w:r>
      <w:r w:rsidRPr="00CF5A7C">
        <w:rPr>
          <w:rFonts w:ascii="Cambria" w:hAnsi="Cambria" w:cs="Times New Roman"/>
          <w:szCs w:val="24"/>
        </w:rPr>
        <w:t>‘Settles.Acl16.Pdf’.</w:t>
      </w:r>
      <w:r>
        <w:fldChar w:fldCharType="end"/>
      </w:r>
      <w:r w:rsidRPr="00A906FC">
        <w:rPr>
          <w:rFonts w:ascii="Cambria" w:hAnsi="Cambria" w:cs="Times New Roman"/>
          <w:szCs w:val="24"/>
        </w:rPr>
        <w:t xml:space="preserve"> </w:t>
      </w:r>
      <w:r w:rsidRPr="00097474">
        <w:rPr>
          <w:rFonts w:ascii="Cambria" w:hAnsi="Cambria" w:cs="Times New Roman"/>
          <w:szCs w:val="24"/>
        </w:rPr>
        <w:t>accessed November 22, 2017, https://s3.amazonaws.com/duolingo-papers/publications/settles.acl16.pdf.</w:t>
      </w:r>
    </w:p>
  </w:endnote>
  <w:endnote w:id="62">
    <w:p w14:paraId="4D89795D" w14:textId="1E829D9C" w:rsidR="00FA20C3" w:rsidRPr="00CE588F" w:rsidRDefault="00FA20C3">
      <w:pPr>
        <w:pStyle w:val="EndnoteText"/>
        <w:rPr>
          <w:lang w:val="en-IE"/>
        </w:rPr>
      </w:pPr>
      <w:r>
        <w:rPr>
          <w:rStyle w:val="EndnoteReference"/>
        </w:rPr>
        <w:endnoteRef/>
      </w:r>
      <w:r>
        <w:t xml:space="preserve"> </w:t>
      </w:r>
      <w:r>
        <w:fldChar w:fldCharType="begin"/>
      </w:r>
      <w:r>
        <w:instrText xml:space="preserve"> ADDIN ZOTERO_ITEM CSL_CITATION {"citationID":"44JlqEW8","properties":{"formattedCitation":"\\uc0\\u8216{}Artyku\\uc0\\u322{}-Paula-Pimsleura-w-Czasopi\\uc0\\u347{}mie-Modern-Language-Journal-1967.Pdf\\uc0\\u8217{} &lt;http://lifehacking.pl/wp-content/uploads/2015/09/Artyku%C5%82-Paula-Pimsleura-w-czasopis%CC%81mie-Modern-Language-Journal-1967.pdf&gt; [accessed 22 November 2017].","plainCitation":"‘Artykuł-Paula-Pimsleura-w-Czasopiśmie-Modern-Language-Journal-1967.Pdf’ &lt;http://lifehacking.pl/wp-content/uploads/2015/09/Artyku%C5%82-Paula-Pimsleura-w-czasopis%CC%81mie-Modern-Language-Journal-1967.pdf&gt; [accessed 22 November 2017].","noteIndex":62},"citationItems":[{"id":199,"uris":["http://zotero.org/users/local/Jn9U6mvS/items/QEDYRVXN"],"uri":["http://zotero.org/users/local/Jn9U6mvS/items/QEDYRVXN"],"itemData":{"id":199,"type":"article","title":"Artykuł-Paula-Pimsleura-w-czasopiśmie-Modern-Language-Journal-1967.pdf","URL":"http://lifehacking.pl/wp-content/uploads/2015/09/Artyku%C5%82-Paula-Pimsleura-w-czasopis%CC%81mie-Modern-Language-Journal-1967.pdf","accessed":{"date-parts":[["2017",11,22]]}}}],"schema":"https://github.com/citation-style-language/schema/raw/master/csl-citation.json"} </w:instrText>
      </w:r>
      <w:r>
        <w:fldChar w:fldCharType="separate"/>
      </w:r>
      <w:r w:rsidRPr="00CF5A7C">
        <w:rPr>
          <w:rFonts w:ascii="Cambria" w:hAnsi="Cambria" w:cs="Times New Roman"/>
          <w:szCs w:val="24"/>
        </w:rPr>
        <w:t>‘Artykuł-Paula-Pimsleura-w-Czasopiśmie-Modern-Language-Journal-1967.Pdf’ &lt;http://lifehacking.pl/wp-content/uploads/2015/09/Artyku%C5%82-Paula-Pimsleura-w-czasopis%CC%81mie-Modern-Language-Journal-1967.pdf&gt; [accessed 22 November 2017].</w:t>
      </w:r>
      <w:r>
        <w:fldChar w:fldCharType="end"/>
      </w:r>
    </w:p>
  </w:endnote>
  <w:endnote w:id="63">
    <w:p w14:paraId="78D528B2" w14:textId="2C0BE058" w:rsidR="00FA20C3" w:rsidRPr="00CA540D" w:rsidRDefault="00FA20C3">
      <w:pPr>
        <w:pStyle w:val="EndnoteText"/>
        <w:rPr>
          <w:lang w:val="en-IE"/>
        </w:rPr>
      </w:pPr>
      <w:r>
        <w:rPr>
          <w:rStyle w:val="EndnoteReference"/>
        </w:rPr>
        <w:endnoteRef/>
      </w:r>
      <w:r>
        <w:t xml:space="preserve"> </w:t>
      </w:r>
      <w:r>
        <w:fldChar w:fldCharType="begin"/>
      </w:r>
      <w:r>
        <w:instrText xml:space="preserve"> ADDIN ZOTERO_ITEM CSL_CITATION {"citationID":"rj175emd","properties":{"formattedCitation":"\\uc0\\u8216{}Pimsleur Approach Review - Obsolete, But It Works!\\uc0\\u8217{}, {\\i{}Language101.Com} &lt;http://language101.com&gt; [accessed 22 November 2017].","plainCitation":"‘Pimsleur Approach Review - Obsolete, But It Works!’, Language101.Com &lt;http://language101.com&gt; [accessed 22 November 2017].","noteIndex":63},"citationItems":[{"id":195,"uris":["http://zotero.org/users/local/Jn9U6mvS/items/TYVTQJ8K"],"uri":["http://zotero.org/users/local/Jn9U6mvS/items/TYVTQJ8K"],"itemData":{"id":195,"type":"webpage","title":"Pimsleur Approach Review - Obsolete, But It Works!","container-title":"Language101.com","abstract":"Learn Spanish, French, German, Russian and more at Language101.com","URL":"http://language101.com","accessed":{"date-parts":[["2017",11,22]]}}}],"schema":"https://github.com/citation-style-language/schema/raw/master/csl-citation.json"} </w:instrText>
      </w:r>
      <w:r>
        <w:fldChar w:fldCharType="separate"/>
      </w:r>
      <w:r w:rsidRPr="00CF5A7C">
        <w:rPr>
          <w:rFonts w:ascii="Cambria" w:hAnsi="Cambria" w:cs="Times New Roman"/>
          <w:szCs w:val="24"/>
        </w:rPr>
        <w:t xml:space="preserve">‘Pimsleur Approach Review - Obsolete, But It Works!’, </w:t>
      </w:r>
      <w:r w:rsidRPr="00CF5A7C">
        <w:rPr>
          <w:rFonts w:ascii="Cambria" w:hAnsi="Cambria" w:cs="Times New Roman"/>
          <w:i/>
          <w:iCs/>
          <w:szCs w:val="24"/>
        </w:rPr>
        <w:t>Language101.Com</w:t>
      </w:r>
      <w:r w:rsidRPr="00CF5A7C">
        <w:rPr>
          <w:rFonts w:ascii="Cambria" w:hAnsi="Cambria" w:cs="Times New Roman"/>
          <w:szCs w:val="24"/>
        </w:rPr>
        <w:t xml:space="preserve"> &lt;http://language101.com&gt; [accessed 22 November 2017].</w:t>
      </w:r>
      <w:r>
        <w:fldChar w:fldCharType="end"/>
      </w:r>
    </w:p>
  </w:endnote>
  <w:endnote w:id="64">
    <w:p w14:paraId="725A79EB" w14:textId="5B7DF875" w:rsidR="00FA20C3" w:rsidRPr="00BE09AF" w:rsidRDefault="00FA20C3">
      <w:pPr>
        <w:pStyle w:val="EndnoteText"/>
        <w:rPr>
          <w:lang w:val="en-IE"/>
        </w:rPr>
      </w:pPr>
      <w:r>
        <w:rPr>
          <w:rStyle w:val="EndnoteReference"/>
        </w:rPr>
        <w:endnoteRef/>
      </w:r>
      <w:r>
        <w:t xml:space="preserve"> </w:t>
      </w:r>
      <w:r>
        <w:fldChar w:fldCharType="begin"/>
      </w:r>
      <w:r>
        <w:instrText xml:space="preserve"> ADDIN ZOTERO_ITEM CSL_CITATION {"citationID":"Z5Ox0hoP","properties":{"formattedCitation":"\\uc0\\u8216{}Learning Strategy 10: The Leitner Flash Card System\\uc0\\u8217{}, p. stra &lt;https://www.virtualsalt.com/learn10.html&gt; [accessed 23 November 2017].","plainCitation":"‘Learning Strategy 10: The Leitner Flash Card System’, p. stra &lt;https://www.virtualsalt.com/learn10.html&gt; [accessed 23 November 2017].","noteIndex":64},"citationItems":[{"id":201,"uris":["http://zotero.org/users/local/Jn9U6mvS/items/HI2QAIL4"],"uri":["http://zotero.org/users/local/Jn9U6mvS/items/HI2QAIL4"],"itemData":{"id":201,"type":"webpage","title":"Learning Strategy 10: The Leitner Flash Card System","URL":"https://www.virtualsalt.com/learn10.html","accessed":{"date-parts":[["2017",11,23]]}},"locator":"stra","label":"page"}],"schema":"https://github.com/citation-style-language/schema/raw/master/csl-citation.json"} </w:instrText>
      </w:r>
      <w:r>
        <w:fldChar w:fldCharType="separate"/>
      </w:r>
      <w:r w:rsidRPr="00CF5A7C">
        <w:rPr>
          <w:rFonts w:ascii="Cambria" w:hAnsi="Cambria" w:cs="Times New Roman"/>
          <w:szCs w:val="24"/>
        </w:rPr>
        <w:t>‘Learning Strategy 10: The Leitner Flash Card System’, p. stra &lt;https://www.virtualsalt.com/learn10.html&gt; [accessed 23 November 2017].</w:t>
      </w:r>
      <w:r>
        <w:fldChar w:fldCharType="end"/>
      </w:r>
    </w:p>
  </w:endnote>
  <w:endnote w:id="65">
    <w:p w14:paraId="22AFF3A7" w14:textId="2026354B" w:rsidR="00FA20C3" w:rsidRPr="000F6E52" w:rsidRDefault="00FA20C3">
      <w:pPr>
        <w:pStyle w:val="EndnoteText"/>
        <w:rPr>
          <w:lang w:val="en-IE"/>
        </w:rPr>
      </w:pPr>
      <w:r>
        <w:rPr>
          <w:rStyle w:val="EndnoteReference"/>
        </w:rPr>
        <w:endnoteRef/>
      </w:r>
      <w:r>
        <w:t xml:space="preserve"> </w:t>
      </w:r>
      <w:r>
        <w:fldChar w:fldCharType="begin"/>
      </w:r>
      <w:r>
        <w:instrText xml:space="preserve"> ADDIN ZOTERO_ITEM CSL_CITATION {"citationID":"Kuzwr4Ix","properties":{"formattedCitation":"\\uc0\\u8216{}Learning Strategy 10: The Leitner Flash Card System\\uc0\\u8217{}.","plainCitation":"‘Learning Strategy 10: The Leitner Flash Card System’.","noteIndex":65},"citationItems":[{"id":201,"uris":["http://zotero.org/users/local/Jn9U6mvS/items/HI2QAIL4"],"uri":["http://zotero.org/users/local/Jn9U6mvS/items/HI2QAIL4"],"itemData":{"id":201,"type":"webpage","title":"Learning Strategy 10: The Leitner Flash Card System","URL":"https://www.virtualsalt.com/learn10.html","accessed":{"date-parts":[["2017",11,23]]}}}],"schema":"https://github.com/citation-style-language/schema/raw/master/csl-citation.json"} </w:instrText>
      </w:r>
      <w:r>
        <w:fldChar w:fldCharType="separate"/>
      </w:r>
      <w:r w:rsidRPr="00CF5A7C">
        <w:rPr>
          <w:rFonts w:ascii="Cambria" w:hAnsi="Cambria" w:cs="Times New Roman"/>
          <w:szCs w:val="24"/>
        </w:rPr>
        <w:t>‘Learning Strategy 10: The Leitner Flash Card System’.</w:t>
      </w:r>
      <w:r>
        <w:fldChar w:fldCharType="end"/>
      </w:r>
    </w:p>
  </w:endnote>
  <w:endnote w:id="66">
    <w:p w14:paraId="2483C800" w14:textId="1C19325F" w:rsidR="00FA20C3" w:rsidRPr="00D84F33" w:rsidRDefault="00FA20C3">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67">
    <w:p w14:paraId="455D6E52" w14:textId="514BF3CB" w:rsidR="00FA20C3" w:rsidRPr="00BB0E0C" w:rsidRDefault="00FA20C3">
      <w:pPr>
        <w:pStyle w:val="EndnoteText"/>
        <w:rPr>
          <w:lang w:val="en-IE"/>
        </w:rPr>
      </w:pPr>
      <w:r>
        <w:rPr>
          <w:rStyle w:val="EndnoteReference"/>
        </w:rPr>
        <w:endnoteRef/>
      </w:r>
      <w:r>
        <w:t xml:space="preserve"> </w:t>
      </w:r>
      <w:r>
        <w:fldChar w:fldCharType="begin"/>
      </w:r>
      <w:r>
        <w:instrText xml:space="preserve"> ADDIN ZOTERO_ITEM CSL_CITATION {"citationID":"YYeBO4I9","properties":{"formattedCitation":"\\uc0\\u8216{}What Is an Artificial Neural Network (ANN)? - Definition from Techopedia\\uc0\\u8217{}, {\\i{}Techopedia.Com} &lt;https://www.techopedia.com/definition/5967/artificial-neural-network-ann&gt; [accessed 26 November 2017].","plainCitation":"‘What Is an Artificial Neural Network (ANN)? - Definition from Techopedia’, Techopedia.Com &lt;https://www.techopedia.com/definition/5967/artificial-neural-network-ann&gt; [accessed 26 November 2017].","noteIndex":66},"citationItems":[{"id":216,"uris":["http://zotero.org/users/local/Jn9U6mvS/items/V7LPX53U"],"uri":["http://zotero.org/users/local/Jn9U6mvS/items/V7LPX53U"],"itemData":{"id":216,"type":"webpage","title":"What is an Artificial Neural Network (ANN)? - Definition from Techopedia","container-title":"Techopedia.com","abstract":"Artificial Neural Network ANN Definition - An artificial neuron network (ANN) is a computa","URL":"https://www.techopedia.com/definition/5967/artificial-neural-network-ann","shortTitle":"What is an Artificial Neural Network (ANN)?","accessed":{"date-parts":[["2017",11,26]]}}}],"schema":"https://github.com/citation-style-language/schema/raw/master/csl-citation.json"} </w:instrText>
      </w:r>
      <w:r>
        <w:fldChar w:fldCharType="separate"/>
      </w:r>
      <w:r w:rsidRPr="00CF5A7C">
        <w:rPr>
          <w:rFonts w:ascii="Cambria" w:hAnsi="Cambria" w:cs="Times New Roman"/>
          <w:szCs w:val="24"/>
        </w:rPr>
        <w:t xml:space="preserve">‘What Is an Artificial Neural Network (ANN)? - Definition from Techopedia’, </w:t>
      </w:r>
      <w:r w:rsidRPr="00CF5A7C">
        <w:rPr>
          <w:rFonts w:ascii="Cambria" w:hAnsi="Cambria" w:cs="Times New Roman"/>
          <w:i/>
          <w:iCs/>
          <w:szCs w:val="24"/>
        </w:rPr>
        <w:t>Techopedia.Com</w:t>
      </w:r>
      <w:r w:rsidRPr="00CF5A7C">
        <w:rPr>
          <w:rFonts w:ascii="Cambria" w:hAnsi="Cambria" w:cs="Times New Roman"/>
          <w:szCs w:val="24"/>
        </w:rPr>
        <w:t xml:space="preserve"> &lt;https://www.techopedia.com/definition/5967/artificial-neural-network-ann&gt; [accessed 26 November 2017].</w:t>
      </w:r>
      <w:r>
        <w:fldChar w:fldCharType="end"/>
      </w:r>
    </w:p>
  </w:endnote>
  <w:endnote w:id="68">
    <w:p w14:paraId="3EE19845" w14:textId="06F5EC05" w:rsidR="00FA20C3" w:rsidRPr="00BB0E0C" w:rsidRDefault="00FA20C3" w:rsidP="00BB0E0C">
      <w:pPr>
        <w:pStyle w:val="EndnoteText"/>
        <w:rPr>
          <w:lang w:val="en-IE"/>
        </w:rPr>
      </w:pPr>
      <w:r>
        <w:rPr>
          <w:rStyle w:val="EndnoteReference"/>
        </w:rPr>
        <w:endnoteRef/>
      </w:r>
      <w:r>
        <w:t xml:space="preserve"> </w:t>
      </w:r>
      <w:r>
        <w:fldChar w:fldCharType="begin"/>
      </w:r>
      <w:r>
        <w:instrText xml:space="preserve"> ADDIN ZOTERO_ITEM CSL_CITATION {"citationID":"6rkpLfXM","properties":{"formattedCitation":"tutorialspoint.com, \\uc0\\u8216{}Artificial Intelligence Neural Networks\\uc0\\u8217{}, {\\i{}Www.Tutorialspoint.Com} &lt;https://www.tutorialspoint.com/artificial_intelligence/artificial_intelligence_neural_networks.htm&gt; [accessed 26 November 2017].","plainCitation":"tutorialspoint.com, ‘Artificial Intelligence Neural Networks’, Www.Tutorialspoint.Com &lt;https://www.tutorialspoint.com/artificial_intelligence/artificial_intelligence_neural_networks.htm&gt; [accessed 26 November 2017].","noteIndex":67},"citationItems":[{"id":218,"uris":["http://zotero.org/users/local/Jn9U6mvS/items/WBZMC5FV"],"uri":["http://zotero.org/users/local/Jn9U6mvS/items/WBZMC5FV"],"itemData":{"id":218,"type":"webpage","title":"Artificial Intelligence Neural Networks","container-title":"www.tutorialspoint.com","abstract":"Artificial Intelligence Neural Networks - Learning Artificial Intelligence in simple and easy steps using this beginner's tutorial containing basic knowledge of Artificial Intelligence Overview, Intelligence, Research Areas of AI, Agents and Environments, Popular Search Algorithms, Fuzzy Logic Systems, Natural Language Processing, Expert Systems, Robotics, Neural Networks, AI Issues, AI Terminology.","URL":"https://www.tutorialspoint.com/artificial_intelligence/artificial_intelligence_neural_networks.htm","author":[{"family":"tutorialspoint.com","given":""}],"accessed":{"date-parts":[["2017",11,26]]}}}],"schema":"https://github.com/citation-style-language/schema/raw/master/csl-citation.json"} </w:instrText>
      </w:r>
      <w:r>
        <w:fldChar w:fldCharType="separate"/>
      </w:r>
      <w:r w:rsidRPr="00CF5A7C">
        <w:rPr>
          <w:rFonts w:ascii="Cambria" w:hAnsi="Cambria" w:cs="Times New Roman"/>
          <w:szCs w:val="24"/>
        </w:rPr>
        <w:t xml:space="preserve">tutorialspoint.com, ‘Artificial Intelligence Neural Networks’, </w:t>
      </w:r>
      <w:r w:rsidRPr="00CF5A7C">
        <w:rPr>
          <w:rFonts w:ascii="Cambria" w:hAnsi="Cambria" w:cs="Times New Roman"/>
          <w:i/>
          <w:iCs/>
          <w:szCs w:val="24"/>
        </w:rPr>
        <w:t>Www.Tutorialspoint.Com</w:t>
      </w:r>
      <w:r w:rsidRPr="00CF5A7C">
        <w:rPr>
          <w:rFonts w:ascii="Cambria" w:hAnsi="Cambria" w:cs="Times New Roman"/>
          <w:szCs w:val="24"/>
        </w:rPr>
        <w:t xml:space="preserve"> &lt;https://www.tutorialspoint.com/artificial_intelligence/artificial_intelligence_neural_networks.htm&gt; [accessed 26 November 2017].</w:t>
      </w:r>
      <w:r>
        <w:fldChar w:fldCharType="end"/>
      </w:r>
    </w:p>
  </w:endnote>
  <w:endnote w:id="69">
    <w:p w14:paraId="5708D5B8" w14:textId="04457536" w:rsidR="00FA20C3" w:rsidRPr="00BB0E0C" w:rsidRDefault="00FA20C3">
      <w:pPr>
        <w:pStyle w:val="EndnoteText"/>
        <w:rPr>
          <w:lang w:val="en-IE"/>
        </w:rPr>
      </w:pPr>
      <w:r>
        <w:rPr>
          <w:rStyle w:val="EndnoteReference"/>
        </w:rPr>
        <w:endnoteRef/>
      </w:r>
      <w:r>
        <w:t xml:space="preserve"> </w:t>
      </w:r>
      <w:r>
        <w:fldChar w:fldCharType="begin"/>
      </w:r>
      <w:r>
        <w:instrText xml:space="preserve"> ADDIN ZOTERO_ITEM CSL_CITATION {"citationID":"7Rcv8Xlq","properties":{"formattedCitation":"tutorialspoint.com, \\uc0\\u8216{}Artificial Intelligence Neural Networks\\uc0\\u8217{}.","plainCitation":"tutorialspoint.com, ‘Artificial Intelligence Neural Networks’.","noteIndex":68},"citationItems":[{"id":218,"uris":["http://zotero.org/users/local/Jn9U6mvS/items/WBZMC5FV"],"uri":["http://zotero.org/users/local/Jn9U6mvS/items/WBZMC5FV"],"itemData":{"id":218,"type":"webpage","title":"Artificial Intelligence Neural Networks","container-title":"www.tutorialspoint.com","abstract":"Artificial Intelligence Neural Networks - Learning Artificial Intelligence in simple and easy steps using this beginner's tutorial containing basic knowledge of Artificial Intelligence Overview, Intelligence, Research Areas of AI, Agents and Environments, Popular Search Algorithms, Fuzzy Logic Systems, Natural Language Processing, Expert Systems, Robotics, Neural Networks, AI Issues, AI Terminology.","URL":"https://www.tutorialspoint.com/artificial_intelligence/artificial_intelligence_neural_networks.htm","author":[{"family":"tutorialspoint.com","given":""}],"accessed":{"date-parts":[["2017",11,26]]}}}],"schema":"https://github.com/citation-style-language/schema/raw/master/csl-citation.json"} </w:instrText>
      </w:r>
      <w:r>
        <w:fldChar w:fldCharType="separate"/>
      </w:r>
      <w:r w:rsidRPr="00CF5A7C">
        <w:rPr>
          <w:rFonts w:ascii="Cambria" w:hAnsi="Cambria" w:cs="Times New Roman"/>
          <w:szCs w:val="24"/>
        </w:rPr>
        <w:t>tutorialspoint.com, ‘Artificial Intelligence Neural Networks’.</w:t>
      </w:r>
      <w:r>
        <w:fldChar w:fldCharType="end"/>
      </w:r>
    </w:p>
  </w:endnote>
  <w:endnote w:id="70">
    <w:p w14:paraId="3BC0B058" w14:textId="09333D6A" w:rsidR="00FA20C3" w:rsidRPr="00974EFC" w:rsidRDefault="00FA20C3">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71">
    <w:p w14:paraId="39935799" w14:textId="33E30439" w:rsidR="00FA20C3" w:rsidRPr="005D1CE7" w:rsidRDefault="00FA20C3">
      <w:pPr>
        <w:pStyle w:val="EndnoteText"/>
        <w:rPr>
          <w:lang w:val="en-IE"/>
        </w:rPr>
      </w:pPr>
      <w:r>
        <w:rPr>
          <w:rStyle w:val="EndnoteReference"/>
        </w:rPr>
        <w:endnoteRef/>
      </w:r>
      <w:r>
        <w:t xml:space="preserve"> </w:t>
      </w:r>
      <w:r>
        <w:fldChar w:fldCharType="begin"/>
      </w:r>
      <w:r>
        <w:instrText xml:space="preserve"> ADDIN ZOTERO_ITEM CSL_CITATION {"citationID":"Yzb1lJB6","properties":{"formattedCitation":"\\uc0\\u8216{}Recurrent Neural Networks \\uc0\\u183{} Artificial Inteligence\\uc0\\u8217{} &lt;https://leonardoaraujosantos.gitbooks.io/artificial-inteligence/content/recurrent_neural_networks.html&gt; [accessed 29 November 2017].","plainCitation":"‘Recurrent Neural Networks · Artificial Inteligence’ &lt;https://leonardoaraujosantos.gitbooks.io/artificial-inteligence/content/recurrent_neural_networks.html&gt; [accessed 29 November 2017].","noteIndex":70},"citationItems":[{"id":251,"uris":["http://zotero.org/users/local/Jn9U6mvS/items/JMFQHQA7"],"uri":["http://zotero.org/users/local/Jn9U6mvS/items/JMFQHQA7"],"itemData":{"id":251,"type":"webpage","title":"Recurrent Neural Networks · Artificial Inteligence","URL":"https://leonardoaraujosantos.gitbooks.io/artificial-inteligence/content/recurrent_neural_networks.html","accessed":{"date-parts":[["2017",11,29]]}}}],"schema":"https://github.com/citation-style-language/schema/raw/master/csl-citation.json"} </w:instrText>
      </w:r>
      <w:r>
        <w:fldChar w:fldCharType="separate"/>
      </w:r>
      <w:r w:rsidRPr="00CF5A7C">
        <w:rPr>
          <w:rFonts w:ascii="Cambria" w:hAnsi="Cambria" w:cs="Times New Roman"/>
          <w:szCs w:val="24"/>
        </w:rPr>
        <w:t>‘Recurrent Neural Networks · Artificial Inteligence’ &lt;https://leonardoaraujosantos.gitbooks.io/artificial-inteligence/content/recurrent_neural_networks.html&gt; [accessed 29 November 2017].</w:t>
      </w:r>
      <w:r>
        <w:fldChar w:fldCharType="end"/>
      </w:r>
    </w:p>
  </w:endnote>
  <w:endnote w:id="72">
    <w:p w14:paraId="4257BBB4" w14:textId="77777777" w:rsidR="00FA20C3" w:rsidRPr="00602421" w:rsidRDefault="00FA20C3" w:rsidP="00CB3A8E">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73">
    <w:p w14:paraId="649484F1" w14:textId="18814BEB" w:rsidR="00FA20C3" w:rsidRPr="00BC353F" w:rsidRDefault="00FA20C3">
      <w:pPr>
        <w:pStyle w:val="EndnoteText"/>
        <w:rPr>
          <w:lang w:val="en-IE"/>
        </w:rPr>
      </w:pPr>
      <w:r>
        <w:rPr>
          <w:rStyle w:val="EndnoteReference"/>
        </w:rPr>
        <w:endnoteRef/>
      </w:r>
      <w:r>
        <w:t xml:space="preserve"> </w:t>
      </w:r>
      <w:r>
        <w:fldChar w:fldCharType="begin"/>
      </w:r>
      <w:r>
        <w:instrText xml:space="preserve"> ADDIN ZOTERO_ITEM CSL_CITATION {"citationID":"nj3VX0s4","properties":{"formattedCitation":"\\uc0\\u8216{}Intents\\uc0\\u8217{}, {\\i{}Dialogflow} &lt;https://dialogflow.com/docs/intents&gt; [accessed 8 April 2018].","plainCitation":"‘Intents’, Dialogflow &lt;https://dialogflow.com/docs/intents&gt; [accessed 8 April 2018].","noteIndex":72},"citationItems":[{"id":326,"uris":["http://zotero.org/users/local/Jn9U6mvS/items/PVLHCPLS"],"uri":["http://zotero.org/users/local/Jn9U6mvS/items/PVLHCPLS"],"itemData":{"id":326,"type":"webpage","title":"Intents","container-title":"Dialogflow","URL":"https://dialogflow.com/docs/intents","language":"en","accessed":{"date-parts":[["2018",4,8]]}}}],"schema":"https://github.com/citation-style-language/schema/raw/master/csl-citation.json"} </w:instrText>
      </w:r>
      <w:r>
        <w:fldChar w:fldCharType="separate"/>
      </w:r>
      <w:r w:rsidRPr="00BC353F">
        <w:rPr>
          <w:rFonts w:ascii="Cambria" w:hAnsi="Cambria" w:cs="Times New Roman"/>
          <w:szCs w:val="24"/>
        </w:rPr>
        <w:t xml:space="preserve">‘Intents’, </w:t>
      </w:r>
      <w:r w:rsidRPr="00BC353F">
        <w:rPr>
          <w:rFonts w:ascii="Cambria" w:hAnsi="Cambria" w:cs="Times New Roman"/>
          <w:i/>
          <w:iCs/>
          <w:szCs w:val="24"/>
        </w:rPr>
        <w:t>Dialogflow</w:t>
      </w:r>
      <w:r w:rsidRPr="00BC353F">
        <w:rPr>
          <w:rFonts w:ascii="Cambria" w:hAnsi="Cambria" w:cs="Times New Roman"/>
          <w:szCs w:val="24"/>
        </w:rPr>
        <w:t xml:space="preserve"> &lt;https://dialogflow.com/docs/intents&gt; [accessed 8 April 2018].</w:t>
      </w:r>
      <w:r>
        <w:fldChar w:fldCharType="end"/>
      </w:r>
    </w:p>
  </w:endnote>
  <w:endnote w:id="74">
    <w:p w14:paraId="70F47621" w14:textId="2F22BEFF" w:rsidR="00FA20C3" w:rsidRPr="00241DDA" w:rsidRDefault="00FA20C3">
      <w:pPr>
        <w:pStyle w:val="EndnoteText"/>
        <w:rPr>
          <w:lang w:val="en-IE"/>
        </w:rPr>
      </w:pPr>
      <w:r>
        <w:rPr>
          <w:rStyle w:val="EndnoteReference"/>
        </w:rPr>
        <w:endnoteRef/>
      </w:r>
      <w:r>
        <w:t xml:space="preserve"> </w:t>
      </w:r>
      <w:r>
        <w:fldChar w:fldCharType="begin"/>
      </w:r>
      <w:r>
        <w:instrText xml:space="preserve"> ADDIN ZOTERO_ITEM CSL_CITATION {"citationID":"DHD7eB9k","properties":{"formattedCitation":"tutorialspoint.com, \\uc0\\u8216{}Extreme Programming Introduction\\uc0\\u8217{}, {\\i{}Www.Tutorialspoint.Com} &lt;https://www.tutorialspoint.com/extreme_programming/extreme_programming_introduction.htm&gt; [accessed 23 November 2017].","plainCitation":"tutorialspoint.com, ‘Extreme Programming Introduction’, Www.Tutorialspoint.Com &lt;https://www.tutorialspoint.com/extreme_programming/extreme_programming_introduction.htm&gt; [accessed 23 November 2017].","noteIndex":76},"citationItems":[{"id":206,"uris":["http://zotero.org/users/local/Jn9U6mvS/items/3FZWT33Y"],"uri":["http://zotero.org/users/local/Jn9U6mvS/items/3FZWT33Y"],"itemData":{"id":206,"type":"webpage","title":"Extreme Programming Introduction","container-title":"www.tutorialspoint.com","abstract":"Extreme Programming Introduction - Learn Extreme Programming starting from the Introduction, Values and Principles, Practices, Supporting Practices, Evolving Practices, Process Cycle, Pair Programming, Roles, Activities and Artifacts, Rules, Additional Features, Scrum + Extreme Programming, Tools.","URL":"https://www.tutorialspoint.com/extreme_programming/extreme_programming_introduction.htm","author":[{"family":"tutorialspoint.com","given":""}],"accessed":{"date-parts":[["2017",11,23]]}}}],"schema":"https://github.com/citation-style-language/schema/raw/master/csl-citation.json"} </w:instrText>
      </w:r>
      <w:r>
        <w:fldChar w:fldCharType="separate"/>
      </w:r>
      <w:r w:rsidRPr="00CF5A7C">
        <w:rPr>
          <w:rFonts w:ascii="Cambria" w:hAnsi="Cambria" w:cs="Times New Roman"/>
          <w:szCs w:val="24"/>
        </w:rPr>
        <w:t xml:space="preserve">tutorialspoint.com, ‘Extreme Programming Introduction’, </w:t>
      </w:r>
      <w:r w:rsidRPr="00CF5A7C">
        <w:rPr>
          <w:rFonts w:ascii="Cambria" w:hAnsi="Cambria" w:cs="Times New Roman"/>
          <w:i/>
          <w:iCs/>
          <w:szCs w:val="24"/>
        </w:rPr>
        <w:t>Www.Tutorialspoint.Com</w:t>
      </w:r>
      <w:r w:rsidRPr="00CF5A7C">
        <w:rPr>
          <w:rFonts w:ascii="Cambria" w:hAnsi="Cambria" w:cs="Times New Roman"/>
          <w:szCs w:val="24"/>
        </w:rPr>
        <w:t xml:space="preserve"> &lt;https://www.tutorialspoint.com/extreme_programming/extreme_programming_introduction.htm&gt; [accessed 23 November 2017].</w:t>
      </w:r>
      <w:r>
        <w:fldChar w:fldCharType="end"/>
      </w:r>
    </w:p>
  </w:endnote>
  <w:endnote w:id="75">
    <w:p w14:paraId="3257D792" w14:textId="3ED7F8F1" w:rsidR="00FA20C3" w:rsidRPr="00241DDA" w:rsidRDefault="00FA20C3">
      <w:pPr>
        <w:pStyle w:val="EndnoteText"/>
        <w:rPr>
          <w:lang w:val="en-IE"/>
        </w:rPr>
      </w:pPr>
      <w:r>
        <w:rPr>
          <w:rStyle w:val="EndnoteReference"/>
        </w:rPr>
        <w:endnoteRef/>
      </w:r>
      <w:r>
        <w:t xml:space="preserve"> </w:t>
      </w:r>
      <w:r>
        <w:fldChar w:fldCharType="begin"/>
      </w:r>
      <w:r>
        <w:instrText xml:space="preserve"> ADDIN ZOTERO_ITEM CSL_CITATION {"citationID":"Q4BYoGv3","properties":{"formattedCitation":"\\uc0\\u8216{}Extreme Programming Values\\uc0\\u8217{} &lt;http://www.extremeprogramming.org/values.html&gt; [accessed 23 November 2017].","plainCitation":"‘Extreme Programming Values’ &lt;http://www.extremeprogramming.org/values.html&gt; [accessed 23 November 2017].","noteIndex":77},"citationItems":[{"id":204,"uris":["http://zotero.org/users/local/Jn9U6mvS/items/KNYW2NWP"],"uri":["http://zotero.org/users/local/Jn9U6mvS/items/KNYW2NWP"],"itemData":{"id":204,"type":"webpage","title":"Extreme Programming Values","URL":"http://www.extremeprogramming.org/values.html","accessed":{"date-parts":[["2017",11,23]]}}}],"schema":"https://github.com/citation-style-language/schema/raw/master/csl-citation.json"} </w:instrText>
      </w:r>
      <w:r>
        <w:fldChar w:fldCharType="separate"/>
      </w:r>
      <w:r w:rsidRPr="00CF5A7C">
        <w:rPr>
          <w:rFonts w:ascii="Cambria" w:hAnsi="Cambria" w:cs="Times New Roman"/>
          <w:szCs w:val="24"/>
        </w:rPr>
        <w:t>‘Extreme Programming Values’ &lt;http://www.extremeprogramming.org/values.html&gt; [accessed 23 November 2017].</w:t>
      </w:r>
      <w:r>
        <w:fldChar w:fldCharType="end"/>
      </w:r>
    </w:p>
  </w:endnote>
  <w:endnote w:id="76">
    <w:p w14:paraId="728C4F75" w14:textId="0904382D" w:rsidR="00FA20C3" w:rsidRPr="00FE4D1A" w:rsidRDefault="00FA20C3">
      <w:pPr>
        <w:pStyle w:val="EndnoteText"/>
        <w:rPr>
          <w:lang w:val="en-IE"/>
        </w:rPr>
      </w:pPr>
      <w:r>
        <w:rPr>
          <w:rStyle w:val="EndnoteReference"/>
        </w:rPr>
        <w:endnoteRef/>
      </w:r>
      <w:r>
        <w:t xml:space="preserve"> </w:t>
      </w:r>
      <w:r>
        <w:fldChar w:fldCharType="begin"/>
      </w:r>
      <w:r>
        <w:instrText xml:space="preserve"> ADDIN ZOTERO_ITEM CSL_CITATION {"citationID":"DzCBtThs","properties":{"formattedCitation":"tutorialspoint.com, \\uc0\\u8216{}Extreme Programming Practices\\uc0\\u8217{}, {\\i{}Www.Tutorialspoint.Com} &lt;https://www.tutorialspoint.com/extreme_programming/extreme_programming_practices.htm&gt; [accessed 24 November 2017].","plainCitation":"tutorialspoint.com, ‘Extreme Programming Practices’, Www.Tutorialspoint.Com &lt;https://www.tutorialspoint.com/extreme_programming/extreme_programming_practices.htm&gt; [accessed 24 November 2017].","noteIndex":78},"citationItems":[{"id":209,"uris":["http://zotero.org/users/local/Jn9U6mvS/items/H8QTCB9R"],"uri":["http://zotero.org/users/local/Jn9U6mvS/items/H8QTCB9R"],"itemData":{"id":209,"type":"webpage","title":"Extreme Programming Practices","container-title":"www.tutorialspoint.com","abstract":"Extreme Programming Practices - Learn Extreme Programming starting from the Introduction, Values and Principles, Practices, Supporting Practices, Evolving Practices, Process Cycle, Pair Programming, Roles, Activities and Artifacts, Rules, Additional Features, Scrum + Extreme Programming, Tools.","URL":"https://www.tutorialspoint.com/extreme_programming/extreme_programming_practices.htm","author":[{"family":"tutorialspoint.com","given":""}],"accessed":{"date-parts":[["2017",11,24]]}}}],"schema":"https://github.com/citation-style-language/schema/raw/master/csl-citation.json"} </w:instrText>
      </w:r>
      <w:r>
        <w:fldChar w:fldCharType="separate"/>
      </w:r>
      <w:r w:rsidRPr="00CF5A7C">
        <w:rPr>
          <w:rFonts w:ascii="Cambria" w:hAnsi="Cambria" w:cs="Times New Roman"/>
          <w:szCs w:val="24"/>
        </w:rPr>
        <w:t xml:space="preserve">tutorialspoint.com, ‘Extreme Programming Practices’, </w:t>
      </w:r>
      <w:r w:rsidRPr="00CF5A7C">
        <w:rPr>
          <w:rFonts w:ascii="Cambria" w:hAnsi="Cambria" w:cs="Times New Roman"/>
          <w:i/>
          <w:iCs/>
          <w:szCs w:val="24"/>
        </w:rPr>
        <w:t>Www.Tutorialspoint.Com</w:t>
      </w:r>
      <w:r w:rsidRPr="00CF5A7C">
        <w:rPr>
          <w:rFonts w:ascii="Cambria" w:hAnsi="Cambria" w:cs="Times New Roman"/>
          <w:szCs w:val="24"/>
        </w:rPr>
        <w:t xml:space="preserve"> &lt;https://www.tutorialspoint.com/extreme_programming/extreme_programming_practices.htm&gt; [accessed 24 November 2017].</w:t>
      </w:r>
      <w:r>
        <w:fldChar w:fldCharType="end"/>
      </w:r>
    </w:p>
  </w:endnote>
  <w:endnote w:id="77">
    <w:p w14:paraId="59161E25" w14:textId="633E1626" w:rsidR="00FA20C3" w:rsidRPr="0059704D" w:rsidRDefault="00FA20C3">
      <w:pPr>
        <w:pStyle w:val="EndnoteText"/>
        <w:rPr>
          <w:lang w:val="en-IE"/>
        </w:rPr>
      </w:pPr>
      <w:r>
        <w:rPr>
          <w:rStyle w:val="EndnoteReference"/>
        </w:rPr>
        <w:endnoteRef/>
      </w:r>
      <w:r>
        <w:t xml:space="preserve"> </w:t>
      </w:r>
      <w:r>
        <w:fldChar w:fldCharType="begin"/>
      </w:r>
      <w:r>
        <w:instrText xml:space="preserve"> ADDIN ZOTERO_TEMP </w:instrText>
      </w:r>
      <w:r>
        <w:fldChar w:fldCharType="separate"/>
      </w:r>
      <w:r>
        <w:t>{Citation}</w:t>
      </w:r>
      <w:r>
        <w:fldChar w:fldCharType="end"/>
      </w:r>
    </w:p>
  </w:endnote>
  <w:endnote w:id="78">
    <w:p w14:paraId="734524FF" w14:textId="60924223" w:rsidR="00FA20C3" w:rsidRPr="00412D50" w:rsidRDefault="00FA20C3">
      <w:pPr>
        <w:pStyle w:val="EndnoteText"/>
        <w:rPr>
          <w:lang w:val="en-IE"/>
        </w:rPr>
      </w:pPr>
      <w:r>
        <w:rPr>
          <w:rStyle w:val="EndnoteReference"/>
        </w:rPr>
        <w:endnoteRef/>
      </w:r>
      <w:r>
        <w:t xml:space="preserve"> </w:t>
      </w:r>
      <w:r>
        <w:fldChar w:fldCharType="begin"/>
      </w:r>
      <w:r>
        <w:instrText xml:space="preserve"> ADDIN ZOTERO_ITEM CSL_CITATION {"citationID":"U4ZD0CcF","properties":{"formattedCitation":"\\uc0\\u8216{}1208.6109.Pdf\\uc0\\u8217{} &lt;https://arxiv.org/ftp/arxiv/papers/1208/1208.6109.pdf&gt; [accessed 11 April 2018].","plainCitation":"‘1208.6109.Pdf’ &lt;https://arxiv.org/ftp/arxiv/papers/1208/1208.6109.pdf&gt; [accessed 11 April 2018].","noteIndex":78},"citationItems":[{"id":344,"uris":["http://zotero.org/users/local/Jn9U6mvS/items/8KW9IW32"],"uri":["http://zotero.org/users/local/Jn9U6mvS/items/8KW9IW32"],"itemData":{"id":344,"type":"article","title":"1208.6109.pdf","URL":"https://arxiv.org/ftp/arxiv/papers/1208/1208.6109.pdf","accessed":{"date-parts":[["2018",4,11]]}}}],"schema":"https://github.com/citation-style-language/schema/raw/master/csl-citation.json"} </w:instrText>
      </w:r>
      <w:r>
        <w:fldChar w:fldCharType="separate"/>
      </w:r>
      <w:r w:rsidRPr="00412D50">
        <w:rPr>
          <w:rFonts w:ascii="Cambria" w:hAnsi="Cambria" w:cs="Times New Roman"/>
          <w:szCs w:val="24"/>
        </w:rPr>
        <w:t>‘1208.6109.Pdf’ &lt;https://arxiv.org/ftp/arxiv/papers/1208/1208.6109.pdf&gt; [accessed 11 April 2018].</w:t>
      </w:r>
      <w:r>
        <w:fldChar w:fldCharType="end"/>
      </w:r>
    </w:p>
  </w:endnote>
  <w:endnote w:id="79">
    <w:p w14:paraId="539C5718" w14:textId="141E8E2C" w:rsidR="00FA20C3" w:rsidRPr="002109F2" w:rsidRDefault="00FA20C3">
      <w:pPr>
        <w:pStyle w:val="EndnoteText"/>
        <w:rPr>
          <w:lang w:val="en-IE"/>
        </w:rPr>
      </w:pPr>
      <w:r>
        <w:rPr>
          <w:rStyle w:val="EndnoteReference"/>
        </w:rPr>
        <w:endnoteRef/>
      </w:r>
      <w:r>
        <w:t xml:space="preserve"> </w:t>
      </w:r>
      <w:r>
        <w:fldChar w:fldCharType="begin"/>
      </w:r>
      <w:r>
        <w:instrText xml:space="preserve"> ADDIN ZOTERO_ITEM CSL_CITATION {"citationID":"XCL58VCh","properties":{"formattedCitation":"\\uc0\\u8216{}Class-Based Views | Django Documentation | Django\\uc0\\u8217{} &lt;https://docs.djangoproject.com/en/1.11/topics/class-based-views/&gt; [accessed 29 November 2017].","plainCitation":"‘Class-Based Views | Django Documentation | Django’ &lt;https://docs.djangoproject.com/en/1.11/topics/class-based-views/&gt; [accessed 29 November 2017].","noteIndex":79},"citationItems":[{"id":244,"uris":["http://zotero.org/users/local/Jn9U6mvS/items/4725CNTT"],"uri":["http://zotero.org/users/local/Jn9U6mvS/items/4725CNTT"],"itemData":{"id":244,"type":"webpage","title":"Class-based views | Django documentation | Django","URL":"https://docs.djangoproject.com/en/1.11/topics/class-based-views/","accessed":{"date-parts":[["2017",11,29]]}}}],"schema":"https://github.com/citation-style-language/schema/raw/master/csl-citation.json"} </w:instrText>
      </w:r>
      <w:r>
        <w:fldChar w:fldCharType="separate"/>
      </w:r>
      <w:r w:rsidRPr="00CF5A7C">
        <w:rPr>
          <w:rFonts w:ascii="Cambria" w:hAnsi="Cambria" w:cs="Times New Roman"/>
          <w:szCs w:val="24"/>
        </w:rPr>
        <w:t>‘Class-Based Views | Django Documentation | Django’ &lt;https://docs.djangoproject.com/en/1.11/topics/class-based-views/&gt; [accessed 29 November 2017].</w:t>
      </w:r>
      <w:r>
        <w:fldChar w:fldCharType="end"/>
      </w:r>
    </w:p>
  </w:endnote>
  <w:endnote w:id="80">
    <w:p w14:paraId="2EBAA63C" w14:textId="56BB0E96" w:rsidR="00FA20C3" w:rsidRPr="00E776B8" w:rsidRDefault="00FA20C3">
      <w:pPr>
        <w:pStyle w:val="EndnoteText"/>
        <w:rPr>
          <w:lang w:val="en-IE"/>
        </w:rPr>
      </w:pPr>
      <w:r>
        <w:rPr>
          <w:rStyle w:val="EndnoteReference"/>
        </w:rPr>
        <w:endnoteRef/>
      </w:r>
      <w:r>
        <w:t xml:space="preserve"> </w:t>
      </w:r>
      <w:r>
        <w:fldChar w:fldCharType="begin"/>
      </w:r>
      <w:r>
        <w:instrText xml:space="preserve"> ADDIN ZOTERO_ITEM CSL_CITATION {"citationID":"cSm4qzf7","properties":{"formattedCitation":"\\uc0\\u8216{}Writing Views | Django Documentation | Django\\uc0\\u8217{} &lt;https://docs.djangoproject.com/en/1.11/topics/http/views/&gt; [accessed 29 November 2017].","plainCitation":"‘Writing Views | Django Documentation | Django’ &lt;https://docs.djangoproject.com/en/1.11/topics/http/views/&gt; [accessed 29 November 2017].","noteIndex":80},"citationItems":[{"id":242,"uris":["http://zotero.org/users/local/Jn9U6mvS/items/N2RQ6MYD"],"uri":["http://zotero.org/users/local/Jn9U6mvS/items/N2RQ6MYD"],"itemData":{"id":242,"type":"webpage","title":"Writing views | Django documentation | Django","URL":"https://docs.djangoproject.com/en/1.11/topics/http/views/","accessed":{"date-parts":[["2017",11,29]]}}}],"schema":"https://github.com/citation-style-language/schema/raw/master/csl-citation.json"} </w:instrText>
      </w:r>
      <w:r>
        <w:fldChar w:fldCharType="separate"/>
      </w:r>
      <w:r w:rsidRPr="00CF5A7C">
        <w:rPr>
          <w:rFonts w:ascii="Cambria" w:hAnsi="Cambria" w:cs="Times New Roman"/>
          <w:szCs w:val="24"/>
        </w:rPr>
        <w:t>‘Writing Views | Django Documentation | Django’ &lt;https://docs.djangoproject.com/en/1.11/topics/http/views/&gt; [accessed 29 November 2017].</w:t>
      </w:r>
      <w:r>
        <w:fldChar w:fldCharType="end"/>
      </w:r>
    </w:p>
  </w:endnote>
  <w:endnote w:id="81">
    <w:p w14:paraId="187BD074" w14:textId="01735D4F" w:rsidR="00FA20C3" w:rsidRPr="00E6266C" w:rsidRDefault="00FA20C3">
      <w:pPr>
        <w:pStyle w:val="EndnoteText"/>
        <w:rPr>
          <w:lang w:val="en-IE"/>
        </w:rPr>
      </w:pPr>
      <w:r>
        <w:rPr>
          <w:rStyle w:val="EndnoteReference"/>
        </w:rPr>
        <w:endnoteRef/>
      </w:r>
      <w:r>
        <w:t xml:space="preserve"> </w:t>
      </w:r>
      <w:r>
        <w:fldChar w:fldCharType="begin"/>
      </w:r>
      <w:r>
        <w:instrText xml:space="preserve"> ADDIN ZOTERO_ITEM CSL_CITATION {"citationID":"aOrqOP2c","properties":{"formattedCitation":"\\uc0\\u8216{}Android - Facebook Login - Documentation\\uc0\\u8217{}, {\\i{}Facebook for Developers} &lt;https://developers.facebook.com/docs/facebook-login/android/&gt; [accessed 29 November 2017].","plainCitation":"‘Android - Facebook Login - Documentation’, Facebook for Developers &lt;https://developers.facebook.com/docs/facebook-login/android/&gt; [accessed 29 November 2017].","noteIndex":81},"citationItems":[{"id":246,"uris":["http://zotero.org/users/local/Jn9U6mvS/items/YQXYNY4T"],"uri":["http://zotero.org/users/local/Jn9U6mvS/items/YQXYNY4T"],"itemData":{"id":246,"type":"webpage","title":"Android - Facebook Login - Documentation","container-title":"Facebook for Developers","URL":"https://developers.facebook.com/docs/facebook-login/android/","accessed":{"date-parts":[["2017",11,29]]}}}],"schema":"https://github.com/citation-style-language/schema/raw/master/csl-citation.json"} </w:instrText>
      </w:r>
      <w:r>
        <w:fldChar w:fldCharType="separate"/>
      </w:r>
      <w:r w:rsidRPr="00CF5A7C">
        <w:rPr>
          <w:rFonts w:ascii="Cambria" w:hAnsi="Cambria" w:cs="Times New Roman"/>
          <w:szCs w:val="24"/>
        </w:rPr>
        <w:t xml:space="preserve">‘Android - Facebook Login - Documentation’, </w:t>
      </w:r>
      <w:r w:rsidRPr="00CF5A7C">
        <w:rPr>
          <w:rFonts w:ascii="Cambria" w:hAnsi="Cambria" w:cs="Times New Roman"/>
          <w:i/>
          <w:iCs/>
          <w:szCs w:val="24"/>
        </w:rPr>
        <w:t>Facebook for Developers</w:t>
      </w:r>
      <w:r w:rsidRPr="00CF5A7C">
        <w:rPr>
          <w:rFonts w:ascii="Cambria" w:hAnsi="Cambria" w:cs="Times New Roman"/>
          <w:szCs w:val="24"/>
        </w:rPr>
        <w:t xml:space="preserve"> &lt;https://developers.facebook.com/docs/facebook-login/android/&gt; [accessed 29 November 2017].</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MS Mincho">
    <w:altName w:val="ＭＳ 明朝"/>
    <w:panose1 w:val="02020609040205080304"/>
    <w:charset w:val="80"/>
    <w:family w:val="auto"/>
    <w:pitch w:val="variable"/>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CEDA96" w14:textId="77777777" w:rsidR="007D6948" w:rsidRDefault="007D6948" w:rsidP="009F2CAF">
      <w:r>
        <w:separator/>
      </w:r>
    </w:p>
  </w:footnote>
  <w:footnote w:type="continuationSeparator" w:id="0">
    <w:p w14:paraId="4E24A631" w14:textId="77777777" w:rsidR="007D6948" w:rsidRDefault="007D6948" w:rsidP="009F2CA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84A54D" w14:textId="2EFC024C" w:rsidR="00FA20C3" w:rsidRDefault="00FA20C3" w:rsidP="00177103">
    <w:pPr>
      <w:pStyle w:val="Header"/>
      <w:framePr w:wrap="around" w:vAnchor="text" w:hAnchor="page" w:x="1801" w:y="13"/>
      <w:rPr>
        <w:rStyle w:val="PageNumber"/>
      </w:rPr>
    </w:pPr>
    <w:r>
      <w:rPr>
        <w:rStyle w:val="PageNumber"/>
      </w:rPr>
      <w:fldChar w:fldCharType="begin"/>
    </w:r>
    <w:r>
      <w:rPr>
        <w:rStyle w:val="PageNumber"/>
      </w:rPr>
      <w:instrText xml:space="preserve">PAGE  </w:instrText>
    </w:r>
    <w:r>
      <w:rPr>
        <w:rStyle w:val="PageNumber"/>
      </w:rPr>
      <w:fldChar w:fldCharType="separate"/>
    </w:r>
    <w:r w:rsidR="00CD79A5">
      <w:rPr>
        <w:rStyle w:val="PageNumber"/>
        <w:noProof/>
      </w:rPr>
      <w:t>2</w:t>
    </w:r>
    <w:r>
      <w:rPr>
        <w:rStyle w:val="PageNumber"/>
      </w:rPr>
      <w:fldChar w:fldCharType="end"/>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single" w:sz="4" w:space="0" w:color="17365D" w:themeColor="text2" w:themeShade="BF"/>
      </w:tblBorders>
      <w:tblLayout w:type="fixed"/>
      <w:tblLook w:val="04A0" w:firstRow="1" w:lastRow="0" w:firstColumn="1" w:lastColumn="0" w:noHBand="0" w:noVBand="1"/>
    </w:tblPr>
    <w:tblGrid>
      <w:gridCol w:w="392"/>
      <w:gridCol w:w="8124"/>
    </w:tblGrid>
    <w:tr w:rsidR="00FA20C3" w:rsidRPr="00177103" w14:paraId="561A51BE" w14:textId="77777777" w:rsidTr="00B659D6">
      <w:trPr>
        <w:trHeight w:val="784"/>
        <w:jc w:val="right"/>
      </w:trPr>
      <w:tc>
        <w:tcPr>
          <w:tcW w:w="392" w:type="dxa"/>
        </w:tcPr>
        <w:p w14:paraId="543ADA65" w14:textId="0F550B6A" w:rsidR="00FA20C3" w:rsidRPr="00177103" w:rsidRDefault="00FA20C3" w:rsidP="00177103">
          <w:pPr>
            <w:pStyle w:val="Header"/>
          </w:pPr>
        </w:p>
      </w:tc>
      <w:tc>
        <w:tcPr>
          <w:tcW w:w="8124" w:type="dxa"/>
        </w:tcPr>
        <w:p w14:paraId="4CA39189" w14:textId="77777777" w:rsidR="00FA20C3" w:rsidRDefault="00FA20C3" w:rsidP="00177103">
          <w:pPr>
            <w:pStyle w:val="Header"/>
            <w:ind w:right="360"/>
          </w:pPr>
          <w:r>
            <w:t>DIT</w:t>
          </w:r>
        </w:p>
        <w:p w14:paraId="3A131F2B" w14:textId="7B042DAD" w:rsidR="00FA20C3" w:rsidRPr="00177103" w:rsidRDefault="00FA20C3" w:rsidP="00177103">
          <w:pPr>
            <w:pStyle w:val="Header"/>
            <w:rPr>
              <w:b/>
            </w:rPr>
          </w:pPr>
          <w:r>
            <w:rPr>
              <w:b/>
            </w:rPr>
            <w:t>DT228 B.Sc. (Hons.) in Computer Science</w:t>
          </w:r>
        </w:p>
        <w:p w14:paraId="70D92982" w14:textId="1322831A" w:rsidR="00FA20C3" w:rsidRPr="00177103" w:rsidRDefault="00FA20C3" w:rsidP="00177103">
          <w:pPr>
            <w:pStyle w:val="Header"/>
          </w:pPr>
          <w:r>
            <w:rPr>
              <w:b/>
            </w:rPr>
            <w:t>Interim Progress Report    2017</w:t>
          </w:r>
          <w:r w:rsidRPr="00177103">
            <w:rPr>
              <w:b/>
            </w:rPr>
            <w:t>/1</w:t>
          </w:r>
          <w:r>
            <w:rPr>
              <w:b/>
            </w:rPr>
            <w:t>8</w:t>
          </w:r>
        </w:p>
      </w:tc>
    </w:tr>
  </w:tbl>
  <w:p w14:paraId="2C70D8E3" w14:textId="3B30A51B" w:rsidR="00FA20C3" w:rsidRDefault="00FA20C3" w:rsidP="0017710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ED02FCE" w14:textId="009232F2" w:rsidR="00FA20C3" w:rsidRDefault="00FA20C3" w:rsidP="00B659D6">
    <w:pPr>
      <w:pStyle w:val="Header"/>
      <w:framePr w:wrap="around" w:vAnchor="text" w:hAnchor="page" w:x="10261" w:y="13"/>
      <w:rPr>
        <w:rStyle w:val="PageNumber"/>
      </w:rPr>
    </w:pPr>
    <w:r>
      <w:rPr>
        <w:rStyle w:val="PageNumber"/>
      </w:rPr>
      <w:fldChar w:fldCharType="begin"/>
    </w:r>
    <w:r>
      <w:rPr>
        <w:rStyle w:val="PageNumber"/>
      </w:rPr>
      <w:instrText xml:space="preserve">PAGE  </w:instrText>
    </w:r>
    <w:r>
      <w:rPr>
        <w:rStyle w:val="PageNumber"/>
      </w:rPr>
      <w:fldChar w:fldCharType="separate"/>
    </w:r>
    <w:r w:rsidR="00CD79A5">
      <w:rPr>
        <w:rStyle w:val="PageNumber"/>
        <w:noProof/>
      </w:rPr>
      <w:t>3</w:t>
    </w:r>
    <w:r>
      <w:rPr>
        <w:rStyle w:val="PageNumber"/>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single" w:sz="4" w:space="0" w:color="A6A6A6" w:themeColor="background1" w:themeShade="A6"/>
      </w:tblBorders>
      <w:tblLook w:val="04A0" w:firstRow="1" w:lastRow="0" w:firstColumn="1" w:lastColumn="0" w:noHBand="0" w:noVBand="1"/>
    </w:tblPr>
    <w:tblGrid>
      <w:gridCol w:w="8295"/>
    </w:tblGrid>
    <w:tr w:rsidR="00FA20C3" w14:paraId="476CC898" w14:textId="77777777" w:rsidTr="00B659D6">
      <w:trPr>
        <w:trHeight w:val="526"/>
      </w:trPr>
      <w:tc>
        <w:tcPr>
          <w:tcW w:w="8516" w:type="dxa"/>
          <w:tcBorders>
            <w:right w:val="single" w:sz="4" w:space="0" w:color="A6A6A6" w:themeColor="background1" w:themeShade="A6"/>
          </w:tcBorders>
        </w:tcPr>
        <w:p w14:paraId="7A34C560" w14:textId="77777777" w:rsidR="00FA20C3" w:rsidRDefault="00FA20C3" w:rsidP="005E7F7B">
          <w:pPr>
            <w:pStyle w:val="Header"/>
            <w:jc w:val="right"/>
          </w:pPr>
          <w:r>
            <w:t>DIT</w:t>
          </w:r>
        </w:p>
        <w:p w14:paraId="698E89D5" w14:textId="518BFC70" w:rsidR="00FA20C3" w:rsidRPr="005E7F7B" w:rsidRDefault="00FA20C3" w:rsidP="005E7F7B">
          <w:pPr>
            <w:pStyle w:val="Header"/>
            <w:jc w:val="right"/>
            <w:rPr>
              <w:b/>
            </w:rPr>
          </w:pPr>
          <w:r>
            <w:rPr>
              <w:b/>
            </w:rPr>
            <w:t>DT282</w:t>
          </w:r>
          <w:r w:rsidRPr="005E7F7B">
            <w:rPr>
              <w:b/>
            </w:rPr>
            <w:t xml:space="preserve"> </w:t>
          </w:r>
          <w:r>
            <w:rPr>
              <w:b/>
            </w:rPr>
            <w:t>B.Sc. (Hons.) in Computer Science</w:t>
          </w:r>
        </w:p>
        <w:p w14:paraId="051666A7" w14:textId="4A5681E8" w:rsidR="00FA20C3" w:rsidRDefault="00FA20C3" w:rsidP="005E7F7B">
          <w:pPr>
            <w:pStyle w:val="Header"/>
            <w:jc w:val="right"/>
          </w:pPr>
          <w:r>
            <w:rPr>
              <w:b/>
            </w:rPr>
            <w:t>Interim Progress Report 2017</w:t>
          </w:r>
          <w:r w:rsidRPr="005E7F7B">
            <w:rPr>
              <w:b/>
            </w:rPr>
            <w:t>/1</w:t>
          </w:r>
          <w:r>
            <w:rPr>
              <w:b/>
            </w:rPr>
            <w:t>8</w:t>
          </w:r>
        </w:p>
      </w:tc>
    </w:tr>
  </w:tbl>
  <w:p w14:paraId="222F10E0" w14:textId="77777777" w:rsidR="00FA20C3" w:rsidRDefault="00FA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64898"/>
    <w:multiLevelType w:val="hybridMultilevel"/>
    <w:tmpl w:val="ED546D62"/>
    <w:lvl w:ilvl="0" w:tplc="18090019">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F4F7DAA"/>
    <w:multiLevelType w:val="hybridMultilevel"/>
    <w:tmpl w:val="327049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F8C215A"/>
    <w:multiLevelType w:val="multilevel"/>
    <w:tmpl w:val="A59E2CF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12B30457"/>
    <w:multiLevelType w:val="hybridMultilevel"/>
    <w:tmpl w:val="B4C22A30"/>
    <w:lvl w:ilvl="0" w:tplc="1809000F">
      <w:start w:val="1"/>
      <w:numFmt w:val="decimal"/>
      <w:lvlText w:val="%1."/>
      <w:lvlJc w:val="left"/>
      <w:pPr>
        <w:ind w:left="720" w:hanging="360"/>
      </w:pPr>
      <w:rPr>
        <w:rFonts w:hint="default"/>
      </w:rPr>
    </w:lvl>
    <w:lvl w:ilvl="1" w:tplc="18090019">
      <w:start w:val="1"/>
      <w:numFmt w:val="lowerLetter"/>
      <w:lvlText w:val="%2."/>
      <w:lvlJc w:val="left"/>
      <w:pPr>
        <w:ind w:left="121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4" w15:restartNumberingAfterBreak="0">
    <w:nsid w:val="1A5910D2"/>
    <w:multiLevelType w:val="hybridMultilevel"/>
    <w:tmpl w:val="D6344828"/>
    <w:lvl w:ilvl="0" w:tplc="4C642C48">
      <w:start w:val="1"/>
      <w:numFmt w:val="decimal"/>
      <w:lvlText w:val="%1."/>
      <w:lvlJc w:val="left"/>
      <w:pPr>
        <w:ind w:left="1116" w:hanging="396"/>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5" w15:restartNumberingAfterBreak="0">
    <w:nsid w:val="25501DE9"/>
    <w:multiLevelType w:val="hybridMultilevel"/>
    <w:tmpl w:val="9D22A7CC"/>
    <w:lvl w:ilvl="0" w:tplc="54546B94">
      <w:numFmt w:val="bullet"/>
      <w:lvlText w:val="-"/>
      <w:lvlJc w:val="left"/>
      <w:pPr>
        <w:ind w:left="516" w:hanging="360"/>
      </w:pPr>
      <w:rPr>
        <w:rFonts w:ascii="Cambria" w:eastAsiaTheme="minorEastAsia" w:hAnsi="Cambria" w:cstheme="minorBidi" w:hint="default"/>
      </w:rPr>
    </w:lvl>
    <w:lvl w:ilvl="1" w:tplc="18090003" w:tentative="1">
      <w:start w:val="1"/>
      <w:numFmt w:val="bullet"/>
      <w:lvlText w:val="o"/>
      <w:lvlJc w:val="left"/>
      <w:pPr>
        <w:ind w:left="1236" w:hanging="360"/>
      </w:pPr>
      <w:rPr>
        <w:rFonts w:ascii="Courier New" w:hAnsi="Courier New" w:cs="Courier New" w:hint="default"/>
      </w:rPr>
    </w:lvl>
    <w:lvl w:ilvl="2" w:tplc="18090005" w:tentative="1">
      <w:start w:val="1"/>
      <w:numFmt w:val="bullet"/>
      <w:lvlText w:val=""/>
      <w:lvlJc w:val="left"/>
      <w:pPr>
        <w:ind w:left="1956" w:hanging="360"/>
      </w:pPr>
      <w:rPr>
        <w:rFonts w:ascii="Wingdings" w:hAnsi="Wingdings" w:hint="default"/>
      </w:rPr>
    </w:lvl>
    <w:lvl w:ilvl="3" w:tplc="18090001" w:tentative="1">
      <w:start w:val="1"/>
      <w:numFmt w:val="bullet"/>
      <w:lvlText w:val=""/>
      <w:lvlJc w:val="left"/>
      <w:pPr>
        <w:ind w:left="2676" w:hanging="360"/>
      </w:pPr>
      <w:rPr>
        <w:rFonts w:ascii="Symbol" w:hAnsi="Symbol" w:hint="default"/>
      </w:rPr>
    </w:lvl>
    <w:lvl w:ilvl="4" w:tplc="18090003" w:tentative="1">
      <w:start w:val="1"/>
      <w:numFmt w:val="bullet"/>
      <w:lvlText w:val="o"/>
      <w:lvlJc w:val="left"/>
      <w:pPr>
        <w:ind w:left="3396" w:hanging="360"/>
      </w:pPr>
      <w:rPr>
        <w:rFonts w:ascii="Courier New" w:hAnsi="Courier New" w:cs="Courier New" w:hint="default"/>
      </w:rPr>
    </w:lvl>
    <w:lvl w:ilvl="5" w:tplc="18090005" w:tentative="1">
      <w:start w:val="1"/>
      <w:numFmt w:val="bullet"/>
      <w:lvlText w:val=""/>
      <w:lvlJc w:val="left"/>
      <w:pPr>
        <w:ind w:left="4116" w:hanging="360"/>
      </w:pPr>
      <w:rPr>
        <w:rFonts w:ascii="Wingdings" w:hAnsi="Wingdings" w:hint="default"/>
      </w:rPr>
    </w:lvl>
    <w:lvl w:ilvl="6" w:tplc="18090001" w:tentative="1">
      <w:start w:val="1"/>
      <w:numFmt w:val="bullet"/>
      <w:lvlText w:val=""/>
      <w:lvlJc w:val="left"/>
      <w:pPr>
        <w:ind w:left="4836" w:hanging="360"/>
      </w:pPr>
      <w:rPr>
        <w:rFonts w:ascii="Symbol" w:hAnsi="Symbol" w:hint="default"/>
      </w:rPr>
    </w:lvl>
    <w:lvl w:ilvl="7" w:tplc="18090003" w:tentative="1">
      <w:start w:val="1"/>
      <w:numFmt w:val="bullet"/>
      <w:lvlText w:val="o"/>
      <w:lvlJc w:val="left"/>
      <w:pPr>
        <w:ind w:left="5556" w:hanging="360"/>
      </w:pPr>
      <w:rPr>
        <w:rFonts w:ascii="Courier New" w:hAnsi="Courier New" w:cs="Courier New" w:hint="default"/>
      </w:rPr>
    </w:lvl>
    <w:lvl w:ilvl="8" w:tplc="18090005" w:tentative="1">
      <w:start w:val="1"/>
      <w:numFmt w:val="bullet"/>
      <w:lvlText w:val=""/>
      <w:lvlJc w:val="left"/>
      <w:pPr>
        <w:ind w:left="6276" w:hanging="360"/>
      </w:pPr>
      <w:rPr>
        <w:rFonts w:ascii="Wingdings" w:hAnsi="Wingdings" w:hint="default"/>
      </w:rPr>
    </w:lvl>
  </w:abstractNum>
  <w:abstractNum w:abstractNumId="6" w15:restartNumberingAfterBreak="0">
    <w:nsid w:val="26A3007A"/>
    <w:multiLevelType w:val="hybridMultilevel"/>
    <w:tmpl w:val="B9045FB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28AB6770"/>
    <w:multiLevelType w:val="hybridMultilevel"/>
    <w:tmpl w:val="1FEC21C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2BF7602C"/>
    <w:multiLevelType w:val="hybridMultilevel"/>
    <w:tmpl w:val="96CA5A6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2FB31BC1"/>
    <w:multiLevelType w:val="hybridMultilevel"/>
    <w:tmpl w:val="D2D4B268"/>
    <w:lvl w:ilvl="0" w:tplc="18090001">
      <w:start w:val="1"/>
      <w:numFmt w:val="bullet"/>
      <w:lvlText w:val=""/>
      <w:lvlJc w:val="left"/>
      <w:pPr>
        <w:ind w:left="912" w:hanging="360"/>
      </w:pPr>
      <w:rPr>
        <w:rFonts w:ascii="Symbol" w:hAnsi="Symbol" w:hint="default"/>
      </w:rPr>
    </w:lvl>
    <w:lvl w:ilvl="1" w:tplc="18090003" w:tentative="1">
      <w:start w:val="1"/>
      <w:numFmt w:val="bullet"/>
      <w:lvlText w:val="o"/>
      <w:lvlJc w:val="left"/>
      <w:pPr>
        <w:ind w:left="1632" w:hanging="360"/>
      </w:pPr>
      <w:rPr>
        <w:rFonts w:ascii="Courier New" w:hAnsi="Courier New" w:cs="Courier New" w:hint="default"/>
      </w:rPr>
    </w:lvl>
    <w:lvl w:ilvl="2" w:tplc="18090005" w:tentative="1">
      <w:start w:val="1"/>
      <w:numFmt w:val="bullet"/>
      <w:lvlText w:val=""/>
      <w:lvlJc w:val="left"/>
      <w:pPr>
        <w:ind w:left="2352" w:hanging="360"/>
      </w:pPr>
      <w:rPr>
        <w:rFonts w:ascii="Wingdings" w:hAnsi="Wingdings" w:hint="default"/>
      </w:rPr>
    </w:lvl>
    <w:lvl w:ilvl="3" w:tplc="18090001" w:tentative="1">
      <w:start w:val="1"/>
      <w:numFmt w:val="bullet"/>
      <w:lvlText w:val=""/>
      <w:lvlJc w:val="left"/>
      <w:pPr>
        <w:ind w:left="3072" w:hanging="360"/>
      </w:pPr>
      <w:rPr>
        <w:rFonts w:ascii="Symbol" w:hAnsi="Symbol" w:hint="default"/>
      </w:rPr>
    </w:lvl>
    <w:lvl w:ilvl="4" w:tplc="18090003" w:tentative="1">
      <w:start w:val="1"/>
      <w:numFmt w:val="bullet"/>
      <w:lvlText w:val="o"/>
      <w:lvlJc w:val="left"/>
      <w:pPr>
        <w:ind w:left="3792" w:hanging="360"/>
      </w:pPr>
      <w:rPr>
        <w:rFonts w:ascii="Courier New" w:hAnsi="Courier New" w:cs="Courier New" w:hint="default"/>
      </w:rPr>
    </w:lvl>
    <w:lvl w:ilvl="5" w:tplc="18090005" w:tentative="1">
      <w:start w:val="1"/>
      <w:numFmt w:val="bullet"/>
      <w:lvlText w:val=""/>
      <w:lvlJc w:val="left"/>
      <w:pPr>
        <w:ind w:left="4512" w:hanging="360"/>
      </w:pPr>
      <w:rPr>
        <w:rFonts w:ascii="Wingdings" w:hAnsi="Wingdings" w:hint="default"/>
      </w:rPr>
    </w:lvl>
    <w:lvl w:ilvl="6" w:tplc="18090001" w:tentative="1">
      <w:start w:val="1"/>
      <w:numFmt w:val="bullet"/>
      <w:lvlText w:val=""/>
      <w:lvlJc w:val="left"/>
      <w:pPr>
        <w:ind w:left="5232" w:hanging="360"/>
      </w:pPr>
      <w:rPr>
        <w:rFonts w:ascii="Symbol" w:hAnsi="Symbol" w:hint="default"/>
      </w:rPr>
    </w:lvl>
    <w:lvl w:ilvl="7" w:tplc="18090003" w:tentative="1">
      <w:start w:val="1"/>
      <w:numFmt w:val="bullet"/>
      <w:lvlText w:val="o"/>
      <w:lvlJc w:val="left"/>
      <w:pPr>
        <w:ind w:left="5952" w:hanging="360"/>
      </w:pPr>
      <w:rPr>
        <w:rFonts w:ascii="Courier New" w:hAnsi="Courier New" w:cs="Courier New" w:hint="default"/>
      </w:rPr>
    </w:lvl>
    <w:lvl w:ilvl="8" w:tplc="18090005" w:tentative="1">
      <w:start w:val="1"/>
      <w:numFmt w:val="bullet"/>
      <w:lvlText w:val=""/>
      <w:lvlJc w:val="left"/>
      <w:pPr>
        <w:ind w:left="6672" w:hanging="360"/>
      </w:pPr>
      <w:rPr>
        <w:rFonts w:ascii="Wingdings" w:hAnsi="Wingdings" w:hint="default"/>
      </w:rPr>
    </w:lvl>
  </w:abstractNum>
  <w:abstractNum w:abstractNumId="10" w15:restartNumberingAfterBreak="0">
    <w:nsid w:val="30E16269"/>
    <w:multiLevelType w:val="hybridMultilevel"/>
    <w:tmpl w:val="63CC209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312E5CC8"/>
    <w:multiLevelType w:val="hybridMultilevel"/>
    <w:tmpl w:val="6178AFE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2" w15:restartNumberingAfterBreak="0">
    <w:nsid w:val="3E545B85"/>
    <w:multiLevelType w:val="hybridMultilevel"/>
    <w:tmpl w:val="712037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3FB720E2"/>
    <w:multiLevelType w:val="hybridMultilevel"/>
    <w:tmpl w:val="517A3B0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456A44C3"/>
    <w:multiLevelType w:val="hybridMultilevel"/>
    <w:tmpl w:val="C20E35E0"/>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6EB66FB"/>
    <w:multiLevelType w:val="hybridMultilevel"/>
    <w:tmpl w:val="F8CE967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48FE76C9"/>
    <w:multiLevelType w:val="hybridMultilevel"/>
    <w:tmpl w:val="83386D8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4B0F4042"/>
    <w:multiLevelType w:val="hybridMultilevel"/>
    <w:tmpl w:val="C642535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B385C03"/>
    <w:multiLevelType w:val="hybridMultilevel"/>
    <w:tmpl w:val="A45CD83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9" w15:restartNumberingAfterBreak="0">
    <w:nsid w:val="4C075DE3"/>
    <w:multiLevelType w:val="hybridMultilevel"/>
    <w:tmpl w:val="1E40DF8E"/>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4E677DAC"/>
    <w:multiLevelType w:val="hybridMultilevel"/>
    <w:tmpl w:val="1FEE3C5A"/>
    <w:lvl w:ilvl="0" w:tplc="18090019">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1" w15:restartNumberingAfterBreak="0">
    <w:nsid w:val="50882795"/>
    <w:multiLevelType w:val="hybridMultilevel"/>
    <w:tmpl w:val="3C722F92"/>
    <w:lvl w:ilvl="0" w:tplc="18090017">
      <w:start w:val="1"/>
      <w:numFmt w:val="lowerLetter"/>
      <w:lvlText w:val="%1)"/>
      <w:lvlJc w:val="left"/>
      <w:pPr>
        <w:ind w:left="1080" w:hanging="360"/>
      </w:p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2" w15:restartNumberingAfterBreak="0">
    <w:nsid w:val="54576809"/>
    <w:multiLevelType w:val="hybridMultilevel"/>
    <w:tmpl w:val="C1FA252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15:restartNumberingAfterBreak="0">
    <w:nsid w:val="55393AB4"/>
    <w:multiLevelType w:val="hybridMultilevel"/>
    <w:tmpl w:val="47A05736"/>
    <w:lvl w:ilvl="0" w:tplc="5060DF3A">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4" w15:restartNumberingAfterBreak="0">
    <w:nsid w:val="55A9719E"/>
    <w:multiLevelType w:val="hybridMultilevel"/>
    <w:tmpl w:val="2FDC5D0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565E1882"/>
    <w:multiLevelType w:val="hybridMultilevel"/>
    <w:tmpl w:val="039E10A6"/>
    <w:lvl w:ilvl="0" w:tplc="C8AE35CA">
      <w:start w:val="2"/>
      <w:numFmt w:val="upperLetter"/>
      <w:lvlText w:val="%1."/>
      <w:lvlJc w:val="left"/>
      <w:pPr>
        <w:ind w:left="1210" w:hanging="360"/>
      </w:pPr>
      <w:rPr>
        <w:rFonts w:hint="default"/>
      </w:rPr>
    </w:lvl>
    <w:lvl w:ilvl="1" w:tplc="18090019" w:tentative="1">
      <w:start w:val="1"/>
      <w:numFmt w:val="lowerLetter"/>
      <w:lvlText w:val="%2."/>
      <w:lvlJc w:val="left"/>
      <w:pPr>
        <w:ind w:left="1930" w:hanging="360"/>
      </w:pPr>
    </w:lvl>
    <w:lvl w:ilvl="2" w:tplc="1809001B" w:tentative="1">
      <w:start w:val="1"/>
      <w:numFmt w:val="lowerRoman"/>
      <w:lvlText w:val="%3."/>
      <w:lvlJc w:val="right"/>
      <w:pPr>
        <w:ind w:left="2650" w:hanging="180"/>
      </w:pPr>
    </w:lvl>
    <w:lvl w:ilvl="3" w:tplc="1809000F" w:tentative="1">
      <w:start w:val="1"/>
      <w:numFmt w:val="decimal"/>
      <w:lvlText w:val="%4."/>
      <w:lvlJc w:val="left"/>
      <w:pPr>
        <w:ind w:left="3370" w:hanging="360"/>
      </w:pPr>
    </w:lvl>
    <w:lvl w:ilvl="4" w:tplc="18090019" w:tentative="1">
      <w:start w:val="1"/>
      <w:numFmt w:val="lowerLetter"/>
      <w:lvlText w:val="%5."/>
      <w:lvlJc w:val="left"/>
      <w:pPr>
        <w:ind w:left="4090" w:hanging="360"/>
      </w:pPr>
    </w:lvl>
    <w:lvl w:ilvl="5" w:tplc="1809001B" w:tentative="1">
      <w:start w:val="1"/>
      <w:numFmt w:val="lowerRoman"/>
      <w:lvlText w:val="%6."/>
      <w:lvlJc w:val="right"/>
      <w:pPr>
        <w:ind w:left="4810" w:hanging="180"/>
      </w:pPr>
    </w:lvl>
    <w:lvl w:ilvl="6" w:tplc="1809000F" w:tentative="1">
      <w:start w:val="1"/>
      <w:numFmt w:val="decimal"/>
      <w:lvlText w:val="%7."/>
      <w:lvlJc w:val="left"/>
      <w:pPr>
        <w:ind w:left="5530" w:hanging="360"/>
      </w:pPr>
    </w:lvl>
    <w:lvl w:ilvl="7" w:tplc="18090019" w:tentative="1">
      <w:start w:val="1"/>
      <w:numFmt w:val="lowerLetter"/>
      <w:lvlText w:val="%8."/>
      <w:lvlJc w:val="left"/>
      <w:pPr>
        <w:ind w:left="6250" w:hanging="360"/>
      </w:pPr>
    </w:lvl>
    <w:lvl w:ilvl="8" w:tplc="1809001B" w:tentative="1">
      <w:start w:val="1"/>
      <w:numFmt w:val="lowerRoman"/>
      <w:lvlText w:val="%9."/>
      <w:lvlJc w:val="right"/>
      <w:pPr>
        <w:ind w:left="6970" w:hanging="180"/>
      </w:pPr>
    </w:lvl>
  </w:abstractNum>
  <w:abstractNum w:abstractNumId="26" w15:restartNumberingAfterBreak="0">
    <w:nsid w:val="5EF77BF9"/>
    <w:multiLevelType w:val="hybridMultilevel"/>
    <w:tmpl w:val="AD2E62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7" w15:restartNumberingAfterBreak="0">
    <w:nsid w:val="60682EDD"/>
    <w:multiLevelType w:val="hybridMultilevel"/>
    <w:tmpl w:val="17AC86F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8" w15:restartNumberingAfterBreak="0">
    <w:nsid w:val="64EB4810"/>
    <w:multiLevelType w:val="hybridMultilevel"/>
    <w:tmpl w:val="A3AA19A0"/>
    <w:lvl w:ilvl="0" w:tplc="454E56EA">
      <w:numFmt w:val="bullet"/>
      <w:lvlText w:val="-"/>
      <w:lvlJc w:val="left"/>
      <w:pPr>
        <w:ind w:left="1080" w:hanging="360"/>
      </w:pPr>
      <w:rPr>
        <w:rFonts w:ascii="Cambria" w:eastAsiaTheme="minorEastAsia" w:hAnsi="Cambria" w:cstheme="minorBidi"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15:restartNumberingAfterBreak="0">
    <w:nsid w:val="66B27BA2"/>
    <w:multiLevelType w:val="hybridMultilevel"/>
    <w:tmpl w:val="182495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0" w15:restartNumberingAfterBreak="0">
    <w:nsid w:val="66E1176E"/>
    <w:multiLevelType w:val="hybridMultilevel"/>
    <w:tmpl w:val="179C140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1" w15:restartNumberingAfterBreak="0">
    <w:nsid w:val="6E237AF3"/>
    <w:multiLevelType w:val="hybridMultilevel"/>
    <w:tmpl w:val="E56AD18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15:restartNumberingAfterBreak="0">
    <w:nsid w:val="72C965CB"/>
    <w:multiLevelType w:val="hybridMultilevel"/>
    <w:tmpl w:val="E40E97D2"/>
    <w:lvl w:ilvl="0" w:tplc="18090019">
      <w:start w:val="1"/>
      <w:numFmt w:val="lowerLetter"/>
      <w:lvlText w:val="%1."/>
      <w:lvlJc w:val="left"/>
      <w:pPr>
        <w:ind w:left="643" w:hanging="360"/>
      </w:pPr>
    </w:lvl>
    <w:lvl w:ilvl="1" w:tplc="18090019" w:tentative="1">
      <w:start w:val="1"/>
      <w:numFmt w:val="lowerLetter"/>
      <w:lvlText w:val="%2."/>
      <w:lvlJc w:val="left"/>
      <w:pPr>
        <w:ind w:left="1363" w:hanging="360"/>
      </w:pPr>
    </w:lvl>
    <w:lvl w:ilvl="2" w:tplc="1809001B" w:tentative="1">
      <w:start w:val="1"/>
      <w:numFmt w:val="lowerRoman"/>
      <w:lvlText w:val="%3."/>
      <w:lvlJc w:val="right"/>
      <w:pPr>
        <w:ind w:left="2083" w:hanging="180"/>
      </w:pPr>
    </w:lvl>
    <w:lvl w:ilvl="3" w:tplc="1809000F" w:tentative="1">
      <w:start w:val="1"/>
      <w:numFmt w:val="decimal"/>
      <w:lvlText w:val="%4."/>
      <w:lvlJc w:val="left"/>
      <w:pPr>
        <w:ind w:left="2803" w:hanging="360"/>
      </w:pPr>
    </w:lvl>
    <w:lvl w:ilvl="4" w:tplc="18090019" w:tentative="1">
      <w:start w:val="1"/>
      <w:numFmt w:val="lowerLetter"/>
      <w:lvlText w:val="%5."/>
      <w:lvlJc w:val="left"/>
      <w:pPr>
        <w:ind w:left="3523" w:hanging="360"/>
      </w:pPr>
    </w:lvl>
    <w:lvl w:ilvl="5" w:tplc="1809001B" w:tentative="1">
      <w:start w:val="1"/>
      <w:numFmt w:val="lowerRoman"/>
      <w:lvlText w:val="%6."/>
      <w:lvlJc w:val="right"/>
      <w:pPr>
        <w:ind w:left="4243" w:hanging="180"/>
      </w:pPr>
    </w:lvl>
    <w:lvl w:ilvl="6" w:tplc="1809000F" w:tentative="1">
      <w:start w:val="1"/>
      <w:numFmt w:val="decimal"/>
      <w:lvlText w:val="%7."/>
      <w:lvlJc w:val="left"/>
      <w:pPr>
        <w:ind w:left="4963" w:hanging="360"/>
      </w:pPr>
    </w:lvl>
    <w:lvl w:ilvl="7" w:tplc="18090019" w:tentative="1">
      <w:start w:val="1"/>
      <w:numFmt w:val="lowerLetter"/>
      <w:lvlText w:val="%8."/>
      <w:lvlJc w:val="left"/>
      <w:pPr>
        <w:ind w:left="5683" w:hanging="360"/>
      </w:pPr>
    </w:lvl>
    <w:lvl w:ilvl="8" w:tplc="1809001B" w:tentative="1">
      <w:start w:val="1"/>
      <w:numFmt w:val="lowerRoman"/>
      <w:lvlText w:val="%9."/>
      <w:lvlJc w:val="right"/>
      <w:pPr>
        <w:ind w:left="6403" w:hanging="180"/>
      </w:pPr>
    </w:lvl>
  </w:abstractNum>
  <w:abstractNum w:abstractNumId="33" w15:restartNumberingAfterBreak="0">
    <w:nsid w:val="74023A4B"/>
    <w:multiLevelType w:val="hybridMultilevel"/>
    <w:tmpl w:val="393C1E5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14"/>
  </w:num>
  <w:num w:numId="2">
    <w:abstractNumId w:val="2"/>
  </w:num>
  <w:num w:numId="3">
    <w:abstractNumId w:val="24"/>
  </w:num>
  <w:num w:numId="4">
    <w:abstractNumId w:val="11"/>
  </w:num>
  <w:num w:numId="5">
    <w:abstractNumId w:val="12"/>
  </w:num>
  <w:num w:numId="6">
    <w:abstractNumId w:val="16"/>
  </w:num>
  <w:num w:numId="7">
    <w:abstractNumId w:val="28"/>
  </w:num>
  <w:num w:numId="8">
    <w:abstractNumId w:val="5"/>
  </w:num>
  <w:num w:numId="9">
    <w:abstractNumId w:val="29"/>
  </w:num>
  <w:num w:numId="10">
    <w:abstractNumId w:val="7"/>
  </w:num>
  <w:num w:numId="11">
    <w:abstractNumId w:val="30"/>
  </w:num>
  <w:num w:numId="12">
    <w:abstractNumId w:val="3"/>
  </w:num>
  <w:num w:numId="13">
    <w:abstractNumId w:val="8"/>
  </w:num>
  <w:num w:numId="14">
    <w:abstractNumId w:val="22"/>
  </w:num>
  <w:num w:numId="15">
    <w:abstractNumId w:val="1"/>
  </w:num>
  <w:num w:numId="16">
    <w:abstractNumId w:val="27"/>
  </w:num>
  <w:num w:numId="17">
    <w:abstractNumId w:val="6"/>
  </w:num>
  <w:num w:numId="18">
    <w:abstractNumId w:val="4"/>
  </w:num>
  <w:num w:numId="19">
    <w:abstractNumId w:val="31"/>
  </w:num>
  <w:num w:numId="20">
    <w:abstractNumId w:val="0"/>
  </w:num>
  <w:num w:numId="21">
    <w:abstractNumId w:val="23"/>
  </w:num>
  <w:num w:numId="22">
    <w:abstractNumId w:val="17"/>
  </w:num>
  <w:num w:numId="23">
    <w:abstractNumId w:val="25"/>
  </w:num>
  <w:num w:numId="24">
    <w:abstractNumId w:val="26"/>
  </w:num>
  <w:num w:numId="25">
    <w:abstractNumId w:val="9"/>
  </w:num>
  <w:num w:numId="26">
    <w:abstractNumId w:val="15"/>
  </w:num>
  <w:num w:numId="27">
    <w:abstractNumId w:val="18"/>
  </w:num>
  <w:num w:numId="28">
    <w:abstractNumId w:val="13"/>
  </w:num>
  <w:num w:numId="29">
    <w:abstractNumId w:val="19"/>
  </w:num>
  <w:num w:numId="30">
    <w:abstractNumId w:val="21"/>
  </w:num>
  <w:num w:numId="31">
    <w:abstractNumId w:val="10"/>
  </w:num>
  <w:num w:numId="32">
    <w:abstractNumId w:val="32"/>
  </w:num>
  <w:num w:numId="33">
    <w:abstractNumId w:val="20"/>
  </w:num>
  <w:num w:numId="34">
    <w:abstractNumId w:val="3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hn">
    <w15:presenceInfo w15:providerId="None" w15:userId="Joh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activeWritingStyle w:appName="MSWord" w:lang="de-DE" w:vendorID="64" w:dllVersion="131078" w:nlCheck="1" w:checkStyle="0"/>
  <w:activeWritingStyle w:appName="MSWord" w:lang="en-GB" w:vendorID="64" w:dllVersion="131078" w:nlCheck="1" w:checkStyle="1"/>
  <w:activeWritingStyle w:appName="MSWord" w:lang="en-IE" w:vendorID="64" w:dllVersion="131078" w:nlCheck="1" w:checkStyle="1"/>
  <w:activeWritingStyle w:appName="MSWord" w:lang="en-US" w:vendorID="64" w:dllVersion="131078" w:nlCheck="1" w:checkStyle="1"/>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YxMDIxMDMwsTQzNTZW0lEKTi0uzszPAykwNagFAMTvUwMtAAAA"/>
  </w:docVars>
  <w:rsids>
    <w:rsidRoot w:val="00567AEB"/>
    <w:rsid w:val="00000AAD"/>
    <w:rsid w:val="00003049"/>
    <w:rsid w:val="00004B0C"/>
    <w:rsid w:val="000070EE"/>
    <w:rsid w:val="000079CF"/>
    <w:rsid w:val="0001093D"/>
    <w:rsid w:val="0001143A"/>
    <w:rsid w:val="0001289C"/>
    <w:rsid w:val="00014651"/>
    <w:rsid w:val="000150F5"/>
    <w:rsid w:val="00015BCE"/>
    <w:rsid w:val="00015CF9"/>
    <w:rsid w:val="0001789F"/>
    <w:rsid w:val="00020931"/>
    <w:rsid w:val="000210DB"/>
    <w:rsid w:val="0002162F"/>
    <w:rsid w:val="0002176C"/>
    <w:rsid w:val="000245E5"/>
    <w:rsid w:val="000249FB"/>
    <w:rsid w:val="00024BB6"/>
    <w:rsid w:val="00025692"/>
    <w:rsid w:val="000257B9"/>
    <w:rsid w:val="000313E2"/>
    <w:rsid w:val="00033A79"/>
    <w:rsid w:val="00033AEB"/>
    <w:rsid w:val="00036BCE"/>
    <w:rsid w:val="00037BFF"/>
    <w:rsid w:val="00040F04"/>
    <w:rsid w:val="00043B51"/>
    <w:rsid w:val="00043CBE"/>
    <w:rsid w:val="00045086"/>
    <w:rsid w:val="0005026D"/>
    <w:rsid w:val="00050430"/>
    <w:rsid w:val="0005061D"/>
    <w:rsid w:val="00051157"/>
    <w:rsid w:val="00051AD3"/>
    <w:rsid w:val="0005241D"/>
    <w:rsid w:val="000530DF"/>
    <w:rsid w:val="000547E3"/>
    <w:rsid w:val="000571CD"/>
    <w:rsid w:val="00061B52"/>
    <w:rsid w:val="00062ED2"/>
    <w:rsid w:val="00062F19"/>
    <w:rsid w:val="000638BA"/>
    <w:rsid w:val="000721AD"/>
    <w:rsid w:val="00073B40"/>
    <w:rsid w:val="00073EB0"/>
    <w:rsid w:val="000752C0"/>
    <w:rsid w:val="000774AF"/>
    <w:rsid w:val="00077D35"/>
    <w:rsid w:val="00081D5B"/>
    <w:rsid w:val="00082396"/>
    <w:rsid w:val="00083546"/>
    <w:rsid w:val="000909B8"/>
    <w:rsid w:val="00090E71"/>
    <w:rsid w:val="000910BA"/>
    <w:rsid w:val="0009149D"/>
    <w:rsid w:val="0009316B"/>
    <w:rsid w:val="00093AE3"/>
    <w:rsid w:val="000952EC"/>
    <w:rsid w:val="00097474"/>
    <w:rsid w:val="000A334A"/>
    <w:rsid w:val="000A3918"/>
    <w:rsid w:val="000A3D19"/>
    <w:rsid w:val="000A4DF6"/>
    <w:rsid w:val="000A5640"/>
    <w:rsid w:val="000A6203"/>
    <w:rsid w:val="000A7AC6"/>
    <w:rsid w:val="000B0370"/>
    <w:rsid w:val="000B466F"/>
    <w:rsid w:val="000B47F7"/>
    <w:rsid w:val="000B64ED"/>
    <w:rsid w:val="000C06A0"/>
    <w:rsid w:val="000C2536"/>
    <w:rsid w:val="000C5158"/>
    <w:rsid w:val="000C5731"/>
    <w:rsid w:val="000C7759"/>
    <w:rsid w:val="000D14C0"/>
    <w:rsid w:val="000D15A6"/>
    <w:rsid w:val="000D1EA6"/>
    <w:rsid w:val="000D26E6"/>
    <w:rsid w:val="000D2DD3"/>
    <w:rsid w:val="000D3A62"/>
    <w:rsid w:val="000D40B8"/>
    <w:rsid w:val="000D4779"/>
    <w:rsid w:val="000D47C8"/>
    <w:rsid w:val="000D51D8"/>
    <w:rsid w:val="000D6E9F"/>
    <w:rsid w:val="000D7B60"/>
    <w:rsid w:val="000E1C1B"/>
    <w:rsid w:val="000E27B8"/>
    <w:rsid w:val="000E34B5"/>
    <w:rsid w:val="000E4BEC"/>
    <w:rsid w:val="000E616C"/>
    <w:rsid w:val="000F01D0"/>
    <w:rsid w:val="000F0D73"/>
    <w:rsid w:val="000F48AE"/>
    <w:rsid w:val="000F647E"/>
    <w:rsid w:val="000F677A"/>
    <w:rsid w:val="000F6E52"/>
    <w:rsid w:val="000F7960"/>
    <w:rsid w:val="000F7C15"/>
    <w:rsid w:val="00101383"/>
    <w:rsid w:val="00101499"/>
    <w:rsid w:val="00101DF1"/>
    <w:rsid w:val="001021D4"/>
    <w:rsid w:val="001040A4"/>
    <w:rsid w:val="00104C34"/>
    <w:rsid w:val="00105B7C"/>
    <w:rsid w:val="001113AB"/>
    <w:rsid w:val="00111575"/>
    <w:rsid w:val="001220FE"/>
    <w:rsid w:val="00123991"/>
    <w:rsid w:val="0012426C"/>
    <w:rsid w:val="00124E06"/>
    <w:rsid w:val="00124F41"/>
    <w:rsid w:val="0012695E"/>
    <w:rsid w:val="00130507"/>
    <w:rsid w:val="0013142A"/>
    <w:rsid w:val="00132C40"/>
    <w:rsid w:val="00134A78"/>
    <w:rsid w:val="001350FE"/>
    <w:rsid w:val="00141086"/>
    <w:rsid w:val="00142782"/>
    <w:rsid w:val="00143FB7"/>
    <w:rsid w:val="001455DC"/>
    <w:rsid w:val="00145E64"/>
    <w:rsid w:val="00146C21"/>
    <w:rsid w:val="00147C12"/>
    <w:rsid w:val="00150687"/>
    <w:rsid w:val="00150B86"/>
    <w:rsid w:val="00150FD1"/>
    <w:rsid w:val="0015551E"/>
    <w:rsid w:val="001575C5"/>
    <w:rsid w:val="0015781D"/>
    <w:rsid w:val="0016021C"/>
    <w:rsid w:val="001607A8"/>
    <w:rsid w:val="00160DA9"/>
    <w:rsid w:val="00161A14"/>
    <w:rsid w:val="00162EED"/>
    <w:rsid w:val="00170211"/>
    <w:rsid w:val="00170E0D"/>
    <w:rsid w:val="00174591"/>
    <w:rsid w:val="00175717"/>
    <w:rsid w:val="00176B13"/>
    <w:rsid w:val="00177103"/>
    <w:rsid w:val="001807BF"/>
    <w:rsid w:val="001825AB"/>
    <w:rsid w:val="00186A94"/>
    <w:rsid w:val="00187B7A"/>
    <w:rsid w:val="001914AA"/>
    <w:rsid w:val="00193C29"/>
    <w:rsid w:val="001955DD"/>
    <w:rsid w:val="00195A57"/>
    <w:rsid w:val="001965DA"/>
    <w:rsid w:val="001969C1"/>
    <w:rsid w:val="00196B60"/>
    <w:rsid w:val="001A16D5"/>
    <w:rsid w:val="001B3859"/>
    <w:rsid w:val="001B3E6B"/>
    <w:rsid w:val="001B5BA1"/>
    <w:rsid w:val="001C1FE7"/>
    <w:rsid w:val="001C2451"/>
    <w:rsid w:val="001C4334"/>
    <w:rsid w:val="001C4A77"/>
    <w:rsid w:val="001C583F"/>
    <w:rsid w:val="001C5A3D"/>
    <w:rsid w:val="001C7B70"/>
    <w:rsid w:val="001D472F"/>
    <w:rsid w:val="001E124C"/>
    <w:rsid w:val="001E6976"/>
    <w:rsid w:val="001F205B"/>
    <w:rsid w:val="001F2E06"/>
    <w:rsid w:val="001F353E"/>
    <w:rsid w:val="001F6404"/>
    <w:rsid w:val="001F6DEE"/>
    <w:rsid w:val="00200E89"/>
    <w:rsid w:val="002015EB"/>
    <w:rsid w:val="0020195C"/>
    <w:rsid w:val="00201E7C"/>
    <w:rsid w:val="00205828"/>
    <w:rsid w:val="002059B3"/>
    <w:rsid w:val="00206871"/>
    <w:rsid w:val="002109F2"/>
    <w:rsid w:val="002122C0"/>
    <w:rsid w:val="0021429A"/>
    <w:rsid w:val="0021472C"/>
    <w:rsid w:val="00217E2D"/>
    <w:rsid w:val="00223019"/>
    <w:rsid w:val="00224C51"/>
    <w:rsid w:val="00225632"/>
    <w:rsid w:val="00225688"/>
    <w:rsid w:val="00227995"/>
    <w:rsid w:val="002347C6"/>
    <w:rsid w:val="0024004C"/>
    <w:rsid w:val="00241DDA"/>
    <w:rsid w:val="002465E5"/>
    <w:rsid w:val="002466CA"/>
    <w:rsid w:val="0024727E"/>
    <w:rsid w:val="00252FF9"/>
    <w:rsid w:val="00253B4F"/>
    <w:rsid w:val="0025414A"/>
    <w:rsid w:val="00254165"/>
    <w:rsid w:val="00255330"/>
    <w:rsid w:val="00262C1E"/>
    <w:rsid w:val="00263EBD"/>
    <w:rsid w:val="00264D2F"/>
    <w:rsid w:val="002653C6"/>
    <w:rsid w:val="0026607C"/>
    <w:rsid w:val="002660A5"/>
    <w:rsid w:val="002664D9"/>
    <w:rsid w:val="00272DAB"/>
    <w:rsid w:val="00275E9C"/>
    <w:rsid w:val="002775F0"/>
    <w:rsid w:val="002811A3"/>
    <w:rsid w:val="002814CA"/>
    <w:rsid w:val="0028211C"/>
    <w:rsid w:val="00282583"/>
    <w:rsid w:val="00283BB5"/>
    <w:rsid w:val="00284E87"/>
    <w:rsid w:val="00285CDB"/>
    <w:rsid w:val="00286BE1"/>
    <w:rsid w:val="00290927"/>
    <w:rsid w:val="00290C1A"/>
    <w:rsid w:val="0029158E"/>
    <w:rsid w:val="00291AAF"/>
    <w:rsid w:val="0029276A"/>
    <w:rsid w:val="00293CBF"/>
    <w:rsid w:val="002974F0"/>
    <w:rsid w:val="002A2723"/>
    <w:rsid w:val="002A5FD7"/>
    <w:rsid w:val="002B1053"/>
    <w:rsid w:val="002B3162"/>
    <w:rsid w:val="002B7133"/>
    <w:rsid w:val="002B7E2E"/>
    <w:rsid w:val="002C0130"/>
    <w:rsid w:val="002C08A9"/>
    <w:rsid w:val="002C0A0C"/>
    <w:rsid w:val="002C14F4"/>
    <w:rsid w:val="002C3C64"/>
    <w:rsid w:val="002C4387"/>
    <w:rsid w:val="002C489E"/>
    <w:rsid w:val="002C7E9D"/>
    <w:rsid w:val="002D0B80"/>
    <w:rsid w:val="002D367C"/>
    <w:rsid w:val="002D4B9D"/>
    <w:rsid w:val="002D697A"/>
    <w:rsid w:val="002D6C6B"/>
    <w:rsid w:val="002D7910"/>
    <w:rsid w:val="002D7974"/>
    <w:rsid w:val="002E09AD"/>
    <w:rsid w:val="002E1745"/>
    <w:rsid w:val="002E2524"/>
    <w:rsid w:val="002E6CEA"/>
    <w:rsid w:val="002E7561"/>
    <w:rsid w:val="002F0111"/>
    <w:rsid w:val="002F0A1C"/>
    <w:rsid w:val="002F0DDE"/>
    <w:rsid w:val="002F19C8"/>
    <w:rsid w:val="002F1A6B"/>
    <w:rsid w:val="002F2FF8"/>
    <w:rsid w:val="002F641E"/>
    <w:rsid w:val="002F6790"/>
    <w:rsid w:val="002F7B87"/>
    <w:rsid w:val="002F7CE3"/>
    <w:rsid w:val="003060F6"/>
    <w:rsid w:val="00306548"/>
    <w:rsid w:val="0031336F"/>
    <w:rsid w:val="00313B0B"/>
    <w:rsid w:val="003166DF"/>
    <w:rsid w:val="003169DC"/>
    <w:rsid w:val="00316B84"/>
    <w:rsid w:val="00317028"/>
    <w:rsid w:val="00321712"/>
    <w:rsid w:val="00324AFD"/>
    <w:rsid w:val="003252B2"/>
    <w:rsid w:val="003263D5"/>
    <w:rsid w:val="003271FC"/>
    <w:rsid w:val="00333976"/>
    <w:rsid w:val="00334260"/>
    <w:rsid w:val="00336159"/>
    <w:rsid w:val="00340286"/>
    <w:rsid w:val="00341C9C"/>
    <w:rsid w:val="00342E21"/>
    <w:rsid w:val="003449CB"/>
    <w:rsid w:val="00347C72"/>
    <w:rsid w:val="003504C7"/>
    <w:rsid w:val="00350D9F"/>
    <w:rsid w:val="003530EA"/>
    <w:rsid w:val="00355EF5"/>
    <w:rsid w:val="003610AF"/>
    <w:rsid w:val="0036137E"/>
    <w:rsid w:val="00361B52"/>
    <w:rsid w:val="00363B18"/>
    <w:rsid w:val="00363D93"/>
    <w:rsid w:val="003658B1"/>
    <w:rsid w:val="00365F88"/>
    <w:rsid w:val="003676CF"/>
    <w:rsid w:val="00370DF8"/>
    <w:rsid w:val="00371524"/>
    <w:rsid w:val="00372706"/>
    <w:rsid w:val="00374740"/>
    <w:rsid w:val="00374F2E"/>
    <w:rsid w:val="003833A6"/>
    <w:rsid w:val="00385366"/>
    <w:rsid w:val="00385E7B"/>
    <w:rsid w:val="00393E8F"/>
    <w:rsid w:val="00394407"/>
    <w:rsid w:val="00395690"/>
    <w:rsid w:val="00395A10"/>
    <w:rsid w:val="00397C51"/>
    <w:rsid w:val="003A229A"/>
    <w:rsid w:val="003A276F"/>
    <w:rsid w:val="003A2A5F"/>
    <w:rsid w:val="003A3930"/>
    <w:rsid w:val="003A5326"/>
    <w:rsid w:val="003A5485"/>
    <w:rsid w:val="003B2154"/>
    <w:rsid w:val="003B3334"/>
    <w:rsid w:val="003B33B1"/>
    <w:rsid w:val="003B3CD2"/>
    <w:rsid w:val="003B406A"/>
    <w:rsid w:val="003B6B1C"/>
    <w:rsid w:val="003B78D5"/>
    <w:rsid w:val="003C04E7"/>
    <w:rsid w:val="003C2798"/>
    <w:rsid w:val="003C3D35"/>
    <w:rsid w:val="003C4415"/>
    <w:rsid w:val="003C4FA7"/>
    <w:rsid w:val="003C6583"/>
    <w:rsid w:val="003C75D1"/>
    <w:rsid w:val="003D07EA"/>
    <w:rsid w:val="003D73A9"/>
    <w:rsid w:val="003D7722"/>
    <w:rsid w:val="003D7C91"/>
    <w:rsid w:val="003E2CCE"/>
    <w:rsid w:val="003E412A"/>
    <w:rsid w:val="003E4CDC"/>
    <w:rsid w:val="003E59AF"/>
    <w:rsid w:val="003E6912"/>
    <w:rsid w:val="003F2380"/>
    <w:rsid w:val="003F523C"/>
    <w:rsid w:val="003F5FBA"/>
    <w:rsid w:val="003F63E3"/>
    <w:rsid w:val="003F74A9"/>
    <w:rsid w:val="00400607"/>
    <w:rsid w:val="00400A0C"/>
    <w:rsid w:val="00401DB5"/>
    <w:rsid w:val="00402E03"/>
    <w:rsid w:val="0040442D"/>
    <w:rsid w:val="00404697"/>
    <w:rsid w:val="00406A2B"/>
    <w:rsid w:val="0040707B"/>
    <w:rsid w:val="0040758F"/>
    <w:rsid w:val="00407BDD"/>
    <w:rsid w:val="00412D50"/>
    <w:rsid w:val="0041533A"/>
    <w:rsid w:val="004162DE"/>
    <w:rsid w:val="004162ED"/>
    <w:rsid w:val="004164B5"/>
    <w:rsid w:val="0041738A"/>
    <w:rsid w:val="00417675"/>
    <w:rsid w:val="004176FA"/>
    <w:rsid w:val="00417C40"/>
    <w:rsid w:val="0043027D"/>
    <w:rsid w:val="004315BA"/>
    <w:rsid w:val="004403FB"/>
    <w:rsid w:val="00442EF4"/>
    <w:rsid w:val="0044321F"/>
    <w:rsid w:val="004439B7"/>
    <w:rsid w:val="004475A5"/>
    <w:rsid w:val="004500C3"/>
    <w:rsid w:val="004502B3"/>
    <w:rsid w:val="00453422"/>
    <w:rsid w:val="00454C16"/>
    <w:rsid w:val="00454D61"/>
    <w:rsid w:val="0045538A"/>
    <w:rsid w:val="0045693C"/>
    <w:rsid w:val="00456D77"/>
    <w:rsid w:val="00463123"/>
    <w:rsid w:val="0046413C"/>
    <w:rsid w:val="004655E9"/>
    <w:rsid w:val="00467404"/>
    <w:rsid w:val="00467B5A"/>
    <w:rsid w:val="004703FA"/>
    <w:rsid w:val="004708D7"/>
    <w:rsid w:val="00473492"/>
    <w:rsid w:val="00473937"/>
    <w:rsid w:val="00476ED6"/>
    <w:rsid w:val="00484A0F"/>
    <w:rsid w:val="00487816"/>
    <w:rsid w:val="0048781B"/>
    <w:rsid w:val="00490D7B"/>
    <w:rsid w:val="00492E58"/>
    <w:rsid w:val="00493C3D"/>
    <w:rsid w:val="0049443D"/>
    <w:rsid w:val="0049493A"/>
    <w:rsid w:val="00496A3E"/>
    <w:rsid w:val="004A146A"/>
    <w:rsid w:val="004A17C2"/>
    <w:rsid w:val="004A2F5C"/>
    <w:rsid w:val="004A4100"/>
    <w:rsid w:val="004A5DEC"/>
    <w:rsid w:val="004A7E7B"/>
    <w:rsid w:val="004B081C"/>
    <w:rsid w:val="004B10EA"/>
    <w:rsid w:val="004B1FBF"/>
    <w:rsid w:val="004B4098"/>
    <w:rsid w:val="004C00CA"/>
    <w:rsid w:val="004C3512"/>
    <w:rsid w:val="004C3FB0"/>
    <w:rsid w:val="004C4B22"/>
    <w:rsid w:val="004C63E5"/>
    <w:rsid w:val="004C685E"/>
    <w:rsid w:val="004C6E7B"/>
    <w:rsid w:val="004D052A"/>
    <w:rsid w:val="004D13DE"/>
    <w:rsid w:val="004D1A2A"/>
    <w:rsid w:val="004D236C"/>
    <w:rsid w:val="004D5DEF"/>
    <w:rsid w:val="004E1808"/>
    <w:rsid w:val="004E232A"/>
    <w:rsid w:val="004E47CC"/>
    <w:rsid w:val="004E5E9D"/>
    <w:rsid w:val="004E781E"/>
    <w:rsid w:val="004F0E45"/>
    <w:rsid w:val="004F277B"/>
    <w:rsid w:val="004F391E"/>
    <w:rsid w:val="004F6282"/>
    <w:rsid w:val="004F7DF0"/>
    <w:rsid w:val="00502117"/>
    <w:rsid w:val="005025CB"/>
    <w:rsid w:val="005025D5"/>
    <w:rsid w:val="00502783"/>
    <w:rsid w:val="0050326B"/>
    <w:rsid w:val="00504C44"/>
    <w:rsid w:val="005056F4"/>
    <w:rsid w:val="00505720"/>
    <w:rsid w:val="00505812"/>
    <w:rsid w:val="00505FE9"/>
    <w:rsid w:val="005065E5"/>
    <w:rsid w:val="00506875"/>
    <w:rsid w:val="00507330"/>
    <w:rsid w:val="00511496"/>
    <w:rsid w:val="005135DA"/>
    <w:rsid w:val="00513973"/>
    <w:rsid w:val="00516B1C"/>
    <w:rsid w:val="00521934"/>
    <w:rsid w:val="00523197"/>
    <w:rsid w:val="00531B9E"/>
    <w:rsid w:val="005353EF"/>
    <w:rsid w:val="00536F73"/>
    <w:rsid w:val="00540894"/>
    <w:rsid w:val="00541B86"/>
    <w:rsid w:val="0054413F"/>
    <w:rsid w:val="00544C35"/>
    <w:rsid w:val="00545242"/>
    <w:rsid w:val="00546E1F"/>
    <w:rsid w:val="005506DB"/>
    <w:rsid w:val="00551B78"/>
    <w:rsid w:val="005530BA"/>
    <w:rsid w:val="00556F50"/>
    <w:rsid w:val="00562EC9"/>
    <w:rsid w:val="00563D1E"/>
    <w:rsid w:val="00566857"/>
    <w:rsid w:val="00567AEB"/>
    <w:rsid w:val="00570E1F"/>
    <w:rsid w:val="00571315"/>
    <w:rsid w:val="0057406A"/>
    <w:rsid w:val="00576BBC"/>
    <w:rsid w:val="005775B3"/>
    <w:rsid w:val="005814B7"/>
    <w:rsid w:val="005815FB"/>
    <w:rsid w:val="00585DD9"/>
    <w:rsid w:val="00586CF1"/>
    <w:rsid w:val="00586D22"/>
    <w:rsid w:val="00586FF4"/>
    <w:rsid w:val="005927B6"/>
    <w:rsid w:val="005963CD"/>
    <w:rsid w:val="0059704D"/>
    <w:rsid w:val="005A22BB"/>
    <w:rsid w:val="005A4040"/>
    <w:rsid w:val="005A4B50"/>
    <w:rsid w:val="005A6729"/>
    <w:rsid w:val="005A6D5E"/>
    <w:rsid w:val="005B054E"/>
    <w:rsid w:val="005B0951"/>
    <w:rsid w:val="005B3F2F"/>
    <w:rsid w:val="005B4C5F"/>
    <w:rsid w:val="005B555A"/>
    <w:rsid w:val="005B74C4"/>
    <w:rsid w:val="005C0369"/>
    <w:rsid w:val="005C2CC2"/>
    <w:rsid w:val="005C3024"/>
    <w:rsid w:val="005C3F08"/>
    <w:rsid w:val="005C7094"/>
    <w:rsid w:val="005D1CE7"/>
    <w:rsid w:val="005D20A3"/>
    <w:rsid w:val="005D2BB9"/>
    <w:rsid w:val="005D497F"/>
    <w:rsid w:val="005D5344"/>
    <w:rsid w:val="005D61D7"/>
    <w:rsid w:val="005E46D7"/>
    <w:rsid w:val="005E5F4D"/>
    <w:rsid w:val="005E6713"/>
    <w:rsid w:val="005E6B4E"/>
    <w:rsid w:val="005E7F7B"/>
    <w:rsid w:val="005F0DDC"/>
    <w:rsid w:val="005F2CC9"/>
    <w:rsid w:val="005F4DB1"/>
    <w:rsid w:val="005F5C80"/>
    <w:rsid w:val="005F6C97"/>
    <w:rsid w:val="005F6D4E"/>
    <w:rsid w:val="005F74B4"/>
    <w:rsid w:val="00602421"/>
    <w:rsid w:val="00602621"/>
    <w:rsid w:val="00603D03"/>
    <w:rsid w:val="00605E05"/>
    <w:rsid w:val="00607140"/>
    <w:rsid w:val="0060790C"/>
    <w:rsid w:val="00610346"/>
    <w:rsid w:val="0061141E"/>
    <w:rsid w:val="00613349"/>
    <w:rsid w:val="00613C0C"/>
    <w:rsid w:val="00615F8E"/>
    <w:rsid w:val="00616495"/>
    <w:rsid w:val="00620730"/>
    <w:rsid w:val="00620A46"/>
    <w:rsid w:val="00620D80"/>
    <w:rsid w:val="00622173"/>
    <w:rsid w:val="00622675"/>
    <w:rsid w:val="006229A5"/>
    <w:rsid w:val="006237F5"/>
    <w:rsid w:val="00625568"/>
    <w:rsid w:val="00625B7D"/>
    <w:rsid w:val="00626000"/>
    <w:rsid w:val="006266E4"/>
    <w:rsid w:val="00626CAB"/>
    <w:rsid w:val="0062729B"/>
    <w:rsid w:val="006302B1"/>
    <w:rsid w:val="00633CD2"/>
    <w:rsid w:val="00636C4C"/>
    <w:rsid w:val="00637075"/>
    <w:rsid w:val="0064570A"/>
    <w:rsid w:val="00647DF1"/>
    <w:rsid w:val="00650B94"/>
    <w:rsid w:val="00650C2C"/>
    <w:rsid w:val="0065367E"/>
    <w:rsid w:val="0065489A"/>
    <w:rsid w:val="00654954"/>
    <w:rsid w:val="006558C4"/>
    <w:rsid w:val="00656216"/>
    <w:rsid w:val="0065690B"/>
    <w:rsid w:val="00660A38"/>
    <w:rsid w:val="00660B9C"/>
    <w:rsid w:val="00662B90"/>
    <w:rsid w:val="00663EFC"/>
    <w:rsid w:val="0066543D"/>
    <w:rsid w:val="00665523"/>
    <w:rsid w:val="0066701A"/>
    <w:rsid w:val="006707AC"/>
    <w:rsid w:val="00670CA7"/>
    <w:rsid w:val="006724FA"/>
    <w:rsid w:val="006756C5"/>
    <w:rsid w:val="00680705"/>
    <w:rsid w:val="006807E3"/>
    <w:rsid w:val="00680BF6"/>
    <w:rsid w:val="006821A1"/>
    <w:rsid w:val="00684EE9"/>
    <w:rsid w:val="006855A4"/>
    <w:rsid w:val="006876D9"/>
    <w:rsid w:val="00691000"/>
    <w:rsid w:val="00692245"/>
    <w:rsid w:val="0069248F"/>
    <w:rsid w:val="006A0093"/>
    <w:rsid w:val="006A052B"/>
    <w:rsid w:val="006A30AC"/>
    <w:rsid w:val="006A5C30"/>
    <w:rsid w:val="006A6AF9"/>
    <w:rsid w:val="006A72A3"/>
    <w:rsid w:val="006B39AC"/>
    <w:rsid w:val="006C259D"/>
    <w:rsid w:val="006C26CB"/>
    <w:rsid w:val="006C2ABA"/>
    <w:rsid w:val="006C3004"/>
    <w:rsid w:val="006C414F"/>
    <w:rsid w:val="006C4E5B"/>
    <w:rsid w:val="006C70A2"/>
    <w:rsid w:val="006C7B1A"/>
    <w:rsid w:val="006D0751"/>
    <w:rsid w:val="006D263E"/>
    <w:rsid w:val="006D2A0E"/>
    <w:rsid w:val="006F2126"/>
    <w:rsid w:val="006F22E7"/>
    <w:rsid w:val="006F4758"/>
    <w:rsid w:val="006F4E24"/>
    <w:rsid w:val="006F56D4"/>
    <w:rsid w:val="006F7C11"/>
    <w:rsid w:val="006F7C86"/>
    <w:rsid w:val="007018BD"/>
    <w:rsid w:val="00702AB8"/>
    <w:rsid w:val="007141AE"/>
    <w:rsid w:val="00714CA0"/>
    <w:rsid w:val="0071631B"/>
    <w:rsid w:val="00720088"/>
    <w:rsid w:val="0072252B"/>
    <w:rsid w:val="00722CC9"/>
    <w:rsid w:val="007264E7"/>
    <w:rsid w:val="00726B6F"/>
    <w:rsid w:val="007276C7"/>
    <w:rsid w:val="00734F1B"/>
    <w:rsid w:val="00736343"/>
    <w:rsid w:val="00737D8B"/>
    <w:rsid w:val="00745348"/>
    <w:rsid w:val="007461B9"/>
    <w:rsid w:val="007468A4"/>
    <w:rsid w:val="00746C39"/>
    <w:rsid w:val="00747E0E"/>
    <w:rsid w:val="007514C3"/>
    <w:rsid w:val="00752B19"/>
    <w:rsid w:val="007532F6"/>
    <w:rsid w:val="007541E9"/>
    <w:rsid w:val="007552CD"/>
    <w:rsid w:val="007601AA"/>
    <w:rsid w:val="0076202D"/>
    <w:rsid w:val="007620E5"/>
    <w:rsid w:val="00764208"/>
    <w:rsid w:val="00764826"/>
    <w:rsid w:val="0076637D"/>
    <w:rsid w:val="00766568"/>
    <w:rsid w:val="00767F94"/>
    <w:rsid w:val="00770D95"/>
    <w:rsid w:val="00770F78"/>
    <w:rsid w:val="0077185C"/>
    <w:rsid w:val="00771A79"/>
    <w:rsid w:val="00776F74"/>
    <w:rsid w:val="00777B59"/>
    <w:rsid w:val="0078178B"/>
    <w:rsid w:val="00784C25"/>
    <w:rsid w:val="0078502C"/>
    <w:rsid w:val="00793333"/>
    <w:rsid w:val="007946B8"/>
    <w:rsid w:val="007948CF"/>
    <w:rsid w:val="007A218A"/>
    <w:rsid w:val="007A39DE"/>
    <w:rsid w:val="007A3BAE"/>
    <w:rsid w:val="007A3F7E"/>
    <w:rsid w:val="007A562D"/>
    <w:rsid w:val="007B0C24"/>
    <w:rsid w:val="007B0D62"/>
    <w:rsid w:val="007B4C15"/>
    <w:rsid w:val="007B4EB7"/>
    <w:rsid w:val="007B550D"/>
    <w:rsid w:val="007B6AC8"/>
    <w:rsid w:val="007C021A"/>
    <w:rsid w:val="007C19F8"/>
    <w:rsid w:val="007C2956"/>
    <w:rsid w:val="007C2CDE"/>
    <w:rsid w:val="007C3481"/>
    <w:rsid w:val="007C3A9A"/>
    <w:rsid w:val="007C45A4"/>
    <w:rsid w:val="007C4D91"/>
    <w:rsid w:val="007C70D9"/>
    <w:rsid w:val="007C77D3"/>
    <w:rsid w:val="007D06DD"/>
    <w:rsid w:val="007D0955"/>
    <w:rsid w:val="007D0B34"/>
    <w:rsid w:val="007D39B3"/>
    <w:rsid w:val="007D50FD"/>
    <w:rsid w:val="007D5546"/>
    <w:rsid w:val="007D5FD1"/>
    <w:rsid w:val="007D6948"/>
    <w:rsid w:val="007D7200"/>
    <w:rsid w:val="007D770A"/>
    <w:rsid w:val="007E0637"/>
    <w:rsid w:val="007E068D"/>
    <w:rsid w:val="007E1BE5"/>
    <w:rsid w:val="007E371D"/>
    <w:rsid w:val="007E42F8"/>
    <w:rsid w:val="007E454F"/>
    <w:rsid w:val="007E79FF"/>
    <w:rsid w:val="007F3179"/>
    <w:rsid w:val="007F37CD"/>
    <w:rsid w:val="007F65AD"/>
    <w:rsid w:val="007F7EB5"/>
    <w:rsid w:val="0080014C"/>
    <w:rsid w:val="008007A6"/>
    <w:rsid w:val="008010EF"/>
    <w:rsid w:val="008010F7"/>
    <w:rsid w:val="008013A7"/>
    <w:rsid w:val="00806743"/>
    <w:rsid w:val="0081111E"/>
    <w:rsid w:val="00811217"/>
    <w:rsid w:val="008153F9"/>
    <w:rsid w:val="00815F74"/>
    <w:rsid w:val="00815FA5"/>
    <w:rsid w:val="00816D57"/>
    <w:rsid w:val="0081732F"/>
    <w:rsid w:val="00817626"/>
    <w:rsid w:val="00825F2F"/>
    <w:rsid w:val="0082672C"/>
    <w:rsid w:val="00827177"/>
    <w:rsid w:val="008318FA"/>
    <w:rsid w:val="0083382E"/>
    <w:rsid w:val="00834004"/>
    <w:rsid w:val="00834448"/>
    <w:rsid w:val="008345AC"/>
    <w:rsid w:val="0083537E"/>
    <w:rsid w:val="00837756"/>
    <w:rsid w:val="008409DE"/>
    <w:rsid w:val="00841AF8"/>
    <w:rsid w:val="00842835"/>
    <w:rsid w:val="008451F6"/>
    <w:rsid w:val="00846549"/>
    <w:rsid w:val="008502E8"/>
    <w:rsid w:val="008547C9"/>
    <w:rsid w:val="00854F18"/>
    <w:rsid w:val="00855BE0"/>
    <w:rsid w:val="008563E3"/>
    <w:rsid w:val="0086063A"/>
    <w:rsid w:val="00861F63"/>
    <w:rsid w:val="008627EF"/>
    <w:rsid w:val="0086286C"/>
    <w:rsid w:val="00862D9B"/>
    <w:rsid w:val="008630B8"/>
    <w:rsid w:val="008668FB"/>
    <w:rsid w:val="00875AB2"/>
    <w:rsid w:val="00876370"/>
    <w:rsid w:val="008816E1"/>
    <w:rsid w:val="00885408"/>
    <w:rsid w:val="00886A19"/>
    <w:rsid w:val="00890AE8"/>
    <w:rsid w:val="00895AAC"/>
    <w:rsid w:val="0089667A"/>
    <w:rsid w:val="008A0C0E"/>
    <w:rsid w:val="008A25E4"/>
    <w:rsid w:val="008A2C69"/>
    <w:rsid w:val="008A2EA8"/>
    <w:rsid w:val="008A4A7E"/>
    <w:rsid w:val="008A55DB"/>
    <w:rsid w:val="008A7304"/>
    <w:rsid w:val="008B07D0"/>
    <w:rsid w:val="008B0A99"/>
    <w:rsid w:val="008B197F"/>
    <w:rsid w:val="008B2B5C"/>
    <w:rsid w:val="008B2DFE"/>
    <w:rsid w:val="008B3ADD"/>
    <w:rsid w:val="008B469F"/>
    <w:rsid w:val="008B7916"/>
    <w:rsid w:val="008C041E"/>
    <w:rsid w:val="008C12A4"/>
    <w:rsid w:val="008C3329"/>
    <w:rsid w:val="008C5350"/>
    <w:rsid w:val="008C6589"/>
    <w:rsid w:val="008D003D"/>
    <w:rsid w:val="008D0600"/>
    <w:rsid w:val="008D329B"/>
    <w:rsid w:val="008D411F"/>
    <w:rsid w:val="008D5DAF"/>
    <w:rsid w:val="008D6398"/>
    <w:rsid w:val="008E0ED1"/>
    <w:rsid w:val="008E4C25"/>
    <w:rsid w:val="008E5BC9"/>
    <w:rsid w:val="008E63A5"/>
    <w:rsid w:val="008E65B1"/>
    <w:rsid w:val="008F0AD9"/>
    <w:rsid w:val="008F1741"/>
    <w:rsid w:val="008F3847"/>
    <w:rsid w:val="008F3890"/>
    <w:rsid w:val="008F43A5"/>
    <w:rsid w:val="008F5AE2"/>
    <w:rsid w:val="008F7483"/>
    <w:rsid w:val="009015D5"/>
    <w:rsid w:val="0090219E"/>
    <w:rsid w:val="00902E9C"/>
    <w:rsid w:val="009032C3"/>
    <w:rsid w:val="009051BD"/>
    <w:rsid w:val="0090554F"/>
    <w:rsid w:val="00906D89"/>
    <w:rsid w:val="0090763B"/>
    <w:rsid w:val="00911575"/>
    <w:rsid w:val="0091182A"/>
    <w:rsid w:val="009251B5"/>
    <w:rsid w:val="00926D04"/>
    <w:rsid w:val="0093045C"/>
    <w:rsid w:val="009311E7"/>
    <w:rsid w:val="009322CB"/>
    <w:rsid w:val="00933610"/>
    <w:rsid w:val="009346FF"/>
    <w:rsid w:val="00935CAF"/>
    <w:rsid w:val="00941F82"/>
    <w:rsid w:val="0094289C"/>
    <w:rsid w:val="009437B8"/>
    <w:rsid w:val="009457C6"/>
    <w:rsid w:val="00952EDC"/>
    <w:rsid w:val="00954E1C"/>
    <w:rsid w:val="00955720"/>
    <w:rsid w:val="009559CB"/>
    <w:rsid w:val="00956040"/>
    <w:rsid w:val="0095610C"/>
    <w:rsid w:val="009562E2"/>
    <w:rsid w:val="00960654"/>
    <w:rsid w:val="00963FD3"/>
    <w:rsid w:val="009673E9"/>
    <w:rsid w:val="009708FA"/>
    <w:rsid w:val="00970EE1"/>
    <w:rsid w:val="00971321"/>
    <w:rsid w:val="00971513"/>
    <w:rsid w:val="00971861"/>
    <w:rsid w:val="00971BE4"/>
    <w:rsid w:val="00972DEC"/>
    <w:rsid w:val="00974E90"/>
    <w:rsid w:val="00974EFC"/>
    <w:rsid w:val="00980AA7"/>
    <w:rsid w:val="00980D74"/>
    <w:rsid w:val="009830E2"/>
    <w:rsid w:val="00985819"/>
    <w:rsid w:val="009871EC"/>
    <w:rsid w:val="00995897"/>
    <w:rsid w:val="00995BE5"/>
    <w:rsid w:val="009A06DE"/>
    <w:rsid w:val="009A0892"/>
    <w:rsid w:val="009A108A"/>
    <w:rsid w:val="009A244C"/>
    <w:rsid w:val="009A4544"/>
    <w:rsid w:val="009A5675"/>
    <w:rsid w:val="009A7F49"/>
    <w:rsid w:val="009B17C1"/>
    <w:rsid w:val="009B201F"/>
    <w:rsid w:val="009B722D"/>
    <w:rsid w:val="009C1F9A"/>
    <w:rsid w:val="009C230D"/>
    <w:rsid w:val="009C4C7A"/>
    <w:rsid w:val="009D4A91"/>
    <w:rsid w:val="009D6484"/>
    <w:rsid w:val="009D7E3E"/>
    <w:rsid w:val="009E1BC6"/>
    <w:rsid w:val="009E4678"/>
    <w:rsid w:val="009F0BDD"/>
    <w:rsid w:val="009F2CAF"/>
    <w:rsid w:val="00A00334"/>
    <w:rsid w:val="00A02CD7"/>
    <w:rsid w:val="00A034D9"/>
    <w:rsid w:val="00A03F8A"/>
    <w:rsid w:val="00A04BFD"/>
    <w:rsid w:val="00A04D35"/>
    <w:rsid w:val="00A0708B"/>
    <w:rsid w:val="00A11540"/>
    <w:rsid w:val="00A14672"/>
    <w:rsid w:val="00A227CF"/>
    <w:rsid w:val="00A22D14"/>
    <w:rsid w:val="00A2311F"/>
    <w:rsid w:val="00A25ECE"/>
    <w:rsid w:val="00A25F8A"/>
    <w:rsid w:val="00A30367"/>
    <w:rsid w:val="00A324E5"/>
    <w:rsid w:val="00A3310E"/>
    <w:rsid w:val="00A341B5"/>
    <w:rsid w:val="00A43AB3"/>
    <w:rsid w:val="00A44FB0"/>
    <w:rsid w:val="00A46E91"/>
    <w:rsid w:val="00A46F2A"/>
    <w:rsid w:val="00A4797A"/>
    <w:rsid w:val="00A50A42"/>
    <w:rsid w:val="00A51933"/>
    <w:rsid w:val="00A52C0B"/>
    <w:rsid w:val="00A5353C"/>
    <w:rsid w:val="00A53A35"/>
    <w:rsid w:val="00A545F3"/>
    <w:rsid w:val="00A5463A"/>
    <w:rsid w:val="00A54901"/>
    <w:rsid w:val="00A559F6"/>
    <w:rsid w:val="00A55ADE"/>
    <w:rsid w:val="00A622E1"/>
    <w:rsid w:val="00A660A4"/>
    <w:rsid w:val="00A704F3"/>
    <w:rsid w:val="00A7075D"/>
    <w:rsid w:val="00A71CFC"/>
    <w:rsid w:val="00A74436"/>
    <w:rsid w:val="00A744DD"/>
    <w:rsid w:val="00A7584A"/>
    <w:rsid w:val="00A75C1E"/>
    <w:rsid w:val="00A76FFC"/>
    <w:rsid w:val="00A80881"/>
    <w:rsid w:val="00A817D7"/>
    <w:rsid w:val="00A83929"/>
    <w:rsid w:val="00A84BAF"/>
    <w:rsid w:val="00A85287"/>
    <w:rsid w:val="00A8690D"/>
    <w:rsid w:val="00A906FC"/>
    <w:rsid w:val="00A91564"/>
    <w:rsid w:val="00A922EF"/>
    <w:rsid w:val="00A94F3A"/>
    <w:rsid w:val="00A958C6"/>
    <w:rsid w:val="00A96F6E"/>
    <w:rsid w:val="00A975FE"/>
    <w:rsid w:val="00AA05F5"/>
    <w:rsid w:val="00AA1416"/>
    <w:rsid w:val="00AA2EBC"/>
    <w:rsid w:val="00AA3AFA"/>
    <w:rsid w:val="00AA4327"/>
    <w:rsid w:val="00AA7C6A"/>
    <w:rsid w:val="00AB3E03"/>
    <w:rsid w:val="00AB408A"/>
    <w:rsid w:val="00AB589A"/>
    <w:rsid w:val="00AC10E5"/>
    <w:rsid w:val="00AC3979"/>
    <w:rsid w:val="00AC3BC5"/>
    <w:rsid w:val="00AC4448"/>
    <w:rsid w:val="00AC4522"/>
    <w:rsid w:val="00AC4AB1"/>
    <w:rsid w:val="00AC54DF"/>
    <w:rsid w:val="00AC5503"/>
    <w:rsid w:val="00AC5BD2"/>
    <w:rsid w:val="00AC64B9"/>
    <w:rsid w:val="00AC65DF"/>
    <w:rsid w:val="00AC7316"/>
    <w:rsid w:val="00AD3CE0"/>
    <w:rsid w:val="00AD7103"/>
    <w:rsid w:val="00AE24D5"/>
    <w:rsid w:val="00AE26BC"/>
    <w:rsid w:val="00AE4920"/>
    <w:rsid w:val="00AF0064"/>
    <w:rsid w:val="00AF6900"/>
    <w:rsid w:val="00AF76B2"/>
    <w:rsid w:val="00AF7BC2"/>
    <w:rsid w:val="00B01522"/>
    <w:rsid w:val="00B01E6F"/>
    <w:rsid w:val="00B0219A"/>
    <w:rsid w:val="00B02287"/>
    <w:rsid w:val="00B02A82"/>
    <w:rsid w:val="00B03937"/>
    <w:rsid w:val="00B0455E"/>
    <w:rsid w:val="00B055FC"/>
    <w:rsid w:val="00B1016A"/>
    <w:rsid w:val="00B10BE3"/>
    <w:rsid w:val="00B113E0"/>
    <w:rsid w:val="00B12DD8"/>
    <w:rsid w:val="00B14F6C"/>
    <w:rsid w:val="00B1604F"/>
    <w:rsid w:val="00B201C7"/>
    <w:rsid w:val="00B21BDE"/>
    <w:rsid w:val="00B242BD"/>
    <w:rsid w:val="00B2582D"/>
    <w:rsid w:val="00B26136"/>
    <w:rsid w:val="00B26C91"/>
    <w:rsid w:val="00B2788E"/>
    <w:rsid w:val="00B30E64"/>
    <w:rsid w:val="00B30EF5"/>
    <w:rsid w:val="00B33E21"/>
    <w:rsid w:val="00B434A0"/>
    <w:rsid w:val="00B45906"/>
    <w:rsid w:val="00B45EEE"/>
    <w:rsid w:val="00B52446"/>
    <w:rsid w:val="00B540AE"/>
    <w:rsid w:val="00B55306"/>
    <w:rsid w:val="00B55770"/>
    <w:rsid w:val="00B56645"/>
    <w:rsid w:val="00B572BD"/>
    <w:rsid w:val="00B600DC"/>
    <w:rsid w:val="00B61067"/>
    <w:rsid w:val="00B61C92"/>
    <w:rsid w:val="00B659D6"/>
    <w:rsid w:val="00B7272B"/>
    <w:rsid w:val="00B73184"/>
    <w:rsid w:val="00B76995"/>
    <w:rsid w:val="00B76D34"/>
    <w:rsid w:val="00B8119C"/>
    <w:rsid w:val="00B81B67"/>
    <w:rsid w:val="00B81D88"/>
    <w:rsid w:val="00B84733"/>
    <w:rsid w:val="00B904B9"/>
    <w:rsid w:val="00B94646"/>
    <w:rsid w:val="00B9721C"/>
    <w:rsid w:val="00BA19EC"/>
    <w:rsid w:val="00BA1D48"/>
    <w:rsid w:val="00BA2080"/>
    <w:rsid w:val="00BA2093"/>
    <w:rsid w:val="00BA328A"/>
    <w:rsid w:val="00BA42E6"/>
    <w:rsid w:val="00BA5C0E"/>
    <w:rsid w:val="00BA6892"/>
    <w:rsid w:val="00BA75F3"/>
    <w:rsid w:val="00BA7F33"/>
    <w:rsid w:val="00BB0E0C"/>
    <w:rsid w:val="00BB12A9"/>
    <w:rsid w:val="00BB41E3"/>
    <w:rsid w:val="00BB49E8"/>
    <w:rsid w:val="00BB5859"/>
    <w:rsid w:val="00BB5987"/>
    <w:rsid w:val="00BC2637"/>
    <w:rsid w:val="00BC353F"/>
    <w:rsid w:val="00BC6D9A"/>
    <w:rsid w:val="00BD2FCA"/>
    <w:rsid w:val="00BD5166"/>
    <w:rsid w:val="00BD77A5"/>
    <w:rsid w:val="00BE09AF"/>
    <w:rsid w:val="00BE2C56"/>
    <w:rsid w:val="00BE305F"/>
    <w:rsid w:val="00BE4040"/>
    <w:rsid w:val="00BE5F02"/>
    <w:rsid w:val="00BE6668"/>
    <w:rsid w:val="00BE7C9A"/>
    <w:rsid w:val="00BF2B18"/>
    <w:rsid w:val="00BF548D"/>
    <w:rsid w:val="00C00D93"/>
    <w:rsid w:val="00C01064"/>
    <w:rsid w:val="00C02FA4"/>
    <w:rsid w:val="00C063DD"/>
    <w:rsid w:val="00C065BF"/>
    <w:rsid w:val="00C06622"/>
    <w:rsid w:val="00C10F6B"/>
    <w:rsid w:val="00C13AC1"/>
    <w:rsid w:val="00C14DD5"/>
    <w:rsid w:val="00C15F23"/>
    <w:rsid w:val="00C16834"/>
    <w:rsid w:val="00C1763C"/>
    <w:rsid w:val="00C20C43"/>
    <w:rsid w:val="00C21F9E"/>
    <w:rsid w:val="00C2321D"/>
    <w:rsid w:val="00C24660"/>
    <w:rsid w:val="00C2704E"/>
    <w:rsid w:val="00C27A3D"/>
    <w:rsid w:val="00C307F4"/>
    <w:rsid w:val="00C31109"/>
    <w:rsid w:val="00C330BD"/>
    <w:rsid w:val="00C36F37"/>
    <w:rsid w:val="00C442F1"/>
    <w:rsid w:val="00C45081"/>
    <w:rsid w:val="00C45466"/>
    <w:rsid w:val="00C5109F"/>
    <w:rsid w:val="00C522A0"/>
    <w:rsid w:val="00C52780"/>
    <w:rsid w:val="00C561CE"/>
    <w:rsid w:val="00C57A6E"/>
    <w:rsid w:val="00C6299F"/>
    <w:rsid w:val="00C63486"/>
    <w:rsid w:val="00C6370A"/>
    <w:rsid w:val="00C6418A"/>
    <w:rsid w:val="00C73AF7"/>
    <w:rsid w:val="00C753B8"/>
    <w:rsid w:val="00C77B0A"/>
    <w:rsid w:val="00C809CF"/>
    <w:rsid w:val="00C80C44"/>
    <w:rsid w:val="00C814A6"/>
    <w:rsid w:val="00C825CB"/>
    <w:rsid w:val="00C841BB"/>
    <w:rsid w:val="00C87812"/>
    <w:rsid w:val="00C91585"/>
    <w:rsid w:val="00C9167A"/>
    <w:rsid w:val="00C95E58"/>
    <w:rsid w:val="00C97232"/>
    <w:rsid w:val="00CA02A5"/>
    <w:rsid w:val="00CA0AB0"/>
    <w:rsid w:val="00CA1A3B"/>
    <w:rsid w:val="00CA2C36"/>
    <w:rsid w:val="00CA3122"/>
    <w:rsid w:val="00CA540D"/>
    <w:rsid w:val="00CA541E"/>
    <w:rsid w:val="00CB0AC2"/>
    <w:rsid w:val="00CB3555"/>
    <w:rsid w:val="00CB3A8E"/>
    <w:rsid w:val="00CB461C"/>
    <w:rsid w:val="00CB6CE2"/>
    <w:rsid w:val="00CB75BB"/>
    <w:rsid w:val="00CC0DC6"/>
    <w:rsid w:val="00CC122D"/>
    <w:rsid w:val="00CC2A1F"/>
    <w:rsid w:val="00CC3918"/>
    <w:rsid w:val="00CC7FAF"/>
    <w:rsid w:val="00CD121D"/>
    <w:rsid w:val="00CD3F6E"/>
    <w:rsid w:val="00CD4421"/>
    <w:rsid w:val="00CD79A5"/>
    <w:rsid w:val="00CE0022"/>
    <w:rsid w:val="00CE0992"/>
    <w:rsid w:val="00CE28FF"/>
    <w:rsid w:val="00CE3685"/>
    <w:rsid w:val="00CE3BD7"/>
    <w:rsid w:val="00CE4721"/>
    <w:rsid w:val="00CE4E44"/>
    <w:rsid w:val="00CE588F"/>
    <w:rsid w:val="00CE6969"/>
    <w:rsid w:val="00CF0592"/>
    <w:rsid w:val="00CF141B"/>
    <w:rsid w:val="00CF272E"/>
    <w:rsid w:val="00CF5A7C"/>
    <w:rsid w:val="00CF6F1A"/>
    <w:rsid w:val="00D05C07"/>
    <w:rsid w:val="00D06043"/>
    <w:rsid w:val="00D06647"/>
    <w:rsid w:val="00D21945"/>
    <w:rsid w:val="00D21C12"/>
    <w:rsid w:val="00D2238E"/>
    <w:rsid w:val="00D25AAD"/>
    <w:rsid w:val="00D265C4"/>
    <w:rsid w:val="00D31266"/>
    <w:rsid w:val="00D31DBD"/>
    <w:rsid w:val="00D322FF"/>
    <w:rsid w:val="00D32AC1"/>
    <w:rsid w:val="00D33809"/>
    <w:rsid w:val="00D34DCA"/>
    <w:rsid w:val="00D373CA"/>
    <w:rsid w:val="00D37418"/>
    <w:rsid w:val="00D40A11"/>
    <w:rsid w:val="00D439E2"/>
    <w:rsid w:val="00D44C0A"/>
    <w:rsid w:val="00D4557D"/>
    <w:rsid w:val="00D5723A"/>
    <w:rsid w:val="00D608D2"/>
    <w:rsid w:val="00D60CFF"/>
    <w:rsid w:val="00D61B9E"/>
    <w:rsid w:val="00D626B8"/>
    <w:rsid w:val="00D6367A"/>
    <w:rsid w:val="00D63EA7"/>
    <w:rsid w:val="00D67213"/>
    <w:rsid w:val="00D7269A"/>
    <w:rsid w:val="00D72AD8"/>
    <w:rsid w:val="00D7360A"/>
    <w:rsid w:val="00D7624E"/>
    <w:rsid w:val="00D76798"/>
    <w:rsid w:val="00D76BE6"/>
    <w:rsid w:val="00D80DE7"/>
    <w:rsid w:val="00D84F33"/>
    <w:rsid w:val="00D871AA"/>
    <w:rsid w:val="00D91D0F"/>
    <w:rsid w:val="00D91FE3"/>
    <w:rsid w:val="00D92140"/>
    <w:rsid w:val="00D9433C"/>
    <w:rsid w:val="00D9458D"/>
    <w:rsid w:val="00D949BB"/>
    <w:rsid w:val="00D950E8"/>
    <w:rsid w:val="00D965E2"/>
    <w:rsid w:val="00D96858"/>
    <w:rsid w:val="00D96C5E"/>
    <w:rsid w:val="00DA090A"/>
    <w:rsid w:val="00DA0EAB"/>
    <w:rsid w:val="00DA24F5"/>
    <w:rsid w:val="00DA3EA2"/>
    <w:rsid w:val="00DA5675"/>
    <w:rsid w:val="00DB0285"/>
    <w:rsid w:val="00DB2D65"/>
    <w:rsid w:val="00DB3A8D"/>
    <w:rsid w:val="00DB4855"/>
    <w:rsid w:val="00DB67ED"/>
    <w:rsid w:val="00DC10F7"/>
    <w:rsid w:val="00DC3D26"/>
    <w:rsid w:val="00DC574D"/>
    <w:rsid w:val="00DC5C8C"/>
    <w:rsid w:val="00DC67E6"/>
    <w:rsid w:val="00DC726A"/>
    <w:rsid w:val="00DC7F84"/>
    <w:rsid w:val="00DD157D"/>
    <w:rsid w:val="00DD35C2"/>
    <w:rsid w:val="00DD474E"/>
    <w:rsid w:val="00DD5BC4"/>
    <w:rsid w:val="00DD5BFE"/>
    <w:rsid w:val="00DE2AFD"/>
    <w:rsid w:val="00DE6851"/>
    <w:rsid w:val="00DF264B"/>
    <w:rsid w:val="00DF3142"/>
    <w:rsid w:val="00DF5606"/>
    <w:rsid w:val="00E01B74"/>
    <w:rsid w:val="00E041C5"/>
    <w:rsid w:val="00E0795C"/>
    <w:rsid w:val="00E1038D"/>
    <w:rsid w:val="00E12F37"/>
    <w:rsid w:val="00E13F5A"/>
    <w:rsid w:val="00E145C6"/>
    <w:rsid w:val="00E1645E"/>
    <w:rsid w:val="00E17323"/>
    <w:rsid w:val="00E2059D"/>
    <w:rsid w:val="00E23281"/>
    <w:rsid w:val="00E23DCE"/>
    <w:rsid w:val="00E23E4A"/>
    <w:rsid w:val="00E27998"/>
    <w:rsid w:val="00E30D8B"/>
    <w:rsid w:val="00E311CB"/>
    <w:rsid w:val="00E33986"/>
    <w:rsid w:val="00E34ED7"/>
    <w:rsid w:val="00E34F00"/>
    <w:rsid w:val="00E35B5B"/>
    <w:rsid w:val="00E41692"/>
    <w:rsid w:val="00E417DE"/>
    <w:rsid w:val="00E41CF3"/>
    <w:rsid w:val="00E43B9A"/>
    <w:rsid w:val="00E46293"/>
    <w:rsid w:val="00E4663A"/>
    <w:rsid w:val="00E475F6"/>
    <w:rsid w:val="00E5032F"/>
    <w:rsid w:val="00E522F1"/>
    <w:rsid w:val="00E54014"/>
    <w:rsid w:val="00E56B57"/>
    <w:rsid w:val="00E61099"/>
    <w:rsid w:val="00E61F24"/>
    <w:rsid w:val="00E62271"/>
    <w:rsid w:val="00E6266C"/>
    <w:rsid w:val="00E64815"/>
    <w:rsid w:val="00E64DD2"/>
    <w:rsid w:val="00E7036D"/>
    <w:rsid w:val="00E711E2"/>
    <w:rsid w:val="00E717ED"/>
    <w:rsid w:val="00E728EB"/>
    <w:rsid w:val="00E749BA"/>
    <w:rsid w:val="00E74AFC"/>
    <w:rsid w:val="00E750AE"/>
    <w:rsid w:val="00E752D4"/>
    <w:rsid w:val="00E776B8"/>
    <w:rsid w:val="00E80287"/>
    <w:rsid w:val="00E804CF"/>
    <w:rsid w:val="00E80CB6"/>
    <w:rsid w:val="00E8117A"/>
    <w:rsid w:val="00E81CC3"/>
    <w:rsid w:val="00E845C6"/>
    <w:rsid w:val="00E849DA"/>
    <w:rsid w:val="00E855BF"/>
    <w:rsid w:val="00E86F8B"/>
    <w:rsid w:val="00E87CA5"/>
    <w:rsid w:val="00E9161E"/>
    <w:rsid w:val="00E9305E"/>
    <w:rsid w:val="00E932B5"/>
    <w:rsid w:val="00E95798"/>
    <w:rsid w:val="00E97F6C"/>
    <w:rsid w:val="00EA0193"/>
    <w:rsid w:val="00EA3224"/>
    <w:rsid w:val="00EA334A"/>
    <w:rsid w:val="00EA594A"/>
    <w:rsid w:val="00EA5BC5"/>
    <w:rsid w:val="00EA6258"/>
    <w:rsid w:val="00EA68E5"/>
    <w:rsid w:val="00EA6DAF"/>
    <w:rsid w:val="00EA7206"/>
    <w:rsid w:val="00EB2623"/>
    <w:rsid w:val="00EB37AC"/>
    <w:rsid w:val="00EB3EF4"/>
    <w:rsid w:val="00EB5412"/>
    <w:rsid w:val="00EB5CF6"/>
    <w:rsid w:val="00EC0DC7"/>
    <w:rsid w:val="00EC21C3"/>
    <w:rsid w:val="00EC795F"/>
    <w:rsid w:val="00ED0161"/>
    <w:rsid w:val="00ED204B"/>
    <w:rsid w:val="00ED345B"/>
    <w:rsid w:val="00EE08CF"/>
    <w:rsid w:val="00EE1EE4"/>
    <w:rsid w:val="00EE2020"/>
    <w:rsid w:val="00EE4FA5"/>
    <w:rsid w:val="00EE5A52"/>
    <w:rsid w:val="00EE7E15"/>
    <w:rsid w:val="00EF09F9"/>
    <w:rsid w:val="00EF19DA"/>
    <w:rsid w:val="00EF1F88"/>
    <w:rsid w:val="00EF38CC"/>
    <w:rsid w:val="00EF39F4"/>
    <w:rsid w:val="00EF4828"/>
    <w:rsid w:val="00EF618F"/>
    <w:rsid w:val="00EF66B6"/>
    <w:rsid w:val="00EF6DF4"/>
    <w:rsid w:val="00F01E67"/>
    <w:rsid w:val="00F04928"/>
    <w:rsid w:val="00F072CC"/>
    <w:rsid w:val="00F07A55"/>
    <w:rsid w:val="00F1421F"/>
    <w:rsid w:val="00F149DF"/>
    <w:rsid w:val="00F229DF"/>
    <w:rsid w:val="00F307A1"/>
    <w:rsid w:val="00F318AA"/>
    <w:rsid w:val="00F333CE"/>
    <w:rsid w:val="00F33A48"/>
    <w:rsid w:val="00F346F9"/>
    <w:rsid w:val="00F37CED"/>
    <w:rsid w:val="00F45D6B"/>
    <w:rsid w:val="00F461B4"/>
    <w:rsid w:val="00F461E0"/>
    <w:rsid w:val="00F47376"/>
    <w:rsid w:val="00F47D2F"/>
    <w:rsid w:val="00F52A25"/>
    <w:rsid w:val="00F55A56"/>
    <w:rsid w:val="00F610DD"/>
    <w:rsid w:val="00F6172A"/>
    <w:rsid w:val="00F62476"/>
    <w:rsid w:val="00F625A6"/>
    <w:rsid w:val="00F63CDD"/>
    <w:rsid w:val="00F6520F"/>
    <w:rsid w:val="00F71E8B"/>
    <w:rsid w:val="00F720FC"/>
    <w:rsid w:val="00F724BE"/>
    <w:rsid w:val="00F735DB"/>
    <w:rsid w:val="00F81504"/>
    <w:rsid w:val="00F8186A"/>
    <w:rsid w:val="00F81CEE"/>
    <w:rsid w:val="00F84104"/>
    <w:rsid w:val="00F848EE"/>
    <w:rsid w:val="00F85DEE"/>
    <w:rsid w:val="00F85FDA"/>
    <w:rsid w:val="00F86BA4"/>
    <w:rsid w:val="00F9001E"/>
    <w:rsid w:val="00F90166"/>
    <w:rsid w:val="00F95301"/>
    <w:rsid w:val="00F95733"/>
    <w:rsid w:val="00FA20C3"/>
    <w:rsid w:val="00FA3818"/>
    <w:rsid w:val="00FA5E88"/>
    <w:rsid w:val="00FA7DCE"/>
    <w:rsid w:val="00FB5F0D"/>
    <w:rsid w:val="00FB621D"/>
    <w:rsid w:val="00FC24AC"/>
    <w:rsid w:val="00FC45BF"/>
    <w:rsid w:val="00FC4A61"/>
    <w:rsid w:val="00FC4D58"/>
    <w:rsid w:val="00FD021D"/>
    <w:rsid w:val="00FD02DB"/>
    <w:rsid w:val="00FD161D"/>
    <w:rsid w:val="00FD49F4"/>
    <w:rsid w:val="00FD4D29"/>
    <w:rsid w:val="00FD7629"/>
    <w:rsid w:val="00FD7B20"/>
    <w:rsid w:val="00FE05C8"/>
    <w:rsid w:val="00FE20FD"/>
    <w:rsid w:val="00FE3AC6"/>
    <w:rsid w:val="00FE4806"/>
    <w:rsid w:val="00FE4D1A"/>
    <w:rsid w:val="00FE4F4C"/>
    <w:rsid w:val="00FE5545"/>
    <w:rsid w:val="00FE5F84"/>
    <w:rsid w:val="00FE715E"/>
    <w:rsid w:val="00FE7D06"/>
    <w:rsid w:val="00FE7F7E"/>
    <w:rsid w:val="00FF66D5"/>
    <w:rsid w:val="00FF6B89"/>
    <w:rsid w:val="00FF6D3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0"/>
    <o:shapelayout v:ext="edit">
      <o:idmap v:ext="edit" data="1"/>
    </o:shapelayout>
  </w:shapeDefaults>
  <w:decimalSymbol w:val="."/>
  <w:listSeparator w:val=","/>
  <w14:docId w14:val="0CE1BA38"/>
  <w14:defaultImageDpi w14:val="330"/>
  <w15:docId w15:val="{DF725F56-063E-42C5-BAF9-477D239E52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paragraph" w:styleId="Heading1">
    <w:name w:val="heading 1"/>
    <w:basedOn w:val="Normal"/>
    <w:next w:val="Normal"/>
    <w:link w:val="Heading1Char"/>
    <w:uiPriority w:val="9"/>
    <w:qFormat/>
    <w:rsid w:val="009115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7F37CD"/>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814CA"/>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unhideWhenUsed/>
    <w:qFormat/>
    <w:rsid w:val="008013A7"/>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F2CAF"/>
    <w:pPr>
      <w:tabs>
        <w:tab w:val="center" w:pos="4320"/>
        <w:tab w:val="right" w:pos="8640"/>
      </w:tabs>
    </w:pPr>
  </w:style>
  <w:style w:type="character" w:customStyle="1" w:styleId="HeaderChar">
    <w:name w:val="Header Char"/>
    <w:basedOn w:val="DefaultParagraphFont"/>
    <w:link w:val="Header"/>
    <w:uiPriority w:val="99"/>
    <w:rsid w:val="009F2CAF"/>
    <w:rPr>
      <w:lang w:val="en-GB"/>
    </w:rPr>
  </w:style>
  <w:style w:type="paragraph" w:styleId="Footer">
    <w:name w:val="footer"/>
    <w:basedOn w:val="Normal"/>
    <w:link w:val="FooterChar"/>
    <w:uiPriority w:val="99"/>
    <w:unhideWhenUsed/>
    <w:rsid w:val="009F2CAF"/>
    <w:pPr>
      <w:tabs>
        <w:tab w:val="center" w:pos="4320"/>
        <w:tab w:val="right" w:pos="8640"/>
      </w:tabs>
    </w:pPr>
  </w:style>
  <w:style w:type="character" w:customStyle="1" w:styleId="FooterChar">
    <w:name w:val="Footer Char"/>
    <w:basedOn w:val="DefaultParagraphFont"/>
    <w:link w:val="Footer"/>
    <w:uiPriority w:val="99"/>
    <w:rsid w:val="009F2CAF"/>
    <w:rPr>
      <w:lang w:val="en-GB"/>
    </w:rPr>
  </w:style>
  <w:style w:type="table" w:styleId="TableGrid">
    <w:name w:val="Table Grid"/>
    <w:basedOn w:val="TableNormal"/>
    <w:uiPriority w:val="1"/>
    <w:rsid w:val="009F2CAF"/>
    <w:rPr>
      <w:sz w:val="22"/>
      <w:szCs w:val="22"/>
      <w:lang w:bidi="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itle">
    <w:name w:val="Title"/>
    <w:basedOn w:val="Normal"/>
    <w:next w:val="Normal"/>
    <w:link w:val="TitleChar"/>
    <w:uiPriority w:val="10"/>
    <w:qFormat/>
    <w:rsid w:val="00365F88"/>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5F88"/>
    <w:rPr>
      <w:rFonts w:asciiTheme="majorHAnsi" w:eastAsiaTheme="majorEastAsia" w:hAnsiTheme="majorHAnsi" w:cstheme="majorBidi"/>
      <w:color w:val="17365D" w:themeColor="text2" w:themeShade="BF"/>
      <w:spacing w:val="5"/>
      <w:kern w:val="28"/>
      <w:sz w:val="52"/>
      <w:szCs w:val="52"/>
      <w:lang w:val="en-GB"/>
    </w:rPr>
  </w:style>
  <w:style w:type="paragraph" w:styleId="BalloonText">
    <w:name w:val="Balloon Text"/>
    <w:basedOn w:val="Normal"/>
    <w:link w:val="BalloonTextChar"/>
    <w:uiPriority w:val="99"/>
    <w:semiHidden/>
    <w:unhideWhenUsed/>
    <w:rsid w:val="0017710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77103"/>
    <w:rPr>
      <w:rFonts w:ascii="Lucida Grande" w:hAnsi="Lucida Grande" w:cs="Lucida Grande"/>
      <w:sz w:val="18"/>
      <w:szCs w:val="18"/>
      <w:lang w:val="en-GB"/>
    </w:rPr>
  </w:style>
  <w:style w:type="character" w:styleId="PageNumber">
    <w:name w:val="page number"/>
    <w:basedOn w:val="DefaultParagraphFont"/>
    <w:uiPriority w:val="99"/>
    <w:semiHidden/>
    <w:unhideWhenUsed/>
    <w:rsid w:val="00177103"/>
  </w:style>
  <w:style w:type="paragraph" w:styleId="TOC1">
    <w:name w:val="toc 1"/>
    <w:basedOn w:val="Normal"/>
    <w:next w:val="Normal"/>
    <w:autoRedefine/>
    <w:uiPriority w:val="39"/>
    <w:unhideWhenUsed/>
    <w:rsid w:val="003B33B1"/>
    <w:pPr>
      <w:tabs>
        <w:tab w:val="left" w:pos="421"/>
        <w:tab w:val="right" w:leader="dot" w:pos="8290"/>
      </w:tabs>
      <w:spacing w:before="120"/>
    </w:pPr>
    <w:rPr>
      <w:b/>
      <w:caps/>
      <w:sz w:val="22"/>
      <w:szCs w:val="22"/>
    </w:rPr>
  </w:style>
  <w:style w:type="paragraph" w:styleId="TOC2">
    <w:name w:val="toc 2"/>
    <w:basedOn w:val="Normal"/>
    <w:next w:val="Normal"/>
    <w:autoRedefine/>
    <w:uiPriority w:val="39"/>
    <w:unhideWhenUsed/>
    <w:rsid w:val="00911575"/>
    <w:pPr>
      <w:ind w:left="240"/>
    </w:pPr>
    <w:rPr>
      <w:smallCaps/>
      <w:sz w:val="22"/>
      <w:szCs w:val="22"/>
    </w:rPr>
  </w:style>
  <w:style w:type="paragraph" w:styleId="TOC3">
    <w:name w:val="toc 3"/>
    <w:basedOn w:val="Normal"/>
    <w:next w:val="Normal"/>
    <w:autoRedefine/>
    <w:uiPriority w:val="39"/>
    <w:unhideWhenUsed/>
    <w:rsid w:val="00911575"/>
    <w:pPr>
      <w:ind w:left="480"/>
    </w:pPr>
    <w:rPr>
      <w:i/>
      <w:sz w:val="22"/>
      <w:szCs w:val="22"/>
    </w:rPr>
  </w:style>
  <w:style w:type="paragraph" w:styleId="TOC4">
    <w:name w:val="toc 4"/>
    <w:basedOn w:val="Normal"/>
    <w:next w:val="Normal"/>
    <w:autoRedefine/>
    <w:uiPriority w:val="39"/>
    <w:unhideWhenUsed/>
    <w:rsid w:val="00911575"/>
    <w:pPr>
      <w:ind w:left="720"/>
    </w:pPr>
    <w:rPr>
      <w:sz w:val="18"/>
      <w:szCs w:val="18"/>
    </w:rPr>
  </w:style>
  <w:style w:type="paragraph" w:styleId="TOC5">
    <w:name w:val="toc 5"/>
    <w:basedOn w:val="Normal"/>
    <w:next w:val="Normal"/>
    <w:autoRedefine/>
    <w:uiPriority w:val="39"/>
    <w:unhideWhenUsed/>
    <w:rsid w:val="00911575"/>
    <w:pPr>
      <w:ind w:left="960"/>
    </w:pPr>
    <w:rPr>
      <w:sz w:val="18"/>
      <w:szCs w:val="18"/>
    </w:rPr>
  </w:style>
  <w:style w:type="paragraph" w:styleId="TOC6">
    <w:name w:val="toc 6"/>
    <w:basedOn w:val="Normal"/>
    <w:next w:val="Normal"/>
    <w:autoRedefine/>
    <w:uiPriority w:val="39"/>
    <w:unhideWhenUsed/>
    <w:rsid w:val="00911575"/>
    <w:pPr>
      <w:ind w:left="1200"/>
    </w:pPr>
    <w:rPr>
      <w:sz w:val="18"/>
      <w:szCs w:val="18"/>
    </w:rPr>
  </w:style>
  <w:style w:type="paragraph" w:styleId="TOC7">
    <w:name w:val="toc 7"/>
    <w:basedOn w:val="Normal"/>
    <w:next w:val="Normal"/>
    <w:autoRedefine/>
    <w:uiPriority w:val="39"/>
    <w:unhideWhenUsed/>
    <w:rsid w:val="00911575"/>
    <w:pPr>
      <w:ind w:left="1440"/>
    </w:pPr>
    <w:rPr>
      <w:sz w:val="18"/>
      <w:szCs w:val="18"/>
    </w:rPr>
  </w:style>
  <w:style w:type="paragraph" w:styleId="TOC8">
    <w:name w:val="toc 8"/>
    <w:basedOn w:val="Normal"/>
    <w:next w:val="Normal"/>
    <w:autoRedefine/>
    <w:uiPriority w:val="39"/>
    <w:unhideWhenUsed/>
    <w:rsid w:val="00911575"/>
    <w:pPr>
      <w:ind w:left="1680"/>
    </w:pPr>
    <w:rPr>
      <w:sz w:val="18"/>
      <w:szCs w:val="18"/>
    </w:rPr>
  </w:style>
  <w:style w:type="paragraph" w:styleId="TOC9">
    <w:name w:val="toc 9"/>
    <w:basedOn w:val="Normal"/>
    <w:next w:val="Normal"/>
    <w:autoRedefine/>
    <w:uiPriority w:val="39"/>
    <w:unhideWhenUsed/>
    <w:rsid w:val="00911575"/>
    <w:pPr>
      <w:ind w:left="1920"/>
    </w:pPr>
    <w:rPr>
      <w:sz w:val="18"/>
      <w:szCs w:val="18"/>
    </w:rPr>
  </w:style>
  <w:style w:type="character" w:customStyle="1" w:styleId="Heading1Char">
    <w:name w:val="Heading 1 Char"/>
    <w:basedOn w:val="DefaultParagraphFont"/>
    <w:link w:val="Heading1"/>
    <w:uiPriority w:val="9"/>
    <w:rsid w:val="00911575"/>
    <w:rPr>
      <w:rFonts w:asciiTheme="majorHAnsi" w:eastAsiaTheme="majorEastAsia" w:hAnsiTheme="majorHAnsi" w:cstheme="majorBidi"/>
      <w:b/>
      <w:bCs/>
      <w:color w:val="345A8A" w:themeColor="accent1" w:themeShade="B5"/>
      <w:sz w:val="32"/>
      <w:szCs w:val="32"/>
      <w:lang w:val="en-GB"/>
    </w:rPr>
  </w:style>
  <w:style w:type="character" w:customStyle="1" w:styleId="Heading2Char">
    <w:name w:val="Heading 2 Char"/>
    <w:basedOn w:val="DefaultParagraphFont"/>
    <w:link w:val="Heading2"/>
    <w:uiPriority w:val="9"/>
    <w:rsid w:val="007F37CD"/>
    <w:rPr>
      <w:rFonts w:asciiTheme="majorHAnsi" w:eastAsiaTheme="majorEastAsia" w:hAnsiTheme="majorHAnsi" w:cstheme="majorBidi"/>
      <w:b/>
      <w:bCs/>
      <w:color w:val="4F81BD" w:themeColor="accent1"/>
      <w:sz w:val="26"/>
      <w:szCs w:val="26"/>
      <w:lang w:val="en-GB"/>
    </w:rPr>
  </w:style>
  <w:style w:type="paragraph" w:styleId="ListParagraph">
    <w:name w:val="List Paragraph"/>
    <w:basedOn w:val="Normal"/>
    <w:uiPriority w:val="34"/>
    <w:qFormat/>
    <w:rsid w:val="0090763B"/>
    <w:pPr>
      <w:spacing w:after="200" w:line="276" w:lineRule="auto"/>
      <w:ind w:left="720"/>
      <w:contextualSpacing/>
    </w:pPr>
    <w:rPr>
      <w:rFonts w:eastAsiaTheme="minorHAnsi"/>
      <w:sz w:val="22"/>
      <w:szCs w:val="22"/>
      <w:lang w:val="en-IE"/>
    </w:rPr>
  </w:style>
  <w:style w:type="character" w:customStyle="1" w:styleId="blackclass1">
    <w:name w:val="blackclass1"/>
    <w:basedOn w:val="DefaultParagraphFont"/>
    <w:rsid w:val="001021D4"/>
    <w:rPr>
      <w:color w:val="000000"/>
    </w:rPr>
  </w:style>
  <w:style w:type="character" w:customStyle="1" w:styleId="phraseanchor">
    <w:name w:val="phrase_anchor"/>
    <w:basedOn w:val="DefaultParagraphFont"/>
    <w:rsid w:val="001021D4"/>
  </w:style>
  <w:style w:type="character" w:customStyle="1" w:styleId="blueclass1">
    <w:name w:val="blueclass1"/>
    <w:basedOn w:val="DefaultParagraphFont"/>
    <w:rsid w:val="001021D4"/>
    <w:rPr>
      <w:color w:val="000000"/>
    </w:rPr>
  </w:style>
  <w:style w:type="paragraph" w:styleId="FootnoteText">
    <w:name w:val="footnote text"/>
    <w:basedOn w:val="Normal"/>
    <w:link w:val="FootnoteTextChar"/>
    <w:uiPriority w:val="99"/>
    <w:semiHidden/>
    <w:unhideWhenUsed/>
    <w:rsid w:val="001021D4"/>
    <w:rPr>
      <w:sz w:val="20"/>
      <w:szCs w:val="20"/>
    </w:rPr>
  </w:style>
  <w:style w:type="character" w:customStyle="1" w:styleId="FootnoteTextChar">
    <w:name w:val="Footnote Text Char"/>
    <w:basedOn w:val="DefaultParagraphFont"/>
    <w:link w:val="FootnoteText"/>
    <w:uiPriority w:val="99"/>
    <w:semiHidden/>
    <w:rsid w:val="001021D4"/>
    <w:rPr>
      <w:sz w:val="20"/>
      <w:szCs w:val="20"/>
      <w:lang w:val="en-GB"/>
    </w:rPr>
  </w:style>
  <w:style w:type="character" w:styleId="FootnoteReference">
    <w:name w:val="footnote reference"/>
    <w:basedOn w:val="DefaultParagraphFont"/>
    <w:uiPriority w:val="99"/>
    <w:semiHidden/>
    <w:unhideWhenUsed/>
    <w:rsid w:val="001021D4"/>
    <w:rPr>
      <w:vertAlign w:val="superscript"/>
    </w:rPr>
  </w:style>
  <w:style w:type="paragraph" w:styleId="Bibliography">
    <w:name w:val="Bibliography"/>
    <w:basedOn w:val="Normal"/>
    <w:next w:val="Normal"/>
    <w:uiPriority w:val="37"/>
    <w:unhideWhenUsed/>
    <w:rsid w:val="001021D4"/>
    <w:pPr>
      <w:ind w:left="720" w:hanging="720"/>
    </w:pPr>
  </w:style>
  <w:style w:type="paragraph" w:styleId="NormalWeb">
    <w:name w:val="Normal (Web)"/>
    <w:basedOn w:val="Normal"/>
    <w:uiPriority w:val="99"/>
    <w:unhideWhenUsed/>
    <w:rsid w:val="00AA7C6A"/>
    <w:pPr>
      <w:spacing w:before="100" w:beforeAutospacing="1" w:after="100" w:afterAutospacing="1"/>
    </w:pPr>
    <w:rPr>
      <w:rFonts w:ascii="Times New Roman" w:eastAsia="Times New Roman" w:hAnsi="Times New Roman" w:cs="Times New Roman"/>
      <w:lang w:val="en-IE" w:eastAsia="en-IE"/>
    </w:rPr>
  </w:style>
  <w:style w:type="paragraph" w:styleId="EndnoteText">
    <w:name w:val="endnote text"/>
    <w:basedOn w:val="Normal"/>
    <w:link w:val="EndnoteTextChar"/>
    <w:uiPriority w:val="99"/>
    <w:semiHidden/>
    <w:unhideWhenUsed/>
    <w:rsid w:val="0024004C"/>
    <w:rPr>
      <w:sz w:val="20"/>
      <w:szCs w:val="20"/>
    </w:rPr>
  </w:style>
  <w:style w:type="character" w:customStyle="1" w:styleId="EndnoteTextChar">
    <w:name w:val="Endnote Text Char"/>
    <w:basedOn w:val="DefaultParagraphFont"/>
    <w:link w:val="EndnoteText"/>
    <w:uiPriority w:val="99"/>
    <w:semiHidden/>
    <w:rsid w:val="0024004C"/>
    <w:rPr>
      <w:sz w:val="20"/>
      <w:szCs w:val="20"/>
      <w:lang w:val="en-GB"/>
    </w:rPr>
  </w:style>
  <w:style w:type="character" w:styleId="EndnoteReference">
    <w:name w:val="endnote reference"/>
    <w:basedOn w:val="DefaultParagraphFont"/>
    <w:uiPriority w:val="99"/>
    <w:semiHidden/>
    <w:unhideWhenUsed/>
    <w:rsid w:val="0024004C"/>
    <w:rPr>
      <w:vertAlign w:val="superscript"/>
    </w:rPr>
  </w:style>
  <w:style w:type="character" w:customStyle="1" w:styleId="word-border">
    <w:name w:val="word-border"/>
    <w:basedOn w:val="DefaultParagraphFont"/>
    <w:rsid w:val="00043CBE"/>
  </w:style>
  <w:style w:type="paragraph" w:customStyle="1" w:styleId="Default">
    <w:name w:val="Default"/>
    <w:rsid w:val="009346FF"/>
    <w:pPr>
      <w:autoSpaceDE w:val="0"/>
      <w:autoSpaceDN w:val="0"/>
      <w:adjustRightInd w:val="0"/>
    </w:pPr>
    <w:rPr>
      <w:rFonts w:ascii="Calibri" w:hAnsi="Calibri" w:cs="Calibri"/>
      <w:color w:val="000000"/>
      <w:lang w:val="en-IE"/>
    </w:rPr>
  </w:style>
  <w:style w:type="character" w:customStyle="1" w:styleId="Heading3Char">
    <w:name w:val="Heading 3 Char"/>
    <w:basedOn w:val="DefaultParagraphFont"/>
    <w:link w:val="Heading3"/>
    <w:uiPriority w:val="9"/>
    <w:rsid w:val="002814CA"/>
    <w:rPr>
      <w:rFonts w:asciiTheme="majorHAnsi" w:eastAsiaTheme="majorEastAsia" w:hAnsiTheme="majorHAnsi" w:cstheme="majorBidi"/>
      <w:color w:val="243F60" w:themeColor="accent1" w:themeShade="7F"/>
      <w:lang w:val="en-GB"/>
    </w:rPr>
  </w:style>
  <w:style w:type="character" w:styleId="Hyperlink">
    <w:name w:val="Hyperlink"/>
    <w:basedOn w:val="DefaultParagraphFont"/>
    <w:uiPriority w:val="99"/>
    <w:semiHidden/>
    <w:unhideWhenUsed/>
    <w:rsid w:val="002814CA"/>
    <w:rPr>
      <w:color w:val="0000FF"/>
      <w:u w:val="single"/>
    </w:rPr>
  </w:style>
  <w:style w:type="character" w:styleId="CommentReference">
    <w:name w:val="annotation reference"/>
    <w:basedOn w:val="DefaultParagraphFont"/>
    <w:uiPriority w:val="99"/>
    <w:semiHidden/>
    <w:unhideWhenUsed/>
    <w:rsid w:val="000571CD"/>
    <w:rPr>
      <w:sz w:val="16"/>
      <w:szCs w:val="16"/>
    </w:rPr>
  </w:style>
  <w:style w:type="paragraph" w:styleId="CommentText">
    <w:name w:val="annotation text"/>
    <w:basedOn w:val="Normal"/>
    <w:link w:val="CommentTextChar"/>
    <w:uiPriority w:val="99"/>
    <w:semiHidden/>
    <w:unhideWhenUsed/>
    <w:rsid w:val="000571CD"/>
    <w:rPr>
      <w:sz w:val="20"/>
      <w:szCs w:val="20"/>
    </w:rPr>
  </w:style>
  <w:style w:type="character" w:customStyle="1" w:styleId="CommentTextChar">
    <w:name w:val="Comment Text Char"/>
    <w:basedOn w:val="DefaultParagraphFont"/>
    <w:link w:val="CommentText"/>
    <w:uiPriority w:val="99"/>
    <w:semiHidden/>
    <w:rsid w:val="000571CD"/>
    <w:rPr>
      <w:sz w:val="20"/>
      <w:szCs w:val="20"/>
      <w:lang w:val="en-GB"/>
    </w:rPr>
  </w:style>
  <w:style w:type="paragraph" w:styleId="CommentSubject">
    <w:name w:val="annotation subject"/>
    <w:basedOn w:val="CommentText"/>
    <w:next w:val="CommentText"/>
    <w:link w:val="CommentSubjectChar"/>
    <w:uiPriority w:val="99"/>
    <w:semiHidden/>
    <w:unhideWhenUsed/>
    <w:rsid w:val="000571CD"/>
    <w:rPr>
      <w:b/>
      <w:bCs/>
    </w:rPr>
  </w:style>
  <w:style w:type="character" w:customStyle="1" w:styleId="CommentSubjectChar">
    <w:name w:val="Comment Subject Char"/>
    <w:basedOn w:val="CommentTextChar"/>
    <w:link w:val="CommentSubject"/>
    <w:uiPriority w:val="99"/>
    <w:semiHidden/>
    <w:rsid w:val="000571CD"/>
    <w:rPr>
      <w:b/>
      <w:bCs/>
      <w:sz w:val="20"/>
      <w:szCs w:val="20"/>
      <w:lang w:val="en-GB"/>
    </w:rPr>
  </w:style>
  <w:style w:type="character" w:customStyle="1" w:styleId="shot-byline-user">
    <w:name w:val="shot-byline-user"/>
    <w:basedOn w:val="DefaultParagraphFont"/>
    <w:rsid w:val="005506DB"/>
  </w:style>
  <w:style w:type="character" w:styleId="Strong">
    <w:name w:val="Strong"/>
    <w:basedOn w:val="DefaultParagraphFont"/>
    <w:uiPriority w:val="22"/>
    <w:qFormat/>
    <w:rsid w:val="007468A4"/>
    <w:rPr>
      <w:b/>
      <w:bCs/>
    </w:rPr>
  </w:style>
  <w:style w:type="character" w:customStyle="1" w:styleId="mw-headline">
    <w:name w:val="mw-headline"/>
    <w:basedOn w:val="DefaultParagraphFont"/>
    <w:rsid w:val="00CA540D"/>
  </w:style>
  <w:style w:type="paragraph" w:styleId="NoSpacing">
    <w:name w:val="No Spacing"/>
    <w:uiPriority w:val="1"/>
    <w:qFormat/>
    <w:rsid w:val="00E62271"/>
    <w:rPr>
      <w:lang w:val="en-GB"/>
    </w:rPr>
  </w:style>
  <w:style w:type="paragraph" w:styleId="HTMLPreformatted">
    <w:name w:val="HTML Preformatted"/>
    <w:basedOn w:val="Normal"/>
    <w:link w:val="HTMLPreformattedChar"/>
    <w:uiPriority w:val="99"/>
    <w:unhideWhenUsed/>
    <w:rsid w:val="0025414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IE" w:eastAsia="en-IE"/>
    </w:rPr>
  </w:style>
  <w:style w:type="character" w:customStyle="1" w:styleId="HTMLPreformattedChar">
    <w:name w:val="HTML Preformatted Char"/>
    <w:basedOn w:val="DefaultParagraphFont"/>
    <w:link w:val="HTMLPreformatted"/>
    <w:uiPriority w:val="99"/>
    <w:rsid w:val="0025414A"/>
    <w:rPr>
      <w:rFonts w:ascii="Courier New" w:eastAsia="Times New Roman" w:hAnsi="Courier New" w:cs="Courier New"/>
      <w:sz w:val="20"/>
      <w:szCs w:val="20"/>
      <w:lang w:val="en-IE" w:eastAsia="en-IE"/>
    </w:rPr>
  </w:style>
  <w:style w:type="character" w:customStyle="1" w:styleId="k">
    <w:name w:val="k"/>
    <w:basedOn w:val="DefaultParagraphFont"/>
    <w:rsid w:val="00E776B8"/>
  </w:style>
  <w:style w:type="character" w:customStyle="1" w:styleId="nf">
    <w:name w:val="nf"/>
    <w:basedOn w:val="DefaultParagraphFont"/>
    <w:rsid w:val="00E776B8"/>
  </w:style>
  <w:style w:type="character" w:customStyle="1" w:styleId="p">
    <w:name w:val="p"/>
    <w:basedOn w:val="DefaultParagraphFont"/>
    <w:rsid w:val="00E776B8"/>
  </w:style>
  <w:style w:type="character" w:customStyle="1" w:styleId="n">
    <w:name w:val="n"/>
    <w:basedOn w:val="DefaultParagraphFont"/>
    <w:rsid w:val="00E776B8"/>
  </w:style>
  <w:style w:type="character" w:customStyle="1" w:styleId="o">
    <w:name w:val="o"/>
    <w:basedOn w:val="DefaultParagraphFont"/>
    <w:rsid w:val="00E776B8"/>
  </w:style>
  <w:style w:type="character" w:customStyle="1" w:styleId="s2">
    <w:name w:val="s2"/>
    <w:basedOn w:val="DefaultParagraphFont"/>
    <w:rsid w:val="00E776B8"/>
  </w:style>
  <w:style w:type="character" w:customStyle="1" w:styleId="si">
    <w:name w:val="si"/>
    <w:basedOn w:val="DefaultParagraphFont"/>
    <w:rsid w:val="00E776B8"/>
  </w:style>
  <w:style w:type="paragraph" w:styleId="BodyText">
    <w:name w:val="Body Text"/>
    <w:basedOn w:val="Normal"/>
    <w:link w:val="BodyTextChar"/>
    <w:semiHidden/>
    <w:rsid w:val="00E80CB6"/>
    <w:pPr>
      <w:spacing w:after="120"/>
    </w:pPr>
    <w:rPr>
      <w:rFonts w:ascii="Times New Roman" w:eastAsia="Times New Roman" w:hAnsi="Times New Roman" w:cs="Times New Roman"/>
    </w:rPr>
  </w:style>
  <w:style w:type="character" w:customStyle="1" w:styleId="BodyTextChar">
    <w:name w:val="Body Text Char"/>
    <w:basedOn w:val="DefaultParagraphFont"/>
    <w:link w:val="BodyText"/>
    <w:semiHidden/>
    <w:rsid w:val="00E80CB6"/>
    <w:rPr>
      <w:rFonts w:ascii="Times New Roman" w:eastAsia="Times New Roman" w:hAnsi="Times New Roman" w:cs="Times New Roman"/>
      <w:lang w:val="en-GB"/>
    </w:rPr>
  </w:style>
  <w:style w:type="character" w:customStyle="1" w:styleId="Heading4Char">
    <w:name w:val="Heading 4 Char"/>
    <w:basedOn w:val="DefaultParagraphFont"/>
    <w:link w:val="Heading4"/>
    <w:uiPriority w:val="9"/>
    <w:rsid w:val="008013A7"/>
    <w:rPr>
      <w:rFonts w:asciiTheme="majorHAnsi" w:eastAsiaTheme="majorEastAsia" w:hAnsiTheme="majorHAnsi" w:cstheme="majorBidi"/>
      <w:i/>
      <w:iCs/>
      <w:color w:val="365F91"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828530">
      <w:bodyDiv w:val="1"/>
      <w:marLeft w:val="0"/>
      <w:marRight w:val="0"/>
      <w:marTop w:val="0"/>
      <w:marBottom w:val="0"/>
      <w:divBdr>
        <w:top w:val="none" w:sz="0" w:space="0" w:color="auto"/>
        <w:left w:val="none" w:sz="0" w:space="0" w:color="auto"/>
        <w:bottom w:val="none" w:sz="0" w:space="0" w:color="auto"/>
        <w:right w:val="none" w:sz="0" w:space="0" w:color="auto"/>
      </w:divBdr>
    </w:div>
    <w:div w:id="34815317">
      <w:bodyDiv w:val="1"/>
      <w:marLeft w:val="0"/>
      <w:marRight w:val="0"/>
      <w:marTop w:val="0"/>
      <w:marBottom w:val="0"/>
      <w:divBdr>
        <w:top w:val="none" w:sz="0" w:space="0" w:color="auto"/>
        <w:left w:val="none" w:sz="0" w:space="0" w:color="auto"/>
        <w:bottom w:val="none" w:sz="0" w:space="0" w:color="auto"/>
        <w:right w:val="none" w:sz="0" w:space="0" w:color="auto"/>
      </w:divBdr>
    </w:div>
    <w:div w:id="93982999">
      <w:bodyDiv w:val="1"/>
      <w:marLeft w:val="0"/>
      <w:marRight w:val="0"/>
      <w:marTop w:val="0"/>
      <w:marBottom w:val="0"/>
      <w:divBdr>
        <w:top w:val="none" w:sz="0" w:space="0" w:color="auto"/>
        <w:left w:val="none" w:sz="0" w:space="0" w:color="auto"/>
        <w:bottom w:val="none" w:sz="0" w:space="0" w:color="auto"/>
        <w:right w:val="none" w:sz="0" w:space="0" w:color="auto"/>
      </w:divBdr>
    </w:div>
    <w:div w:id="108475762">
      <w:bodyDiv w:val="1"/>
      <w:marLeft w:val="0"/>
      <w:marRight w:val="0"/>
      <w:marTop w:val="0"/>
      <w:marBottom w:val="0"/>
      <w:divBdr>
        <w:top w:val="none" w:sz="0" w:space="0" w:color="auto"/>
        <w:left w:val="none" w:sz="0" w:space="0" w:color="auto"/>
        <w:bottom w:val="none" w:sz="0" w:space="0" w:color="auto"/>
        <w:right w:val="none" w:sz="0" w:space="0" w:color="auto"/>
      </w:divBdr>
    </w:div>
    <w:div w:id="282656939">
      <w:bodyDiv w:val="1"/>
      <w:marLeft w:val="0"/>
      <w:marRight w:val="0"/>
      <w:marTop w:val="0"/>
      <w:marBottom w:val="0"/>
      <w:divBdr>
        <w:top w:val="none" w:sz="0" w:space="0" w:color="auto"/>
        <w:left w:val="none" w:sz="0" w:space="0" w:color="auto"/>
        <w:bottom w:val="none" w:sz="0" w:space="0" w:color="auto"/>
        <w:right w:val="none" w:sz="0" w:space="0" w:color="auto"/>
      </w:divBdr>
    </w:div>
    <w:div w:id="400366573">
      <w:bodyDiv w:val="1"/>
      <w:marLeft w:val="0"/>
      <w:marRight w:val="0"/>
      <w:marTop w:val="0"/>
      <w:marBottom w:val="0"/>
      <w:divBdr>
        <w:top w:val="none" w:sz="0" w:space="0" w:color="auto"/>
        <w:left w:val="none" w:sz="0" w:space="0" w:color="auto"/>
        <w:bottom w:val="none" w:sz="0" w:space="0" w:color="auto"/>
        <w:right w:val="none" w:sz="0" w:space="0" w:color="auto"/>
      </w:divBdr>
    </w:div>
    <w:div w:id="433482566">
      <w:bodyDiv w:val="1"/>
      <w:marLeft w:val="0"/>
      <w:marRight w:val="0"/>
      <w:marTop w:val="0"/>
      <w:marBottom w:val="0"/>
      <w:divBdr>
        <w:top w:val="none" w:sz="0" w:space="0" w:color="auto"/>
        <w:left w:val="none" w:sz="0" w:space="0" w:color="auto"/>
        <w:bottom w:val="none" w:sz="0" w:space="0" w:color="auto"/>
        <w:right w:val="none" w:sz="0" w:space="0" w:color="auto"/>
      </w:divBdr>
    </w:div>
    <w:div w:id="491332615">
      <w:bodyDiv w:val="1"/>
      <w:marLeft w:val="0"/>
      <w:marRight w:val="0"/>
      <w:marTop w:val="0"/>
      <w:marBottom w:val="0"/>
      <w:divBdr>
        <w:top w:val="none" w:sz="0" w:space="0" w:color="auto"/>
        <w:left w:val="none" w:sz="0" w:space="0" w:color="auto"/>
        <w:bottom w:val="none" w:sz="0" w:space="0" w:color="auto"/>
        <w:right w:val="none" w:sz="0" w:space="0" w:color="auto"/>
      </w:divBdr>
    </w:div>
    <w:div w:id="525484424">
      <w:bodyDiv w:val="1"/>
      <w:marLeft w:val="0"/>
      <w:marRight w:val="0"/>
      <w:marTop w:val="0"/>
      <w:marBottom w:val="0"/>
      <w:divBdr>
        <w:top w:val="none" w:sz="0" w:space="0" w:color="auto"/>
        <w:left w:val="none" w:sz="0" w:space="0" w:color="auto"/>
        <w:bottom w:val="none" w:sz="0" w:space="0" w:color="auto"/>
        <w:right w:val="none" w:sz="0" w:space="0" w:color="auto"/>
      </w:divBdr>
    </w:div>
    <w:div w:id="633946168">
      <w:bodyDiv w:val="1"/>
      <w:marLeft w:val="0"/>
      <w:marRight w:val="0"/>
      <w:marTop w:val="0"/>
      <w:marBottom w:val="0"/>
      <w:divBdr>
        <w:top w:val="none" w:sz="0" w:space="0" w:color="auto"/>
        <w:left w:val="none" w:sz="0" w:space="0" w:color="auto"/>
        <w:bottom w:val="none" w:sz="0" w:space="0" w:color="auto"/>
        <w:right w:val="none" w:sz="0" w:space="0" w:color="auto"/>
      </w:divBdr>
    </w:div>
    <w:div w:id="702677911">
      <w:bodyDiv w:val="1"/>
      <w:marLeft w:val="0"/>
      <w:marRight w:val="0"/>
      <w:marTop w:val="0"/>
      <w:marBottom w:val="0"/>
      <w:divBdr>
        <w:top w:val="none" w:sz="0" w:space="0" w:color="auto"/>
        <w:left w:val="none" w:sz="0" w:space="0" w:color="auto"/>
        <w:bottom w:val="none" w:sz="0" w:space="0" w:color="auto"/>
        <w:right w:val="none" w:sz="0" w:space="0" w:color="auto"/>
      </w:divBdr>
    </w:div>
    <w:div w:id="791292169">
      <w:bodyDiv w:val="1"/>
      <w:marLeft w:val="0"/>
      <w:marRight w:val="0"/>
      <w:marTop w:val="0"/>
      <w:marBottom w:val="0"/>
      <w:divBdr>
        <w:top w:val="none" w:sz="0" w:space="0" w:color="auto"/>
        <w:left w:val="none" w:sz="0" w:space="0" w:color="auto"/>
        <w:bottom w:val="none" w:sz="0" w:space="0" w:color="auto"/>
        <w:right w:val="none" w:sz="0" w:space="0" w:color="auto"/>
      </w:divBdr>
    </w:div>
    <w:div w:id="808783521">
      <w:bodyDiv w:val="1"/>
      <w:marLeft w:val="0"/>
      <w:marRight w:val="0"/>
      <w:marTop w:val="0"/>
      <w:marBottom w:val="0"/>
      <w:divBdr>
        <w:top w:val="none" w:sz="0" w:space="0" w:color="auto"/>
        <w:left w:val="none" w:sz="0" w:space="0" w:color="auto"/>
        <w:bottom w:val="none" w:sz="0" w:space="0" w:color="auto"/>
        <w:right w:val="none" w:sz="0" w:space="0" w:color="auto"/>
      </w:divBdr>
    </w:div>
    <w:div w:id="809175142">
      <w:bodyDiv w:val="1"/>
      <w:marLeft w:val="0"/>
      <w:marRight w:val="0"/>
      <w:marTop w:val="0"/>
      <w:marBottom w:val="0"/>
      <w:divBdr>
        <w:top w:val="none" w:sz="0" w:space="0" w:color="auto"/>
        <w:left w:val="none" w:sz="0" w:space="0" w:color="auto"/>
        <w:bottom w:val="none" w:sz="0" w:space="0" w:color="auto"/>
        <w:right w:val="none" w:sz="0" w:space="0" w:color="auto"/>
      </w:divBdr>
    </w:div>
    <w:div w:id="842014529">
      <w:bodyDiv w:val="1"/>
      <w:marLeft w:val="0"/>
      <w:marRight w:val="0"/>
      <w:marTop w:val="0"/>
      <w:marBottom w:val="0"/>
      <w:divBdr>
        <w:top w:val="none" w:sz="0" w:space="0" w:color="auto"/>
        <w:left w:val="none" w:sz="0" w:space="0" w:color="auto"/>
        <w:bottom w:val="none" w:sz="0" w:space="0" w:color="auto"/>
        <w:right w:val="none" w:sz="0" w:space="0" w:color="auto"/>
      </w:divBdr>
    </w:div>
    <w:div w:id="930816511">
      <w:bodyDiv w:val="1"/>
      <w:marLeft w:val="0"/>
      <w:marRight w:val="0"/>
      <w:marTop w:val="0"/>
      <w:marBottom w:val="0"/>
      <w:divBdr>
        <w:top w:val="none" w:sz="0" w:space="0" w:color="auto"/>
        <w:left w:val="none" w:sz="0" w:space="0" w:color="auto"/>
        <w:bottom w:val="none" w:sz="0" w:space="0" w:color="auto"/>
        <w:right w:val="none" w:sz="0" w:space="0" w:color="auto"/>
      </w:divBdr>
    </w:div>
    <w:div w:id="981228276">
      <w:bodyDiv w:val="1"/>
      <w:marLeft w:val="0"/>
      <w:marRight w:val="0"/>
      <w:marTop w:val="0"/>
      <w:marBottom w:val="0"/>
      <w:divBdr>
        <w:top w:val="none" w:sz="0" w:space="0" w:color="auto"/>
        <w:left w:val="none" w:sz="0" w:space="0" w:color="auto"/>
        <w:bottom w:val="none" w:sz="0" w:space="0" w:color="auto"/>
        <w:right w:val="none" w:sz="0" w:space="0" w:color="auto"/>
      </w:divBdr>
    </w:div>
    <w:div w:id="1162740960">
      <w:bodyDiv w:val="1"/>
      <w:marLeft w:val="0"/>
      <w:marRight w:val="0"/>
      <w:marTop w:val="0"/>
      <w:marBottom w:val="0"/>
      <w:divBdr>
        <w:top w:val="none" w:sz="0" w:space="0" w:color="auto"/>
        <w:left w:val="none" w:sz="0" w:space="0" w:color="auto"/>
        <w:bottom w:val="none" w:sz="0" w:space="0" w:color="auto"/>
        <w:right w:val="none" w:sz="0" w:space="0" w:color="auto"/>
      </w:divBdr>
    </w:div>
    <w:div w:id="1287003410">
      <w:bodyDiv w:val="1"/>
      <w:marLeft w:val="0"/>
      <w:marRight w:val="0"/>
      <w:marTop w:val="0"/>
      <w:marBottom w:val="0"/>
      <w:divBdr>
        <w:top w:val="none" w:sz="0" w:space="0" w:color="auto"/>
        <w:left w:val="none" w:sz="0" w:space="0" w:color="auto"/>
        <w:bottom w:val="none" w:sz="0" w:space="0" w:color="auto"/>
        <w:right w:val="none" w:sz="0" w:space="0" w:color="auto"/>
      </w:divBdr>
    </w:div>
    <w:div w:id="1452170528">
      <w:bodyDiv w:val="1"/>
      <w:marLeft w:val="0"/>
      <w:marRight w:val="0"/>
      <w:marTop w:val="0"/>
      <w:marBottom w:val="0"/>
      <w:divBdr>
        <w:top w:val="none" w:sz="0" w:space="0" w:color="auto"/>
        <w:left w:val="none" w:sz="0" w:space="0" w:color="auto"/>
        <w:bottom w:val="none" w:sz="0" w:space="0" w:color="auto"/>
        <w:right w:val="none" w:sz="0" w:space="0" w:color="auto"/>
      </w:divBdr>
    </w:div>
    <w:div w:id="1460764146">
      <w:bodyDiv w:val="1"/>
      <w:marLeft w:val="0"/>
      <w:marRight w:val="0"/>
      <w:marTop w:val="0"/>
      <w:marBottom w:val="0"/>
      <w:divBdr>
        <w:top w:val="none" w:sz="0" w:space="0" w:color="auto"/>
        <w:left w:val="none" w:sz="0" w:space="0" w:color="auto"/>
        <w:bottom w:val="none" w:sz="0" w:space="0" w:color="auto"/>
        <w:right w:val="none" w:sz="0" w:space="0" w:color="auto"/>
      </w:divBdr>
    </w:div>
    <w:div w:id="1482310847">
      <w:bodyDiv w:val="1"/>
      <w:marLeft w:val="0"/>
      <w:marRight w:val="0"/>
      <w:marTop w:val="0"/>
      <w:marBottom w:val="0"/>
      <w:divBdr>
        <w:top w:val="none" w:sz="0" w:space="0" w:color="auto"/>
        <w:left w:val="none" w:sz="0" w:space="0" w:color="auto"/>
        <w:bottom w:val="none" w:sz="0" w:space="0" w:color="auto"/>
        <w:right w:val="none" w:sz="0" w:space="0" w:color="auto"/>
      </w:divBdr>
    </w:div>
    <w:div w:id="1487164140">
      <w:bodyDiv w:val="1"/>
      <w:marLeft w:val="0"/>
      <w:marRight w:val="0"/>
      <w:marTop w:val="0"/>
      <w:marBottom w:val="0"/>
      <w:divBdr>
        <w:top w:val="none" w:sz="0" w:space="0" w:color="auto"/>
        <w:left w:val="none" w:sz="0" w:space="0" w:color="auto"/>
        <w:bottom w:val="none" w:sz="0" w:space="0" w:color="auto"/>
        <w:right w:val="none" w:sz="0" w:space="0" w:color="auto"/>
      </w:divBdr>
    </w:div>
    <w:div w:id="1733044851">
      <w:bodyDiv w:val="1"/>
      <w:marLeft w:val="0"/>
      <w:marRight w:val="0"/>
      <w:marTop w:val="0"/>
      <w:marBottom w:val="0"/>
      <w:divBdr>
        <w:top w:val="none" w:sz="0" w:space="0" w:color="auto"/>
        <w:left w:val="none" w:sz="0" w:space="0" w:color="auto"/>
        <w:bottom w:val="none" w:sz="0" w:space="0" w:color="auto"/>
        <w:right w:val="none" w:sz="0" w:space="0" w:color="auto"/>
      </w:divBdr>
    </w:div>
    <w:div w:id="1778981694">
      <w:bodyDiv w:val="1"/>
      <w:marLeft w:val="0"/>
      <w:marRight w:val="0"/>
      <w:marTop w:val="0"/>
      <w:marBottom w:val="0"/>
      <w:divBdr>
        <w:top w:val="none" w:sz="0" w:space="0" w:color="auto"/>
        <w:left w:val="none" w:sz="0" w:space="0" w:color="auto"/>
        <w:bottom w:val="none" w:sz="0" w:space="0" w:color="auto"/>
        <w:right w:val="none" w:sz="0" w:space="0" w:color="auto"/>
      </w:divBdr>
    </w:div>
    <w:div w:id="1822885544">
      <w:bodyDiv w:val="1"/>
      <w:marLeft w:val="0"/>
      <w:marRight w:val="0"/>
      <w:marTop w:val="0"/>
      <w:marBottom w:val="0"/>
      <w:divBdr>
        <w:top w:val="none" w:sz="0" w:space="0" w:color="auto"/>
        <w:left w:val="none" w:sz="0" w:space="0" w:color="auto"/>
        <w:bottom w:val="none" w:sz="0" w:space="0" w:color="auto"/>
        <w:right w:val="none" w:sz="0" w:space="0" w:color="auto"/>
      </w:divBdr>
    </w:div>
    <w:div w:id="1861123785">
      <w:bodyDiv w:val="1"/>
      <w:marLeft w:val="0"/>
      <w:marRight w:val="0"/>
      <w:marTop w:val="0"/>
      <w:marBottom w:val="0"/>
      <w:divBdr>
        <w:top w:val="none" w:sz="0" w:space="0" w:color="auto"/>
        <w:left w:val="none" w:sz="0" w:space="0" w:color="auto"/>
        <w:bottom w:val="none" w:sz="0" w:space="0" w:color="auto"/>
        <w:right w:val="none" w:sz="0" w:space="0" w:color="auto"/>
      </w:divBdr>
    </w:div>
    <w:div w:id="21227960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55" Type="http://schemas.openxmlformats.org/officeDocument/2006/relationships/image" Target="media/image46.png"/><Relationship Id="rId63"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microsoft.com/office/2011/relationships/commentsExtended" Target="commentsExtended.xml"/><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png"/><Relationship Id="rId58" Type="http://schemas.openxmlformats.org/officeDocument/2006/relationships/image" Target="media/image49.png"/><Relationship Id="rId66"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2.png"/><Relationship Id="rId19" Type="http://schemas.openxmlformats.org/officeDocument/2006/relationships/image" Target="media/image1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4.png"/><Relationship Id="rId48" Type="http://schemas.openxmlformats.org/officeDocument/2006/relationships/image" Target="media/image39.png"/><Relationship Id="rId56" Type="http://schemas.openxmlformats.org/officeDocument/2006/relationships/image" Target="media/image47.png"/><Relationship Id="rId64"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4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29.png"/><Relationship Id="rId46" Type="http://schemas.openxmlformats.org/officeDocument/2006/relationships/image" Target="media/image37.png"/><Relationship Id="rId59" Type="http://schemas.openxmlformats.org/officeDocument/2006/relationships/image" Target="media/image50.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5.png"/><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comments" Target="comments.xml"/><Relationship Id="rId49" Type="http://schemas.openxmlformats.org/officeDocument/2006/relationships/image" Target="media/image40.png"/><Relationship Id="rId57" Type="http://schemas.openxmlformats.org/officeDocument/2006/relationships/image" Target="media/image48.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5.png"/><Relationship Id="rId52" Type="http://schemas.openxmlformats.org/officeDocument/2006/relationships/image" Target="media/image43.png"/><Relationship Id="rId60" Type="http://schemas.openxmlformats.org/officeDocument/2006/relationships/image" Target="media/image51.png"/><Relationship Id="rId65"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jpeg"/><Relationship Id="rId18" Type="http://schemas.openxmlformats.org/officeDocument/2006/relationships/image" Target="media/image11.png"/><Relationship Id="rId39"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009E885-0AAC-4087-829E-D54B423E36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5</TotalTime>
  <Pages>78</Pages>
  <Words>10888</Words>
  <Characters>62064</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DT265 Higher Diploma in Computing     Data Analytics Stream      Interim Progress Report     2016/17</vt:lpstr>
    </vt:vector>
  </TitlesOfParts>
  <Company>DIT</Company>
  <LinksUpToDate>false</LinksUpToDate>
  <CharactersWithSpaces>72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T265 Higher Diploma in Computing     Data Analytics Stream      Interim Progress Report     2016/17</dc:title>
  <dc:subject/>
  <dc:creator>Bianca Schoen-Phelan</dc:creator>
  <cp:keywords/>
  <dc:description/>
  <cp:lastModifiedBy>John</cp:lastModifiedBy>
  <cp:revision>122</cp:revision>
  <cp:lastPrinted>2017-11-29T23:35:00Z</cp:lastPrinted>
  <dcterms:created xsi:type="dcterms:W3CDTF">2017-11-29T22:22:00Z</dcterms:created>
  <dcterms:modified xsi:type="dcterms:W3CDTF">2018-04-12T1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4"&gt;&lt;session id="pI2UlWgX"/&gt;&lt;style id="http://www.zotero.org/styles/modern-humanities-research-association" hasBibliography="1" bibliographyStyleHasBeenSet="0"/&gt;&lt;prefs&gt;&lt;pref name="fieldType" value="Field"/&gt;&lt;pref </vt:lpwstr>
  </property>
  <property fmtid="{D5CDD505-2E9C-101B-9397-08002B2CF9AE}" pid="3" name="ZOTERO_PREF_2">
    <vt:lpwstr>name="automaticJournalAbbreviations" value="true"/&gt;&lt;pref name="noteType" value="2"/&gt;&lt;/prefs&gt;&lt;/data&gt;</vt:lpwstr>
  </property>
</Properties>
</file>